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538880" w14:textId="489E4753" w:rsidR="00FA1299" w:rsidRPr="00922513" w:rsidRDefault="00473920" w:rsidP="00473920">
      <w:pPr>
        <w:spacing w:line="480" w:lineRule="auto"/>
        <w:jc w:val="center"/>
        <w:rPr>
          <w:rFonts w:ascii="Times New Roman" w:eastAsia="Times New Roman" w:hAnsi="Times New Roman"/>
          <w:bCs/>
          <w:snapToGrid w:val="0"/>
          <w:sz w:val="24"/>
          <w:szCs w:val="24"/>
          <w:lang w:val="en-US" w:eastAsia="de-DE" w:bidi="en-US"/>
        </w:rPr>
      </w:pPr>
      <w:r w:rsidRPr="00922513">
        <w:rPr>
          <w:rFonts w:ascii="Times New Roman" w:eastAsia="Times New Roman" w:hAnsi="Times New Roman"/>
          <w:bCs/>
          <w:snapToGrid w:val="0"/>
          <w:sz w:val="24"/>
          <w:szCs w:val="24"/>
          <w:lang w:val="en-US" w:eastAsia="de-DE" w:bidi="en-US"/>
        </w:rPr>
        <w:t xml:space="preserve">The effect of lifestyle intervention and depression symptoms on binge eating and relation of binge eating to gestational weight gain and </w:t>
      </w:r>
      <w:proofErr w:type="gramStart"/>
      <w:r w:rsidRPr="00922513">
        <w:rPr>
          <w:rFonts w:ascii="Times New Roman" w:eastAsia="Times New Roman" w:hAnsi="Times New Roman"/>
          <w:bCs/>
          <w:snapToGrid w:val="0"/>
          <w:sz w:val="24"/>
          <w:szCs w:val="24"/>
          <w:lang w:val="en-US" w:eastAsia="de-DE" w:bidi="en-US"/>
        </w:rPr>
        <w:t>child birth</w:t>
      </w:r>
      <w:proofErr w:type="gramEnd"/>
      <w:r w:rsidRPr="00922513">
        <w:rPr>
          <w:rFonts w:ascii="Times New Roman" w:eastAsia="Times New Roman" w:hAnsi="Times New Roman"/>
          <w:bCs/>
          <w:snapToGrid w:val="0"/>
          <w:sz w:val="24"/>
          <w:szCs w:val="24"/>
          <w:lang w:val="en-US" w:eastAsia="de-DE" w:bidi="en-US"/>
        </w:rPr>
        <w:t xml:space="preserve"> weight in the UPBEAT Cohort of Pregnant Women living with Obesity</w:t>
      </w:r>
    </w:p>
    <w:p w14:paraId="43D35B95" w14:textId="77777777" w:rsidR="00473920" w:rsidRPr="00922513" w:rsidRDefault="00473920" w:rsidP="000841EF">
      <w:pPr>
        <w:spacing w:line="480" w:lineRule="auto"/>
        <w:rPr>
          <w:sz w:val="24"/>
          <w:szCs w:val="24"/>
          <w:lang w:eastAsia="de-DE" w:bidi="en-US"/>
        </w:rPr>
      </w:pPr>
    </w:p>
    <w:p w14:paraId="042417EF" w14:textId="5F3C0137" w:rsidR="00FA1299" w:rsidRPr="00922513" w:rsidRDefault="00FA1299" w:rsidP="00D0582D">
      <w:pPr>
        <w:pStyle w:val="MDPI13authornames"/>
        <w:spacing w:line="480" w:lineRule="auto"/>
        <w:jc w:val="center"/>
        <w:rPr>
          <w:rFonts w:ascii="Times New Roman" w:hAnsi="Times New Roman"/>
          <w:b w:val="0"/>
          <w:bCs/>
          <w:sz w:val="24"/>
          <w:szCs w:val="24"/>
        </w:rPr>
      </w:pPr>
      <w:r w:rsidRPr="00922513">
        <w:rPr>
          <w:rFonts w:ascii="Times New Roman" w:hAnsi="Times New Roman"/>
          <w:b w:val="0"/>
          <w:bCs/>
          <w:sz w:val="24"/>
          <w:szCs w:val="24"/>
        </w:rPr>
        <w:t xml:space="preserve">Sam Burton </w:t>
      </w:r>
      <w:r w:rsidRPr="00922513">
        <w:rPr>
          <w:rFonts w:ascii="Times New Roman" w:hAnsi="Times New Roman"/>
          <w:b w:val="0"/>
          <w:bCs/>
          <w:sz w:val="24"/>
          <w:szCs w:val="24"/>
          <w:vertAlign w:val="superscript"/>
        </w:rPr>
        <w:t>1</w:t>
      </w:r>
      <w:r w:rsidR="00986EAB" w:rsidRPr="00922513">
        <w:rPr>
          <w:rFonts w:ascii="Times New Roman" w:hAnsi="Times New Roman"/>
          <w:b w:val="0"/>
          <w:bCs/>
          <w:sz w:val="24"/>
          <w:szCs w:val="24"/>
          <w:vertAlign w:val="superscript"/>
        </w:rPr>
        <w:t>,2</w:t>
      </w:r>
      <w:r w:rsidRPr="00922513">
        <w:rPr>
          <w:rFonts w:ascii="Times New Roman" w:hAnsi="Times New Roman"/>
          <w:b w:val="0"/>
          <w:bCs/>
          <w:sz w:val="24"/>
          <w:szCs w:val="24"/>
          <w:vertAlign w:val="superscript"/>
        </w:rPr>
        <w:t>*</w:t>
      </w:r>
      <w:r w:rsidRPr="00922513">
        <w:rPr>
          <w:rFonts w:ascii="Times New Roman" w:hAnsi="Times New Roman"/>
          <w:b w:val="0"/>
          <w:bCs/>
          <w:sz w:val="24"/>
          <w:szCs w:val="24"/>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rPr>
        <w:t xml:space="preserve">Francesca Solmi </w:t>
      </w:r>
      <w:r w:rsidR="00AD268C" w:rsidRPr="00922513">
        <w:rPr>
          <w:rFonts w:ascii="Times New Roman" w:hAnsi="Times New Roman"/>
          <w:b w:val="0"/>
          <w:bCs/>
          <w:sz w:val="24"/>
          <w:szCs w:val="24"/>
          <w:vertAlign w:val="superscript"/>
        </w:rPr>
        <w:t>3</w:t>
      </w:r>
      <w:r w:rsidRPr="00922513">
        <w:rPr>
          <w:rFonts w:ascii="Times New Roman" w:hAnsi="Times New Roman"/>
          <w:b w:val="0"/>
          <w:bCs/>
          <w:sz w:val="24"/>
          <w:szCs w:val="24"/>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lang w:val="en-GB"/>
        </w:rPr>
        <w:t>Kathryn V Dalrymple</w:t>
      </w:r>
      <w:r w:rsidR="00567ED9" w:rsidRPr="00922513">
        <w:rPr>
          <w:rFonts w:ascii="Times New Roman" w:hAnsi="Times New Roman"/>
          <w:b w:val="0"/>
          <w:bCs/>
          <w:sz w:val="24"/>
          <w:szCs w:val="24"/>
          <w:vertAlign w:val="superscript"/>
          <w:lang w:val="en-GB"/>
        </w:rPr>
        <w:t>2</w:t>
      </w:r>
      <w:r w:rsidRPr="00922513">
        <w:rPr>
          <w:rFonts w:ascii="Times New Roman" w:hAnsi="Times New Roman"/>
          <w:b w:val="0"/>
          <w:bCs/>
          <w:sz w:val="24"/>
          <w:szCs w:val="24"/>
          <w:vertAlign w:val="superscript"/>
          <w:lang w:val="en-GB"/>
        </w:rPr>
        <w:t>,</w:t>
      </w:r>
      <w:r w:rsidR="00AD268C" w:rsidRPr="00922513">
        <w:rPr>
          <w:rFonts w:ascii="Times New Roman" w:hAnsi="Times New Roman"/>
          <w:b w:val="0"/>
          <w:bCs/>
          <w:sz w:val="24"/>
          <w:szCs w:val="24"/>
          <w:vertAlign w:val="superscript"/>
          <w:lang w:val="en-GB"/>
        </w:rPr>
        <w:t>4</w:t>
      </w:r>
      <w:r w:rsidRPr="00922513">
        <w:rPr>
          <w:rFonts w:ascii="Times New Roman" w:hAnsi="Times New Roman"/>
          <w:b w:val="0"/>
          <w:bCs/>
          <w:sz w:val="24"/>
          <w:szCs w:val="24"/>
          <w:lang w:val="en-GB"/>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lang w:val="en-GB"/>
        </w:rPr>
        <w:t>Angela C Flynn</w:t>
      </w:r>
      <w:r w:rsidR="00AD268C" w:rsidRPr="00922513">
        <w:rPr>
          <w:rFonts w:ascii="Times New Roman" w:hAnsi="Times New Roman"/>
          <w:b w:val="0"/>
          <w:bCs/>
          <w:sz w:val="24"/>
          <w:szCs w:val="24"/>
          <w:vertAlign w:val="superscript"/>
          <w:lang w:val="en-GB"/>
        </w:rPr>
        <w:t>5</w:t>
      </w:r>
      <w:r w:rsidRPr="00922513">
        <w:rPr>
          <w:rFonts w:ascii="Times New Roman" w:hAnsi="Times New Roman"/>
          <w:b w:val="0"/>
          <w:bCs/>
          <w:sz w:val="24"/>
          <w:szCs w:val="24"/>
          <w:lang w:val="en-GB"/>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rPr>
        <w:t>Keith M Godfrey</w:t>
      </w:r>
      <w:r w:rsidR="00AD268C" w:rsidRPr="00922513">
        <w:rPr>
          <w:rFonts w:ascii="Times New Roman" w:hAnsi="Times New Roman"/>
          <w:b w:val="0"/>
          <w:bCs/>
          <w:sz w:val="24"/>
          <w:szCs w:val="24"/>
          <w:vertAlign w:val="superscript"/>
        </w:rPr>
        <w:t>6</w:t>
      </w:r>
      <w:r w:rsidRPr="00922513">
        <w:rPr>
          <w:rFonts w:ascii="Times New Roman" w:hAnsi="Times New Roman"/>
          <w:b w:val="0"/>
          <w:bCs/>
          <w:sz w:val="24"/>
          <w:szCs w:val="24"/>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rPr>
        <w:t>Lucilla Poston</w:t>
      </w:r>
      <w:r w:rsidR="00567ED9" w:rsidRPr="00922513">
        <w:rPr>
          <w:rFonts w:ascii="Times New Roman" w:hAnsi="Times New Roman"/>
          <w:b w:val="0"/>
          <w:bCs/>
          <w:sz w:val="24"/>
          <w:szCs w:val="24"/>
          <w:vertAlign w:val="superscript"/>
        </w:rPr>
        <w:t>2</w:t>
      </w:r>
      <w:r w:rsidRPr="00922513">
        <w:rPr>
          <w:rFonts w:ascii="Times New Roman" w:hAnsi="Times New Roman"/>
          <w:b w:val="0"/>
          <w:bCs/>
          <w:sz w:val="24"/>
          <w:szCs w:val="24"/>
        </w:rPr>
        <w:t>,</w:t>
      </w:r>
      <w:r w:rsidR="00D0582D" w:rsidRPr="00922513">
        <w:rPr>
          <w:rFonts w:ascii="Times New Roman" w:hAnsi="Times New Roman"/>
          <w:b w:val="0"/>
          <w:bCs/>
          <w:sz w:val="24"/>
          <w:szCs w:val="24"/>
        </w:rPr>
        <w:t xml:space="preserve"> </w:t>
      </w:r>
      <w:r w:rsidRPr="00922513">
        <w:rPr>
          <w:rFonts w:ascii="Times New Roman" w:hAnsi="Times New Roman"/>
          <w:b w:val="0"/>
          <w:bCs/>
          <w:sz w:val="24"/>
          <w:szCs w:val="24"/>
        </w:rPr>
        <w:t>Abigail Easter</w:t>
      </w:r>
      <w:r w:rsidR="00567ED9" w:rsidRPr="00922513">
        <w:rPr>
          <w:rFonts w:ascii="Times New Roman" w:hAnsi="Times New Roman"/>
          <w:b w:val="0"/>
          <w:bCs/>
          <w:sz w:val="24"/>
          <w:szCs w:val="24"/>
          <w:vertAlign w:val="superscript"/>
        </w:rPr>
        <w:t>2</w:t>
      </w:r>
    </w:p>
    <w:p w14:paraId="77B6D6E8" w14:textId="77777777" w:rsidR="00FA1299" w:rsidRPr="00922513" w:rsidRDefault="00FA1299" w:rsidP="000841EF">
      <w:pPr>
        <w:pStyle w:val="MDPI13authornames"/>
        <w:spacing w:line="480" w:lineRule="auto"/>
        <w:rPr>
          <w:rFonts w:ascii="Times New Roman" w:hAnsi="Times New Roman"/>
          <w:b w:val="0"/>
          <w:bCs/>
          <w:sz w:val="24"/>
          <w:szCs w:val="24"/>
        </w:rPr>
      </w:pPr>
    </w:p>
    <w:p w14:paraId="3C5F6D21" w14:textId="291CC255" w:rsidR="00FA1299" w:rsidRPr="00922513" w:rsidRDefault="00FA1299" w:rsidP="000841EF">
      <w:pPr>
        <w:pStyle w:val="MDPI13authornames"/>
        <w:spacing w:line="480" w:lineRule="auto"/>
        <w:rPr>
          <w:rFonts w:ascii="Times New Roman" w:hAnsi="Times New Roman"/>
          <w:b w:val="0"/>
          <w:bCs/>
          <w:sz w:val="24"/>
          <w:szCs w:val="24"/>
        </w:rPr>
      </w:pPr>
      <w:r w:rsidRPr="00922513">
        <w:rPr>
          <w:rFonts w:ascii="Times New Roman" w:hAnsi="Times New Roman"/>
          <w:b w:val="0"/>
          <w:bCs/>
          <w:sz w:val="24"/>
          <w:szCs w:val="24"/>
          <w:vertAlign w:val="superscript"/>
        </w:rPr>
        <w:t xml:space="preserve">1 </w:t>
      </w:r>
      <w:r w:rsidR="00567ED9" w:rsidRPr="00922513">
        <w:rPr>
          <w:rFonts w:ascii="Times New Roman" w:hAnsi="Times New Roman"/>
          <w:b w:val="0"/>
          <w:sz w:val="24"/>
          <w:szCs w:val="24"/>
        </w:rPr>
        <w:t>School of Psychology, Faculty of Health, Liverpool John Moores University, Liverpool, UK</w:t>
      </w:r>
    </w:p>
    <w:p w14:paraId="3080DEBB" w14:textId="054AD433" w:rsidR="0086567B" w:rsidRPr="00922513" w:rsidRDefault="00986EAB" w:rsidP="000841EF">
      <w:pPr>
        <w:spacing w:line="480" w:lineRule="auto"/>
        <w:rPr>
          <w:rFonts w:ascii="Times New Roman" w:hAnsi="Times New Roman"/>
          <w:bCs/>
          <w:sz w:val="24"/>
          <w:szCs w:val="24"/>
        </w:rPr>
      </w:pPr>
      <w:r w:rsidRPr="00922513">
        <w:rPr>
          <w:rFonts w:ascii="Times New Roman" w:hAnsi="Times New Roman"/>
          <w:bCs/>
          <w:sz w:val="24"/>
          <w:szCs w:val="24"/>
          <w:vertAlign w:val="superscript"/>
        </w:rPr>
        <w:t>2</w:t>
      </w:r>
      <w:r w:rsidR="0086567B" w:rsidRPr="00922513">
        <w:rPr>
          <w:rFonts w:ascii="Times New Roman" w:hAnsi="Times New Roman"/>
          <w:bCs/>
          <w:sz w:val="24"/>
          <w:szCs w:val="24"/>
          <w:vertAlign w:val="superscript"/>
        </w:rPr>
        <w:t xml:space="preserve"> </w:t>
      </w:r>
      <w:r w:rsidR="00567ED9" w:rsidRPr="00922513">
        <w:rPr>
          <w:rFonts w:ascii="Times New Roman" w:hAnsi="Times New Roman"/>
          <w:bCs/>
          <w:sz w:val="24"/>
          <w:szCs w:val="24"/>
        </w:rPr>
        <w:t xml:space="preserve">Department of Women’s and Children’s Health, School of Life Course and Population </w:t>
      </w:r>
      <w:r w:rsidR="00567ED9" w:rsidRPr="00922513">
        <w:rPr>
          <w:rFonts w:ascii="Times New Roman" w:hAnsi="Times New Roman"/>
          <w:bCs/>
          <w:sz w:val="24"/>
          <w:szCs w:val="24"/>
        </w:rPr>
        <w:tab/>
        <w:t xml:space="preserve">Sciences, Faculty of Life Sciences &amp; Medicine, King’s College London. London </w:t>
      </w:r>
      <w:r w:rsidR="00567ED9" w:rsidRPr="00922513">
        <w:rPr>
          <w:rFonts w:ascii="Times New Roman" w:hAnsi="Times New Roman"/>
          <w:bCs/>
          <w:sz w:val="24"/>
          <w:szCs w:val="24"/>
        </w:rPr>
        <w:tab/>
        <w:t>United Kingdom (UK)</w:t>
      </w:r>
    </w:p>
    <w:p w14:paraId="6055761E" w14:textId="77777777" w:rsidR="0086567B" w:rsidRPr="00922513" w:rsidRDefault="0086567B" w:rsidP="000841EF">
      <w:pPr>
        <w:spacing w:line="480" w:lineRule="auto"/>
        <w:rPr>
          <w:rFonts w:ascii="Times New Roman" w:hAnsi="Times New Roman"/>
          <w:bCs/>
          <w:sz w:val="24"/>
          <w:szCs w:val="24"/>
        </w:rPr>
      </w:pPr>
    </w:p>
    <w:p w14:paraId="33EA65BA" w14:textId="03E9CE61" w:rsidR="00FA1299" w:rsidRPr="00922513" w:rsidRDefault="0086567B" w:rsidP="000841EF">
      <w:pPr>
        <w:spacing w:line="480" w:lineRule="auto"/>
        <w:jc w:val="left"/>
        <w:rPr>
          <w:rFonts w:ascii="Times New Roman" w:hAnsi="Times New Roman"/>
          <w:bCs/>
          <w:sz w:val="24"/>
          <w:szCs w:val="24"/>
        </w:rPr>
      </w:pPr>
      <w:r w:rsidRPr="00922513">
        <w:rPr>
          <w:rFonts w:ascii="Times New Roman" w:hAnsi="Times New Roman"/>
          <w:bCs/>
          <w:sz w:val="24"/>
          <w:szCs w:val="24"/>
          <w:vertAlign w:val="superscript"/>
        </w:rPr>
        <w:t>3</w:t>
      </w:r>
      <w:r w:rsidR="00FA1299" w:rsidRPr="00922513">
        <w:rPr>
          <w:rFonts w:ascii="Times New Roman" w:hAnsi="Times New Roman"/>
          <w:bCs/>
          <w:sz w:val="24"/>
          <w:szCs w:val="24"/>
        </w:rPr>
        <w:t xml:space="preserve"> Division of Psychiatry, Faculty of Brain Sciences, University College London, London UK</w:t>
      </w:r>
    </w:p>
    <w:p w14:paraId="424D6923" w14:textId="77777777" w:rsidR="00FA1299" w:rsidRPr="00922513" w:rsidRDefault="00FA1299" w:rsidP="000841EF">
      <w:pPr>
        <w:spacing w:line="480" w:lineRule="auto"/>
        <w:jc w:val="left"/>
        <w:rPr>
          <w:rFonts w:ascii="Times New Roman" w:hAnsi="Times New Roman"/>
          <w:bCs/>
          <w:sz w:val="24"/>
          <w:szCs w:val="24"/>
        </w:rPr>
      </w:pPr>
    </w:p>
    <w:p w14:paraId="2EC73204" w14:textId="2B938E20" w:rsidR="00FA1299" w:rsidRPr="00922513" w:rsidRDefault="00AD268C" w:rsidP="000841EF">
      <w:pPr>
        <w:spacing w:line="480" w:lineRule="auto"/>
        <w:jc w:val="left"/>
        <w:rPr>
          <w:rFonts w:ascii="Times New Roman" w:hAnsi="Times New Roman"/>
          <w:bCs/>
          <w:sz w:val="24"/>
          <w:szCs w:val="24"/>
        </w:rPr>
      </w:pPr>
      <w:r w:rsidRPr="00922513">
        <w:rPr>
          <w:rFonts w:ascii="Times New Roman" w:hAnsi="Times New Roman"/>
          <w:bCs/>
          <w:sz w:val="24"/>
          <w:szCs w:val="24"/>
          <w:vertAlign w:val="superscript"/>
        </w:rPr>
        <w:t>4</w:t>
      </w:r>
      <w:r w:rsidR="00FA1299" w:rsidRPr="00922513">
        <w:rPr>
          <w:rFonts w:ascii="Times New Roman" w:hAnsi="Times New Roman"/>
          <w:bCs/>
          <w:sz w:val="24"/>
          <w:szCs w:val="24"/>
        </w:rPr>
        <w:t xml:space="preserve"> Department of Population Health </w:t>
      </w:r>
      <w:proofErr w:type="gramStart"/>
      <w:r w:rsidR="00FA1299" w:rsidRPr="00922513">
        <w:rPr>
          <w:rFonts w:ascii="Times New Roman" w:hAnsi="Times New Roman"/>
          <w:bCs/>
          <w:sz w:val="24"/>
          <w:szCs w:val="24"/>
        </w:rPr>
        <w:t>Sciences ,</w:t>
      </w:r>
      <w:proofErr w:type="gramEnd"/>
      <w:r w:rsidR="00FA1299" w:rsidRPr="00922513">
        <w:rPr>
          <w:rFonts w:ascii="Times New Roman" w:hAnsi="Times New Roman"/>
          <w:bCs/>
          <w:sz w:val="24"/>
          <w:szCs w:val="24"/>
        </w:rPr>
        <w:t xml:space="preserve"> School of Life Course and Population Sciences, </w:t>
      </w:r>
      <w:r w:rsidR="00FA1299" w:rsidRPr="00922513">
        <w:rPr>
          <w:rFonts w:ascii="Times New Roman" w:hAnsi="Times New Roman"/>
          <w:bCs/>
          <w:sz w:val="24"/>
          <w:szCs w:val="24"/>
        </w:rPr>
        <w:tab/>
        <w:t xml:space="preserve">Faculty of Life Sciences and </w:t>
      </w:r>
      <w:proofErr w:type="gramStart"/>
      <w:r w:rsidR="00FA1299" w:rsidRPr="00922513">
        <w:rPr>
          <w:rFonts w:ascii="Times New Roman" w:hAnsi="Times New Roman"/>
          <w:bCs/>
          <w:sz w:val="24"/>
          <w:szCs w:val="24"/>
        </w:rPr>
        <w:t>Medicine ,</w:t>
      </w:r>
      <w:proofErr w:type="gramEnd"/>
      <w:r w:rsidR="00FA1299" w:rsidRPr="00922513">
        <w:rPr>
          <w:rFonts w:ascii="Times New Roman" w:hAnsi="Times New Roman"/>
          <w:bCs/>
          <w:sz w:val="24"/>
          <w:szCs w:val="24"/>
        </w:rPr>
        <w:t xml:space="preserve"> King’s College London, London, UK</w:t>
      </w:r>
    </w:p>
    <w:p w14:paraId="2AD6962D" w14:textId="77777777" w:rsidR="00FA1299" w:rsidRPr="00922513" w:rsidRDefault="00FA1299" w:rsidP="000841EF">
      <w:pPr>
        <w:spacing w:line="480" w:lineRule="auto"/>
        <w:jc w:val="left"/>
        <w:rPr>
          <w:rFonts w:ascii="Times New Roman" w:hAnsi="Times New Roman"/>
          <w:bCs/>
          <w:sz w:val="24"/>
          <w:szCs w:val="24"/>
        </w:rPr>
      </w:pPr>
    </w:p>
    <w:p w14:paraId="054C0435" w14:textId="6046628D" w:rsidR="00FA1299" w:rsidRPr="00922513" w:rsidRDefault="00AD268C" w:rsidP="000841EF">
      <w:pPr>
        <w:spacing w:line="480" w:lineRule="auto"/>
        <w:jc w:val="left"/>
        <w:rPr>
          <w:rFonts w:ascii="Times New Roman" w:hAnsi="Times New Roman"/>
          <w:bCs/>
          <w:sz w:val="24"/>
          <w:szCs w:val="24"/>
        </w:rPr>
      </w:pPr>
      <w:r w:rsidRPr="00922513">
        <w:rPr>
          <w:rFonts w:ascii="Times New Roman" w:hAnsi="Times New Roman"/>
          <w:bCs/>
          <w:sz w:val="24"/>
          <w:szCs w:val="24"/>
          <w:vertAlign w:val="superscript"/>
        </w:rPr>
        <w:t>5</w:t>
      </w:r>
      <w:r w:rsidR="00FA1299" w:rsidRPr="00922513">
        <w:rPr>
          <w:rFonts w:ascii="Times New Roman" w:hAnsi="Times New Roman"/>
          <w:bCs/>
          <w:sz w:val="24"/>
          <w:szCs w:val="24"/>
        </w:rPr>
        <w:t xml:space="preserve"> Department of Nutritional Sciences, School of Life Course and Population Sciences, </w:t>
      </w:r>
      <w:r w:rsidR="00FA1299" w:rsidRPr="00922513">
        <w:rPr>
          <w:rFonts w:ascii="Times New Roman" w:hAnsi="Times New Roman"/>
          <w:bCs/>
          <w:sz w:val="24"/>
          <w:szCs w:val="24"/>
        </w:rPr>
        <w:tab/>
        <w:t xml:space="preserve">Faculty of Life Sciences and </w:t>
      </w:r>
      <w:proofErr w:type="gramStart"/>
      <w:r w:rsidR="00FA1299" w:rsidRPr="00922513">
        <w:rPr>
          <w:rFonts w:ascii="Times New Roman" w:hAnsi="Times New Roman"/>
          <w:bCs/>
          <w:sz w:val="24"/>
          <w:szCs w:val="24"/>
        </w:rPr>
        <w:t>Medicine ,</w:t>
      </w:r>
      <w:proofErr w:type="gramEnd"/>
      <w:r w:rsidR="00FA1299" w:rsidRPr="00922513">
        <w:rPr>
          <w:rFonts w:ascii="Times New Roman" w:hAnsi="Times New Roman"/>
          <w:bCs/>
          <w:sz w:val="24"/>
          <w:szCs w:val="24"/>
        </w:rPr>
        <w:t xml:space="preserve"> King’s College London, London UK</w:t>
      </w:r>
    </w:p>
    <w:p w14:paraId="504A2026" w14:textId="77777777" w:rsidR="00FA1299" w:rsidRPr="00922513" w:rsidRDefault="00FA1299" w:rsidP="000841EF">
      <w:pPr>
        <w:spacing w:line="480" w:lineRule="auto"/>
        <w:jc w:val="left"/>
        <w:rPr>
          <w:rFonts w:ascii="Times New Roman" w:hAnsi="Times New Roman"/>
          <w:bCs/>
          <w:sz w:val="24"/>
          <w:szCs w:val="24"/>
        </w:rPr>
      </w:pPr>
    </w:p>
    <w:p w14:paraId="46C022CD" w14:textId="27B3C8DF" w:rsidR="00FA1299" w:rsidRPr="00922513" w:rsidRDefault="00AD268C" w:rsidP="000841EF">
      <w:pPr>
        <w:spacing w:line="480" w:lineRule="auto"/>
        <w:jc w:val="left"/>
        <w:rPr>
          <w:rFonts w:ascii="Times New Roman" w:hAnsi="Times New Roman"/>
          <w:bCs/>
          <w:sz w:val="24"/>
          <w:szCs w:val="24"/>
        </w:rPr>
      </w:pPr>
      <w:r w:rsidRPr="00922513">
        <w:rPr>
          <w:rFonts w:ascii="Times New Roman" w:hAnsi="Times New Roman"/>
          <w:bCs/>
          <w:sz w:val="24"/>
          <w:szCs w:val="24"/>
          <w:vertAlign w:val="superscript"/>
        </w:rPr>
        <w:t>6</w:t>
      </w:r>
      <w:r w:rsidR="00FA1299" w:rsidRPr="00922513">
        <w:rPr>
          <w:rFonts w:ascii="Times New Roman" w:hAnsi="Times New Roman"/>
          <w:bCs/>
          <w:sz w:val="24"/>
          <w:szCs w:val="24"/>
        </w:rPr>
        <w:t xml:space="preserve"> MRC Lifecourse Epidemiology Centre and NIHR Southampton Biomedical Research </w:t>
      </w:r>
      <w:r w:rsidR="00FA1299" w:rsidRPr="00922513">
        <w:rPr>
          <w:rFonts w:ascii="Times New Roman" w:hAnsi="Times New Roman"/>
          <w:bCs/>
          <w:sz w:val="24"/>
          <w:szCs w:val="24"/>
        </w:rPr>
        <w:tab/>
        <w:t xml:space="preserve">Centre, University of Southampton and University Hospital Southampton NHS </w:t>
      </w:r>
      <w:r w:rsidR="00FA1299" w:rsidRPr="00922513">
        <w:rPr>
          <w:rFonts w:ascii="Times New Roman" w:hAnsi="Times New Roman"/>
          <w:bCs/>
          <w:sz w:val="24"/>
          <w:szCs w:val="24"/>
        </w:rPr>
        <w:tab/>
        <w:t>Foundation Trust, Southampton UK</w:t>
      </w:r>
    </w:p>
    <w:p w14:paraId="5403F9DF" w14:textId="77777777" w:rsidR="00FA1299" w:rsidRPr="00922513" w:rsidRDefault="00FA1299" w:rsidP="000841EF">
      <w:pPr>
        <w:spacing w:line="480" w:lineRule="auto"/>
        <w:ind w:left="2552"/>
        <w:jc w:val="left"/>
        <w:rPr>
          <w:rFonts w:ascii="Times New Roman" w:hAnsi="Times New Roman"/>
          <w:bCs/>
          <w:sz w:val="24"/>
          <w:szCs w:val="24"/>
        </w:rPr>
      </w:pPr>
    </w:p>
    <w:p w14:paraId="3795D354" w14:textId="33032BDC" w:rsidR="00FA1299" w:rsidRPr="00922513" w:rsidRDefault="00FA1299" w:rsidP="000841EF">
      <w:pPr>
        <w:pStyle w:val="MDPI16affiliation"/>
        <w:spacing w:line="480" w:lineRule="auto"/>
        <w:ind w:left="0" w:firstLine="0"/>
        <w:rPr>
          <w:rFonts w:ascii="Times New Roman" w:hAnsi="Times New Roman"/>
          <w:bCs/>
          <w:sz w:val="24"/>
          <w:szCs w:val="24"/>
        </w:rPr>
      </w:pPr>
      <w:r w:rsidRPr="00922513">
        <w:rPr>
          <w:rFonts w:ascii="Times New Roman" w:hAnsi="Times New Roman"/>
          <w:bCs/>
          <w:sz w:val="24"/>
          <w:szCs w:val="24"/>
        </w:rPr>
        <w:t>*</w:t>
      </w:r>
      <w:r w:rsidRPr="00922513">
        <w:rPr>
          <w:rFonts w:ascii="Times New Roman" w:hAnsi="Times New Roman"/>
          <w:bCs/>
          <w:sz w:val="24"/>
          <w:szCs w:val="24"/>
        </w:rPr>
        <w:tab/>
        <w:t>Corresponding author: Dr Sam Burton (</w:t>
      </w:r>
      <w:r w:rsidR="003973FF" w:rsidRPr="00922513">
        <w:rPr>
          <w:rFonts w:ascii="Times New Roman" w:hAnsi="Times New Roman"/>
          <w:sz w:val="24"/>
          <w:szCs w:val="24"/>
        </w:rPr>
        <w:t>s.p.burton@ljmu.ac.uk</w:t>
      </w:r>
      <w:r w:rsidRPr="00922513">
        <w:rPr>
          <w:rFonts w:ascii="Times New Roman" w:hAnsi="Times New Roman"/>
          <w:bCs/>
          <w:sz w:val="24"/>
          <w:szCs w:val="24"/>
        </w:rPr>
        <w:t>)</w:t>
      </w:r>
    </w:p>
    <w:p w14:paraId="09D905E6" w14:textId="77777777" w:rsidR="00FA1299" w:rsidRPr="00922513" w:rsidRDefault="00FA1299" w:rsidP="000841EF">
      <w:pPr>
        <w:pStyle w:val="MDPI16affiliation"/>
        <w:spacing w:line="480" w:lineRule="auto"/>
        <w:ind w:left="0" w:firstLine="0"/>
        <w:rPr>
          <w:rFonts w:ascii="Times New Roman" w:hAnsi="Times New Roman"/>
          <w:bCs/>
          <w:sz w:val="24"/>
          <w:szCs w:val="24"/>
        </w:rPr>
      </w:pPr>
    </w:p>
    <w:p w14:paraId="65C40DDD" w14:textId="77777777" w:rsidR="00FA1299" w:rsidRPr="00922513" w:rsidRDefault="00FA1299" w:rsidP="000841EF">
      <w:pPr>
        <w:pStyle w:val="MDPI18keywords"/>
        <w:spacing w:line="480" w:lineRule="auto"/>
        <w:ind w:left="0"/>
        <w:rPr>
          <w:rFonts w:ascii="Times New Roman" w:hAnsi="Times New Roman"/>
          <w:sz w:val="24"/>
          <w:szCs w:val="24"/>
        </w:rPr>
      </w:pPr>
      <w:r w:rsidRPr="00922513">
        <w:rPr>
          <w:rFonts w:ascii="Times New Roman" w:hAnsi="Times New Roman"/>
          <w:b/>
          <w:sz w:val="24"/>
          <w:szCs w:val="24"/>
        </w:rPr>
        <w:t xml:space="preserve">Keywords: </w:t>
      </w:r>
      <w:r w:rsidRPr="00922513">
        <w:rPr>
          <w:rFonts w:ascii="Times New Roman" w:hAnsi="Times New Roman"/>
          <w:sz w:val="24"/>
          <w:szCs w:val="24"/>
        </w:rPr>
        <w:t>Binge eating, Obesity, Perinatal mental health, Disordered eating.</w:t>
      </w:r>
    </w:p>
    <w:p w14:paraId="2D54B1CD" w14:textId="77777777" w:rsidR="00FA1299" w:rsidRPr="00922513" w:rsidRDefault="00FA1299" w:rsidP="000841EF">
      <w:pPr>
        <w:pStyle w:val="MDPI16affiliation"/>
        <w:spacing w:line="480" w:lineRule="auto"/>
        <w:ind w:left="0" w:firstLine="0"/>
        <w:rPr>
          <w:rFonts w:ascii="Times New Roman" w:hAnsi="Times New Roman"/>
          <w:bCs/>
          <w:sz w:val="24"/>
          <w:szCs w:val="24"/>
        </w:rPr>
      </w:pPr>
    </w:p>
    <w:p w14:paraId="4757C3BE" w14:textId="77777777" w:rsidR="00FA1299" w:rsidRPr="00922513" w:rsidRDefault="00FA1299" w:rsidP="000841EF">
      <w:pPr>
        <w:spacing w:line="480" w:lineRule="auto"/>
        <w:jc w:val="left"/>
        <w:rPr>
          <w:rFonts w:ascii="Times New Roman" w:hAnsi="Times New Roman"/>
          <w:sz w:val="24"/>
          <w:szCs w:val="24"/>
        </w:rPr>
      </w:pPr>
      <w:r w:rsidRPr="00922513">
        <w:rPr>
          <w:rFonts w:ascii="Times New Roman" w:hAnsi="Times New Roman"/>
          <w:sz w:val="24"/>
          <w:szCs w:val="24"/>
        </w:rPr>
        <w:br w:type="page"/>
      </w:r>
    </w:p>
    <w:p w14:paraId="48A94771" w14:textId="77777777" w:rsidR="00FA1299" w:rsidRPr="00922513" w:rsidRDefault="00FA1299" w:rsidP="00FA1299">
      <w:pPr>
        <w:rPr>
          <w:lang w:val="en-US" w:eastAsia="de-DE" w:bidi="en-US"/>
        </w:rPr>
      </w:pPr>
    </w:p>
    <w:p w14:paraId="5033F2FD" w14:textId="77777777" w:rsidR="00536F0B" w:rsidRPr="00922513" w:rsidRDefault="00536F0B" w:rsidP="000841EF">
      <w:pPr>
        <w:pStyle w:val="MDPI17abstract"/>
        <w:spacing w:before="0" w:line="480" w:lineRule="auto"/>
        <w:ind w:left="0"/>
        <w:rPr>
          <w:rFonts w:ascii="Times New Roman" w:hAnsi="Times New Roman"/>
          <w:sz w:val="24"/>
          <w:szCs w:val="24"/>
        </w:rPr>
      </w:pPr>
      <w:r w:rsidRPr="00922513">
        <w:rPr>
          <w:rFonts w:ascii="Times New Roman" w:hAnsi="Times New Roman"/>
          <w:b/>
          <w:sz w:val="24"/>
          <w:szCs w:val="24"/>
        </w:rPr>
        <w:t xml:space="preserve">Abstract: </w:t>
      </w:r>
    </w:p>
    <w:p w14:paraId="457A4BA2" w14:textId="7581702E" w:rsidR="00536F0B" w:rsidRPr="00922513" w:rsidRDefault="00536F0B" w:rsidP="000841EF">
      <w:pPr>
        <w:pStyle w:val="MDPI17abstract"/>
        <w:spacing w:before="0" w:line="480" w:lineRule="auto"/>
        <w:ind w:left="0"/>
        <w:rPr>
          <w:rFonts w:ascii="Times New Roman" w:hAnsi="Times New Roman"/>
          <w:sz w:val="24"/>
          <w:szCs w:val="24"/>
        </w:rPr>
      </w:pPr>
      <w:r w:rsidRPr="00922513">
        <w:rPr>
          <w:rFonts w:ascii="Times New Roman" w:hAnsi="Times New Roman"/>
          <w:sz w:val="24"/>
          <w:szCs w:val="24"/>
        </w:rPr>
        <w:t>Binge eating is one of the most prevalent eating disorder</w:t>
      </w:r>
      <w:r w:rsidR="002D1F6E" w:rsidRPr="00922513">
        <w:rPr>
          <w:rFonts w:ascii="Times New Roman" w:hAnsi="Times New Roman"/>
          <w:sz w:val="24"/>
          <w:szCs w:val="24"/>
        </w:rPr>
        <w:t xml:space="preserve"> </w:t>
      </w:r>
      <w:proofErr w:type="spellStart"/>
      <w:r w:rsidR="002D1F6E" w:rsidRPr="00922513">
        <w:rPr>
          <w:rFonts w:ascii="Times New Roman" w:hAnsi="Times New Roman"/>
          <w:sz w:val="24"/>
          <w:szCs w:val="24"/>
        </w:rPr>
        <w:t>behaviours</w:t>
      </w:r>
      <w:proofErr w:type="spellEnd"/>
      <w:r w:rsidRPr="00922513">
        <w:rPr>
          <w:rFonts w:ascii="Times New Roman" w:hAnsi="Times New Roman"/>
          <w:sz w:val="24"/>
          <w:szCs w:val="24"/>
        </w:rPr>
        <w:t xml:space="preserve"> in pregnancy, </w:t>
      </w:r>
      <w:r w:rsidR="002D1F6E" w:rsidRPr="00922513">
        <w:rPr>
          <w:rFonts w:ascii="Times New Roman" w:hAnsi="Times New Roman"/>
          <w:sz w:val="24"/>
          <w:szCs w:val="24"/>
        </w:rPr>
        <w:t xml:space="preserve">its </w:t>
      </w:r>
      <w:r w:rsidR="005C689D" w:rsidRPr="00922513">
        <w:rPr>
          <w:rFonts w:ascii="Times New Roman" w:hAnsi="Times New Roman"/>
          <w:sz w:val="24"/>
          <w:szCs w:val="24"/>
        </w:rPr>
        <w:t xml:space="preserve">risk factors and </w:t>
      </w:r>
      <w:r w:rsidR="002D1F6E" w:rsidRPr="00922513">
        <w:rPr>
          <w:rFonts w:ascii="Times New Roman" w:hAnsi="Times New Roman"/>
          <w:sz w:val="24"/>
          <w:szCs w:val="24"/>
        </w:rPr>
        <w:t xml:space="preserve">association with pregnancy-related </w:t>
      </w:r>
      <w:r w:rsidR="005C689D" w:rsidRPr="00922513">
        <w:rPr>
          <w:rFonts w:ascii="Times New Roman" w:hAnsi="Times New Roman"/>
          <w:sz w:val="24"/>
          <w:szCs w:val="24"/>
        </w:rPr>
        <w:t xml:space="preserve">outcomes </w:t>
      </w:r>
      <w:r w:rsidR="002D1F6E" w:rsidRPr="00922513">
        <w:rPr>
          <w:rFonts w:ascii="Times New Roman" w:hAnsi="Times New Roman"/>
          <w:sz w:val="24"/>
          <w:szCs w:val="24"/>
        </w:rPr>
        <w:t>has</w:t>
      </w:r>
      <w:r w:rsidRPr="00922513">
        <w:rPr>
          <w:rFonts w:ascii="Times New Roman" w:hAnsi="Times New Roman"/>
          <w:sz w:val="24"/>
          <w:szCs w:val="24"/>
        </w:rPr>
        <w:t xml:space="preserve"> sparsely researched</w:t>
      </w:r>
      <w:r w:rsidR="002D1F6E" w:rsidRPr="00922513">
        <w:rPr>
          <w:rFonts w:ascii="Times New Roman" w:hAnsi="Times New Roman"/>
          <w:sz w:val="24"/>
          <w:szCs w:val="24"/>
        </w:rPr>
        <w:t xml:space="preserve"> in this population</w:t>
      </w:r>
      <w:r w:rsidR="005E247D" w:rsidRPr="00922513">
        <w:rPr>
          <w:rFonts w:ascii="Times New Roman" w:hAnsi="Times New Roman"/>
          <w:sz w:val="24"/>
          <w:szCs w:val="24"/>
        </w:rPr>
        <w:t xml:space="preserve">. </w:t>
      </w:r>
      <w:r w:rsidR="002D1F6E" w:rsidRPr="00922513">
        <w:rPr>
          <w:rFonts w:ascii="Times New Roman" w:hAnsi="Times New Roman"/>
          <w:sz w:val="24"/>
          <w:szCs w:val="24"/>
        </w:rPr>
        <w:t>This study aimed</w:t>
      </w:r>
      <w:r w:rsidR="005C689D" w:rsidRPr="00922513">
        <w:rPr>
          <w:rFonts w:ascii="Times New Roman" w:hAnsi="Times New Roman"/>
          <w:sz w:val="24"/>
          <w:szCs w:val="24"/>
        </w:rPr>
        <w:t xml:space="preserve"> to investigate</w:t>
      </w:r>
      <w:r w:rsidR="002D1F6E" w:rsidRPr="00922513">
        <w:rPr>
          <w:rFonts w:ascii="Times New Roman" w:hAnsi="Times New Roman"/>
          <w:sz w:val="24"/>
          <w:szCs w:val="24"/>
        </w:rPr>
        <w:t>: (</w:t>
      </w:r>
      <w:r w:rsidR="00553D6B" w:rsidRPr="00922513">
        <w:rPr>
          <w:rFonts w:ascii="Times New Roman" w:hAnsi="Times New Roman"/>
          <w:sz w:val="24"/>
          <w:szCs w:val="24"/>
        </w:rPr>
        <w:t>hypothesis</w:t>
      </w:r>
      <w:r w:rsidR="005C689D" w:rsidRPr="00922513">
        <w:rPr>
          <w:rFonts w:ascii="Times New Roman" w:hAnsi="Times New Roman"/>
          <w:sz w:val="24"/>
          <w:szCs w:val="24"/>
        </w:rPr>
        <w:t xml:space="preserve"> </w:t>
      </w:r>
      <w:r w:rsidR="002D1F6E" w:rsidRPr="00922513">
        <w:rPr>
          <w:rFonts w:ascii="Times New Roman" w:hAnsi="Times New Roman"/>
          <w:sz w:val="24"/>
          <w:szCs w:val="24"/>
        </w:rPr>
        <w:t xml:space="preserve">1) the effectiveness of a lifestyle intervention in reducing binge eating; </w:t>
      </w:r>
      <w:r w:rsidR="005C689D" w:rsidRPr="00922513">
        <w:rPr>
          <w:rFonts w:ascii="Times New Roman" w:hAnsi="Times New Roman"/>
          <w:sz w:val="24"/>
          <w:szCs w:val="24"/>
        </w:rPr>
        <w:t>(</w:t>
      </w:r>
      <w:r w:rsidR="00553D6B" w:rsidRPr="00922513">
        <w:rPr>
          <w:rFonts w:ascii="Times New Roman" w:hAnsi="Times New Roman"/>
          <w:sz w:val="24"/>
          <w:szCs w:val="24"/>
        </w:rPr>
        <w:t>hypothesis</w:t>
      </w:r>
      <w:r w:rsidR="005C689D" w:rsidRPr="00922513">
        <w:rPr>
          <w:rFonts w:ascii="Times New Roman" w:hAnsi="Times New Roman"/>
          <w:sz w:val="24"/>
          <w:szCs w:val="24"/>
        </w:rPr>
        <w:t xml:space="preserve"> 2)</w:t>
      </w:r>
      <w:r w:rsidR="008567D6" w:rsidRPr="00922513">
        <w:rPr>
          <w:rFonts w:ascii="Times New Roman" w:hAnsi="Times New Roman"/>
          <w:sz w:val="24"/>
          <w:szCs w:val="24"/>
        </w:rPr>
        <w:t xml:space="preserve"> </w:t>
      </w:r>
      <w:r w:rsidRPr="00922513">
        <w:rPr>
          <w:rFonts w:ascii="Times New Roman" w:hAnsi="Times New Roman"/>
          <w:sz w:val="24"/>
          <w:szCs w:val="24"/>
        </w:rPr>
        <w:t>the association between</w:t>
      </w:r>
      <w:r w:rsidR="005C689D" w:rsidRPr="00922513">
        <w:rPr>
          <w:rFonts w:ascii="Times New Roman" w:hAnsi="Times New Roman"/>
          <w:sz w:val="24"/>
          <w:szCs w:val="24"/>
        </w:rPr>
        <w:t xml:space="preserve"> depressive symptoms and</w:t>
      </w:r>
      <w:r w:rsidRPr="00922513">
        <w:rPr>
          <w:rFonts w:ascii="Times New Roman" w:hAnsi="Times New Roman"/>
          <w:sz w:val="24"/>
          <w:szCs w:val="24"/>
        </w:rPr>
        <w:t xml:space="preserve"> binge eating </w:t>
      </w:r>
      <w:proofErr w:type="spellStart"/>
      <w:r w:rsidRPr="00922513">
        <w:rPr>
          <w:rFonts w:ascii="Times New Roman" w:hAnsi="Times New Roman"/>
          <w:sz w:val="24"/>
          <w:szCs w:val="24"/>
        </w:rPr>
        <w:t>behaviours</w:t>
      </w:r>
      <w:proofErr w:type="spellEnd"/>
      <w:r w:rsidR="005D7A03" w:rsidRPr="00922513">
        <w:rPr>
          <w:rFonts w:ascii="Times New Roman" w:hAnsi="Times New Roman"/>
          <w:sz w:val="24"/>
          <w:szCs w:val="24"/>
        </w:rPr>
        <w:t xml:space="preserve"> throughout the perinatal period</w:t>
      </w:r>
      <w:r w:rsidR="005C689D" w:rsidRPr="00922513">
        <w:rPr>
          <w:rFonts w:ascii="Times New Roman" w:hAnsi="Times New Roman"/>
          <w:sz w:val="24"/>
          <w:szCs w:val="24"/>
        </w:rPr>
        <w:t>;</w:t>
      </w:r>
      <w:r w:rsidRPr="00922513">
        <w:rPr>
          <w:rFonts w:ascii="Times New Roman" w:hAnsi="Times New Roman"/>
          <w:sz w:val="24"/>
          <w:szCs w:val="24"/>
        </w:rPr>
        <w:t xml:space="preserve"> </w:t>
      </w:r>
      <w:r w:rsidR="002D1F6E" w:rsidRPr="00922513">
        <w:rPr>
          <w:rFonts w:ascii="Times New Roman" w:hAnsi="Times New Roman"/>
          <w:sz w:val="24"/>
          <w:szCs w:val="24"/>
        </w:rPr>
        <w:t>and (</w:t>
      </w:r>
      <w:r w:rsidR="00553D6B" w:rsidRPr="00922513">
        <w:rPr>
          <w:rFonts w:ascii="Times New Roman" w:hAnsi="Times New Roman"/>
          <w:sz w:val="24"/>
          <w:szCs w:val="24"/>
        </w:rPr>
        <w:t>hypothesis</w:t>
      </w:r>
      <w:r w:rsidR="005C689D" w:rsidRPr="00922513">
        <w:rPr>
          <w:rFonts w:ascii="Times New Roman" w:hAnsi="Times New Roman"/>
          <w:sz w:val="24"/>
          <w:szCs w:val="24"/>
        </w:rPr>
        <w:t xml:space="preserve"> 3</w:t>
      </w:r>
      <w:r w:rsidR="002D1F6E" w:rsidRPr="00922513">
        <w:rPr>
          <w:rFonts w:ascii="Times New Roman" w:hAnsi="Times New Roman"/>
          <w:sz w:val="24"/>
          <w:szCs w:val="24"/>
        </w:rPr>
        <w:t xml:space="preserve">) </w:t>
      </w:r>
      <w:r w:rsidR="005C689D" w:rsidRPr="00922513">
        <w:rPr>
          <w:rFonts w:ascii="Times New Roman" w:hAnsi="Times New Roman"/>
          <w:sz w:val="24"/>
          <w:szCs w:val="24"/>
        </w:rPr>
        <w:t>the association between binge eating</w:t>
      </w:r>
      <w:r w:rsidR="00D8711E" w:rsidRPr="00922513">
        <w:rPr>
          <w:rFonts w:ascii="Times New Roman" w:hAnsi="Times New Roman"/>
          <w:sz w:val="24"/>
          <w:szCs w:val="24"/>
        </w:rPr>
        <w:t>,</w:t>
      </w:r>
      <w:r w:rsidR="005C689D" w:rsidRPr="00922513">
        <w:rPr>
          <w:rFonts w:ascii="Times New Roman" w:hAnsi="Times New Roman"/>
          <w:sz w:val="24"/>
          <w:szCs w:val="24"/>
        </w:rPr>
        <w:t xml:space="preserve"> </w:t>
      </w:r>
      <w:r w:rsidR="00EF1AE9" w:rsidRPr="00922513">
        <w:rPr>
          <w:rFonts w:ascii="Times New Roman" w:hAnsi="Times New Roman"/>
          <w:sz w:val="24"/>
          <w:szCs w:val="24"/>
        </w:rPr>
        <w:t xml:space="preserve">gestational </w:t>
      </w:r>
      <w:r w:rsidR="005C689D" w:rsidRPr="00922513">
        <w:rPr>
          <w:rFonts w:ascii="Times New Roman" w:hAnsi="Times New Roman"/>
          <w:sz w:val="24"/>
          <w:szCs w:val="24"/>
        </w:rPr>
        <w:t>weight gain</w:t>
      </w:r>
      <w:r w:rsidR="00EF1AE9" w:rsidRPr="00922513">
        <w:rPr>
          <w:rFonts w:ascii="Times New Roman" w:hAnsi="Times New Roman"/>
          <w:sz w:val="24"/>
          <w:szCs w:val="24"/>
        </w:rPr>
        <w:t xml:space="preserve"> and birthweight</w:t>
      </w:r>
      <w:r w:rsidR="005C689D" w:rsidRPr="00922513">
        <w:rPr>
          <w:rFonts w:ascii="Times New Roman" w:hAnsi="Times New Roman"/>
          <w:sz w:val="24"/>
          <w:szCs w:val="24"/>
        </w:rPr>
        <w:t xml:space="preserve"> in a cohort of pregnant women with obesity</w:t>
      </w:r>
      <w:r w:rsidR="003B1FFD" w:rsidRPr="00922513">
        <w:rPr>
          <w:rFonts w:ascii="Times New Roman" w:hAnsi="Times New Roman"/>
          <w:sz w:val="24"/>
          <w:szCs w:val="24"/>
        </w:rPr>
        <w:t>.</w:t>
      </w:r>
      <w:r w:rsidR="002D1F6E" w:rsidRPr="00922513">
        <w:rPr>
          <w:rFonts w:ascii="Times New Roman" w:hAnsi="Times New Roman"/>
          <w:sz w:val="24"/>
          <w:szCs w:val="24"/>
        </w:rPr>
        <w:t xml:space="preserve"> </w:t>
      </w:r>
      <w:r w:rsidRPr="00922513">
        <w:rPr>
          <w:rFonts w:ascii="Times New Roman" w:hAnsi="Times New Roman"/>
          <w:sz w:val="24"/>
          <w:szCs w:val="24"/>
        </w:rPr>
        <w:t xml:space="preserve"> </w:t>
      </w:r>
      <w:r w:rsidR="00962155" w:rsidRPr="00922513">
        <w:rPr>
          <w:rFonts w:ascii="Times New Roman" w:hAnsi="Times New Roman"/>
          <w:sz w:val="24"/>
          <w:szCs w:val="24"/>
        </w:rPr>
        <w:t>This is a planned</w:t>
      </w:r>
      <w:r w:rsidR="002D1F6E" w:rsidRPr="00922513">
        <w:rPr>
          <w:rFonts w:ascii="Times New Roman" w:hAnsi="Times New Roman"/>
          <w:sz w:val="24"/>
          <w:szCs w:val="24"/>
        </w:rPr>
        <w:t xml:space="preserve"> secondary analysis of the UK Pregnancies Better Eating and Activity Trial (UPBEAT</w:t>
      </w:r>
      <w:r w:rsidR="00A77A2D" w:rsidRPr="00922513">
        <w:rPr>
          <w:rFonts w:ascii="Times New Roman" w:hAnsi="Times New Roman"/>
          <w:sz w:val="24"/>
          <w:szCs w:val="24"/>
        </w:rPr>
        <w:t>)</w:t>
      </w:r>
      <w:r w:rsidR="002D1F6E" w:rsidRPr="00922513">
        <w:rPr>
          <w:rFonts w:ascii="Times New Roman" w:hAnsi="Times New Roman"/>
          <w:sz w:val="24"/>
          <w:szCs w:val="24"/>
        </w:rPr>
        <w:t xml:space="preserve"> randomized controlled trial. </w:t>
      </w:r>
      <w:r w:rsidR="005C689D" w:rsidRPr="00922513">
        <w:rPr>
          <w:rFonts w:ascii="Times New Roman" w:hAnsi="Times New Roman"/>
          <w:sz w:val="24"/>
          <w:szCs w:val="24"/>
        </w:rPr>
        <w:t>Exposures were</w:t>
      </w:r>
      <w:r w:rsidR="00D8711E" w:rsidRPr="00922513">
        <w:rPr>
          <w:rFonts w:ascii="Times New Roman" w:hAnsi="Times New Roman"/>
          <w:sz w:val="24"/>
          <w:szCs w:val="24"/>
        </w:rPr>
        <w:t xml:space="preserve"> </w:t>
      </w:r>
      <w:r w:rsidR="005C689D" w:rsidRPr="00922513">
        <w:rPr>
          <w:rFonts w:ascii="Times New Roman" w:hAnsi="Times New Roman"/>
          <w:sz w:val="24"/>
          <w:szCs w:val="24"/>
        </w:rPr>
        <w:t>trial arm</w:t>
      </w:r>
      <w:r w:rsidR="00A77A2D" w:rsidRPr="00922513">
        <w:rPr>
          <w:rFonts w:ascii="Times New Roman" w:hAnsi="Times New Roman"/>
          <w:sz w:val="24"/>
          <w:szCs w:val="24"/>
        </w:rPr>
        <w:t>s</w:t>
      </w:r>
      <w:r w:rsidR="005C689D" w:rsidRPr="00922513">
        <w:rPr>
          <w:rFonts w:ascii="Times New Roman" w:hAnsi="Times New Roman"/>
          <w:sz w:val="24"/>
          <w:szCs w:val="24"/>
        </w:rPr>
        <w:t xml:space="preserve"> (</w:t>
      </w:r>
      <w:r w:rsidR="00F66F53" w:rsidRPr="00922513">
        <w:rPr>
          <w:rFonts w:ascii="Times New Roman" w:hAnsi="Times New Roman"/>
          <w:sz w:val="24"/>
          <w:szCs w:val="24"/>
        </w:rPr>
        <w:t>hypothesis</w:t>
      </w:r>
      <w:r w:rsidR="00A77A2D" w:rsidRPr="00922513">
        <w:rPr>
          <w:rFonts w:ascii="Times New Roman" w:hAnsi="Times New Roman"/>
          <w:sz w:val="24"/>
          <w:szCs w:val="24"/>
        </w:rPr>
        <w:t xml:space="preserve"> </w:t>
      </w:r>
      <w:r w:rsidR="005C689D" w:rsidRPr="00922513">
        <w:rPr>
          <w:rFonts w:ascii="Times New Roman" w:hAnsi="Times New Roman"/>
          <w:sz w:val="24"/>
          <w:szCs w:val="24"/>
        </w:rPr>
        <w:t>1); depressive symptoms (</w:t>
      </w:r>
      <w:r w:rsidR="00F66F53" w:rsidRPr="00922513">
        <w:rPr>
          <w:rFonts w:ascii="Times New Roman" w:hAnsi="Times New Roman"/>
          <w:sz w:val="24"/>
          <w:szCs w:val="24"/>
        </w:rPr>
        <w:t>hypothesis</w:t>
      </w:r>
      <w:r w:rsidR="00A77A2D" w:rsidRPr="00922513">
        <w:rPr>
          <w:rFonts w:ascii="Times New Roman" w:hAnsi="Times New Roman"/>
          <w:sz w:val="24"/>
          <w:szCs w:val="24"/>
        </w:rPr>
        <w:t xml:space="preserve"> </w:t>
      </w:r>
      <w:r w:rsidR="005C689D" w:rsidRPr="00922513">
        <w:rPr>
          <w:rFonts w:ascii="Times New Roman" w:hAnsi="Times New Roman"/>
          <w:sz w:val="24"/>
          <w:szCs w:val="24"/>
        </w:rPr>
        <w:t xml:space="preserve">2); and number of </w:t>
      </w:r>
      <w:r w:rsidR="00C97707" w:rsidRPr="00922513">
        <w:rPr>
          <w:rFonts w:ascii="Times New Roman" w:hAnsi="Times New Roman"/>
          <w:sz w:val="24"/>
          <w:szCs w:val="24"/>
        </w:rPr>
        <w:t xml:space="preserve">weekly </w:t>
      </w:r>
      <w:proofErr w:type="gramStart"/>
      <w:r w:rsidR="005C689D" w:rsidRPr="00922513">
        <w:rPr>
          <w:rFonts w:ascii="Times New Roman" w:hAnsi="Times New Roman"/>
          <w:sz w:val="24"/>
          <w:szCs w:val="24"/>
        </w:rPr>
        <w:t>binge</w:t>
      </w:r>
      <w:proofErr w:type="gramEnd"/>
      <w:r w:rsidR="005C689D" w:rsidRPr="00922513">
        <w:rPr>
          <w:rFonts w:ascii="Times New Roman" w:hAnsi="Times New Roman"/>
          <w:sz w:val="24"/>
          <w:szCs w:val="24"/>
        </w:rPr>
        <w:t xml:space="preserve"> eating episodes and </w:t>
      </w:r>
      <w:r w:rsidR="00186EF2" w:rsidRPr="00922513">
        <w:rPr>
          <w:rFonts w:ascii="Times New Roman" w:hAnsi="Times New Roman"/>
          <w:sz w:val="24"/>
          <w:szCs w:val="24"/>
        </w:rPr>
        <w:t xml:space="preserve">binge eating </w:t>
      </w:r>
      <w:proofErr w:type="spellStart"/>
      <w:r w:rsidR="00186EF2" w:rsidRPr="00922513">
        <w:rPr>
          <w:rFonts w:ascii="Times New Roman" w:hAnsi="Times New Roman"/>
          <w:sz w:val="24"/>
          <w:szCs w:val="24"/>
        </w:rPr>
        <w:t>behaviours</w:t>
      </w:r>
      <w:proofErr w:type="spellEnd"/>
      <w:r w:rsidR="00E96315" w:rsidRPr="00922513">
        <w:rPr>
          <w:rFonts w:ascii="Times New Roman" w:hAnsi="Times New Roman"/>
          <w:sz w:val="24"/>
          <w:szCs w:val="24"/>
        </w:rPr>
        <w:t xml:space="preserve"> </w:t>
      </w:r>
      <w:r w:rsidR="005C689D" w:rsidRPr="00922513">
        <w:rPr>
          <w:rFonts w:ascii="Times New Roman" w:hAnsi="Times New Roman"/>
          <w:sz w:val="24"/>
          <w:szCs w:val="24"/>
        </w:rPr>
        <w:t>(</w:t>
      </w:r>
      <w:r w:rsidR="00F66F53" w:rsidRPr="00922513">
        <w:rPr>
          <w:rFonts w:ascii="Times New Roman" w:hAnsi="Times New Roman"/>
          <w:sz w:val="24"/>
          <w:szCs w:val="24"/>
        </w:rPr>
        <w:t>hypothesis</w:t>
      </w:r>
      <w:r w:rsidR="00A77A2D" w:rsidRPr="00922513">
        <w:rPr>
          <w:rFonts w:ascii="Times New Roman" w:hAnsi="Times New Roman"/>
          <w:sz w:val="24"/>
          <w:szCs w:val="24"/>
        </w:rPr>
        <w:t xml:space="preserve"> </w:t>
      </w:r>
      <w:r w:rsidR="005C689D" w:rsidRPr="00922513">
        <w:rPr>
          <w:rFonts w:ascii="Times New Roman" w:hAnsi="Times New Roman"/>
          <w:sz w:val="24"/>
          <w:szCs w:val="24"/>
        </w:rPr>
        <w:t>3). Outcomes were number of</w:t>
      </w:r>
      <w:r w:rsidR="00DA3618" w:rsidRPr="00922513">
        <w:rPr>
          <w:rFonts w:ascii="Times New Roman" w:hAnsi="Times New Roman"/>
          <w:sz w:val="24"/>
          <w:szCs w:val="24"/>
        </w:rPr>
        <w:t xml:space="preserve"> weekly</w:t>
      </w:r>
      <w:r w:rsidR="005C689D" w:rsidRPr="00922513">
        <w:rPr>
          <w:rFonts w:ascii="Times New Roman" w:hAnsi="Times New Roman"/>
          <w:sz w:val="24"/>
          <w:szCs w:val="24"/>
        </w:rPr>
        <w:t xml:space="preserve"> </w:t>
      </w:r>
      <w:proofErr w:type="gramStart"/>
      <w:r w:rsidR="005C689D" w:rsidRPr="00922513">
        <w:rPr>
          <w:rFonts w:ascii="Times New Roman" w:hAnsi="Times New Roman"/>
          <w:sz w:val="24"/>
          <w:szCs w:val="24"/>
        </w:rPr>
        <w:t>binge</w:t>
      </w:r>
      <w:proofErr w:type="gramEnd"/>
      <w:r w:rsidR="005C689D" w:rsidRPr="00922513">
        <w:rPr>
          <w:rFonts w:ascii="Times New Roman" w:hAnsi="Times New Roman"/>
          <w:sz w:val="24"/>
          <w:szCs w:val="24"/>
        </w:rPr>
        <w:t xml:space="preserve"> eating episodes and </w:t>
      </w:r>
      <w:r w:rsidR="00DA3618" w:rsidRPr="00922513">
        <w:rPr>
          <w:rFonts w:ascii="Times New Roman" w:hAnsi="Times New Roman"/>
          <w:sz w:val="24"/>
          <w:szCs w:val="24"/>
        </w:rPr>
        <w:t xml:space="preserve">binge eating </w:t>
      </w:r>
      <w:proofErr w:type="spellStart"/>
      <w:r w:rsidR="00DA3618" w:rsidRPr="00922513">
        <w:rPr>
          <w:rFonts w:ascii="Times New Roman" w:hAnsi="Times New Roman"/>
          <w:sz w:val="24"/>
          <w:szCs w:val="24"/>
        </w:rPr>
        <w:t>behaviours</w:t>
      </w:r>
      <w:proofErr w:type="spellEnd"/>
      <w:r w:rsidR="00D0582D" w:rsidRPr="00922513">
        <w:rPr>
          <w:rFonts w:ascii="Times New Roman" w:hAnsi="Times New Roman"/>
          <w:sz w:val="24"/>
          <w:szCs w:val="24"/>
        </w:rPr>
        <w:t xml:space="preserve"> and cognitions</w:t>
      </w:r>
      <w:r w:rsidR="005C689D" w:rsidRPr="00922513">
        <w:rPr>
          <w:rFonts w:ascii="Times New Roman" w:hAnsi="Times New Roman"/>
          <w:sz w:val="24"/>
          <w:szCs w:val="24"/>
        </w:rPr>
        <w:t xml:space="preserve"> </w:t>
      </w:r>
      <w:r w:rsidR="00E96315" w:rsidRPr="00922513">
        <w:rPr>
          <w:rFonts w:ascii="Times New Roman" w:hAnsi="Times New Roman"/>
          <w:sz w:val="24"/>
          <w:szCs w:val="24"/>
        </w:rPr>
        <w:t>(</w:t>
      </w:r>
      <w:r w:rsidR="00F66F53" w:rsidRPr="00922513">
        <w:rPr>
          <w:rFonts w:ascii="Times New Roman" w:hAnsi="Times New Roman"/>
          <w:sz w:val="24"/>
          <w:szCs w:val="24"/>
        </w:rPr>
        <w:t>hypothese</w:t>
      </w:r>
      <w:r w:rsidR="00A77A2D" w:rsidRPr="00922513">
        <w:rPr>
          <w:rFonts w:ascii="Times New Roman" w:hAnsi="Times New Roman"/>
          <w:sz w:val="24"/>
          <w:szCs w:val="24"/>
        </w:rPr>
        <w:t>s</w:t>
      </w:r>
      <w:r w:rsidR="00EF62C1" w:rsidRPr="00922513">
        <w:rPr>
          <w:rFonts w:ascii="Times New Roman" w:hAnsi="Times New Roman"/>
          <w:sz w:val="24"/>
          <w:szCs w:val="24"/>
        </w:rPr>
        <w:t xml:space="preserve"> 1 and</w:t>
      </w:r>
      <w:r w:rsidR="005C689D" w:rsidRPr="00922513">
        <w:rPr>
          <w:rFonts w:ascii="Times New Roman" w:hAnsi="Times New Roman"/>
          <w:sz w:val="24"/>
          <w:szCs w:val="24"/>
        </w:rPr>
        <w:t xml:space="preserve"> 2)</w:t>
      </w:r>
      <w:r w:rsidR="00E96315" w:rsidRPr="00922513">
        <w:rPr>
          <w:rFonts w:ascii="Times New Roman" w:hAnsi="Times New Roman"/>
          <w:sz w:val="24"/>
          <w:szCs w:val="24"/>
        </w:rPr>
        <w:t>,</w:t>
      </w:r>
      <w:r w:rsidR="005C689D" w:rsidRPr="00922513">
        <w:rPr>
          <w:rFonts w:ascii="Times New Roman" w:hAnsi="Times New Roman"/>
          <w:sz w:val="24"/>
          <w:szCs w:val="24"/>
        </w:rPr>
        <w:t xml:space="preserve"> gestational weight gain</w:t>
      </w:r>
      <w:r w:rsidR="00EF1AE9" w:rsidRPr="00922513">
        <w:rPr>
          <w:rFonts w:ascii="Times New Roman" w:hAnsi="Times New Roman"/>
          <w:sz w:val="24"/>
          <w:szCs w:val="24"/>
        </w:rPr>
        <w:t xml:space="preserve"> and child’s bi</w:t>
      </w:r>
      <w:r w:rsidR="005E247D" w:rsidRPr="00922513">
        <w:rPr>
          <w:rFonts w:ascii="Times New Roman" w:hAnsi="Times New Roman"/>
          <w:sz w:val="24"/>
          <w:szCs w:val="24"/>
        </w:rPr>
        <w:t>r</w:t>
      </w:r>
      <w:r w:rsidR="00EF1AE9" w:rsidRPr="00922513">
        <w:rPr>
          <w:rFonts w:ascii="Times New Roman" w:hAnsi="Times New Roman"/>
          <w:sz w:val="24"/>
          <w:szCs w:val="24"/>
        </w:rPr>
        <w:t>thweight</w:t>
      </w:r>
      <w:r w:rsidR="005C689D" w:rsidRPr="00922513">
        <w:rPr>
          <w:rFonts w:ascii="Times New Roman" w:hAnsi="Times New Roman"/>
          <w:sz w:val="24"/>
          <w:szCs w:val="24"/>
        </w:rPr>
        <w:t xml:space="preserve"> (</w:t>
      </w:r>
      <w:r w:rsidR="00F66F53" w:rsidRPr="00922513">
        <w:rPr>
          <w:rFonts w:ascii="Times New Roman" w:hAnsi="Times New Roman"/>
          <w:sz w:val="24"/>
          <w:szCs w:val="24"/>
        </w:rPr>
        <w:t>hypothesis</w:t>
      </w:r>
      <w:r w:rsidR="00A77A2D" w:rsidRPr="00922513">
        <w:rPr>
          <w:rFonts w:ascii="Times New Roman" w:hAnsi="Times New Roman"/>
          <w:sz w:val="24"/>
          <w:szCs w:val="24"/>
        </w:rPr>
        <w:t xml:space="preserve"> </w:t>
      </w:r>
      <w:r w:rsidR="005C689D" w:rsidRPr="00922513">
        <w:rPr>
          <w:rFonts w:ascii="Times New Roman" w:hAnsi="Times New Roman"/>
          <w:sz w:val="24"/>
          <w:szCs w:val="24"/>
        </w:rPr>
        <w:t>3)</w:t>
      </w:r>
      <w:r w:rsidR="00E96315" w:rsidRPr="00922513">
        <w:rPr>
          <w:rFonts w:ascii="Times New Roman" w:hAnsi="Times New Roman"/>
          <w:sz w:val="24"/>
          <w:szCs w:val="24"/>
        </w:rPr>
        <w:t>.</w:t>
      </w:r>
      <w:r w:rsidR="005C689D" w:rsidRPr="00922513">
        <w:rPr>
          <w:rFonts w:ascii="Times New Roman" w:hAnsi="Times New Roman"/>
          <w:sz w:val="24"/>
          <w:szCs w:val="24"/>
        </w:rPr>
        <w:t xml:space="preserve"> </w:t>
      </w:r>
      <w:r w:rsidRPr="00922513">
        <w:rPr>
          <w:rFonts w:ascii="Times New Roman" w:hAnsi="Times New Roman"/>
          <w:sz w:val="24"/>
          <w:szCs w:val="24"/>
        </w:rPr>
        <w:t xml:space="preserve">There was no evidence </w:t>
      </w:r>
      <w:r w:rsidR="00A77A2D" w:rsidRPr="00922513">
        <w:rPr>
          <w:rFonts w:ascii="Times New Roman" w:hAnsi="Times New Roman"/>
          <w:sz w:val="24"/>
          <w:szCs w:val="24"/>
        </w:rPr>
        <w:t>that</w:t>
      </w:r>
      <w:r w:rsidRPr="00922513">
        <w:rPr>
          <w:rFonts w:ascii="Times New Roman" w:hAnsi="Times New Roman"/>
          <w:sz w:val="24"/>
          <w:szCs w:val="24"/>
        </w:rPr>
        <w:t xml:space="preserve"> the UPBEAT intervention </w:t>
      </w:r>
      <w:r w:rsidR="00A346ED" w:rsidRPr="00922513">
        <w:rPr>
          <w:rFonts w:ascii="Times New Roman" w:hAnsi="Times New Roman"/>
          <w:sz w:val="24"/>
          <w:szCs w:val="24"/>
        </w:rPr>
        <w:t xml:space="preserve">was effective in reducing number of </w:t>
      </w:r>
      <w:r w:rsidR="00C97707" w:rsidRPr="00922513">
        <w:rPr>
          <w:rFonts w:ascii="Times New Roman" w:hAnsi="Times New Roman"/>
          <w:sz w:val="24"/>
          <w:szCs w:val="24"/>
        </w:rPr>
        <w:t xml:space="preserve">weekly </w:t>
      </w:r>
      <w:proofErr w:type="gramStart"/>
      <w:r w:rsidRPr="00922513">
        <w:rPr>
          <w:rFonts w:ascii="Times New Roman" w:hAnsi="Times New Roman"/>
          <w:sz w:val="24"/>
          <w:szCs w:val="24"/>
        </w:rPr>
        <w:t>binge</w:t>
      </w:r>
      <w:proofErr w:type="gramEnd"/>
      <w:r w:rsidRPr="00922513">
        <w:rPr>
          <w:rFonts w:ascii="Times New Roman" w:hAnsi="Times New Roman"/>
          <w:sz w:val="24"/>
          <w:szCs w:val="24"/>
        </w:rPr>
        <w:t xml:space="preserve"> eating </w:t>
      </w:r>
      <w:proofErr w:type="spellStart"/>
      <w:r w:rsidRPr="00922513">
        <w:rPr>
          <w:rFonts w:ascii="Times New Roman" w:hAnsi="Times New Roman"/>
          <w:sz w:val="24"/>
          <w:szCs w:val="24"/>
        </w:rPr>
        <w:t>behaviours</w:t>
      </w:r>
      <w:proofErr w:type="spellEnd"/>
      <w:r w:rsidR="005C689D" w:rsidRPr="00922513">
        <w:rPr>
          <w:rFonts w:ascii="Times New Roman" w:hAnsi="Times New Roman"/>
          <w:sz w:val="24"/>
          <w:szCs w:val="24"/>
        </w:rPr>
        <w:t xml:space="preserve"> (</w:t>
      </w:r>
      <w:r w:rsidR="00A346ED" w:rsidRPr="00922513">
        <w:rPr>
          <w:rFonts w:ascii="Times New Roman" w:hAnsi="Times New Roman"/>
          <w:sz w:val="24"/>
          <w:szCs w:val="24"/>
        </w:rPr>
        <w:t>IRR</w:t>
      </w:r>
      <w:r w:rsidR="009C1C0F" w:rsidRPr="00922513">
        <w:rPr>
          <w:rFonts w:ascii="Times New Roman" w:hAnsi="Times New Roman"/>
          <w:sz w:val="24"/>
          <w:szCs w:val="24"/>
        </w:rPr>
        <w:t xml:space="preserve"> .942; </w:t>
      </w:r>
      <w:r w:rsidR="00A346ED" w:rsidRPr="00922513">
        <w:rPr>
          <w:rFonts w:ascii="Times New Roman" w:hAnsi="Times New Roman"/>
          <w:sz w:val="24"/>
          <w:szCs w:val="24"/>
        </w:rPr>
        <w:t>95%CI</w:t>
      </w:r>
      <w:r w:rsidR="009C1C0F" w:rsidRPr="00922513">
        <w:rPr>
          <w:rFonts w:ascii="Times New Roman" w:hAnsi="Times New Roman"/>
          <w:sz w:val="24"/>
          <w:szCs w:val="24"/>
        </w:rPr>
        <w:t xml:space="preserve"> .756, 1.174</w:t>
      </w:r>
      <w:r w:rsidR="00A346ED" w:rsidRPr="00922513">
        <w:rPr>
          <w:rFonts w:ascii="Times New Roman" w:hAnsi="Times New Roman"/>
          <w:sz w:val="24"/>
          <w:szCs w:val="24"/>
        </w:rPr>
        <w:t xml:space="preserve">) or </w:t>
      </w:r>
      <w:r w:rsidR="00D61DF0" w:rsidRPr="00922513">
        <w:rPr>
          <w:rFonts w:ascii="Times New Roman" w:hAnsi="Times New Roman"/>
          <w:sz w:val="24"/>
          <w:szCs w:val="24"/>
        </w:rPr>
        <w:t xml:space="preserve">binge eating </w:t>
      </w:r>
      <w:proofErr w:type="spellStart"/>
      <w:r w:rsidR="00D61DF0" w:rsidRPr="00922513">
        <w:rPr>
          <w:rFonts w:ascii="Times New Roman" w:hAnsi="Times New Roman"/>
          <w:sz w:val="24"/>
          <w:szCs w:val="24"/>
        </w:rPr>
        <w:t>behaviours</w:t>
      </w:r>
      <w:proofErr w:type="spellEnd"/>
      <w:r w:rsidR="00A346ED" w:rsidRPr="00922513">
        <w:rPr>
          <w:rFonts w:ascii="Times New Roman" w:hAnsi="Times New Roman"/>
          <w:sz w:val="24"/>
          <w:szCs w:val="24"/>
        </w:rPr>
        <w:t xml:space="preserve"> (IRR</w:t>
      </w:r>
      <w:r w:rsidR="009C1C0F" w:rsidRPr="00922513">
        <w:rPr>
          <w:rFonts w:ascii="Times New Roman" w:hAnsi="Times New Roman"/>
          <w:sz w:val="24"/>
          <w:szCs w:val="24"/>
        </w:rPr>
        <w:t xml:space="preserve"> 1.005;</w:t>
      </w:r>
      <w:r w:rsidR="00A346ED" w:rsidRPr="00922513">
        <w:rPr>
          <w:rFonts w:ascii="Times New Roman" w:hAnsi="Times New Roman"/>
          <w:sz w:val="24"/>
          <w:szCs w:val="24"/>
        </w:rPr>
        <w:t xml:space="preserve"> 95%CI</w:t>
      </w:r>
      <w:r w:rsidR="009C1C0F" w:rsidRPr="00922513">
        <w:rPr>
          <w:rFonts w:ascii="Times New Roman" w:hAnsi="Times New Roman"/>
          <w:sz w:val="24"/>
          <w:szCs w:val="24"/>
        </w:rPr>
        <w:t xml:space="preserve"> .861, </w:t>
      </w:r>
      <w:proofErr w:type="gramStart"/>
      <w:r w:rsidR="009C1C0F" w:rsidRPr="00922513">
        <w:rPr>
          <w:rFonts w:ascii="Times New Roman" w:hAnsi="Times New Roman"/>
          <w:sz w:val="24"/>
          <w:szCs w:val="24"/>
        </w:rPr>
        <w:t>1.174</w:t>
      </w:r>
      <w:r w:rsidR="00A346ED" w:rsidRPr="00922513">
        <w:rPr>
          <w:rFonts w:ascii="Times New Roman" w:hAnsi="Times New Roman"/>
          <w:sz w:val="24"/>
          <w:szCs w:val="24"/>
        </w:rPr>
        <w:t xml:space="preserve"> )</w:t>
      </w:r>
      <w:proofErr w:type="gramEnd"/>
      <w:r w:rsidR="008567D6" w:rsidRPr="00922513">
        <w:rPr>
          <w:rFonts w:ascii="Times New Roman" w:hAnsi="Times New Roman"/>
          <w:sz w:val="24"/>
          <w:szCs w:val="24"/>
        </w:rPr>
        <w:t>.</w:t>
      </w:r>
      <w:r w:rsidR="00A346ED" w:rsidRPr="00922513">
        <w:rPr>
          <w:rFonts w:ascii="Times New Roman" w:hAnsi="Times New Roman"/>
          <w:sz w:val="24"/>
          <w:szCs w:val="24"/>
        </w:rPr>
        <w:t xml:space="preserve"> </w:t>
      </w:r>
      <w:r w:rsidRPr="00922513">
        <w:rPr>
          <w:rFonts w:ascii="Times New Roman" w:hAnsi="Times New Roman"/>
          <w:sz w:val="24"/>
          <w:szCs w:val="24"/>
        </w:rPr>
        <w:t xml:space="preserve"> </w:t>
      </w:r>
      <w:r w:rsidRPr="00922513">
        <w:rPr>
          <w:rFonts w:ascii="Times New Roman" w:hAnsi="Times New Roman"/>
          <w:bCs/>
          <w:sz w:val="24"/>
          <w:szCs w:val="24"/>
        </w:rPr>
        <w:t xml:space="preserve">Increased levels of depressive symptoms were associated with a higher </w:t>
      </w:r>
      <w:r w:rsidR="00A346ED" w:rsidRPr="00922513">
        <w:rPr>
          <w:rFonts w:ascii="Times New Roman" w:hAnsi="Times New Roman"/>
          <w:bCs/>
          <w:sz w:val="24"/>
          <w:szCs w:val="24"/>
        </w:rPr>
        <w:t xml:space="preserve">number </w:t>
      </w:r>
      <w:r w:rsidRPr="00922513">
        <w:rPr>
          <w:rFonts w:ascii="Times New Roman" w:hAnsi="Times New Roman"/>
          <w:bCs/>
          <w:sz w:val="24"/>
          <w:szCs w:val="24"/>
        </w:rPr>
        <w:t>of</w:t>
      </w:r>
      <w:r w:rsidR="006D2996" w:rsidRPr="00922513">
        <w:rPr>
          <w:rFonts w:ascii="Times New Roman" w:hAnsi="Times New Roman"/>
          <w:bCs/>
          <w:sz w:val="24"/>
          <w:szCs w:val="24"/>
        </w:rPr>
        <w:t xml:space="preserve"> </w:t>
      </w:r>
      <w:proofErr w:type="gramStart"/>
      <w:r w:rsidRPr="00922513">
        <w:rPr>
          <w:rFonts w:ascii="Times New Roman" w:hAnsi="Times New Roman"/>
          <w:bCs/>
          <w:sz w:val="24"/>
          <w:szCs w:val="24"/>
        </w:rPr>
        <w:t>binge</w:t>
      </w:r>
      <w:proofErr w:type="gramEnd"/>
      <w:r w:rsidRPr="00922513">
        <w:rPr>
          <w:rFonts w:ascii="Times New Roman" w:hAnsi="Times New Roman"/>
          <w:bCs/>
          <w:sz w:val="24"/>
          <w:szCs w:val="24"/>
        </w:rPr>
        <w:t xml:space="preserve"> eating </w:t>
      </w:r>
      <w:proofErr w:type="spellStart"/>
      <w:r w:rsidRPr="00922513">
        <w:rPr>
          <w:rFonts w:ascii="Times New Roman" w:hAnsi="Times New Roman"/>
          <w:bCs/>
          <w:sz w:val="24"/>
          <w:szCs w:val="24"/>
        </w:rPr>
        <w:t>behaviours</w:t>
      </w:r>
      <w:proofErr w:type="spellEnd"/>
      <w:r w:rsidR="005C689D" w:rsidRPr="00922513">
        <w:rPr>
          <w:rFonts w:ascii="Times New Roman" w:hAnsi="Times New Roman"/>
          <w:bCs/>
          <w:sz w:val="24"/>
          <w:szCs w:val="24"/>
        </w:rPr>
        <w:t xml:space="preserve"> (</w:t>
      </w:r>
      <w:r w:rsidR="009C1C0F" w:rsidRPr="00922513">
        <w:rPr>
          <w:rFonts w:ascii="Times New Roman" w:hAnsi="Times New Roman"/>
          <w:sz w:val="24"/>
          <w:szCs w:val="24"/>
        </w:rPr>
        <w:t>IRR 1.031; 95%CI 1.015, 1.048</w:t>
      </w:r>
      <w:r w:rsidR="005C689D" w:rsidRPr="00922513">
        <w:rPr>
          <w:rFonts w:ascii="Times New Roman" w:hAnsi="Times New Roman"/>
          <w:bCs/>
          <w:sz w:val="24"/>
          <w:szCs w:val="24"/>
        </w:rPr>
        <w:t>)</w:t>
      </w:r>
      <w:r w:rsidR="00A346ED" w:rsidRPr="00922513">
        <w:rPr>
          <w:rFonts w:ascii="Times New Roman" w:hAnsi="Times New Roman"/>
          <w:bCs/>
          <w:sz w:val="24"/>
          <w:szCs w:val="24"/>
        </w:rPr>
        <w:t xml:space="preserve"> and its associated features</w:t>
      </w:r>
      <w:r w:rsidR="009C1C0F" w:rsidRPr="00922513">
        <w:rPr>
          <w:rFonts w:ascii="Times New Roman" w:hAnsi="Times New Roman"/>
          <w:bCs/>
          <w:sz w:val="24"/>
          <w:szCs w:val="24"/>
        </w:rPr>
        <w:t xml:space="preserve"> (IRR 1.030; 95%CI 1.019, 1.041)</w:t>
      </w:r>
      <w:r w:rsidRPr="00922513">
        <w:rPr>
          <w:rFonts w:ascii="Times New Roman" w:hAnsi="Times New Roman"/>
          <w:bCs/>
          <w:sz w:val="24"/>
          <w:szCs w:val="24"/>
        </w:rPr>
        <w:t xml:space="preserve">. </w:t>
      </w:r>
      <w:r w:rsidR="00BA638B" w:rsidRPr="00922513">
        <w:rPr>
          <w:rFonts w:ascii="Times New Roman" w:hAnsi="Times New Roman"/>
          <w:sz w:val="24"/>
          <w:szCs w:val="24"/>
        </w:rPr>
        <w:t xml:space="preserve">There was evidence that more frequent binge eating </w:t>
      </w:r>
      <w:proofErr w:type="spellStart"/>
      <w:r w:rsidR="00BA638B" w:rsidRPr="00922513">
        <w:rPr>
          <w:rFonts w:ascii="Times New Roman" w:hAnsi="Times New Roman"/>
          <w:sz w:val="24"/>
          <w:szCs w:val="24"/>
        </w:rPr>
        <w:t>behaviours</w:t>
      </w:r>
      <w:proofErr w:type="spellEnd"/>
      <w:r w:rsidR="00BA638B" w:rsidRPr="00922513">
        <w:rPr>
          <w:rFonts w:ascii="Times New Roman" w:hAnsi="Times New Roman"/>
          <w:sz w:val="24"/>
          <w:szCs w:val="24"/>
        </w:rPr>
        <w:t xml:space="preserve"> lead to greater increase in gestational weight gain.</w:t>
      </w:r>
      <w:r w:rsidR="00BA638B" w:rsidRPr="00922513">
        <w:t xml:space="preserve"> </w:t>
      </w:r>
      <w:r w:rsidR="006100B6" w:rsidRPr="00922513">
        <w:rPr>
          <w:rFonts w:ascii="Times New Roman" w:hAnsi="Times New Roman"/>
          <w:bCs/>
          <w:sz w:val="24"/>
          <w:szCs w:val="24"/>
        </w:rPr>
        <w:t>(</w:t>
      </w:r>
      <w:r w:rsidR="00F6104F" w:rsidRPr="00922513">
        <w:rPr>
          <w:rFonts w:ascii="Times New Roman" w:hAnsi="Times New Roman"/>
          <w:sz w:val="24"/>
          <w:szCs w:val="24"/>
        </w:rPr>
        <w:t>coefficient</w:t>
      </w:r>
      <w:r w:rsidR="006100B6" w:rsidRPr="00922513">
        <w:rPr>
          <w:rFonts w:ascii="Times New Roman" w:hAnsi="Times New Roman"/>
          <w:sz w:val="24"/>
          <w:szCs w:val="24"/>
        </w:rPr>
        <w:t>=.</w:t>
      </w:r>
      <w:r w:rsidRPr="00922513">
        <w:rPr>
          <w:rFonts w:ascii="Times New Roman" w:hAnsi="Times New Roman"/>
          <w:sz w:val="24"/>
          <w:szCs w:val="24"/>
        </w:rPr>
        <w:t>614; 95%</w:t>
      </w:r>
      <w:r w:rsidR="005C689D" w:rsidRPr="00922513">
        <w:rPr>
          <w:rFonts w:ascii="Times New Roman" w:hAnsi="Times New Roman"/>
          <w:sz w:val="24"/>
          <w:szCs w:val="24"/>
        </w:rPr>
        <w:t>CI</w:t>
      </w:r>
      <w:r w:rsidRPr="00922513">
        <w:rPr>
          <w:rFonts w:ascii="Times New Roman" w:hAnsi="Times New Roman"/>
          <w:sz w:val="24"/>
          <w:szCs w:val="24"/>
        </w:rPr>
        <w:t xml:space="preserve"> .264, .964)</w:t>
      </w:r>
      <w:r w:rsidR="006D2996" w:rsidRPr="00922513">
        <w:rPr>
          <w:rFonts w:ascii="Times New Roman" w:hAnsi="Times New Roman"/>
          <w:sz w:val="24"/>
          <w:szCs w:val="24"/>
        </w:rPr>
        <w:t>.</w:t>
      </w:r>
      <w:r w:rsidR="00756C11" w:rsidRPr="00922513">
        <w:rPr>
          <w:rFonts w:ascii="Times New Roman" w:hAnsi="Times New Roman"/>
          <w:sz w:val="24"/>
          <w:szCs w:val="24"/>
        </w:rPr>
        <w:t xml:space="preserve"> </w:t>
      </w:r>
      <w:r w:rsidRPr="00922513">
        <w:rPr>
          <w:rFonts w:ascii="Times New Roman" w:hAnsi="Times New Roman"/>
          <w:sz w:val="24"/>
          <w:szCs w:val="24"/>
        </w:rPr>
        <w:t xml:space="preserve">There is a need for holistic interventions that promote maternal mental health and address binge eating </w:t>
      </w:r>
      <w:proofErr w:type="spellStart"/>
      <w:r w:rsidRPr="00922513">
        <w:rPr>
          <w:rFonts w:ascii="Times New Roman" w:hAnsi="Times New Roman"/>
          <w:sz w:val="24"/>
          <w:szCs w:val="24"/>
        </w:rPr>
        <w:t>behaviours</w:t>
      </w:r>
      <w:proofErr w:type="spellEnd"/>
      <w:r w:rsidR="00E96315" w:rsidRPr="00922513">
        <w:rPr>
          <w:rFonts w:ascii="Times New Roman" w:hAnsi="Times New Roman"/>
          <w:sz w:val="24"/>
          <w:szCs w:val="24"/>
        </w:rPr>
        <w:t xml:space="preserve">. </w:t>
      </w:r>
      <w:r w:rsidR="0024307B" w:rsidRPr="00922513">
        <w:rPr>
          <w:rFonts w:ascii="Times New Roman" w:hAnsi="Times New Roman"/>
          <w:sz w:val="24"/>
          <w:szCs w:val="24"/>
        </w:rPr>
        <w:t xml:space="preserve">More work is required in the field to understand which interventions would prove efficacious. </w:t>
      </w:r>
    </w:p>
    <w:p w14:paraId="7FB45173" w14:textId="77777777" w:rsidR="00536F0B" w:rsidRPr="00922513" w:rsidRDefault="00536F0B" w:rsidP="000841EF">
      <w:pPr>
        <w:spacing w:line="480" w:lineRule="auto"/>
        <w:rPr>
          <w:rFonts w:eastAsia="Times New Roman"/>
          <w:lang w:eastAsia="de-DE" w:bidi="en-US"/>
        </w:rPr>
      </w:pPr>
      <w:r w:rsidRPr="00922513">
        <w:br w:type="page"/>
      </w:r>
    </w:p>
    <w:p w14:paraId="43A5B38B" w14:textId="77777777" w:rsidR="00536F0B" w:rsidRPr="00922513" w:rsidRDefault="00536F0B" w:rsidP="000841EF">
      <w:pPr>
        <w:pStyle w:val="MDPI21heading1"/>
        <w:spacing w:before="0" w:line="480" w:lineRule="auto"/>
        <w:ind w:left="0"/>
        <w:rPr>
          <w:rFonts w:ascii="Times New Roman" w:hAnsi="Times New Roman"/>
          <w:sz w:val="24"/>
          <w:szCs w:val="24"/>
          <w:lang w:eastAsia="zh-CN"/>
        </w:rPr>
      </w:pPr>
      <w:r w:rsidRPr="00922513">
        <w:rPr>
          <w:rFonts w:ascii="Times New Roman" w:hAnsi="Times New Roman"/>
          <w:sz w:val="24"/>
          <w:szCs w:val="24"/>
          <w:lang w:eastAsia="zh-CN"/>
        </w:rPr>
        <w:lastRenderedPageBreak/>
        <w:t>1. Introduction</w:t>
      </w:r>
    </w:p>
    <w:p w14:paraId="61DDC37C" w14:textId="633D2308" w:rsidR="00A2336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 xml:space="preserve">Pregnancy involves profound psychological, social, and biological changes that influence eating behaviour and body perceptions </w:t>
      </w:r>
      <w:r w:rsidRPr="00922513">
        <w:rPr>
          <w:rFonts w:ascii="Times New Roman" w:hAnsi="Times New Roman"/>
          <w:sz w:val="24"/>
          <w:szCs w:val="24"/>
        </w:rPr>
        <w:fldChar w:fldCharType="begin">
          <w:fldData xml:space="preserve">PEVuZE5vdGU+PENpdGU+PEF1dGhvcj5Lbm9waCBCZXJnPC9BdXRob3I+PFllYXI+MjAxMTwvWWVh
cj48UmVjTnVtPjEyOTUzPC9SZWNOdW0+PERpc3BsYXlUZXh0PigxLCAyKTwvRGlzcGxheVRleHQ+
PHJlY29yZD48cmVjLW51bWJlcj4xMjk1MzwvcmVjLW51bWJlcj48Zm9yZWlnbi1rZXlzPjxrZXkg
YXBwPSJFTiIgZGItaWQ9IjlmOXowZTB4NDllemVwZWF4OXI1ZnpmNjlzcGE5eHRlMGQyMiIgdGlt
ZXN0YW1wPSIxNjU4NDM3NDE3Ij4xMjk1Mzwva2V5PjwvZm9yZWlnbi1rZXlzPjxyZWYtdHlwZSBu
YW1lPSJKb3VybmFsIEFydGljbGUiPjE3PC9yZWYtdHlwZT48Y29udHJpYnV0b3JzPjxhdXRob3Jz
PjxhdXRob3I+S25vcGggQmVyZywgQy48L2F1dGhvcj48YXV0aG9yPlRvcmdlcnNlbiwgTC48L2F1
dGhvcj48YXV0aG9yPlZvbiBIb2xsZSwgQS48L2F1dGhvcj48YXV0aG9yPkhhbWVyLCBSLiBNLjwv
YXV0aG9yPjxhdXRob3I+QnVsaWssIEMuIE0uPC9hdXRob3I+PGF1dGhvcj5SZWljaGJvcm4tS2pl
bm5lcnVkLCBULjwvYXV0aG9yPjwvYXV0aG9ycz48L2NvbnRyaWJ1dG9ycz48YXV0aC1hZGRyZXNz
PkRpdmlzaW9uIG9mIE1lbnRhbCBIZWFsdGgsIE5vcndlZ2lhbiBJbnN0aXR1dGUgb2YgUHVibGlj
IEhlYWx0aCwgT3NsbywgTm9yd2F5LiBDZWNpbGllLktub3BoLkJlcmdAZmhpLm5vPC9hdXRoLWFk
ZHJlc3M+PHRpdGxlcz48dGl0bGU+RmFjdG9ycyBhc3NvY2lhdGVkIHdpdGggYmluZ2UgZWF0aW5n
IGRpc29yZGVyIGluIHByZWduYW5jeTwvdGl0bGU+PHNlY29uZGFyeS10aXRsZT5JbnQgSiBFYXQg
RGlzb3JkPC9zZWNvbmRhcnktdGl0bGU+PC90aXRsZXM+PHBlcmlvZGljYWw+PGZ1bGwtdGl0bGU+
SW50IEogRWF0IERpc29yZDwvZnVsbC10aXRsZT48L3BlcmlvZGljYWw+PHBhZ2VzPjEyNC0zMzwv
cGFnZXM+PHZvbHVtZT40NDwvdm9sdW1lPjxudW1iZXI+MjwvbnVtYmVyPjxlZGl0aW9uPjIwMTAv
MDIvMDQ8L2VkaXRpb24+PGtleXdvcmRzPjxrZXl3b3JkPkFueGlldHkvZXBpZGVtaW9sb2d5L3Bz
eWNob2xvZ3k8L2tleXdvcmQ+PGtleXdvcmQ+QmluZ2UtRWF0aW5nIERpc29yZGVyLypkaWFnbm9z
aXMvKmVwaWRlbWlvbG9neS8qcHN5Y2hvbG9neTwva2V5d29yZD48a2V5d29yZD5Cb2R5IEltYWdl
PC9rZXl3b3JkPjxrZXl3b3JkPkRlcHJlc3Npb24vZXBpZGVtaW9sb2d5L3BzeWNob2xvZ3k8L2tl
eXdvcmQ+PGtleXdvcmQ+RmVtYWxlPC9rZXl3b3JkPjxrZXl3b3JkPkh1bWFuczwva2V5d29yZD48
a2V5d29yZD5JbmNpZGVuY2U8L2tleXdvcmQ+PGtleXdvcmQ+TGlmZSBDaGFuZ2UgRXZlbnRzPC9r
ZXl3b3JkPjxrZXl3b3JkPlBlcnNvbmFsIFNhdGlzZmFjdGlvbjwva2V5d29yZD48a2V5d29yZD5Q
cmVnbmFuY3k8L2tleXdvcmQ+PGtleXdvcmQ+UHJlZ25hbmN5IENvbXBsaWNhdGlvbnMvZGlhZ25v
c2lzLyplcGlkZW1pb2xvZ3kvKnBzeWNob2xvZ3k8L2tleXdvcmQ+PGtleXdvcmQ+UmVncmVzc2lv
biBBbmFseXNpczwva2V5d29yZD48a2V5d29yZD5TZWxmIENvbmNlcHQ8L2tleXdvcmQ+PGtleXdv
cmQ+U29jaWFsIFN1cHBvcnQ8L2tleXdvcmQ+PGtleXdvcmQ+U3VydmV5cyBhbmQgUXVlc3Rpb25u
YWlyZXM8L2tleXdvcmQ+PC9rZXl3b3Jkcz48ZGF0ZXM+PHllYXI+MjAxMTwveWVhcj48cHViLWRh
dGVzPjxkYXRlPk1hcjwvZGF0ZT48L3B1Yi1kYXRlcz48L2RhdGVzPjxpc2JuPjAyNzYtMzQ3OCAo
UHJpbnQpJiN4RDswMjc2LTM0Nzg8L2lzYm4+PGFjY2Vzc2lvbi1udW0+MjAxMjc5Mzg8L2FjY2Vz
c2lvbi1udW0+PHVybHM+PC91cmxzPjxjdXN0b20yPlBNQzI4ODg3MDM8L2N1c3RvbTI+PGN1c3Rv
bTY+TklITVMxNjM0NjA8L2N1c3RvbTY+PGVsZWN0cm9uaWMtcmVzb3VyY2UtbnVtPjEwLjEwMDIv
ZWF0LjIwNzk3PC9lbGVjdHJvbmljLXJlc291cmNlLW51bT48cmVtb3RlLWRhdGFiYXNlLXByb3Zp
ZGVyPk5MTTwvcmVtb3RlLWRhdGFiYXNlLXByb3ZpZGVyPjxsYW5ndWFnZT5lbmc8L2xhbmd1YWdl
PjwvcmVjb3JkPjwvQ2l0ZT48Q2l0ZT48QXV0aG9yPldhc3NlbmFhcjwvQXV0aG9yPjxZZWFyPjIw
MTg8L1llYXI+PFJlY051bT4xMjk1ODwvUmVjTnVtPjxyZWNvcmQ+PHJlYy1udW1iZXI+MTI5NTg8
L3JlYy1udW1iZXI+PGZvcmVpZ24ta2V5cz48a2V5IGFwcD0iRU4iIGRiLWlkPSI5Zjl6MGUweDQ5
ZXplcGVheDlyNWZ6ZjY5c3BhOXh0ZTBkMjIiIHRpbWVzdGFtcD0iMTY1ODQzOTMwMiI+MTI5NTg8
L2tleT48L2ZvcmVpZ24ta2V5cz48cmVmLXR5cGUgbmFtZT0iSm91cm5hbCBBcnRpY2xlIj4xNzwv
cmVmLXR5cGU+PGNvbnRyaWJ1dG9ycz48YXV0aG9ycz48YXV0aG9yPldhc3NlbmFhciwgRWxpemFi
ZXRoPC9hdXRob3I+PGF1dGhvcj5PJmFwb3M7TWVsaWEsIEFubmUgTWFyaWU8L2F1dGhvcj48YXV0
aG9yPk1laGxlciwgUGhpbGlwIFM8L2F1dGhvcj48L2F1dGhvcnM+PC9jb250cmlidXRvcnM+PHRp
dGxlcz48dGl0bGU+R3luZWNvbG9naWMgY2FyZSBmb3IgYWRvbGVzY2VudHMgYW5kIHlvdW5nIHdv
bWVuIHdpdGggZWF0aW5nIGRpc29yZGVyczwvdGl0bGU+PHNlY29uZGFyeS10aXRsZT5PYnN0ZXRy
aWNzICZhbXA7IEd5bmVjb2xvZ3k8L3NlY29uZGFyeS10aXRsZT48L3RpdGxlcz48cGVyaW9kaWNh
bD48ZnVsbC10aXRsZT5PYnN0ZXRyaWNzICZhbXA7IEd5bmVjb2xvZ3k8L2Z1bGwtdGl0bGU+PC9w
ZXJpb2RpY2FsPjxwYWdlcz4xMDY1LTEwNjY8L3BhZ2VzPjx2b2x1bWU+MTMyPC92b2x1bWU+PG51
bWJlcj40PC9udW1iZXI+PGRhdGVzPjx5ZWFyPjIwMTg8L3llYXI+PC9kYXRlcz48aXNibj4wMDI5
LTc4NDQ8L2lzYm4+PHVybHM+PC91cmxzPjwvcmVjb3JkPjwvQ2l0ZT48L0VuZE5vdGU+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Lbm9waCBCZXJnPC9BdXRob3I+PFllYXI+MjAxMTwvWWVh
cj48UmVjTnVtPjEyOTUzPC9SZWNOdW0+PERpc3BsYXlUZXh0PigxLCAyKTwvRGlzcGxheVRleHQ+
PHJlY29yZD48cmVjLW51bWJlcj4xMjk1MzwvcmVjLW51bWJlcj48Zm9yZWlnbi1rZXlzPjxrZXkg
YXBwPSJFTiIgZGItaWQ9IjlmOXowZTB4NDllemVwZWF4OXI1ZnpmNjlzcGE5eHRlMGQyMiIgdGlt
ZXN0YW1wPSIxNjU4NDM3NDE3Ij4xMjk1Mzwva2V5PjwvZm9yZWlnbi1rZXlzPjxyZWYtdHlwZSBu
YW1lPSJKb3VybmFsIEFydGljbGUiPjE3PC9yZWYtdHlwZT48Y29udHJpYnV0b3JzPjxhdXRob3Jz
PjxhdXRob3I+S25vcGggQmVyZywgQy48L2F1dGhvcj48YXV0aG9yPlRvcmdlcnNlbiwgTC48L2F1
dGhvcj48YXV0aG9yPlZvbiBIb2xsZSwgQS48L2F1dGhvcj48YXV0aG9yPkhhbWVyLCBSLiBNLjwv
YXV0aG9yPjxhdXRob3I+QnVsaWssIEMuIE0uPC9hdXRob3I+PGF1dGhvcj5SZWljaGJvcm4tS2pl
bm5lcnVkLCBULjwvYXV0aG9yPjwvYXV0aG9ycz48L2NvbnRyaWJ1dG9ycz48YXV0aC1hZGRyZXNz
PkRpdmlzaW9uIG9mIE1lbnRhbCBIZWFsdGgsIE5vcndlZ2lhbiBJbnN0aXR1dGUgb2YgUHVibGlj
IEhlYWx0aCwgT3NsbywgTm9yd2F5LiBDZWNpbGllLktub3BoLkJlcmdAZmhpLm5vPC9hdXRoLWFk
ZHJlc3M+PHRpdGxlcz48dGl0bGU+RmFjdG9ycyBhc3NvY2lhdGVkIHdpdGggYmluZ2UgZWF0aW5n
IGRpc29yZGVyIGluIHByZWduYW5jeTwvdGl0bGU+PHNlY29uZGFyeS10aXRsZT5JbnQgSiBFYXQg
RGlzb3JkPC9zZWNvbmRhcnktdGl0bGU+PC90aXRsZXM+PHBlcmlvZGljYWw+PGZ1bGwtdGl0bGU+
SW50IEogRWF0IERpc29yZDwvZnVsbC10aXRsZT48L3BlcmlvZGljYWw+PHBhZ2VzPjEyNC0zMzwv
cGFnZXM+PHZvbHVtZT40NDwvdm9sdW1lPjxudW1iZXI+MjwvbnVtYmVyPjxlZGl0aW9uPjIwMTAv
MDIvMDQ8L2VkaXRpb24+PGtleXdvcmRzPjxrZXl3b3JkPkFueGlldHkvZXBpZGVtaW9sb2d5L3Bz
eWNob2xvZ3k8L2tleXdvcmQ+PGtleXdvcmQ+QmluZ2UtRWF0aW5nIERpc29yZGVyLypkaWFnbm9z
aXMvKmVwaWRlbWlvbG9neS8qcHN5Y2hvbG9neTwva2V5d29yZD48a2V5d29yZD5Cb2R5IEltYWdl
PC9rZXl3b3JkPjxrZXl3b3JkPkRlcHJlc3Npb24vZXBpZGVtaW9sb2d5L3BzeWNob2xvZ3k8L2tl
eXdvcmQ+PGtleXdvcmQ+RmVtYWxlPC9rZXl3b3JkPjxrZXl3b3JkPkh1bWFuczwva2V5d29yZD48
a2V5d29yZD5JbmNpZGVuY2U8L2tleXdvcmQ+PGtleXdvcmQ+TGlmZSBDaGFuZ2UgRXZlbnRzPC9r
ZXl3b3JkPjxrZXl3b3JkPlBlcnNvbmFsIFNhdGlzZmFjdGlvbjwva2V5d29yZD48a2V5d29yZD5Q
cmVnbmFuY3k8L2tleXdvcmQ+PGtleXdvcmQ+UHJlZ25hbmN5IENvbXBsaWNhdGlvbnMvZGlhZ25v
c2lzLyplcGlkZW1pb2xvZ3kvKnBzeWNob2xvZ3k8L2tleXdvcmQ+PGtleXdvcmQ+UmVncmVzc2lv
biBBbmFseXNpczwva2V5d29yZD48a2V5d29yZD5TZWxmIENvbmNlcHQ8L2tleXdvcmQ+PGtleXdv
cmQ+U29jaWFsIFN1cHBvcnQ8L2tleXdvcmQ+PGtleXdvcmQ+U3VydmV5cyBhbmQgUXVlc3Rpb25u
YWlyZXM8L2tleXdvcmQ+PC9rZXl3b3Jkcz48ZGF0ZXM+PHllYXI+MjAxMTwveWVhcj48cHViLWRh
dGVzPjxkYXRlPk1hcjwvZGF0ZT48L3B1Yi1kYXRlcz48L2RhdGVzPjxpc2JuPjAyNzYtMzQ3OCAo
UHJpbnQpJiN4RDswMjc2LTM0Nzg8L2lzYm4+PGFjY2Vzc2lvbi1udW0+MjAxMjc5Mzg8L2FjY2Vz
c2lvbi1udW0+PHVybHM+PC91cmxzPjxjdXN0b20yPlBNQzI4ODg3MDM8L2N1c3RvbTI+PGN1c3Rv
bTY+TklITVMxNjM0NjA8L2N1c3RvbTY+PGVsZWN0cm9uaWMtcmVzb3VyY2UtbnVtPjEwLjEwMDIv
ZWF0LjIwNzk3PC9lbGVjdHJvbmljLXJlc291cmNlLW51bT48cmVtb3RlLWRhdGFiYXNlLXByb3Zp
ZGVyPk5MTTwvcmVtb3RlLWRhdGFiYXNlLXByb3ZpZGVyPjxsYW5ndWFnZT5lbmc8L2xhbmd1YWdl
PjwvcmVjb3JkPjwvQ2l0ZT48Q2l0ZT48QXV0aG9yPldhc3NlbmFhcjwvQXV0aG9yPjxZZWFyPjIw
MTg8L1llYXI+PFJlY051bT4xMjk1ODwvUmVjTnVtPjxyZWNvcmQ+PHJlYy1udW1iZXI+MTI5NTg8
L3JlYy1udW1iZXI+PGZvcmVpZ24ta2V5cz48a2V5IGFwcD0iRU4iIGRiLWlkPSI5Zjl6MGUweDQ5
ZXplcGVheDlyNWZ6ZjY5c3BhOXh0ZTBkMjIiIHRpbWVzdGFtcD0iMTY1ODQzOTMwMiI+MTI5NTg8
L2tleT48L2ZvcmVpZ24ta2V5cz48cmVmLXR5cGUgbmFtZT0iSm91cm5hbCBBcnRpY2xlIj4xNzwv
cmVmLXR5cGU+PGNvbnRyaWJ1dG9ycz48YXV0aG9ycz48YXV0aG9yPldhc3NlbmFhciwgRWxpemFi
ZXRoPC9hdXRob3I+PGF1dGhvcj5PJmFwb3M7TWVsaWEsIEFubmUgTWFyaWU8L2F1dGhvcj48YXV0
aG9yPk1laGxlciwgUGhpbGlwIFM8L2F1dGhvcj48L2F1dGhvcnM+PC9jb250cmlidXRvcnM+PHRp
dGxlcz48dGl0bGU+R3luZWNvbG9naWMgY2FyZSBmb3IgYWRvbGVzY2VudHMgYW5kIHlvdW5nIHdv
bWVuIHdpdGggZWF0aW5nIGRpc29yZGVyczwvdGl0bGU+PHNlY29uZGFyeS10aXRsZT5PYnN0ZXRy
aWNzICZhbXA7IEd5bmVjb2xvZ3k8L3NlY29uZGFyeS10aXRsZT48L3RpdGxlcz48cGVyaW9kaWNh
bD48ZnVsbC10aXRsZT5PYnN0ZXRyaWNzICZhbXA7IEd5bmVjb2xvZ3k8L2Z1bGwtdGl0bGU+PC9w
ZXJpb2RpY2FsPjxwYWdlcz4xMDY1LTEwNjY8L3BhZ2VzPjx2b2x1bWU+MTMyPC92b2x1bWU+PG51
bWJlcj40PC9udW1iZXI+PGRhdGVzPjx5ZWFyPjIwMTg8L3llYXI+PC9kYXRlcz48aXNibj4wMDI5
LTc4NDQ8L2lzYm4+PHVybHM+PC91cmxzPjwvcmVjb3JkPjwvQ2l0ZT48L0VuZE5vdGU+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1, 2)</w:t>
      </w:r>
      <w:r w:rsidRPr="00922513">
        <w:rPr>
          <w:rFonts w:ascii="Times New Roman" w:hAnsi="Times New Roman"/>
          <w:sz w:val="24"/>
          <w:szCs w:val="24"/>
        </w:rPr>
        <w:fldChar w:fldCharType="end"/>
      </w:r>
      <w:r w:rsidRPr="00922513">
        <w:rPr>
          <w:rFonts w:ascii="Times New Roman" w:hAnsi="Times New Roman"/>
          <w:sz w:val="24"/>
          <w:szCs w:val="24"/>
        </w:rPr>
        <w:t xml:space="preserve">. An estimated 1.5-7.6% of women are affected by an eating disorder (ED) during pregnancy </w:t>
      </w:r>
      <w:r w:rsidRPr="00922513">
        <w:rPr>
          <w:rFonts w:ascii="Times New Roman" w:hAnsi="Times New Roman"/>
          <w:sz w:val="24"/>
          <w:szCs w:val="24"/>
        </w:rPr>
        <w:fldChar w:fldCharType="begin">
          <w:fldData xml:space="preserve">PEVuZE5vdGU+PENpdGU+PEF1dGhvcj5FYXN0ZXI8L0F1dGhvcj48WWVhcj4yMDEzPC9ZZWFyPjxS
ZWNOdW0+NDAyMDwvUmVjTnVtPjxEaXNwbGF5VGV4dD4oMy02KTwvRGlzcGxheVRleHQ+PHJlY29y
ZD48cmVjLW51bWJlcj40MDIwPC9yZWMtbnVtYmVyPjxmb3JlaWduLWtleXM+PGtleSBhcHA9IkVO
IiBkYi1pZD0ic2Z3MmZhd3g4eng1OThldnd2a3A1cnZjYXR0NXhwenp4MHNwIiB0aW1lc3RhbXA9
IjE3MzQ1MjA4NTUiPjQwMjA8L2tleT48L2ZvcmVpZ24ta2V5cz48cmVmLXR5cGUgbmFtZT0iSm91
cm5hbCBBcnRpY2xlIj4xNzwvcmVmLXR5cGU+PGNvbnRyaWJ1dG9ycz48YXV0aG9ycz48YXV0aG9y
PkVhc3RlciwgQWJpZ2FpbDwvYXV0aG9yPjxhdXRob3I+QnllLCBBbWFuZGE8L2F1dGhvcj48YXV0
aG9yPlRhYm9yZWxsaSwgRW1tYTwvYXV0aG9yPjxhdXRob3I+Q29yZmllbGQsIEZyZXlhPC9hdXRo
b3I+PGF1dGhvcj5TY2htaWR0LCBVbHJpa2U8L2F1dGhvcj48YXV0aG9yPlRyZWFzdXJlLCBKYW5l
dDwvYXV0aG9yPjxhdXRob3I+TWljYWxpLCBOYWRpYTwvYXV0aG9yPjwvYXV0aG9ycz48L2NvbnRy
aWJ1dG9ycz48dGl0bGVzPjx0aXRsZT5SZWNvZ25pc2luZyB0aGUgU3ltcHRvbXM6IEhvdyBDb21t
b24gQXJlIEVhdGluZyBEaXNvcmRlcnMgaW4gUHJlZ25hbmN5PzwvdGl0bGU+PHNlY29uZGFyeS10
aXRsZT5FdXJvcGVhbiBlYXRpbmcgZGlzb3JkZXJzIHJldmlldzwvc2Vjb25kYXJ5LXRpdGxlPjwv
dGl0bGVzPjxwZXJpb2RpY2FsPjxmdWxsLXRpdGxlPkV1cm9wZWFuIEVhdGluZyBEaXNvcmRlcnMg
UmV2aWV3PC9mdWxsLXRpdGxlPjwvcGVyaW9kaWNhbD48cGFnZXM+MzQwLTM0NDwvcGFnZXM+PHZv
bHVtZT4yMTwvdm9sdW1lPjxudW1iZXI+NDwvbnVtYmVyPjxrZXl3b3Jkcz48a2V5d29yZD5BZHVs
dDwva2V5d29yZD48a2V5d29yZD5hbm9yZXhpYSBuZXJ2b3NhPC9rZXl3b3JkPjxrZXl3b3JkPkJv
ZHkgSW1hZ2U8L2tleXdvcmQ+PGtleXdvcmQ+YnVsaW1pYSBuZXJ2b3NhPC9rZXl3b3JkPjxrZXl3
b3JkPkVhdGluZyBkaXNvcmRlcnM8L2tleXdvcmQ+PGtleXdvcmQ+RmVlZGluZyBhbmQgRWF0aW5n
IERpc29yZGVycyAtIGRpYWdub3Npczwva2V5d29yZD48a2V5d29yZD5GZWVkaW5nIGFuZCBFYXRp
bmcgRGlzb3JkZXJzIC0gZXBpZGVtaW9sb2d5PC9rZXl3b3JkPjxrZXl3b3JkPkZlZWRpbmcgQmVo
YXZpb3I8L2tleXdvcmQ+PGtleXdvcmQ+RmVtYWxlPC9rZXl3b3JkPjxrZXl3b3JkPkh1bWFuczwv
a2V5d29yZD48a2V5d29yZD5NZWRpY2FsIHNjcmVlbmluZzwva2V5d29yZD48a2V5d29yZD5wZXJp
bmF0YWw8L2tleXdvcmQ+PGtleXdvcmQ+UHJlZ25hbmN5PC9rZXl3b3JkPjxrZXl3b3JkPlByZWdu
YW5jeSBDb21wbGljYXRpb25zIC0gZGlhZ25vc2lzPC9rZXl3b3JkPjxrZXl3b3JkPlByZWduYW5j
eSBDb21wbGljYXRpb25zIC0gZXBpZGVtaW9sb2d5PC9rZXl3b3JkPjxrZXl3b3JkPlByZW5hdGFs
IGNhcmU8L2tleXdvcmQ+PGtleXdvcmQ+UHJldmFsZW5jZTwva2V5d29yZD48a2V5d29yZD5Qc3lj
aG9sb2d5PC9rZXl3b3JkPjxrZXl3b3JkPlBzeWNob2xvZ3ksIENsaW5pY2FsPC9rZXl3b3JkPjxr
ZXl3b3JkPlNlbGYgQ29uY2VwdDwva2V5d29yZD48a2V5d29yZD5Tb2NpYWwgU2NpZW5jZXM8L2tl
eXdvcmQ+PGtleXdvcmQ+U3VydmV5cyBhbmQgUXVlc3Rpb25uYWlyZXM8L2tleXdvcmQ+PC9rZXl3
b3Jkcz48ZGF0ZXM+PHllYXI+MjAxMzwveWVhcj48L2RhdGVzPjxwdWItbG9jYXRpb24+SE9CT0tF
TjwvcHViLWxvY2F0aW9uPjxwdWJsaXNoZXI+QmxhY2t3ZWxsIFB1Ymxpc2hpbmcgTHRkPC9wdWJs
aXNoZXI+PGlzYm4+MTA3Mi00MTMzPC9pc2JuPjx1cmxzPjwvdXJscz48ZWxlY3Ryb25pYy1yZXNv
dXJjZS1udW0+MTAuMTAwMi9lcnYuMjIyOTwvZWxlY3Ryb25pYy1yZXNvdXJjZS1udW0+PC9yZWNv
cmQ+PC9DaXRlPjxDaXRlPjxBdXRob3I+QnllPC9BdXRob3I+PFllYXI+MjAyMDwvWWVhcj48UmVj
TnVtPjEyOTgzPC9SZWNOdW0+PHJlY29yZD48cmVjLW51bWJlcj4xMjk4MzwvcmVjLW51bWJlcj48
Zm9yZWlnbi1rZXlzPjxrZXkgYXBwPSJFTiIgZGItaWQ9IjlmOXowZTB4NDllemVwZWF4OXI1Znpm
NjlzcGE5eHRlMGQyMiIgdGltZXN0YW1wPSIxNjYxMDMwMTQwIj4xMjk4Mzwva2V5PjwvZm9yZWln
bi1rZXlzPjxyZWYtdHlwZSBuYW1lPSJKb3VybmFsIEFydGljbGUiPjE3PC9yZWYtdHlwZT48Y29u
dHJpYnV0b3JzPjxhdXRob3JzPjxhdXRob3I+QnllLCBBbWFuZGE8L2F1dGhvcj48YXV0aG9yPk5h
dGgsIFNlbGluYTwvYXV0aG9yPjxhdXRob3I+UnlhbiwgRWxpemFiZXRoIEc8L2F1dGhvcj48YXV0
aG9yPkJpY2ssIERlYnJhPC9hdXRob3I+PGF1dGhvcj5FYXN0ZXIsIEFiaWdhaWw8L2F1dGhvcj48
YXV0aG9yPkhvd2FyZCwgTG91aXNlIE08L2F1dGhvcj48YXV0aG9yPk1pY2FsaSwgTmFkaWE8L2F1
dGhvcj48L2F1dGhvcnM+PC9jb250cmlidXRvcnM+PHRpdGxlcz48dGl0bGU+UHJldmFsZW5jZSBh
bmQgY2xpbmljYWwgY2hhcmFjdGVyaXNhdGlvbiBvZiBwcmVnbmFudCB3b21lbiB3aXRoIGVhdGlu
ZyBkaXNvcmRlcnM8L3RpdGxlPjxzZWNvbmRhcnktdGl0bGU+RXVyb3BlYW4gZWF0aW5nIGRpc29y
ZGVycyByZXZpZXc8L3NlY29uZGFyeS10aXRsZT48L3RpdGxlcz48cGVyaW9kaWNhbD48ZnVsbC10
aXRsZT5FdXJvcGVhbiBFYXRpbmcgRGlzb3JkZXJzIFJldmlldzwvZnVsbC10aXRsZT48L3Blcmlv
ZGljYWw+PHBhZ2VzPjE0MS0xNTU8L3BhZ2VzPjx2b2x1bWU+Mjg8L3ZvbHVtZT48bnVtYmVyPjI8
L251bWJlcj48ZGF0ZXM+PHllYXI+MjAyMDwveWVhcj48L2RhdGVzPjxpc2JuPjEwNzItNDEzMzwv
aXNibj48dXJscz48L3VybHM+PC9yZWNvcmQ+PC9DaXRlPjxDaXRlPjxBdXRob3I+V2F0c29uPC9B
dXRob3I+PFllYXI+MjAxMzwvWWVhcj48UmVjTnVtPjEyOTg0PC9SZWNOdW0+PHJlY29yZD48cmVj
LW51bWJlcj4xMjk4NDwvcmVjLW51bWJlcj48Zm9yZWlnbi1rZXlzPjxrZXkgYXBwPSJFTiIgZGIt
aWQ9IjlmOXowZTB4NDllemVwZWF4OXI1ZnpmNjlzcGE5eHRlMGQyMiIgdGltZXN0YW1wPSIxNjYx
MDMwMjI2Ij4xMjk4NDwva2V5PjwvZm9yZWlnbi1rZXlzPjxyZWYtdHlwZSBuYW1lPSJKb3VybmFs
IEFydGljbGUiPjE3PC9yZWYtdHlwZT48Y29udHJpYnV0b3JzPjxhdXRob3JzPjxhdXRob3I+V2F0
c29uLCBIdW5uYSBKPC9hdXRob3I+PGF1dGhvcj5Wb24gSG9sbGUsIEFubjwvYXV0aG9yPjxhdXRo
b3I+SGFtZXIsIFJvYmVydCBNPC9hdXRob3I+PGF1dGhvcj5CZXJnLCBDIEtub3BoPC9hdXRob3I+
PGF1dGhvcj5Ub3JnZXJzZW4sIExlaWxhPC9hdXRob3I+PGF1dGhvcj5NYWdudXMsIFBlcjwvYXV0
aG9yPjxhdXRob3I+U3RvbHRlbmJlcmcsIENhbWlsbGE8L2F1dGhvcj48YXV0aG9yPlN1bGxpdmFu
LCBQYXRyaWNrPC9hdXRob3I+PGF1dGhvcj5SZWljaGJvcm4tS2plbm5lcnVkLCBUZWQ8L2F1dGhv
cj48YXV0aG9yPkJ1bGlrLCBDeW50aGlhIE08L2F1dGhvcj48L2F1dGhvcnM+PC9jb250cmlidXRv
cnM+PHRpdGxlcz48dGl0bGU+UmVtaXNzaW9uLCBjb250aW51YXRpb24gYW5kIGluY2lkZW5jZSBv
ZiBlYXRpbmcgZGlzb3JkZXJzIGR1cmluZyBlYXJseSBwcmVnbmFuY3k6IGEgdmFsaWRhdGlvbiBz
dHVkeSBpbiBhIHBvcHVsYXRpb24tYmFzZWQgYmlydGggY29ob3J0PC90aXRsZT48c2Vjb25kYXJ5
LXRpdGxlPlBzeWNob2xvZ2ljYWwgbWVkaWNpbmU8L3NlY29uZGFyeS10aXRsZT48L3RpdGxlcz48
cGVyaW9kaWNhbD48ZnVsbC10aXRsZT5Qc3ljaG9sb2dpY2FsIE1lZGljaW5lPC9mdWxsLXRpdGxl
PjwvcGVyaW9kaWNhbD48cGFnZXM+MTcyMy0xNzM0PC9wYWdlcz48dm9sdW1lPjQzPC92b2x1bWU+
PG51bWJlcj44PC9udW1iZXI+PGRhdGVzPjx5ZWFyPjIwMTM8L3llYXI+PC9kYXRlcz48aXNibj4w
MDMzLTI5MTc8L2lzYm4+PHVybHM+PC91cmxzPjwvcmVjb3JkPjwvQ2l0ZT48Q2l0ZT48QXV0aG9y
Pkhvd2FyZDwvQXV0aG9yPjxZZWFyPjIwMTg8L1llYXI+PFJlY051bT4xMjk0NDwvUmVjTnVtPjxy
ZWNvcmQ+PHJlYy1udW1iZXI+MTI5NDQ8L3JlYy1udW1iZXI+PGZvcmVpZ24ta2V5cz48a2V5IGFw
cD0iRU4iIGRiLWlkPSI5Zjl6MGUweDQ5ZXplcGVheDlyNWZ6ZjY5c3BhOXh0ZTBkMjIiIHRpbWVz
dGFtcD0iMTY0NzM0MzA4MiI+MTI5NDQ8L2tleT48L2ZvcmVpZ24ta2V5cz48cmVmLXR5cGUgbmFt
ZT0iSm91cm5hbCBBcnRpY2xlIj4xNzwvcmVmLXR5cGU+PGNvbnRyaWJ1dG9ycz48YXV0aG9ycz48
YXV0aG9yPkhvd2FyZCwgTG91aXNlIE1pY2hlbGU8L2F1dGhvcj48YXV0aG9yPlJ5YW4sIEVsaXph
YmV0aCBHPC9hdXRob3I+PGF1dGhvcj5UcmV2aWxsaW9uLCBLeWxlZTwvYXV0aG9yPjxhdXRob3I+
QW5kZXJzb24sIEZyYXNlcjwvYXV0aG9yPjxhdXRob3I+QmljaywgRGVicmE8L2F1dGhvcj48YXV0
aG9yPkJ5ZSwgQW1hbmRhPC9hdXRob3I+PGF1dGhvcj5CeWZvcmQsIFNhcmFoPC9hdXRob3I+PGF1
dGhvcj5PJmFwb3M7Q29ubm9yLCBTaGVpbGE8L2F1dGhvcj48YXV0aG9yPlNhbmRzLCBQb2xseTwv
YXV0aG9yPjxhdXRob3I+RGVtaWxldywgSmlsbDwvYXV0aG9yPjwvYXV0aG9ycz48L2NvbnRyaWJ1
dG9ycz48dGl0bGVzPjx0aXRsZT5BY2N1cmFjeSBvZiB0aGUgV2hvb2xleSBxdWVzdGlvbnMgYW5k
IHRoZSBFZGluYnVyZ2ggUG9zdG5hdGFsIERlcHJlc3Npb24gU2NhbGUgaW4gaWRlbnRpZnlpbmcg
ZGVwcmVzc2lvbiBhbmQgb3RoZXIgbWVudGFsIGRpc29yZGVycyBpbiBlYXJseSBwcmVnbmFuY3k8
L3RpdGxlPjxzZWNvbmRhcnktdGl0bGU+VGhlIEJyaXRpc2ggSm91cm5hbCBvZiBQc3ljaGlhdHJ5
PC9zZWNvbmRhcnktdGl0bGU+PC90aXRsZXM+PHBlcmlvZGljYWw+PGZ1bGwtdGl0bGU+VGhlIEJy
aXRpc2ggSm91cm5hbCBvZiBQc3ljaGlhdHJ5PC9mdWxsLXRpdGxlPjwvcGVyaW9kaWNhbD48cGFn
ZXM+NTAtNTY8L3BhZ2VzPjx2b2x1bWU+MjEyPC92b2x1bWU+PG51bWJlcj4xPC9udW1iZXI+PGRh
dGVzPjx5ZWFyPjIwMTg8L3llYXI+PC9kYXRlcz48aXNibj4wMDA3LTEyNTA8L2lzYm4+PHVybHM+
PC91cmxzPjwvcmVjb3JkPjwvQ2l0ZT48L0VuZE5vdGU+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FYXN0ZXI8L0F1dGhvcj48WWVhcj4yMDEzPC9ZZWFyPjxS
ZWNOdW0+NDAyMDwvUmVjTnVtPjxEaXNwbGF5VGV4dD4oMy02KTwvRGlzcGxheVRleHQ+PHJlY29y
ZD48cmVjLW51bWJlcj40MDIwPC9yZWMtbnVtYmVyPjxmb3JlaWduLWtleXM+PGtleSBhcHA9IkVO
IiBkYi1pZD0ic2Z3MmZhd3g4eng1OThldnd2a3A1cnZjYXR0NXhwenp4MHNwIiB0aW1lc3RhbXA9
IjE3MzQ1MjA4NTUiPjQwMjA8L2tleT48L2ZvcmVpZ24ta2V5cz48cmVmLXR5cGUgbmFtZT0iSm91
cm5hbCBBcnRpY2xlIj4xNzwvcmVmLXR5cGU+PGNvbnRyaWJ1dG9ycz48YXV0aG9ycz48YXV0aG9y
PkVhc3RlciwgQWJpZ2FpbDwvYXV0aG9yPjxhdXRob3I+QnllLCBBbWFuZGE8L2F1dGhvcj48YXV0
aG9yPlRhYm9yZWxsaSwgRW1tYTwvYXV0aG9yPjxhdXRob3I+Q29yZmllbGQsIEZyZXlhPC9hdXRo
b3I+PGF1dGhvcj5TY2htaWR0LCBVbHJpa2U8L2F1dGhvcj48YXV0aG9yPlRyZWFzdXJlLCBKYW5l
dDwvYXV0aG9yPjxhdXRob3I+TWljYWxpLCBOYWRpYTwvYXV0aG9yPjwvYXV0aG9ycz48L2NvbnRy
aWJ1dG9ycz48dGl0bGVzPjx0aXRsZT5SZWNvZ25pc2luZyB0aGUgU3ltcHRvbXM6IEhvdyBDb21t
b24gQXJlIEVhdGluZyBEaXNvcmRlcnMgaW4gUHJlZ25hbmN5PzwvdGl0bGU+PHNlY29uZGFyeS10
aXRsZT5FdXJvcGVhbiBlYXRpbmcgZGlzb3JkZXJzIHJldmlldzwvc2Vjb25kYXJ5LXRpdGxlPjwv
dGl0bGVzPjxwZXJpb2RpY2FsPjxmdWxsLXRpdGxlPkV1cm9wZWFuIEVhdGluZyBEaXNvcmRlcnMg
UmV2aWV3PC9mdWxsLXRpdGxlPjwvcGVyaW9kaWNhbD48cGFnZXM+MzQwLTM0NDwvcGFnZXM+PHZv
bHVtZT4yMTwvdm9sdW1lPjxudW1iZXI+NDwvbnVtYmVyPjxrZXl3b3Jkcz48a2V5d29yZD5BZHVs
dDwva2V5d29yZD48a2V5d29yZD5hbm9yZXhpYSBuZXJ2b3NhPC9rZXl3b3JkPjxrZXl3b3JkPkJv
ZHkgSW1hZ2U8L2tleXdvcmQ+PGtleXdvcmQ+YnVsaW1pYSBuZXJ2b3NhPC9rZXl3b3JkPjxrZXl3
b3JkPkVhdGluZyBkaXNvcmRlcnM8L2tleXdvcmQ+PGtleXdvcmQ+RmVlZGluZyBhbmQgRWF0aW5n
IERpc29yZGVycyAtIGRpYWdub3Npczwva2V5d29yZD48a2V5d29yZD5GZWVkaW5nIGFuZCBFYXRp
bmcgRGlzb3JkZXJzIC0gZXBpZGVtaW9sb2d5PC9rZXl3b3JkPjxrZXl3b3JkPkZlZWRpbmcgQmVo
YXZpb3I8L2tleXdvcmQ+PGtleXdvcmQ+RmVtYWxlPC9rZXl3b3JkPjxrZXl3b3JkPkh1bWFuczwv
a2V5d29yZD48a2V5d29yZD5NZWRpY2FsIHNjcmVlbmluZzwva2V5d29yZD48a2V5d29yZD5wZXJp
bmF0YWw8L2tleXdvcmQ+PGtleXdvcmQ+UHJlZ25hbmN5PC9rZXl3b3JkPjxrZXl3b3JkPlByZWdu
YW5jeSBDb21wbGljYXRpb25zIC0gZGlhZ25vc2lzPC9rZXl3b3JkPjxrZXl3b3JkPlByZWduYW5j
eSBDb21wbGljYXRpb25zIC0gZXBpZGVtaW9sb2d5PC9rZXl3b3JkPjxrZXl3b3JkPlByZW5hdGFs
IGNhcmU8L2tleXdvcmQ+PGtleXdvcmQ+UHJldmFsZW5jZTwva2V5d29yZD48a2V5d29yZD5Qc3lj
aG9sb2d5PC9rZXl3b3JkPjxrZXl3b3JkPlBzeWNob2xvZ3ksIENsaW5pY2FsPC9rZXl3b3JkPjxr
ZXl3b3JkPlNlbGYgQ29uY2VwdDwva2V5d29yZD48a2V5d29yZD5Tb2NpYWwgU2NpZW5jZXM8L2tl
eXdvcmQ+PGtleXdvcmQ+U3VydmV5cyBhbmQgUXVlc3Rpb25uYWlyZXM8L2tleXdvcmQ+PC9rZXl3
b3Jkcz48ZGF0ZXM+PHllYXI+MjAxMzwveWVhcj48L2RhdGVzPjxwdWItbG9jYXRpb24+SE9CT0tF
TjwvcHViLWxvY2F0aW9uPjxwdWJsaXNoZXI+QmxhY2t3ZWxsIFB1Ymxpc2hpbmcgTHRkPC9wdWJs
aXNoZXI+PGlzYm4+MTA3Mi00MTMzPC9pc2JuPjx1cmxzPjwvdXJscz48ZWxlY3Ryb25pYy1yZXNv
dXJjZS1udW0+MTAuMTAwMi9lcnYuMjIyOTwvZWxlY3Ryb25pYy1yZXNvdXJjZS1udW0+PC9yZWNv
cmQ+PC9DaXRlPjxDaXRlPjxBdXRob3I+QnllPC9BdXRob3I+PFllYXI+MjAyMDwvWWVhcj48UmVj
TnVtPjEyOTgzPC9SZWNOdW0+PHJlY29yZD48cmVjLW51bWJlcj4xMjk4MzwvcmVjLW51bWJlcj48
Zm9yZWlnbi1rZXlzPjxrZXkgYXBwPSJFTiIgZGItaWQ9IjlmOXowZTB4NDllemVwZWF4OXI1Znpm
NjlzcGE5eHRlMGQyMiIgdGltZXN0YW1wPSIxNjYxMDMwMTQwIj4xMjk4Mzwva2V5PjwvZm9yZWln
bi1rZXlzPjxyZWYtdHlwZSBuYW1lPSJKb3VybmFsIEFydGljbGUiPjE3PC9yZWYtdHlwZT48Y29u
dHJpYnV0b3JzPjxhdXRob3JzPjxhdXRob3I+QnllLCBBbWFuZGE8L2F1dGhvcj48YXV0aG9yPk5h
dGgsIFNlbGluYTwvYXV0aG9yPjxhdXRob3I+UnlhbiwgRWxpemFiZXRoIEc8L2F1dGhvcj48YXV0
aG9yPkJpY2ssIERlYnJhPC9hdXRob3I+PGF1dGhvcj5FYXN0ZXIsIEFiaWdhaWw8L2F1dGhvcj48
YXV0aG9yPkhvd2FyZCwgTG91aXNlIE08L2F1dGhvcj48YXV0aG9yPk1pY2FsaSwgTmFkaWE8L2F1
dGhvcj48L2F1dGhvcnM+PC9jb250cmlidXRvcnM+PHRpdGxlcz48dGl0bGU+UHJldmFsZW5jZSBh
bmQgY2xpbmljYWwgY2hhcmFjdGVyaXNhdGlvbiBvZiBwcmVnbmFudCB3b21lbiB3aXRoIGVhdGlu
ZyBkaXNvcmRlcnM8L3RpdGxlPjxzZWNvbmRhcnktdGl0bGU+RXVyb3BlYW4gZWF0aW5nIGRpc29y
ZGVycyByZXZpZXc8L3NlY29uZGFyeS10aXRsZT48L3RpdGxlcz48cGVyaW9kaWNhbD48ZnVsbC10
aXRsZT5FdXJvcGVhbiBFYXRpbmcgRGlzb3JkZXJzIFJldmlldzwvZnVsbC10aXRsZT48L3Blcmlv
ZGljYWw+PHBhZ2VzPjE0MS0xNTU8L3BhZ2VzPjx2b2x1bWU+Mjg8L3ZvbHVtZT48bnVtYmVyPjI8
L251bWJlcj48ZGF0ZXM+PHllYXI+MjAyMDwveWVhcj48L2RhdGVzPjxpc2JuPjEwNzItNDEzMzwv
aXNibj48dXJscz48L3VybHM+PC9yZWNvcmQ+PC9DaXRlPjxDaXRlPjxBdXRob3I+V2F0c29uPC9B
dXRob3I+PFllYXI+MjAxMzwvWWVhcj48UmVjTnVtPjEyOTg0PC9SZWNOdW0+PHJlY29yZD48cmVj
LW51bWJlcj4xMjk4NDwvcmVjLW51bWJlcj48Zm9yZWlnbi1rZXlzPjxrZXkgYXBwPSJFTiIgZGIt
aWQ9IjlmOXowZTB4NDllemVwZWF4OXI1ZnpmNjlzcGE5eHRlMGQyMiIgdGltZXN0YW1wPSIxNjYx
MDMwMjI2Ij4xMjk4NDwva2V5PjwvZm9yZWlnbi1rZXlzPjxyZWYtdHlwZSBuYW1lPSJKb3VybmFs
IEFydGljbGUiPjE3PC9yZWYtdHlwZT48Y29udHJpYnV0b3JzPjxhdXRob3JzPjxhdXRob3I+V2F0
c29uLCBIdW5uYSBKPC9hdXRob3I+PGF1dGhvcj5Wb24gSG9sbGUsIEFubjwvYXV0aG9yPjxhdXRo
b3I+SGFtZXIsIFJvYmVydCBNPC9hdXRob3I+PGF1dGhvcj5CZXJnLCBDIEtub3BoPC9hdXRob3I+
PGF1dGhvcj5Ub3JnZXJzZW4sIExlaWxhPC9hdXRob3I+PGF1dGhvcj5NYWdudXMsIFBlcjwvYXV0
aG9yPjxhdXRob3I+U3RvbHRlbmJlcmcsIENhbWlsbGE8L2F1dGhvcj48YXV0aG9yPlN1bGxpdmFu
LCBQYXRyaWNrPC9hdXRob3I+PGF1dGhvcj5SZWljaGJvcm4tS2plbm5lcnVkLCBUZWQ8L2F1dGhv
cj48YXV0aG9yPkJ1bGlrLCBDeW50aGlhIE08L2F1dGhvcj48L2F1dGhvcnM+PC9jb250cmlidXRv
cnM+PHRpdGxlcz48dGl0bGU+UmVtaXNzaW9uLCBjb250aW51YXRpb24gYW5kIGluY2lkZW5jZSBv
ZiBlYXRpbmcgZGlzb3JkZXJzIGR1cmluZyBlYXJseSBwcmVnbmFuY3k6IGEgdmFsaWRhdGlvbiBz
dHVkeSBpbiBhIHBvcHVsYXRpb24tYmFzZWQgYmlydGggY29ob3J0PC90aXRsZT48c2Vjb25kYXJ5
LXRpdGxlPlBzeWNob2xvZ2ljYWwgbWVkaWNpbmU8L3NlY29uZGFyeS10aXRsZT48L3RpdGxlcz48
cGVyaW9kaWNhbD48ZnVsbC10aXRsZT5Qc3ljaG9sb2dpY2FsIE1lZGljaW5lPC9mdWxsLXRpdGxl
PjwvcGVyaW9kaWNhbD48cGFnZXM+MTcyMy0xNzM0PC9wYWdlcz48dm9sdW1lPjQzPC92b2x1bWU+
PG51bWJlcj44PC9udW1iZXI+PGRhdGVzPjx5ZWFyPjIwMTM8L3llYXI+PC9kYXRlcz48aXNibj4w
MDMzLTI5MTc8L2lzYm4+PHVybHM+PC91cmxzPjwvcmVjb3JkPjwvQ2l0ZT48Q2l0ZT48QXV0aG9y
Pkhvd2FyZDwvQXV0aG9yPjxZZWFyPjIwMTg8L1llYXI+PFJlY051bT4xMjk0NDwvUmVjTnVtPjxy
ZWNvcmQ+PHJlYy1udW1iZXI+MTI5NDQ8L3JlYy1udW1iZXI+PGZvcmVpZ24ta2V5cz48a2V5IGFw
cD0iRU4iIGRiLWlkPSI5Zjl6MGUweDQ5ZXplcGVheDlyNWZ6ZjY5c3BhOXh0ZTBkMjIiIHRpbWVz
dGFtcD0iMTY0NzM0MzA4MiI+MTI5NDQ8L2tleT48L2ZvcmVpZ24ta2V5cz48cmVmLXR5cGUgbmFt
ZT0iSm91cm5hbCBBcnRpY2xlIj4xNzwvcmVmLXR5cGU+PGNvbnRyaWJ1dG9ycz48YXV0aG9ycz48
YXV0aG9yPkhvd2FyZCwgTG91aXNlIE1pY2hlbGU8L2F1dGhvcj48YXV0aG9yPlJ5YW4sIEVsaXph
YmV0aCBHPC9hdXRob3I+PGF1dGhvcj5UcmV2aWxsaW9uLCBLeWxlZTwvYXV0aG9yPjxhdXRob3I+
QW5kZXJzb24sIEZyYXNlcjwvYXV0aG9yPjxhdXRob3I+QmljaywgRGVicmE8L2F1dGhvcj48YXV0
aG9yPkJ5ZSwgQW1hbmRhPC9hdXRob3I+PGF1dGhvcj5CeWZvcmQsIFNhcmFoPC9hdXRob3I+PGF1
dGhvcj5PJmFwb3M7Q29ubm9yLCBTaGVpbGE8L2F1dGhvcj48YXV0aG9yPlNhbmRzLCBQb2xseTwv
YXV0aG9yPjxhdXRob3I+RGVtaWxldywgSmlsbDwvYXV0aG9yPjwvYXV0aG9ycz48L2NvbnRyaWJ1
dG9ycz48dGl0bGVzPjx0aXRsZT5BY2N1cmFjeSBvZiB0aGUgV2hvb2xleSBxdWVzdGlvbnMgYW5k
IHRoZSBFZGluYnVyZ2ggUG9zdG5hdGFsIERlcHJlc3Npb24gU2NhbGUgaW4gaWRlbnRpZnlpbmcg
ZGVwcmVzc2lvbiBhbmQgb3RoZXIgbWVudGFsIGRpc29yZGVycyBpbiBlYXJseSBwcmVnbmFuY3k8
L3RpdGxlPjxzZWNvbmRhcnktdGl0bGU+VGhlIEJyaXRpc2ggSm91cm5hbCBvZiBQc3ljaGlhdHJ5
PC9zZWNvbmRhcnktdGl0bGU+PC90aXRsZXM+PHBlcmlvZGljYWw+PGZ1bGwtdGl0bGU+VGhlIEJy
aXRpc2ggSm91cm5hbCBvZiBQc3ljaGlhdHJ5PC9mdWxsLXRpdGxlPjwvcGVyaW9kaWNhbD48cGFn
ZXM+NTAtNTY8L3BhZ2VzPjx2b2x1bWU+MjEyPC92b2x1bWU+PG51bWJlcj4xPC9udW1iZXI+PGRh
dGVzPjx5ZWFyPjIwMTg8L3llYXI+PC9kYXRlcz48aXNibj4wMDA3LTEyNTA8L2lzYm4+PHVybHM+
PC91cmxzPjwvcmVjb3JkPjwvQ2l0ZT48L0VuZE5vdGU+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3-6)</w:t>
      </w:r>
      <w:r w:rsidRPr="00922513">
        <w:rPr>
          <w:rFonts w:ascii="Times New Roman" w:hAnsi="Times New Roman"/>
          <w:sz w:val="24"/>
          <w:szCs w:val="24"/>
        </w:rPr>
        <w:fldChar w:fldCharType="end"/>
      </w:r>
      <w:r w:rsidRPr="00922513">
        <w:rPr>
          <w:rFonts w:ascii="Times New Roman" w:hAnsi="Times New Roman"/>
          <w:sz w:val="24"/>
          <w:szCs w:val="24"/>
        </w:rPr>
        <w:t xml:space="preserve">. </w:t>
      </w:r>
      <w:r w:rsidR="00672B23" w:rsidRPr="00922513">
        <w:rPr>
          <w:rFonts w:ascii="Times New Roman" w:hAnsi="Times New Roman"/>
          <w:sz w:val="24"/>
          <w:szCs w:val="24"/>
        </w:rPr>
        <w:t>Binge Eating Disorder (BED) and Binge Eating Behaviours have been identified as some of the most prevalent types of ED and behaviours during pregnancy, with evidence suggesting remission of such behaviours may be heightened during the perinatal period</w:t>
      </w:r>
      <w:r w:rsidR="00041778" w:rsidRPr="00922513">
        <w:rPr>
          <w:rFonts w:ascii="Times New Roman" w:hAnsi="Times New Roman"/>
          <w:sz w:val="24"/>
          <w:szCs w:val="24"/>
        </w:rPr>
        <w:t xml:space="preserve"> but not for all</w:t>
      </w:r>
      <w:r w:rsidR="00672B23" w:rsidRPr="00922513">
        <w:rPr>
          <w:rFonts w:ascii="Times New Roman" w:hAnsi="Times New Roman"/>
          <w:sz w:val="24"/>
          <w:szCs w:val="24"/>
        </w:rPr>
        <w:t xml:space="preserve"> (Bulik et al., 2007)</w:t>
      </w:r>
      <w:r w:rsidR="00244BE1" w:rsidRPr="00922513">
        <w:rPr>
          <w:rFonts w:ascii="Times New Roman" w:hAnsi="Times New Roman"/>
          <w:sz w:val="24"/>
          <w:szCs w:val="24"/>
        </w:rPr>
        <w:t>, this remission is not universal and may not be sustained without appropriate support</w:t>
      </w:r>
      <w:r w:rsidR="00672B23" w:rsidRPr="00922513">
        <w:rPr>
          <w:rFonts w:ascii="Times New Roman" w:hAnsi="Times New Roman"/>
          <w:sz w:val="24"/>
          <w:szCs w:val="24"/>
        </w:rPr>
        <w:t xml:space="preserve">. </w:t>
      </w:r>
      <w:r w:rsidR="004903C1" w:rsidRPr="00922513">
        <w:rPr>
          <w:rFonts w:ascii="Times New Roman" w:hAnsi="Times New Roman"/>
          <w:sz w:val="24"/>
          <w:szCs w:val="24"/>
        </w:rPr>
        <w:t>The current evidence base is dispersed</w:t>
      </w:r>
      <w:r w:rsidR="00482EAC" w:rsidRPr="00922513">
        <w:rPr>
          <w:rFonts w:ascii="Times New Roman" w:hAnsi="Times New Roman"/>
          <w:sz w:val="24"/>
          <w:szCs w:val="24"/>
        </w:rPr>
        <w:t xml:space="preserve"> in respect to methodologies, with a need for empirical research examining</w:t>
      </w:r>
      <w:r w:rsidR="007726AF" w:rsidRPr="00922513">
        <w:rPr>
          <w:rFonts w:ascii="Times New Roman" w:hAnsi="Times New Roman"/>
          <w:sz w:val="24"/>
          <w:szCs w:val="24"/>
        </w:rPr>
        <w:t xml:space="preserve"> both risk factors and outcomes for BED during pregnancy</w:t>
      </w:r>
      <w:r w:rsidR="00752186" w:rsidRPr="00922513">
        <w:rPr>
          <w:rFonts w:ascii="Times New Roman" w:hAnsi="Times New Roman"/>
          <w:sz w:val="24"/>
          <w:szCs w:val="24"/>
        </w:rPr>
        <w:t xml:space="preserve"> to allow the development of suitable interventions</w:t>
      </w:r>
      <w:r w:rsidR="006437D8" w:rsidRPr="00922513">
        <w:rPr>
          <w:rFonts w:ascii="Times New Roman" w:hAnsi="Times New Roman"/>
          <w:sz w:val="24"/>
          <w:szCs w:val="24"/>
        </w:rPr>
        <w:t xml:space="preserve"> to maintain remission</w:t>
      </w:r>
      <w:r w:rsidR="00752186" w:rsidRPr="00922513">
        <w:rPr>
          <w:rFonts w:ascii="Times New Roman" w:hAnsi="Times New Roman"/>
          <w:sz w:val="24"/>
          <w:szCs w:val="24"/>
        </w:rPr>
        <w:t xml:space="preserve"> </w:t>
      </w:r>
      <w:r w:rsidR="00752186" w:rsidRPr="00922513">
        <w:rPr>
          <w:rFonts w:ascii="Times New Roman" w:hAnsi="Times New Roman"/>
          <w:sz w:val="24"/>
          <w:szCs w:val="24"/>
        </w:rPr>
        <w:fldChar w:fldCharType="begin">
          <w:fldData xml:space="preserve">PEVuZE5vdGU+PENpdGU+PEF1dGhvcj5NYXJ0w61uZXotT2xjaW5hPC9BdXRob3I+PFllYXI+MjAy
MDwvWWVhcj48UmVjTnVtPjU5PC9SZWNOdW0+PERpc3BsYXlUZXh0Pig3KTwvRGlzcGxheVRleHQ+
PHJlY29yZD48cmVjLW51bWJlcj41OTwvcmVjLW51bWJlcj48Zm9yZWlnbi1rZXlzPjxrZXkgYXBw
PSJFTiIgZGItaWQ9InNmdzJmYXd4OHp4NTk4ZXZ3dmtwNXJ2Y2F0dDV4cHp6eDBzcCIgdGltZXN0
YW1wPSIxNzI5MTUzNDU2Ij41OTwva2V5PjwvZm9yZWlnbi1rZXlzPjxyZWYtdHlwZSBuYW1lPSJK
b3VybmFsIEFydGljbGUiPjE3PC9yZWYtdHlwZT48Y29udHJpYnV0b3JzPjxhdXRob3JzPjxhdXRo
b3I+TWFydMOtbmV6LU9sY2luYSwgTS48L2F1dGhvcj48YXV0aG9yPlJ1YmlvLUFyaWFzLCBKLiBB
LjwvYXV0aG9yPjxhdXRob3I+UmVjaGUtR2FyY8OtYSwgQy48L2F1dGhvcj48YXV0aG9yPkxleXZh
LVZlbGEsIEIuPC9hdXRob3I+PGF1dGhvcj5IZXJuw6FuZGV6LUdhcmPDrWEsIE0uPC9hdXRob3I+
PGF1dGhvcj5IZXJuw6FuZGV6LU1vcmFudGUsIEouIEouPC9hdXRob3I+PGF1dGhvcj5NYXJ0w61u
ZXotUm9kcsOtZ3VleiwgQS48L2F1dGhvcj48L2F1dGhvcnM+PC9jb250cmlidXRvcnM+PGF1dGgt
YWRkcmVzcz5GYWN1bHR5IG9mIEhlYWx0aCBTY2llbmNlcywgVW5pdmVyc2l0eSBvZiBBbGljYW50
ZSwgMDM2OTAgQWxpY2FudGUsIFNwYWluLiYjeEQ7TEZFIFJlc2VhcmNoIEdyb3VwLCBEZXBhcnRt
ZW50IG9mIEhlYWx0aCBhbmQgSHVtYW4gUGVyZm9ybWFuY2UsIEZhY3VsdHkgb2YgUGh5c2ljYWwg
QWN0aXZpdHkgYW5kIFNwb3J0IFNjaWVuY2UtSU5FRiwgUG9seXRlY2huaWMgVW5pdmVyc2l0eSBv
ZiBNYWRyaWQsIDI4MDQwIE1hZHJpZCwgU3BhaW4uJiN4RDtGYWN1bHR5IG9mIE51cnNpbmcsIFNh
biBBbnRvbmlvIENhdGhvbGljIFVuaXZlcnNpdHkgb2YgTXVyY2lhLCAzMDEwNyBNdXJjaWEsIFNw
YWluLiYjeEQ7RGVwYXJ0bWVudCBvZiBIZWFsdGgsIFZpbmFsb3DDsyBVbml2ZXJzaXR5IEhvc3Bp
dGFsLCAwMzI5MyBFbGNoZSwgU3BhaW4uJiN4RDtEZXBhcnRtZW50IG9mIEFuYWx5dGljYWwgQ2hl
bWlzdHJ5LCBOdXRyaXRpb24gYW5kIEZvb2QgU2NpZW5jZSwgRmFjdWx0eSBvZiBTY2llbmNlcywg
VW5pdmVyc2l0eSBvZiBBbGljYW50ZSwgMDM2OTAgQWxpY2FudGUsIFNwYWluLiYjeEQ7QWxpY2Fu
dGUgSW5zdGl0dXRlIGZvciBIZWFsdGggYW5kIEJpb21lZGljYWwgUmVzZWFyY2ggKElTQUJJQUwg
Rm91bmRhdGlvbiksIDAzMDEwIEFsaWNhbnRlLCBTcGFpbi48L2F1dGgtYWRkcmVzcz48dGl0bGVz
Pjx0aXRsZT5FYXRpbmcgRGlzb3JkZXJzIGluIFByZWduYW50IGFuZCBCcmVhc3RmZWVkaW5nIFdv
bWVuOiBBIFN5c3RlbWF0aWMgUmV2aWV3PC90aXRsZT48c2Vjb25kYXJ5LXRpdGxlPk1lZGljaW5h
IChLYXVuYXMpPC9zZWNvbmRhcnktdGl0bGU+PC90aXRsZXM+PHBlcmlvZGljYWw+PGZ1bGwtdGl0
bGU+TWVkaWNpbmEgKEthdW5hcyk8L2Z1bGwtdGl0bGU+PC9wZXJpb2RpY2FsPjx2b2x1bWU+NTY8
L3ZvbHVtZT48bnVtYmVyPjc8L251bWJlcj48ZWRpdGlvbj4yMDIwLzA3LzE5PC9lZGl0aW9uPjxr
ZXl3b3Jkcz48a2V5d29yZD5BZHVsdDwva2V5d29yZD48a2V5d29yZD5CcmVhc3QgRmVlZGluZy8q
cHN5Y2hvbG9neTwva2V5d29yZD48a2V5d29yZD5GZWVkaW5nIGFuZCBFYXRpbmcgRGlzb3JkZXJz
LypkaWFnbm9zaXMvZXBpZGVtaW9sb2d5PC9rZXl3b3JkPjxrZXl3b3JkPkZlbWFsZTwva2V5d29y
ZD48a2V5d29yZD5IdW1hbnM8L2tleXdvcmQ+PGtleXdvcmQ+TW90aGVycy9wc3ljaG9sb2d5PC9r
ZXl3b3JkPjxrZXl3b3JkPlByZWduYW5jeTwva2V5d29yZD48a2V5d29yZD5QcmVnbmFudCBXb21l
bi8qcHN5Y2hvbG9neTwva2V5d29yZD48a2V5d29yZD5TdXJ2ZXlzIGFuZCBRdWVzdGlvbm5haXJl
czwva2V5d29yZD48a2V5d29yZD5lYXRpbmcgZGlzb3JkZXI8L2tleXdvcmQ+PGtleXdvcmQ+ZmVl
ZGluZzwva2V5d29yZD48a2V5d29yZD5wc3ljaG9sb2d5PC9rZXl3b3JkPjwva2V5d29yZHM+PGRh
dGVzPjx5ZWFyPjIwMjA8L3llYXI+PHB1Yi1kYXRlcz48ZGF0ZT5KdWwgMTU8L2RhdGU+PC9wdWIt
ZGF0ZXM+PC9kYXRlcz48aXNibj4xMDEwLTY2MFggKFByaW50KSYjeEQ7MTAxMC02NjB4PC9pc2Ju
PjxhY2Nlc3Npb24tbnVtPjMyNjc5OTIzPC9hY2Nlc3Npb24tbnVtPjx1cmxzPjwvdXJscz48Y3Vz
dG9tMj5QTUM3NDA0NDU5PC9jdXN0b20yPjxlbGVjdHJvbmljLXJlc291cmNlLW51bT4xMC4zMzkw
L21lZGljaW5hNTYwNzAzNTI8L2VsZWN0cm9uaWMtcmVzb3VyY2UtbnVtPjxyZW1vdGUtZGF0YWJh
c2UtcHJvdmlkZXI+TkxNPC9yZW1vdGUtZGF0YWJhc2UtcHJvdmlkZXI+PGxhbmd1YWdlPmVuZzwv
bGFuZ3VhZ2U+PC9yZWNvcmQ+PC9DaXRlPjwvRW5kTm90ZT4A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NYXJ0w61uZXotT2xjaW5hPC9BdXRob3I+PFllYXI+MjAy
MDwvWWVhcj48UmVjTnVtPjU5PC9SZWNOdW0+PERpc3BsYXlUZXh0Pig3KTwvRGlzcGxheVRleHQ+
PHJlY29yZD48cmVjLW51bWJlcj41OTwvcmVjLW51bWJlcj48Zm9yZWlnbi1rZXlzPjxrZXkgYXBw
PSJFTiIgZGItaWQ9InNmdzJmYXd4OHp4NTk4ZXZ3dmtwNXJ2Y2F0dDV4cHp6eDBzcCIgdGltZXN0
YW1wPSIxNzI5MTUzNDU2Ij41OTwva2V5PjwvZm9yZWlnbi1rZXlzPjxyZWYtdHlwZSBuYW1lPSJK
b3VybmFsIEFydGljbGUiPjE3PC9yZWYtdHlwZT48Y29udHJpYnV0b3JzPjxhdXRob3JzPjxhdXRo
b3I+TWFydMOtbmV6LU9sY2luYSwgTS48L2F1dGhvcj48YXV0aG9yPlJ1YmlvLUFyaWFzLCBKLiBB
LjwvYXV0aG9yPjxhdXRob3I+UmVjaGUtR2FyY8OtYSwgQy48L2F1dGhvcj48YXV0aG9yPkxleXZh
LVZlbGEsIEIuPC9hdXRob3I+PGF1dGhvcj5IZXJuw6FuZGV6LUdhcmPDrWEsIE0uPC9hdXRob3I+
PGF1dGhvcj5IZXJuw6FuZGV6LU1vcmFudGUsIEouIEouPC9hdXRob3I+PGF1dGhvcj5NYXJ0w61u
ZXotUm9kcsOtZ3VleiwgQS48L2F1dGhvcj48L2F1dGhvcnM+PC9jb250cmlidXRvcnM+PGF1dGgt
YWRkcmVzcz5GYWN1bHR5IG9mIEhlYWx0aCBTY2llbmNlcywgVW5pdmVyc2l0eSBvZiBBbGljYW50
ZSwgMDM2OTAgQWxpY2FudGUsIFNwYWluLiYjeEQ7TEZFIFJlc2VhcmNoIEdyb3VwLCBEZXBhcnRt
ZW50IG9mIEhlYWx0aCBhbmQgSHVtYW4gUGVyZm9ybWFuY2UsIEZhY3VsdHkgb2YgUGh5c2ljYWwg
QWN0aXZpdHkgYW5kIFNwb3J0IFNjaWVuY2UtSU5FRiwgUG9seXRlY2huaWMgVW5pdmVyc2l0eSBv
ZiBNYWRyaWQsIDI4MDQwIE1hZHJpZCwgU3BhaW4uJiN4RDtGYWN1bHR5IG9mIE51cnNpbmcsIFNh
biBBbnRvbmlvIENhdGhvbGljIFVuaXZlcnNpdHkgb2YgTXVyY2lhLCAzMDEwNyBNdXJjaWEsIFNw
YWluLiYjeEQ7RGVwYXJ0bWVudCBvZiBIZWFsdGgsIFZpbmFsb3DDsyBVbml2ZXJzaXR5IEhvc3Bp
dGFsLCAwMzI5MyBFbGNoZSwgU3BhaW4uJiN4RDtEZXBhcnRtZW50IG9mIEFuYWx5dGljYWwgQ2hl
bWlzdHJ5LCBOdXRyaXRpb24gYW5kIEZvb2QgU2NpZW5jZSwgRmFjdWx0eSBvZiBTY2llbmNlcywg
VW5pdmVyc2l0eSBvZiBBbGljYW50ZSwgMDM2OTAgQWxpY2FudGUsIFNwYWluLiYjeEQ7QWxpY2Fu
dGUgSW5zdGl0dXRlIGZvciBIZWFsdGggYW5kIEJpb21lZGljYWwgUmVzZWFyY2ggKElTQUJJQUwg
Rm91bmRhdGlvbiksIDAzMDEwIEFsaWNhbnRlLCBTcGFpbi48L2F1dGgtYWRkcmVzcz48dGl0bGVz
Pjx0aXRsZT5FYXRpbmcgRGlzb3JkZXJzIGluIFByZWduYW50IGFuZCBCcmVhc3RmZWVkaW5nIFdv
bWVuOiBBIFN5c3RlbWF0aWMgUmV2aWV3PC90aXRsZT48c2Vjb25kYXJ5LXRpdGxlPk1lZGljaW5h
IChLYXVuYXMpPC9zZWNvbmRhcnktdGl0bGU+PC90aXRsZXM+PHBlcmlvZGljYWw+PGZ1bGwtdGl0
bGU+TWVkaWNpbmEgKEthdW5hcyk8L2Z1bGwtdGl0bGU+PC9wZXJpb2RpY2FsPjx2b2x1bWU+NTY8
L3ZvbHVtZT48bnVtYmVyPjc8L251bWJlcj48ZWRpdGlvbj4yMDIwLzA3LzE5PC9lZGl0aW9uPjxr
ZXl3b3Jkcz48a2V5d29yZD5BZHVsdDwva2V5d29yZD48a2V5d29yZD5CcmVhc3QgRmVlZGluZy8q
cHN5Y2hvbG9neTwva2V5d29yZD48a2V5d29yZD5GZWVkaW5nIGFuZCBFYXRpbmcgRGlzb3JkZXJz
LypkaWFnbm9zaXMvZXBpZGVtaW9sb2d5PC9rZXl3b3JkPjxrZXl3b3JkPkZlbWFsZTwva2V5d29y
ZD48a2V5d29yZD5IdW1hbnM8L2tleXdvcmQ+PGtleXdvcmQ+TW90aGVycy9wc3ljaG9sb2d5PC9r
ZXl3b3JkPjxrZXl3b3JkPlByZWduYW5jeTwva2V5d29yZD48a2V5d29yZD5QcmVnbmFudCBXb21l
bi8qcHN5Y2hvbG9neTwva2V5d29yZD48a2V5d29yZD5TdXJ2ZXlzIGFuZCBRdWVzdGlvbm5haXJl
czwva2V5d29yZD48a2V5d29yZD5lYXRpbmcgZGlzb3JkZXI8L2tleXdvcmQ+PGtleXdvcmQ+ZmVl
ZGluZzwva2V5d29yZD48a2V5d29yZD5wc3ljaG9sb2d5PC9rZXl3b3JkPjwva2V5d29yZHM+PGRh
dGVzPjx5ZWFyPjIwMjA8L3llYXI+PHB1Yi1kYXRlcz48ZGF0ZT5KdWwgMTU8L2RhdGU+PC9wdWIt
ZGF0ZXM+PC9kYXRlcz48aXNibj4xMDEwLTY2MFggKFByaW50KSYjeEQ7MTAxMC02NjB4PC9pc2Ju
PjxhY2Nlc3Npb24tbnVtPjMyNjc5OTIzPC9hY2Nlc3Npb24tbnVtPjx1cmxzPjwvdXJscz48Y3Vz
dG9tMj5QTUM3NDA0NDU5PC9jdXN0b20yPjxlbGVjdHJvbmljLXJlc291cmNlLW51bT4xMC4zMzkw
L21lZGljaW5hNTYwNzAzNTI8L2VsZWN0cm9uaWMtcmVzb3VyY2UtbnVtPjxyZW1vdGUtZGF0YWJh
c2UtcHJvdmlkZXI+TkxNPC9yZW1vdGUtZGF0YWJhc2UtcHJvdmlkZXI+PGxhbmd1YWdlPmVuZzwv
bGFuZ3VhZ2U+PC9yZWNvcmQ+PC9DaXRlPjwvRW5kTm90ZT4A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752186" w:rsidRPr="00922513">
        <w:rPr>
          <w:rFonts w:ascii="Times New Roman" w:hAnsi="Times New Roman"/>
          <w:sz w:val="24"/>
          <w:szCs w:val="24"/>
        </w:rPr>
      </w:r>
      <w:r w:rsidR="00752186" w:rsidRPr="00922513">
        <w:rPr>
          <w:rFonts w:ascii="Times New Roman" w:hAnsi="Times New Roman"/>
          <w:sz w:val="24"/>
          <w:szCs w:val="24"/>
        </w:rPr>
        <w:fldChar w:fldCharType="separate"/>
      </w:r>
      <w:r w:rsidR="00162524">
        <w:rPr>
          <w:rFonts w:ascii="Times New Roman" w:hAnsi="Times New Roman"/>
          <w:noProof/>
          <w:sz w:val="24"/>
          <w:szCs w:val="24"/>
        </w:rPr>
        <w:t>(7)</w:t>
      </w:r>
      <w:r w:rsidR="00752186" w:rsidRPr="00922513">
        <w:rPr>
          <w:rFonts w:ascii="Times New Roman" w:hAnsi="Times New Roman"/>
          <w:sz w:val="24"/>
          <w:szCs w:val="24"/>
        </w:rPr>
        <w:fldChar w:fldCharType="end"/>
      </w:r>
      <w:r w:rsidR="00752186" w:rsidRPr="00922513">
        <w:rPr>
          <w:rFonts w:ascii="Times New Roman" w:hAnsi="Times New Roman"/>
          <w:sz w:val="24"/>
          <w:szCs w:val="24"/>
        </w:rPr>
        <w:t>.</w:t>
      </w:r>
      <w:r w:rsidRPr="00922513">
        <w:rPr>
          <w:rFonts w:ascii="Times New Roman" w:hAnsi="Times New Roman"/>
          <w:sz w:val="24"/>
          <w:szCs w:val="24"/>
        </w:rPr>
        <w:t xml:space="preserve"> </w:t>
      </w:r>
    </w:p>
    <w:p w14:paraId="34BF1FC2" w14:textId="77777777" w:rsidR="006271E8" w:rsidRPr="00922513" w:rsidRDefault="006271E8" w:rsidP="000841EF">
      <w:pPr>
        <w:spacing w:line="480" w:lineRule="auto"/>
        <w:rPr>
          <w:rFonts w:ascii="Times New Roman" w:hAnsi="Times New Roman"/>
          <w:sz w:val="24"/>
          <w:szCs w:val="24"/>
        </w:rPr>
      </w:pPr>
    </w:p>
    <w:p w14:paraId="1F343C9F" w14:textId="1872639C" w:rsidR="009F5410" w:rsidRPr="00922513" w:rsidRDefault="009F5410" w:rsidP="000841EF">
      <w:pPr>
        <w:spacing w:line="480" w:lineRule="auto"/>
        <w:rPr>
          <w:rFonts w:ascii="Times New Roman" w:hAnsi="Times New Roman"/>
          <w:sz w:val="24"/>
          <w:szCs w:val="24"/>
        </w:rPr>
      </w:pPr>
      <w:r w:rsidRPr="00922513">
        <w:rPr>
          <w:rFonts w:ascii="Times New Roman" w:hAnsi="Times New Roman"/>
          <w:sz w:val="24"/>
          <w:szCs w:val="24"/>
        </w:rPr>
        <w:t xml:space="preserve">Little is known about how to treat BED in pregnancy, nor in the general population. Previous lifestyle interventions have shown mixed success in changing eating behaviours and nutritional intake in non-pregnant participants </w:t>
      </w:r>
      <w:r w:rsidRPr="00922513">
        <w:rPr>
          <w:rFonts w:ascii="Times New Roman" w:hAnsi="Times New Roman"/>
          <w:sz w:val="24"/>
          <w:szCs w:val="24"/>
        </w:rPr>
        <w:fldChar w:fldCharType="begin">
          <w:fldData xml:space="preserve">PEVuZE5vdGU+PENpdGU+PEF1dGhvcj5NaWxsczwvQXV0aG9yPjxZZWFyPjIwMTk8L1llYXI+PFJl
Y051bT4xMzAwMTwvUmVjTnVtPjxEaXNwbGF5VGV4dD4oOC0xMSk8L0Rpc3BsYXlUZXh0PjxyZWNv
cmQ+PHJlYy1udW1iZXI+MTMwMDE8L3JlYy1udW1iZXI+PGZvcmVpZ24ta2V5cz48a2V5IGFwcD0i
RU4iIGRiLWlkPSI5Zjl6MGUweDQ5ZXplcGVheDlyNWZ6ZjY5c3BhOXh0ZTBkMjIiIHRpbWVzdGFt
cD0iMTY2NTk5NDgxMiI+MTMwMDE8L2tleT48L2ZvcmVpZ24ta2V5cz48cmVmLXR5cGUgbmFtZT0i
Sm91cm5hbCBBcnRpY2xlIj4xNzwvcmVmLXR5cGU+PGNvbnRyaWJ1dG9ycz48YXV0aG9ycz48YXV0
aG9yPk1pbGxzLCBIYXJyaWV0IEwuPC9hdXRob3I+PGF1dGhvcj5QYXRlbCwgTmFzaGl0YTwvYXV0
aG9yPjxhdXRob3I+V2hpdGUsIFNhcmEgTC48L2F1dGhvcj48YXV0aG9yPlBhc3VwYXRoeSwgRGhh
cm1pbnRyYTwvYXV0aG9yPjxhdXRob3I+QnJpbGV5LCBBbm5ldHRlIEwuPC9hdXRob3I+PGF1dGhv
cj5TYW50b3MgRmVycmVpcmEsIERpYW5hIEwuPC9hdXRob3I+PGF1dGhvcj5TZWVkLCBQYXVsIFQu
PC9hdXRob3I+PGF1dGhvcj5OZWxzb24sIFNjb3R0IE0uPC9hdXRob3I+PGF1dGhvcj5TYXR0YXIs
IE5hdmVlZDwvYXV0aG9yPjxhdXRob3I+VGlsbGluZywgS2F0ZTwvYXV0aG9yPjxhdXRob3I+UG9z
dG9uLCBMdWNpbGxhPC9hdXRob3I+PGF1dGhvcj5MYXdsb3IsIERlYm9yYWggQS48L2F1dGhvcj48
YXV0aG9yPk9uIGJlaGFsZiBvZiB0aGUsIFVwYmVhdCBDb25zb3J0aXVtPC9hdXRob3I+PC9hdXRo
b3JzPjwvY29udHJpYnV0b3JzPjx0aXRsZXM+PHRpdGxlPlRoZSBlZmZlY3Qgb2YgYSBsaWZlc3R5
bGUgaW50ZXJ2ZW50aW9uIGluIG9iZXNlIHByZWduYW50IHdvbWVuIG9uIGdlc3RhdGlvbmFsIG1l
dGFib2xpYyBwcm9maWxlczogZmluZGluZ3MgZnJvbSB0aGUgVUsgUHJlZ25hbmNpZXMgQmV0dGVy
IEVhdGluZyBhbmQgQWN0aXZpdHkgVHJpYWwgKFVQQkVBVCkgcmFuZG9taXNlZCBjb250cm9sbGVk
IHRyaWFsPC90aXRsZT48c2Vjb25kYXJ5LXRpdGxlPkJNQyBNZWRpY2luZTwvc2Vjb25kYXJ5LXRp
dGxlPjwvdGl0bGVzPjxwZXJpb2RpY2FsPjxmdWxsLXRpdGxlPkJNQyBNZWRpY2luZTwvZnVsbC10
aXRsZT48L3BlcmlvZGljYWw+PHBhZ2VzPjE1PC9wYWdlcz48dm9sdW1lPjE3PC92b2x1bWU+PG51
bWJlcj4xPC9udW1iZXI+PGRhdGVzPjx5ZWFyPjIwMTk8L3llYXI+PHB1Yi1kYXRlcz48ZGF0ZT4y
MDE5LzAxLzIxPC9kYXRlPjwvcHViLWRhdGVzPjwvZGF0ZXM+PGlzYm4+MTc0MS03MDE1PC9pc2Ju
Pjx1cmxzPjxyZWxhdGVkLXVybHM+PHVybD5odHRwczovL2RvaS5vcmcvMTAuMTE4Ni9zMTI5MTYt
MDE4LTEyNDgtNzwvdXJsPjwvcmVsYXRlZC11cmxzPjwvdXJscz48ZWxlY3Ryb25pYy1yZXNvdXJj
ZS1udW0+MTAuMTE4Ni9zMTI5MTYtMDE4LTEyNDgtNzwvZWxlY3Ryb25pYy1yZXNvdXJjZS1udW0+
PC9yZWNvcmQ+PC9DaXRlPjxDaXRlPjxBdXRob3I+R3VlbGluY2t4PC9BdXRob3I+PFllYXI+MjAw
OTwvWWVhcj48UmVjTnVtPjEzMDAyPC9SZWNOdW0+PHJlY29yZD48cmVjLW51bWJlcj4xMzAwMjwv
cmVjLW51bWJlcj48Zm9yZWlnbi1rZXlzPjxrZXkgYXBwPSJFTiIgZGItaWQ9IjlmOXowZTB4NDll
emVwZWF4OXI1ZnpmNjlzcGE5eHRlMGQyMiIgdGltZXN0YW1wPSIxNjY1OTk0ODY0Ij4xMzAwMjwv
a2V5PjwvZm9yZWlnbi1rZXlzPjxyZWYtdHlwZSBuYW1lPSJKb3VybmFsIEFydGljbGUiPjE3PC9y
ZWYtdHlwZT48Y29udHJpYnV0b3JzPjxhdXRob3JzPjxhdXRob3I+R3VlbGluY2t4LCBJc2FiZWxs
ZTwvYXV0aG9yPjxhdXRob3I+RGV2bGllZ2VyLCBSb2xhbmQ8L2F1dGhvcj48YXV0aG9yPk11bGxp
ZSwgUGF0cmljazwvYXV0aG9yPjxhdXRob3I+VmFuc2FudCwgR3JlZXQ8L2F1dGhvcj48L2F1dGhv
cnM+PC9jb250cmlidXRvcnM+PHRpdGxlcz48dGl0bGU+RWZmZWN0IG9mIGxpZmVzdHlsZSBpbnRl
cnZlbnRpb24gb24gZGlldGFyeSBoYWJpdHMsIHBoeXNpY2FsIGFjdGl2aXR5LCBhbmQgZ2VzdGF0
aW9uYWwgd2VpZ2h0IGdhaW4gaW4gb2Jlc2UgcHJlZ25hbnQgd29tZW46IGEgcmFuZG9taXplZCBj
b250cm9sbGVkIHRyaWFsPC90aXRsZT48c2Vjb25kYXJ5LXRpdGxlPlRoZSBBbWVyaWNhbiBKb3Vy
bmFsIG9mIENsaW5pY2FsIE51dHJpdGlvbjwvc2Vjb25kYXJ5LXRpdGxlPjwvdGl0bGVzPjxwZXJp
b2RpY2FsPjxmdWxsLXRpdGxlPlRoZSBBbWVyaWNhbiBKb3VybmFsIE9mIENsaW5pY2FsIE51dHJp
dGlvbjwvZnVsbC10aXRsZT48L3BlcmlvZGljYWw+PHBhZ2VzPjM3My0zODA8L3BhZ2VzPjx2b2x1
bWU+OTE8L3ZvbHVtZT48bnVtYmVyPjI8L251bWJlcj48ZGF0ZXM+PHllYXI+MjAwOTwveWVhcj48
L2RhdGVzPjxpc2JuPjAwMDItOTE2NTwvaXNibj48dXJscz48cmVsYXRlZC11cmxzPjx1cmw+aHR0
cHM6Ly9kb2kub3JnLzEwLjM5NDUvYWpjbi4yMDA5LjI4MTY2PC91cmw+PC9yZWxhdGVkLXVybHM+
PC91cmxzPjxlbGVjdHJvbmljLXJlc291cmNlLW51bT4xMC4zOTQ1L2FqY24uMjAwOS4yODE2Njwv
ZWxlY3Ryb25pYy1yZXNvdXJjZS1udW0+PGFjY2Vzcy1kYXRlPjEwLzE3LzIwMjI8L2FjY2Vzcy1k
YXRlPjwvcmVjb3JkPjwvQ2l0ZT48Q2l0ZT48QXV0aG9yPkxpdTwvQXV0aG9yPjxZZWFyPjIwMjE8
L1llYXI+PFJlY051bT4xMzAwMzwvUmVjTnVtPjxyZWNvcmQ+PHJlYy1udW1iZXI+MTMwMDM8L3Jl
Yy1udW1iZXI+PGZvcmVpZ24ta2V5cz48a2V5IGFwcD0iRU4iIGRiLWlkPSI5Zjl6MGUweDQ5ZXpl
cGVheDlyNWZ6ZjY5c3BhOXh0ZTBkMjIiIHRpbWVzdGFtcD0iMTY2NTk5NDg5MCI+MTMwMDM8L2tl
eT48L2ZvcmVpZ24ta2V5cz48cmVmLXR5cGUgbmFtZT0iSm91cm5hbCBBcnRpY2xlIj4xNzwvcmVm
LXR5cGU+PGNvbnRyaWJ1dG9ycz48YXV0aG9ycz48YXV0aG9yPkxpdSwgQy48L2F1dGhvcj48YXV0
aG9yPlpoYW5nLCBMLjwvYXV0aG9yPjxhdXRob3I+WmhlbmcsIFcuPC9hdXRob3I+PGF1dGhvcj5M
aWFuZywgWC48L2F1dGhvcj48YXV0aG9yPlpoYW5nLCBMLjwvYXV0aG9yPjxhdXRob3I+VGlhbiwg
Wi48L2F1dGhvcj48YXV0aG9yPkxpLCBHLjwvYXV0aG9yPjwvYXV0aG9ycz48L2NvbnRyaWJ1dG9y
cz48YXV0aC1hZGRyZXNzPkRpdmlzaW9uIG9mIEVuZG9jcmlub2xvZ3kgYW5kIE1ldGFib2xpc20s
IERlcGFydG1lbnQgb2YgT2JzdGV0cmljcywgQmVpamluZyBPYnN0ZXRyaWNzIGFuZCBHeW5lY29s
b2d5IEhvc3BpdGFsLCBDYXBpdGFsIE1lZGljYWwgVW5pdmVyc2l0eSwgQmVpamluZywgQ2hpbmEu
PC9hdXRoLWFkZHJlc3M+PHRpdGxlcz48dGl0bGU+TGlmZXN0eWxlIEludGVydmVudGlvbiBmb3Ig
T3ZlcndlaWdodC9PYmVzZSBQcmVnbmFudCBXb21lbiB3aXRoIFBvbHljeXN0aWMgT3ZhcmlhbiBT
eW5kcm9tZTogTGVzc29ucyBhbmQgQ2hhbGxlbmdlczwvdGl0bGU+PHNlY29uZGFyeS10aXRsZT5P
YmVzIEZhY3RzPC9zZWNvbmRhcnktdGl0bGU+PC90aXRsZXM+PHBlcmlvZGljYWw+PGZ1bGwtdGl0
bGU+T2JlcyBGYWN0czwvZnVsbC10aXRsZT48L3BlcmlvZGljYWw+PHBhZ2VzPjQwNS00MTQ8L3Bh
Z2VzPjx2b2x1bWU+MTQ8L3ZvbHVtZT48bnVtYmVyPjQ8L251bWJlcj48ZWRpdGlvbj4yMDIxLzA3
LzI3PC9lZGl0aW9uPjxrZXl3b3Jkcz48a2V5d29yZD5GZW1hbGU8L2tleXdvcmQ+PGtleXdvcmQ+
SHVtYW5zPC9rZXl3b3JkPjxrZXl3b3JkPkxpZmUgU3R5bGU8L2tleXdvcmQ+PGtleXdvcmQ+T2Jl
c2l0eS9jb21wbGljYXRpb25zL3RoZXJhcHk8L2tleXdvcmQ+PGtleXdvcmQ+T3ZlcndlaWdodC90
aGVyYXB5PC9rZXl3b3JkPjxrZXl3b3JkPipQb2x5Y3lzdGljIE92YXJ5IFN5bmRyb21lL2NvbXBs
aWNhdGlvbnMvdGhlcmFweTwva2V5d29yZD48a2V5d29yZD5QcmVnbmFuY3k8L2tleXdvcmQ+PGtl
eXdvcmQ+UHJlZ25hbnQgV29tZW48L2tleXdvcmQ+PGtleXdvcmQ+TGlmZXN0eWxlIGludGVydmVu
dGlvbjwva2V5d29yZD48a2V5d29yZD5PYmVzaXR5PC9rZXl3b3JkPjxrZXl3b3JkPk92ZXJ3ZWln
aHQ8L2tleXdvcmQ+PGtleXdvcmQ+UG9seWN5c3RpYyBvdmFyaWFuIHN5bmRyb21lPC9rZXl3b3Jk
PjxrZXl3b3JkPlByZWduYW5jeTwva2V5d29yZD48a2V5d29yZD5pbnRlcmVzdCBpbiB0aGlzIGFy
dGljbGUuPC9rZXl3b3JkPjwva2V5d29yZHM+PGRhdGVzPjx5ZWFyPjIwMjE8L3llYXI+PC9kYXRl
cz48aXNibj4xNjYyLTQwMjUgKFByaW50KSYjeEQ7MTY2Mi00MDI1PC9pc2JuPjxhY2Nlc3Npb24t
bnVtPjM0MzExNDYwPC9hY2Nlc3Npb24tbnVtPjx1cmxzPjwvdXJscz48Y3VzdG9tMj5QTUM4NDA2
MjQxPC9jdXN0b20yPjxlbGVjdHJvbmljLXJlc291cmNlLW51bT4xMC4xMTU5LzAwMDUxNDkzMTwv
ZWxlY3Ryb25pYy1yZXNvdXJjZS1udW0+PHJlbW90ZS1kYXRhYmFzZS1wcm92aWRlcj5OTE08L3Jl
bW90ZS1kYXRhYmFzZS1wcm92aWRlcj48bGFuZ3VhZ2U+ZW5nPC9sYW5ndWFnZT48L3JlY29yZD48
L0NpdGU+PENpdGU+PEF1dGhvcj5Cb2dhZXJ0czwvQXV0aG9yPjxZZWFyPjIwMTM8L1llYXI+PFJl
Y051bT4xNTUxPC9SZWNOdW0+PHJlY29yZD48cmVjLW51bWJlcj4xNTUxPC9yZWMtbnVtYmVyPjxm
b3JlaWduLWtleXM+PGtleSBhcHA9IkVOIiBkYi1pZD0ic2Z3MmZhd3g4eng1OThldnd2a3A1cnZj
YXR0NXhwenp4MHNwIiB0aW1lc3RhbXA9IjE3MzQ1MjA4NTQiPjE1NTE8L2tleT48L2ZvcmVpZ24t
a2V5cz48cmVmLXR5cGUgbmFtZT0iSm91cm5hbCBBcnRpY2xlIj4xNzwvcmVmLXR5cGU+PGNvbnRy
aWJ1dG9ycz48YXV0aG9ycz48YXV0aG9yPkJvZ2FlcnRzLCBBLiBGLiBMLjwvYXV0aG9yPjxhdXRo
b3I+RGV2bGllZ2VyLCBSLjwvYXV0aG9yPjxhdXRob3I+TnV5dHMsIEUuPC9hdXRob3I+PGF1dGhv
cj5XaXR0ZXJzLCBJLjwvYXV0aG9yPjxhdXRob3I+R3lzZWxhZXJzLCBXLjwvYXV0aG9yPjxhdXRo
b3I+VmFuIGRlbiBCZXJnaCwgQi4gUi4gSC48L2F1dGhvcj48L2F1dGhvcnM+PC9jb250cmlidXRv
cnM+PHRpdGxlcz48dGl0bGU+RWZmZWN0cyBvZiBsaWZlc3R5bGUgaW50ZXJ2ZW50aW9uIGluIG9i
ZXNlIHByZWduYW50IHdvbWVuIG9uIGdlc3RhdGlvbmFsIHdlaWdodCBnYWluIGFuZCBtZW50YWwg
aGVhbHRoOiBhIHJhbmRvbWl6ZWQgY29udHJvbGxlZCB0cmlhbDwvdGl0bGU+PHNlY29uZGFyeS10
aXRsZT5JTlRFUk5BVElPTkFMIEpPVVJOQUwgT0YgT0JFU0lUWTwvc2Vjb25kYXJ5LXRpdGxlPjwv
dGl0bGVzPjxwZXJpb2RpY2FsPjxmdWxsLXRpdGxlPkludGVybmF0aW9uYWwgSm91cm5hbCBvZiBP
YmVzaXR5PC9mdWxsLXRpdGxlPjwvcGVyaW9kaWNhbD48cGFnZXM+ODE0LTgyMTwvcGFnZXM+PHZv
bHVtZT4zNzwvdm9sdW1lPjxudW1iZXI+NjwvbnVtYmVyPjxrZXl3b3Jkcz48a2V5d29yZD5BZHVs
dDwva2V5d29yZD48a2V5d29yZD5BbmFseXNpczwva2V5d29yZD48a2V5d29yZD5BbnhpZXR5PC9r
ZXl3b3JkPjxrZXl3b3JkPkFueGlldHkgLSBlcGlkZW1pb2xvZ3k8L2tleXdvcmQ+PGtleXdvcmQ+
QW54aWV0eSAtIHByZXZlbnRpb24gJmFtcDsgY29udHJvbDwva2V5d29yZD48a2V5d29yZD5CZWxn
aXVtIC0gZXBpZGVtaW9sb2d5PC9rZXl3b3JkPjxrZXl3b3JkPkJpb2xvZ2ljYWwgYW5kIG1lZGlj
YWwgc2NpZW5jZXM8L2tleXdvcmQ+PGtleXdvcmQ+Qm9keSBNYXNzIEluZGV4PC9rZXl3b3JkPjxr
ZXl3b3JkPkJyb2NodXJlczwva2V5d29yZD48a2V5d29yZD5DbGluaWNhbCB0cmlhbHM8L2tleXdv
cmQ+PGtleXdvcmQ+RGVwcmVzc2lvbiAtIGVwaWRlbWlvbG9neTwva2V5d29yZD48a2V5d29yZD5E
ZXByZXNzaW9uIC0gcHJldmVudGlvbiAmYW1wOyBjb250cm9sPC9rZXl3b3JkPjxrZXl3b3JkPkRl
cHJlc3Npb24sIE1lbnRhbDwva2V5d29yZD48a2V5d29yZD5EZXNpZ248L2tleXdvcmQ+PGtleXdv
cmQ+RW5kb2NyaW5vbG9neSAmYW1wOyBNZXRhYm9saXNtPC9rZXl3b3JkPjxrZXl3b3JkPkVwaWRl
bWlvbG9neTwva2V5d29yZD48a2V5d29yZD5GZW1hbGU8L2tleXdvcmQ+PGtleXdvcmQ+R2VzdGF0
aW9uYWwgZGlhYmV0ZXM8L2tleXdvcmQ+PGtleXdvcmQ+SGVhbHRoIEtub3dsZWRnZSwgQXR0aXR1
ZGVzLCBQcmFjdGljZTwva2V5d29yZD48a2V5d29yZD5IZWFsdGggUHJvbW90aW9uIGFuZCBEaXNl
YXNlIFByZXZlbnRpb248L2tleXdvcmQ+PGtleXdvcmQ+SG9zcGl0YWxzPC9rZXl3b3JkPjxrZXl3
b3JkPkh1bWFuczwva2V5d29yZD48a2V5d29yZD5JbnRlcm5hbCBNZWRpY2luZTwva2V5d29yZD48
a2V5d29yZD5JbnRlcnZlbnRpb248L2tleXdvcmQ+PGtleXdvcmQ+TGlmZSBTY2llbmNlcyAmYW1w
OyBCaW9tZWRpY2luZTwva2V5d29yZD48a2V5d29yZD5MaWZlIFN0eWxlPC9rZXl3b3JkPjxrZXl3
b3JkPkxpZmVzdHlsZXM8L2tleXdvcmQ+PGtleXdvcmQ+TG9uZ2l0dWRpbmFsIFN0dWRpZXM8L2tl
eXdvcmQ+PGtleXdvcmQ+TWVkaWNhbCBldGhpY3M8L2tleXdvcmQ+PGtleXdvcmQ+TWVkaWNhbCBz
Y2llbmNlczwva2V5d29yZD48a2V5d29yZD5NZWRpY2luZTwva2V5d29yZD48a2V5d29yZD5NZWRp
Y2luZSAmYW1wOyBQdWJsaWMgSGVhbHRoPC9rZXl3b3JkPjxrZXl3b3JkPk1lbnRhbCBkZXByZXNz
aW9uPC9rZXl3b3JkPjxrZXl3b3JkPk1lbnRhbCBoZWFsdGg8L2tleXdvcmQ+PGtleXdvcmQ+TWV0
YWJvbGljIERpc2Vhc2VzPC9rZXl3b3JkPjxrZXl3b3JkPk1pc2NlbGxhbmVvdXM8L2tleXdvcmQ+
PGtleXdvcmQ+TW90aXZhdGlvbjwva2V5d29yZD48a2V5d29yZD5OdXRyaXRpb24gJmFtcDsgRGll
dGV0aWNzPC9rZXl3b3JkPjxrZXl3b3JkPk9iZXNpdHk8L2tleXdvcmQ+PGtleXdvcmQ+T2Jlc2l0
eSAtIGVwaWRlbWlvbG9neTwva2V5d29yZD48a2V5d29yZD5PYmVzaXR5IC0gcHJldmVudGlvbiAm
YW1wOyBjb250cm9sPC9rZXl3b3JkPjxrZXl3b3JkPk9iZXNpdHkgLSBwc3ljaG9sb2d5PC9rZXl3
b3JkPjxrZXl3b3JkPk9iZXNpdHkgLSB0aGVyYXB5PC9rZXl3b3JkPjxrZXl3b3JkPk9ic3RldHJp
Y3M8L2tleXdvcmQ+PGtleXdvcmQ+b3JpZ2luYWwtYXJ0aWNsZTwva2V5d29yZD48a2V5d29yZD5Q
YXRpZW50IEVkdWNhdGlvbiBhcyBUb3BpYzwva2V5d29yZD48a2V5d29yZD5QaHlzaW9sb2dpY2Fs
IGFzcGVjdHM8L2tleXdvcmQ+PGtleXdvcmQ+UHJlZ25hbmN5PC9rZXl3b3JkPjxrZXl3b3JkPlBy
ZWduYW5jeSBDb21wbGljYXRpb25zIC0gZXBpZGVtaW9sb2d5PC9rZXl3b3JkPjxrZXl3b3JkPlBy
ZWduYW5jeSBDb21wbGljYXRpb25zIC0gcHJldmVudGlvbiAmYW1wOyBjb250cm9sPC9rZXl3b3Jk
PjxrZXl3b3JkPlByZWduYW5jeSBDb21wbGljYXRpb25zIC0gcHN5Y2hvbG9neTwva2V5d29yZD48
a2V5d29yZD5QcmVnbmFuY3kgQ29tcGxpY2F0aW9ucyAtIHRoZXJhcHk8L2tleXdvcmQ+PGtleXdv
cmQ+UHJlZ25hbnQgd29tZW48L2tleXdvcmQ+PGtleXdvcmQ+UHJlbmF0YWwgQ2FyZSAtIG1ldGhv
ZHM8L2tleXdvcmQ+PGtleXdvcmQ+UHJldmFsZW5jZTwva2V5d29yZD48a2V5d29yZD5QcmV2ZW50
aW9uPC9rZXl3b3JkPjxrZXl3b3JkPlBzeWNob2xvZ2ljYWwgYXNwZWN0czwva2V5d29yZD48a2V5
d29yZD5QdWJsaWMgSGVhbHRoPC9rZXl3b3JkPjxrZXl3b3JkPlB1YmxpYyBoZWFsdGguIEh5Z2ll
bmU8L2tleXdvcmQ+PGtleXdvcmQ+UHVibGljIGhlYWx0aC4gSHlnaWVuZS1vY2N1cGF0aW9uYWwg
bWVkaWNpbmU8L2tleXdvcmQ+PGtleXdvcmQ+UmlzayBGYWN0b3JzPC9rZXl3b3JkPjxrZXl3b3Jk
PlJpc2sgUmVkdWN0aW9uIEJlaGF2aW9yPC9rZXl3b3JkPjxrZXl3b3JkPlNjaWVuY2UgJmFtcDsg
VGVjaG5vbG9neTwva2V5d29yZD48a2V5d29yZD5TdXJ2ZXlzIGFuZCBRdWVzdGlvbm5haXJlczwv
a2V5d29yZD48a2V5d29yZD5XZWlnaHQgR2Fpbjwva2V5d29yZD48a2V5d29yZD5Xb21lbnMgaGVh
bHRoPC9rZXl3b3JkPjwva2V5d29yZHM+PGRhdGVzPjx5ZWFyPjIwMTM8L3llYXI+PC9kYXRlcz48
cHViLWxvY2F0aW9uPkxvbmRvbjwvcHViLWxvY2F0aW9uPjxwdWJsaXNoZXI+TmF0dXJlIFB1Ymxp
c2hpbmcgR3JvdXAgVUs8L3B1Ymxpc2hlcj48aXNibj4wMzA3LTA1NjU8L2lzYm4+PHVybHM+PC91
cmxzPjxlbGVjdHJvbmljLXJlc291cmNlLW51bT4xMC4xMDM4L2lqby4yMDEyLjE2MjwvZWxlY3Ry
b25pYy1yZXNvdXJjZS1udW0+PC9yZWNvcmQ+PC9DaXRlPjwvRW5kTm90ZT4A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NaWxsczwvQXV0aG9yPjxZZWFyPjIwMTk8L1llYXI+PFJl
Y051bT4xMzAwMTwvUmVjTnVtPjxEaXNwbGF5VGV4dD4oOC0xMSk8L0Rpc3BsYXlUZXh0PjxyZWNv
cmQ+PHJlYy1udW1iZXI+MTMwMDE8L3JlYy1udW1iZXI+PGZvcmVpZ24ta2V5cz48a2V5IGFwcD0i
RU4iIGRiLWlkPSI5Zjl6MGUweDQ5ZXplcGVheDlyNWZ6ZjY5c3BhOXh0ZTBkMjIiIHRpbWVzdGFt
cD0iMTY2NTk5NDgxMiI+MTMwMDE8L2tleT48L2ZvcmVpZ24ta2V5cz48cmVmLXR5cGUgbmFtZT0i
Sm91cm5hbCBBcnRpY2xlIj4xNzwvcmVmLXR5cGU+PGNvbnRyaWJ1dG9ycz48YXV0aG9ycz48YXV0
aG9yPk1pbGxzLCBIYXJyaWV0IEwuPC9hdXRob3I+PGF1dGhvcj5QYXRlbCwgTmFzaGl0YTwvYXV0
aG9yPjxhdXRob3I+V2hpdGUsIFNhcmEgTC48L2F1dGhvcj48YXV0aG9yPlBhc3VwYXRoeSwgRGhh
cm1pbnRyYTwvYXV0aG9yPjxhdXRob3I+QnJpbGV5LCBBbm5ldHRlIEwuPC9hdXRob3I+PGF1dGhv
cj5TYW50b3MgRmVycmVpcmEsIERpYW5hIEwuPC9hdXRob3I+PGF1dGhvcj5TZWVkLCBQYXVsIFQu
PC9hdXRob3I+PGF1dGhvcj5OZWxzb24sIFNjb3R0IE0uPC9hdXRob3I+PGF1dGhvcj5TYXR0YXIs
IE5hdmVlZDwvYXV0aG9yPjxhdXRob3I+VGlsbGluZywgS2F0ZTwvYXV0aG9yPjxhdXRob3I+UG9z
dG9uLCBMdWNpbGxhPC9hdXRob3I+PGF1dGhvcj5MYXdsb3IsIERlYm9yYWggQS48L2F1dGhvcj48
YXV0aG9yPk9uIGJlaGFsZiBvZiB0aGUsIFVwYmVhdCBDb25zb3J0aXVtPC9hdXRob3I+PC9hdXRo
b3JzPjwvY29udHJpYnV0b3JzPjx0aXRsZXM+PHRpdGxlPlRoZSBlZmZlY3Qgb2YgYSBsaWZlc3R5
bGUgaW50ZXJ2ZW50aW9uIGluIG9iZXNlIHByZWduYW50IHdvbWVuIG9uIGdlc3RhdGlvbmFsIG1l
dGFib2xpYyBwcm9maWxlczogZmluZGluZ3MgZnJvbSB0aGUgVUsgUHJlZ25hbmNpZXMgQmV0dGVy
IEVhdGluZyBhbmQgQWN0aXZpdHkgVHJpYWwgKFVQQkVBVCkgcmFuZG9taXNlZCBjb250cm9sbGVk
IHRyaWFsPC90aXRsZT48c2Vjb25kYXJ5LXRpdGxlPkJNQyBNZWRpY2luZTwvc2Vjb25kYXJ5LXRp
dGxlPjwvdGl0bGVzPjxwZXJpb2RpY2FsPjxmdWxsLXRpdGxlPkJNQyBNZWRpY2luZTwvZnVsbC10
aXRsZT48L3BlcmlvZGljYWw+PHBhZ2VzPjE1PC9wYWdlcz48dm9sdW1lPjE3PC92b2x1bWU+PG51
bWJlcj4xPC9udW1iZXI+PGRhdGVzPjx5ZWFyPjIwMTk8L3llYXI+PHB1Yi1kYXRlcz48ZGF0ZT4y
MDE5LzAxLzIxPC9kYXRlPjwvcHViLWRhdGVzPjwvZGF0ZXM+PGlzYm4+MTc0MS03MDE1PC9pc2Ju
Pjx1cmxzPjxyZWxhdGVkLXVybHM+PHVybD5odHRwczovL2RvaS5vcmcvMTAuMTE4Ni9zMTI5MTYt
MDE4LTEyNDgtNzwvdXJsPjwvcmVsYXRlZC11cmxzPjwvdXJscz48ZWxlY3Ryb25pYy1yZXNvdXJj
ZS1udW0+MTAuMTE4Ni9zMTI5MTYtMDE4LTEyNDgtNzwvZWxlY3Ryb25pYy1yZXNvdXJjZS1udW0+
PC9yZWNvcmQ+PC9DaXRlPjxDaXRlPjxBdXRob3I+R3VlbGluY2t4PC9BdXRob3I+PFllYXI+MjAw
OTwvWWVhcj48UmVjTnVtPjEzMDAyPC9SZWNOdW0+PHJlY29yZD48cmVjLW51bWJlcj4xMzAwMjwv
cmVjLW51bWJlcj48Zm9yZWlnbi1rZXlzPjxrZXkgYXBwPSJFTiIgZGItaWQ9IjlmOXowZTB4NDll
emVwZWF4OXI1ZnpmNjlzcGE5eHRlMGQyMiIgdGltZXN0YW1wPSIxNjY1OTk0ODY0Ij4xMzAwMjwv
a2V5PjwvZm9yZWlnbi1rZXlzPjxyZWYtdHlwZSBuYW1lPSJKb3VybmFsIEFydGljbGUiPjE3PC9y
ZWYtdHlwZT48Y29udHJpYnV0b3JzPjxhdXRob3JzPjxhdXRob3I+R3VlbGluY2t4LCBJc2FiZWxs
ZTwvYXV0aG9yPjxhdXRob3I+RGV2bGllZ2VyLCBSb2xhbmQ8L2F1dGhvcj48YXV0aG9yPk11bGxp
ZSwgUGF0cmljazwvYXV0aG9yPjxhdXRob3I+VmFuc2FudCwgR3JlZXQ8L2F1dGhvcj48L2F1dGhv
cnM+PC9jb250cmlidXRvcnM+PHRpdGxlcz48dGl0bGU+RWZmZWN0IG9mIGxpZmVzdHlsZSBpbnRl
cnZlbnRpb24gb24gZGlldGFyeSBoYWJpdHMsIHBoeXNpY2FsIGFjdGl2aXR5LCBhbmQgZ2VzdGF0
aW9uYWwgd2VpZ2h0IGdhaW4gaW4gb2Jlc2UgcHJlZ25hbnQgd29tZW46IGEgcmFuZG9taXplZCBj
b250cm9sbGVkIHRyaWFsPC90aXRsZT48c2Vjb25kYXJ5LXRpdGxlPlRoZSBBbWVyaWNhbiBKb3Vy
bmFsIG9mIENsaW5pY2FsIE51dHJpdGlvbjwvc2Vjb25kYXJ5LXRpdGxlPjwvdGl0bGVzPjxwZXJp
b2RpY2FsPjxmdWxsLXRpdGxlPlRoZSBBbWVyaWNhbiBKb3VybmFsIE9mIENsaW5pY2FsIE51dHJp
dGlvbjwvZnVsbC10aXRsZT48L3BlcmlvZGljYWw+PHBhZ2VzPjM3My0zODA8L3BhZ2VzPjx2b2x1
bWU+OTE8L3ZvbHVtZT48bnVtYmVyPjI8L251bWJlcj48ZGF0ZXM+PHllYXI+MjAwOTwveWVhcj48
L2RhdGVzPjxpc2JuPjAwMDItOTE2NTwvaXNibj48dXJscz48cmVsYXRlZC11cmxzPjx1cmw+aHR0
cHM6Ly9kb2kub3JnLzEwLjM5NDUvYWpjbi4yMDA5LjI4MTY2PC91cmw+PC9yZWxhdGVkLXVybHM+
PC91cmxzPjxlbGVjdHJvbmljLXJlc291cmNlLW51bT4xMC4zOTQ1L2FqY24uMjAwOS4yODE2Njwv
ZWxlY3Ryb25pYy1yZXNvdXJjZS1udW0+PGFjY2Vzcy1kYXRlPjEwLzE3LzIwMjI8L2FjY2Vzcy1k
YXRlPjwvcmVjb3JkPjwvQ2l0ZT48Q2l0ZT48QXV0aG9yPkxpdTwvQXV0aG9yPjxZZWFyPjIwMjE8
L1llYXI+PFJlY051bT4xMzAwMzwvUmVjTnVtPjxyZWNvcmQ+PHJlYy1udW1iZXI+MTMwMDM8L3Jl
Yy1udW1iZXI+PGZvcmVpZ24ta2V5cz48a2V5IGFwcD0iRU4iIGRiLWlkPSI5Zjl6MGUweDQ5ZXpl
cGVheDlyNWZ6ZjY5c3BhOXh0ZTBkMjIiIHRpbWVzdGFtcD0iMTY2NTk5NDg5MCI+MTMwMDM8L2tl
eT48L2ZvcmVpZ24ta2V5cz48cmVmLXR5cGUgbmFtZT0iSm91cm5hbCBBcnRpY2xlIj4xNzwvcmVm
LXR5cGU+PGNvbnRyaWJ1dG9ycz48YXV0aG9ycz48YXV0aG9yPkxpdSwgQy48L2F1dGhvcj48YXV0
aG9yPlpoYW5nLCBMLjwvYXV0aG9yPjxhdXRob3I+WmhlbmcsIFcuPC9hdXRob3I+PGF1dGhvcj5M
aWFuZywgWC48L2F1dGhvcj48YXV0aG9yPlpoYW5nLCBMLjwvYXV0aG9yPjxhdXRob3I+VGlhbiwg
Wi48L2F1dGhvcj48YXV0aG9yPkxpLCBHLjwvYXV0aG9yPjwvYXV0aG9ycz48L2NvbnRyaWJ1dG9y
cz48YXV0aC1hZGRyZXNzPkRpdmlzaW9uIG9mIEVuZG9jcmlub2xvZ3kgYW5kIE1ldGFib2xpc20s
IERlcGFydG1lbnQgb2YgT2JzdGV0cmljcywgQmVpamluZyBPYnN0ZXRyaWNzIGFuZCBHeW5lY29s
b2d5IEhvc3BpdGFsLCBDYXBpdGFsIE1lZGljYWwgVW5pdmVyc2l0eSwgQmVpamluZywgQ2hpbmEu
PC9hdXRoLWFkZHJlc3M+PHRpdGxlcz48dGl0bGU+TGlmZXN0eWxlIEludGVydmVudGlvbiBmb3Ig
T3ZlcndlaWdodC9PYmVzZSBQcmVnbmFudCBXb21lbiB3aXRoIFBvbHljeXN0aWMgT3ZhcmlhbiBT
eW5kcm9tZTogTGVzc29ucyBhbmQgQ2hhbGxlbmdlczwvdGl0bGU+PHNlY29uZGFyeS10aXRsZT5P
YmVzIEZhY3RzPC9zZWNvbmRhcnktdGl0bGU+PC90aXRsZXM+PHBlcmlvZGljYWw+PGZ1bGwtdGl0
bGU+T2JlcyBGYWN0czwvZnVsbC10aXRsZT48L3BlcmlvZGljYWw+PHBhZ2VzPjQwNS00MTQ8L3Bh
Z2VzPjx2b2x1bWU+MTQ8L3ZvbHVtZT48bnVtYmVyPjQ8L251bWJlcj48ZWRpdGlvbj4yMDIxLzA3
LzI3PC9lZGl0aW9uPjxrZXl3b3Jkcz48a2V5d29yZD5GZW1hbGU8L2tleXdvcmQ+PGtleXdvcmQ+
SHVtYW5zPC9rZXl3b3JkPjxrZXl3b3JkPkxpZmUgU3R5bGU8L2tleXdvcmQ+PGtleXdvcmQ+T2Jl
c2l0eS9jb21wbGljYXRpb25zL3RoZXJhcHk8L2tleXdvcmQ+PGtleXdvcmQ+T3ZlcndlaWdodC90
aGVyYXB5PC9rZXl3b3JkPjxrZXl3b3JkPipQb2x5Y3lzdGljIE92YXJ5IFN5bmRyb21lL2NvbXBs
aWNhdGlvbnMvdGhlcmFweTwva2V5d29yZD48a2V5d29yZD5QcmVnbmFuY3k8L2tleXdvcmQ+PGtl
eXdvcmQ+UHJlZ25hbnQgV29tZW48L2tleXdvcmQ+PGtleXdvcmQ+TGlmZXN0eWxlIGludGVydmVu
dGlvbjwva2V5d29yZD48a2V5d29yZD5PYmVzaXR5PC9rZXl3b3JkPjxrZXl3b3JkPk92ZXJ3ZWln
aHQ8L2tleXdvcmQ+PGtleXdvcmQ+UG9seWN5c3RpYyBvdmFyaWFuIHN5bmRyb21lPC9rZXl3b3Jk
PjxrZXl3b3JkPlByZWduYW5jeTwva2V5d29yZD48a2V5d29yZD5pbnRlcmVzdCBpbiB0aGlzIGFy
dGljbGUuPC9rZXl3b3JkPjwva2V5d29yZHM+PGRhdGVzPjx5ZWFyPjIwMjE8L3llYXI+PC9kYXRl
cz48aXNibj4xNjYyLTQwMjUgKFByaW50KSYjeEQ7MTY2Mi00MDI1PC9pc2JuPjxhY2Nlc3Npb24t
bnVtPjM0MzExNDYwPC9hY2Nlc3Npb24tbnVtPjx1cmxzPjwvdXJscz48Y3VzdG9tMj5QTUM4NDA2
MjQxPC9jdXN0b20yPjxlbGVjdHJvbmljLXJlc291cmNlLW51bT4xMC4xMTU5LzAwMDUxNDkzMTwv
ZWxlY3Ryb25pYy1yZXNvdXJjZS1udW0+PHJlbW90ZS1kYXRhYmFzZS1wcm92aWRlcj5OTE08L3Jl
bW90ZS1kYXRhYmFzZS1wcm92aWRlcj48bGFuZ3VhZ2U+ZW5nPC9sYW5ndWFnZT48L3JlY29yZD48
L0NpdGU+PENpdGU+PEF1dGhvcj5Cb2dhZXJ0czwvQXV0aG9yPjxZZWFyPjIwMTM8L1llYXI+PFJl
Y051bT4xNTUxPC9SZWNOdW0+PHJlY29yZD48cmVjLW51bWJlcj4xNTUxPC9yZWMtbnVtYmVyPjxm
b3JlaWduLWtleXM+PGtleSBhcHA9IkVOIiBkYi1pZD0ic2Z3MmZhd3g4eng1OThldnd2a3A1cnZj
YXR0NXhwenp4MHNwIiB0aW1lc3RhbXA9IjE3MzQ1MjA4NTQiPjE1NTE8L2tleT48L2ZvcmVpZ24t
a2V5cz48cmVmLXR5cGUgbmFtZT0iSm91cm5hbCBBcnRpY2xlIj4xNzwvcmVmLXR5cGU+PGNvbnRy
aWJ1dG9ycz48YXV0aG9ycz48YXV0aG9yPkJvZ2FlcnRzLCBBLiBGLiBMLjwvYXV0aG9yPjxhdXRo
b3I+RGV2bGllZ2VyLCBSLjwvYXV0aG9yPjxhdXRob3I+TnV5dHMsIEUuPC9hdXRob3I+PGF1dGhv
cj5XaXR0ZXJzLCBJLjwvYXV0aG9yPjxhdXRob3I+R3lzZWxhZXJzLCBXLjwvYXV0aG9yPjxhdXRo
b3I+VmFuIGRlbiBCZXJnaCwgQi4gUi4gSC48L2F1dGhvcj48L2F1dGhvcnM+PC9jb250cmlidXRv
cnM+PHRpdGxlcz48dGl0bGU+RWZmZWN0cyBvZiBsaWZlc3R5bGUgaW50ZXJ2ZW50aW9uIGluIG9i
ZXNlIHByZWduYW50IHdvbWVuIG9uIGdlc3RhdGlvbmFsIHdlaWdodCBnYWluIGFuZCBtZW50YWwg
aGVhbHRoOiBhIHJhbmRvbWl6ZWQgY29udHJvbGxlZCB0cmlhbDwvdGl0bGU+PHNlY29uZGFyeS10
aXRsZT5JTlRFUk5BVElPTkFMIEpPVVJOQUwgT0YgT0JFU0lUWTwvc2Vjb25kYXJ5LXRpdGxlPjwv
dGl0bGVzPjxwZXJpb2RpY2FsPjxmdWxsLXRpdGxlPkludGVybmF0aW9uYWwgSm91cm5hbCBvZiBP
YmVzaXR5PC9mdWxsLXRpdGxlPjwvcGVyaW9kaWNhbD48cGFnZXM+ODE0LTgyMTwvcGFnZXM+PHZv
bHVtZT4zNzwvdm9sdW1lPjxudW1iZXI+NjwvbnVtYmVyPjxrZXl3b3Jkcz48a2V5d29yZD5BZHVs
dDwva2V5d29yZD48a2V5d29yZD5BbmFseXNpczwva2V5d29yZD48a2V5d29yZD5BbnhpZXR5PC9r
ZXl3b3JkPjxrZXl3b3JkPkFueGlldHkgLSBlcGlkZW1pb2xvZ3k8L2tleXdvcmQ+PGtleXdvcmQ+
QW54aWV0eSAtIHByZXZlbnRpb24gJmFtcDsgY29udHJvbDwva2V5d29yZD48a2V5d29yZD5CZWxn
aXVtIC0gZXBpZGVtaW9sb2d5PC9rZXl3b3JkPjxrZXl3b3JkPkJpb2xvZ2ljYWwgYW5kIG1lZGlj
YWwgc2NpZW5jZXM8L2tleXdvcmQ+PGtleXdvcmQ+Qm9keSBNYXNzIEluZGV4PC9rZXl3b3JkPjxr
ZXl3b3JkPkJyb2NodXJlczwva2V5d29yZD48a2V5d29yZD5DbGluaWNhbCB0cmlhbHM8L2tleXdv
cmQ+PGtleXdvcmQ+RGVwcmVzc2lvbiAtIGVwaWRlbWlvbG9neTwva2V5d29yZD48a2V5d29yZD5E
ZXByZXNzaW9uIC0gcHJldmVudGlvbiAmYW1wOyBjb250cm9sPC9rZXl3b3JkPjxrZXl3b3JkPkRl
cHJlc3Npb24sIE1lbnRhbDwva2V5d29yZD48a2V5d29yZD5EZXNpZ248L2tleXdvcmQ+PGtleXdv
cmQ+RW5kb2NyaW5vbG9neSAmYW1wOyBNZXRhYm9saXNtPC9rZXl3b3JkPjxrZXl3b3JkPkVwaWRl
bWlvbG9neTwva2V5d29yZD48a2V5d29yZD5GZW1hbGU8L2tleXdvcmQ+PGtleXdvcmQ+R2VzdGF0
aW9uYWwgZGlhYmV0ZXM8L2tleXdvcmQ+PGtleXdvcmQ+SGVhbHRoIEtub3dsZWRnZSwgQXR0aXR1
ZGVzLCBQcmFjdGljZTwva2V5d29yZD48a2V5d29yZD5IZWFsdGggUHJvbW90aW9uIGFuZCBEaXNl
YXNlIFByZXZlbnRpb248L2tleXdvcmQ+PGtleXdvcmQ+SG9zcGl0YWxzPC9rZXl3b3JkPjxrZXl3
b3JkPkh1bWFuczwva2V5d29yZD48a2V5d29yZD5JbnRlcm5hbCBNZWRpY2luZTwva2V5d29yZD48
a2V5d29yZD5JbnRlcnZlbnRpb248L2tleXdvcmQ+PGtleXdvcmQ+TGlmZSBTY2llbmNlcyAmYW1w
OyBCaW9tZWRpY2luZTwva2V5d29yZD48a2V5d29yZD5MaWZlIFN0eWxlPC9rZXl3b3JkPjxrZXl3
b3JkPkxpZmVzdHlsZXM8L2tleXdvcmQ+PGtleXdvcmQ+TG9uZ2l0dWRpbmFsIFN0dWRpZXM8L2tl
eXdvcmQ+PGtleXdvcmQ+TWVkaWNhbCBldGhpY3M8L2tleXdvcmQ+PGtleXdvcmQ+TWVkaWNhbCBz
Y2llbmNlczwva2V5d29yZD48a2V5d29yZD5NZWRpY2luZTwva2V5d29yZD48a2V5d29yZD5NZWRp
Y2luZSAmYW1wOyBQdWJsaWMgSGVhbHRoPC9rZXl3b3JkPjxrZXl3b3JkPk1lbnRhbCBkZXByZXNz
aW9uPC9rZXl3b3JkPjxrZXl3b3JkPk1lbnRhbCBoZWFsdGg8L2tleXdvcmQ+PGtleXdvcmQ+TWV0
YWJvbGljIERpc2Vhc2VzPC9rZXl3b3JkPjxrZXl3b3JkPk1pc2NlbGxhbmVvdXM8L2tleXdvcmQ+
PGtleXdvcmQ+TW90aXZhdGlvbjwva2V5d29yZD48a2V5d29yZD5OdXRyaXRpb24gJmFtcDsgRGll
dGV0aWNzPC9rZXl3b3JkPjxrZXl3b3JkPk9iZXNpdHk8L2tleXdvcmQ+PGtleXdvcmQ+T2Jlc2l0
eSAtIGVwaWRlbWlvbG9neTwva2V5d29yZD48a2V5d29yZD5PYmVzaXR5IC0gcHJldmVudGlvbiAm
YW1wOyBjb250cm9sPC9rZXl3b3JkPjxrZXl3b3JkPk9iZXNpdHkgLSBwc3ljaG9sb2d5PC9rZXl3
b3JkPjxrZXl3b3JkPk9iZXNpdHkgLSB0aGVyYXB5PC9rZXl3b3JkPjxrZXl3b3JkPk9ic3RldHJp
Y3M8L2tleXdvcmQ+PGtleXdvcmQ+b3JpZ2luYWwtYXJ0aWNsZTwva2V5d29yZD48a2V5d29yZD5Q
YXRpZW50IEVkdWNhdGlvbiBhcyBUb3BpYzwva2V5d29yZD48a2V5d29yZD5QaHlzaW9sb2dpY2Fs
IGFzcGVjdHM8L2tleXdvcmQ+PGtleXdvcmQ+UHJlZ25hbmN5PC9rZXl3b3JkPjxrZXl3b3JkPlBy
ZWduYW5jeSBDb21wbGljYXRpb25zIC0gZXBpZGVtaW9sb2d5PC9rZXl3b3JkPjxrZXl3b3JkPlBy
ZWduYW5jeSBDb21wbGljYXRpb25zIC0gcHJldmVudGlvbiAmYW1wOyBjb250cm9sPC9rZXl3b3Jk
PjxrZXl3b3JkPlByZWduYW5jeSBDb21wbGljYXRpb25zIC0gcHN5Y2hvbG9neTwva2V5d29yZD48
a2V5d29yZD5QcmVnbmFuY3kgQ29tcGxpY2F0aW9ucyAtIHRoZXJhcHk8L2tleXdvcmQ+PGtleXdv
cmQ+UHJlZ25hbnQgd29tZW48L2tleXdvcmQ+PGtleXdvcmQ+UHJlbmF0YWwgQ2FyZSAtIG1ldGhv
ZHM8L2tleXdvcmQ+PGtleXdvcmQ+UHJldmFsZW5jZTwva2V5d29yZD48a2V5d29yZD5QcmV2ZW50
aW9uPC9rZXl3b3JkPjxrZXl3b3JkPlBzeWNob2xvZ2ljYWwgYXNwZWN0czwva2V5d29yZD48a2V5
d29yZD5QdWJsaWMgSGVhbHRoPC9rZXl3b3JkPjxrZXl3b3JkPlB1YmxpYyBoZWFsdGguIEh5Z2ll
bmU8L2tleXdvcmQ+PGtleXdvcmQ+UHVibGljIGhlYWx0aC4gSHlnaWVuZS1vY2N1cGF0aW9uYWwg
bWVkaWNpbmU8L2tleXdvcmQ+PGtleXdvcmQ+UmlzayBGYWN0b3JzPC9rZXl3b3JkPjxrZXl3b3Jk
PlJpc2sgUmVkdWN0aW9uIEJlaGF2aW9yPC9rZXl3b3JkPjxrZXl3b3JkPlNjaWVuY2UgJmFtcDsg
VGVjaG5vbG9neTwva2V5d29yZD48a2V5d29yZD5TdXJ2ZXlzIGFuZCBRdWVzdGlvbm5haXJlczwv
a2V5d29yZD48a2V5d29yZD5XZWlnaHQgR2Fpbjwva2V5d29yZD48a2V5d29yZD5Xb21lbnMgaGVh
bHRoPC9rZXl3b3JkPjwva2V5d29yZHM+PGRhdGVzPjx5ZWFyPjIwMTM8L3llYXI+PC9kYXRlcz48
cHViLWxvY2F0aW9uPkxvbmRvbjwvcHViLWxvY2F0aW9uPjxwdWJsaXNoZXI+TmF0dXJlIFB1Ymxp
c2hpbmcgR3JvdXAgVUs8L3B1Ymxpc2hlcj48aXNibj4wMzA3LTA1NjU8L2lzYm4+PHVybHM+PC91
cmxzPjxlbGVjdHJvbmljLXJlc291cmNlLW51bT4xMC4xMDM4L2lqby4yMDEyLjE2MjwvZWxlY3Ry
b25pYy1yZXNvdXJjZS1udW0+PC9yZWNvcmQ+PC9DaXRlPjwvRW5kTm90ZT4A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8-11)</w:t>
      </w:r>
      <w:r w:rsidRPr="00922513">
        <w:rPr>
          <w:rFonts w:ascii="Times New Roman" w:hAnsi="Times New Roman"/>
          <w:sz w:val="24"/>
          <w:szCs w:val="24"/>
        </w:rPr>
        <w:fldChar w:fldCharType="end"/>
      </w:r>
      <w:r w:rsidRPr="00922513">
        <w:rPr>
          <w:rFonts w:ascii="Times New Roman" w:hAnsi="Times New Roman"/>
          <w:sz w:val="24"/>
          <w:szCs w:val="24"/>
        </w:rPr>
        <w:t xml:space="preserve"> and no previous work has examined the influence of lifestyle interventions on disordered eating or </w:t>
      </w:r>
      <w:r w:rsidR="00915325" w:rsidRPr="00922513">
        <w:rPr>
          <w:rFonts w:ascii="Times New Roman" w:hAnsi="Times New Roman"/>
          <w:sz w:val="24"/>
          <w:szCs w:val="24"/>
        </w:rPr>
        <w:t>ED’s</w:t>
      </w:r>
      <w:r w:rsidRPr="00922513">
        <w:rPr>
          <w:rFonts w:ascii="Times New Roman" w:hAnsi="Times New Roman"/>
          <w:sz w:val="24"/>
          <w:szCs w:val="24"/>
        </w:rPr>
        <w:t xml:space="preserve"> within a pregnant population. Recent reviews have highlighted while treatments for BED have been effective at addressing certain components, overall long term efficacy and implementation is minimal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Agüera&lt;/Author&gt;&lt;Year&gt;2021&lt;/Year&gt;&lt;RecNum&gt;12992&lt;/RecNum&gt;&lt;DisplayText&gt;(12, 13)&lt;/DisplayText&gt;&lt;record&gt;&lt;rec-number&gt;12992&lt;/rec-number&gt;&lt;foreign-keys&gt;&lt;key app="EN" db-id="9f9z0e0x49ezepeax9r5fzf69spa9xte0d22" timestamp="1665951622"&gt;12992&lt;/key&gt;&lt;/foreign-keys&gt;&lt;ref-type name="Journal Article"&gt;17&lt;/ref-type&gt;&lt;contributors&gt;&lt;authors&gt;&lt;author&gt;Agüera, Zaida&lt;/author&gt;&lt;author&gt;Lozano-Madrid, María&lt;/author&gt;&lt;author&gt;Mallorquí-Bagué, Núria&lt;/author&gt;&lt;author&gt;Jiménez-Murcia, Susana&lt;/author&gt;&lt;author&gt;Menchón, José M&lt;/author&gt;&lt;author&gt;Fernández-Aranda, Fernando&lt;/author&gt;&lt;/authors&gt;&lt;/contributors&gt;&lt;titles&gt;&lt;title&gt;A review of binge eating disorder and obesity&lt;/title&gt;&lt;secondary-title&gt;Neuropsychiatrie&lt;/secondary-title&gt;&lt;/titles&gt;&lt;periodical&gt;&lt;full-title&gt;Neuropsychiatrie&lt;/full-title&gt;&lt;/periodical&gt;&lt;pages&gt;57-67&lt;/pages&gt;&lt;volume&gt;35&lt;/volume&gt;&lt;number&gt;2&lt;/number&gt;&lt;dates&gt;&lt;year&gt;2021&lt;/year&gt;&lt;/dates&gt;&lt;isbn&gt;2194-1327&lt;/isbn&gt;&lt;urls&gt;&lt;/urls&gt;&lt;/record&gt;&lt;/Cite&gt;&lt;Cite&gt;&lt;Author&gt;Hilbert&lt;/Author&gt;&lt;Year&gt;2019&lt;/Year&gt;&lt;RecNum&gt;12993&lt;/RecNum&gt;&lt;record&gt;&lt;rec-number&gt;12993&lt;/rec-number&gt;&lt;foreign-keys&gt;&lt;key app="EN" db-id="9f9z0e0x49ezepeax9r5fzf69spa9xte0d22" timestamp="1665951951"&gt;12993&lt;/key&gt;&lt;/foreign-keys&gt;&lt;ref-type name="Journal Article"&gt;17&lt;/ref-type&gt;&lt;contributors&gt;&lt;authors&gt;&lt;author&gt;Hilbert, Anja&lt;/author&gt;&lt;author&gt;Petroff, David&lt;/author&gt;&lt;author&gt;Herpertz, Stephan&lt;/author&gt;&lt;author&gt;Pietrowsky, Reinhard&lt;/author&gt;&lt;author&gt;Tuschen-Caffier, Brunna&lt;/author&gt;&lt;author&gt;Vocks, Silja&lt;/author&gt;&lt;author&gt;Schmidt, Ricarda&lt;/author&gt;&lt;/authors&gt;&lt;/contributors&gt;&lt;titles&gt;&lt;title&gt;Meta-analysis of the efficacy of psychological and medical treatments for binge-eating disorder&lt;/title&gt;&lt;secondary-title&gt;Journal of consulting and clinical psychology&lt;/secondary-title&gt;&lt;/titles&gt;&lt;periodical&gt;&lt;full-title&gt;Journal of consulting and clinical psychology&lt;/full-title&gt;&lt;/periodical&gt;&lt;pages&gt;91&lt;/pages&gt;&lt;volume&gt;87&lt;/volume&gt;&lt;number&gt;1&lt;/number&gt;&lt;dates&gt;&lt;year&gt;2019&lt;/year&gt;&lt;/dates&gt;&lt;isbn&gt;1939-2117&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2, 13)</w:t>
      </w:r>
      <w:r w:rsidRPr="00922513">
        <w:rPr>
          <w:rFonts w:ascii="Times New Roman" w:hAnsi="Times New Roman"/>
          <w:sz w:val="24"/>
          <w:szCs w:val="24"/>
        </w:rPr>
        <w:fldChar w:fldCharType="end"/>
      </w:r>
      <w:r w:rsidRPr="00922513">
        <w:rPr>
          <w:rFonts w:ascii="Times New Roman" w:hAnsi="Times New Roman"/>
          <w:sz w:val="24"/>
          <w:szCs w:val="24"/>
        </w:rPr>
        <w:t xml:space="preserve">.  </w:t>
      </w:r>
    </w:p>
    <w:p w14:paraId="3A4E8747" w14:textId="77777777" w:rsidR="00A2336B" w:rsidRPr="00922513" w:rsidRDefault="00A2336B" w:rsidP="000841EF">
      <w:pPr>
        <w:spacing w:line="480" w:lineRule="auto"/>
        <w:rPr>
          <w:rFonts w:ascii="Times New Roman" w:hAnsi="Times New Roman"/>
          <w:sz w:val="24"/>
          <w:szCs w:val="24"/>
        </w:rPr>
      </w:pPr>
    </w:p>
    <w:p w14:paraId="1655B7EC" w14:textId="6E78C149" w:rsidR="00B334B0"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 xml:space="preserve">Although the aetiology </w:t>
      </w:r>
      <w:r w:rsidR="00A346ED" w:rsidRPr="00922513">
        <w:rPr>
          <w:rFonts w:ascii="Times New Roman" w:hAnsi="Times New Roman"/>
          <w:sz w:val="24"/>
          <w:szCs w:val="24"/>
        </w:rPr>
        <w:t xml:space="preserve">of binge eating </w:t>
      </w:r>
      <w:r w:rsidRPr="00922513">
        <w:rPr>
          <w:rFonts w:ascii="Times New Roman" w:hAnsi="Times New Roman"/>
          <w:sz w:val="24"/>
          <w:szCs w:val="24"/>
        </w:rPr>
        <w:t xml:space="preserve">is unclear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Manwaring&lt;/Author&gt;&lt;Year&gt;2006&lt;/Year&gt;&lt;RecNum&gt;12960&lt;/RecNum&gt;&lt;DisplayText&gt;(14)&lt;/DisplayText&gt;&lt;record&gt;&lt;rec-number&gt;12960&lt;/rec-number&gt;&lt;foreign-keys&gt;&lt;key app="EN" db-id="9f9z0e0x49ezepeax9r5fzf69spa9xte0d22" timestamp="1658472984"&gt;12960&lt;/key&gt;&lt;/foreign-keys&gt;&lt;ref-type name="Journal Article"&gt;17&lt;/ref-type&gt;&lt;contributors&gt;&lt;authors&gt;&lt;author&gt;Manwaring, Jamie L&lt;/author&gt;&lt;author&gt;Hilbert, Anja&lt;/author&gt;&lt;author&gt;Wilfley, Denise E&lt;/author&gt;&lt;author&gt;Pike, Kathleen M&lt;/author&gt;&lt;author&gt;Fairburn, Chris</w:instrText>
      </w:r>
      <w:r w:rsidR="00162524">
        <w:rPr>
          <w:rFonts w:ascii="Times New Roman" w:hAnsi="Times New Roman" w:hint="eastAsia"/>
          <w:sz w:val="24"/>
          <w:szCs w:val="24"/>
        </w:rPr>
        <w:instrText>topher G&lt;/author&gt;&lt;author&gt;Dohm, Faith</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Anne&lt;/author&gt;&lt;author&gt;Striegel</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Moore, Ruth H&lt;/author&gt;&lt;/authors&gt;&lt;/contributors&gt;&lt;titles&gt;&lt;title&gt;Risk factors and patterns of onset in binge eating disorder&lt;/title&gt;&lt;secondary-title&gt;International Journal of Eating Disorders&lt;</w:instrText>
      </w:r>
      <w:r w:rsidR="00162524">
        <w:rPr>
          <w:rFonts w:ascii="Times New Roman" w:hAnsi="Times New Roman"/>
          <w:sz w:val="24"/>
          <w:szCs w:val="24"/>
        </w:rPr>
        <w:instrText>/secondary-title&gt;&lt;/titles&gt;&lt;periodical&gt;&lt;full-title&gt;International Journal of Eating Disorders&lt;/full-title&gt;&lt;/periodical&gt;&lt;pages&gt;101-107&lt;/pages&gt;&lt;volume&gt;39&lt;/volume&gt;&lt;number&gt;2&lt;/number&gt;&lt;dates&gt;&lt;year&gt;2006&lt;/year&gt;&lt;/dates&gt;&lt;isbn&gt;0276-3478&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4)</w:t>
      </w:r>
      <w:r w:rsidRPr="00922513">
        <w:rPr>
          <w:rFonts w:ascii="Times New Roman" w:hAnsi="Times New Roman"/>
          <w:sz w:val="24"/>
          <w:szCs w:val="24"/>
        </w:rPr>
        <w:fldChar w:fldCharType="end"/>
      </w:r>
      <w:r w:rsidRPr="00922513">
        <w:rPr>
          <w:rFonts w:ascii="Times New Roman" w:hAnsi="Times New Roman"/>
          <w:sz w:val="24"/>
          <w:szCs w:val="24"/>
        </w:rPr>
        <w:t>, environmental triggers and stressful experiences have been proposed to play a vital role</w:t>
      </w:r>
      <w:r w:rsidR="00A346ED" w:rsidRPr="00922513">
        <w:rPr>
          <w:rFonts w:ascii="Times New Roman" w:hAnsi="Times New Roman"/>
          <w:sz w:val="24"/>
          <w:szCs w:val="24"/>
        </w:rPr>
        <w:t xml:space="preserve"> in its onset and </w:t>
      </w:r>
      <w:r w:rsidR="00A46A44" w:rsidRPr="00922513">
        <w:rPr>
          <w:rFonts w:ascii="Times New Roman" w:hAnsi="Times New Roman"/>
          <w:sz w:val="24"/>
          <w:szCs w:val="24"/>
        </w:rPr>
        <w:t>maintenance</w:t>
      </w:r>
      <w:r w:rsidRPr="00922513">
        <w:rPr>
          <w:rFonts w:ascii="Times New Roman" w:hAnsi="Times New Roman"/>
          <w:sz w:val="24"/>
          <w:szCs w:val="24"/>
        </w:rPr>
        <w:t xml:space="preserve"> </w:t>
      </w:r>
      <w:r w:rsidRPr="00922513">
        <w:rPr>
          <w:rFonts w:ascii="Times New Roman" w:hAnsi="Times New Roman"/>
          <w:sz w:val="24"/>
          <w:szCs w:val="24"/>
        </w:rPr>
        <w:fldChar w:fldCharType="begin"/>
      </w:r>
      <w:r w:rsidR="00162524">
        <w:rPr>
          <w:rFonts w:ascii="Times New Roman" w:hAnsi="Times New Roman" w:hint="eastAsia"/>
          <w:sz w:val="24"/>
          <w:szCs w:val="24"/>
        </w:rPr>
        <w:instrText xml:space="preserve"> ADDIN EN.CITE &lt;EndNote&gt;&lt;Cite&gt;&lt;Author&gt;Striegel</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Moore&lt;/Author&gt;&lt;Year&gt;2007&lt;/Year&gt;&lt;RecNum&gt;12961&lt;/RecNum&gt;&lt;DisplayText&gt;(15, 16)&lt;/DisplayText&gt;&lt;record&gt;&lt;rec-number&gt;12961&lt;/rec-number&gt;&lt;foreign-keys&gt;&lt;key app="EN" db-id="9f9z0e0x49ezepeax9r5fzf69spa9xte0d22" timestamp="1658473162"&gt;12961&lt;/key&gt;&lt;/foreign-keys&gt;&lt;ref-type name="Journal Article"&gt;17&lt;/ref-type&gt;&lt;contributors&gt;&lt;authors&gt;&lt;author&gt;Striegel</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Moore, Ruth H&lt;/author&gt;&lt;author&gt;Dohm, Faith</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Anne&lt;/author&gt;&lt;author&gt;Kraemer, Helena C&lt;/author&gt;&lt;author&gt;Schreiber, George B&lt;/author&gt;&lt;author&gt;Taylor, C Barr&lt;/author&gt;&lt;author&gt;Daniels, Stephen R&lt;/author&gt;&lt;/authors&gt;&lt;/contributors&gt;&lt;titles&gt;&lt;title&gt;Risk factors for binge</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eating disorders: An exploratory study&lt;/title&gt;&lt;secondary-title&gt;International Journal of Eating Disorders&lt;/secondary-title&gt;&lt;/titles</w:instrText>
      </w:r>
      <w:r w:rsidR="00162524">
        <w:rPr>
          <w:rFonts w:ascii="Times New Roman" w:hAnsi="Times New Roman"/>
          <w:sz w:val="24"/>
          <w:szCs w:val="24"/>
        </w:rPr>
        <w:instrText>&gt;&lt;periodical&gt;&lt;full-title&gt;International Journal of Eating Disorders&lt;/full-title&gt;&lt;/periodical&gt;&lt;pages&gt;481-487&lt;/pages&gt;&lt;volume&gt;40&lt;/volume&gt;&lt;number&gt;6&lt;/number&gt;&lt;dates&gt;&lt;year&gt;2007&lt;/year&gt;&lt;/dates&gt;&lt;isbn&gt;0276-3478&lt;/isbn&gt;&lt;urls&gt;&lt;/urls&gt;&lt;/record&gt;&lt;/Cite&gt;&lt;Cite&gt;&lt;Author&gt;Pike&lt;/Author&gt;&lt;Year&gt;2006&lt;/Year&gt;&lt;RecNum&gt;12962&lt;/RecNum&gt;&lt;record&gt;&lt;rec-number&gt;12962&lt;/rec-number&gt;&lt;foreign-keys&gt;&lt;key app="EN" db-id="9f9z0e0x49ezepeax9r5fzf69spa9xte0d22" timestamp="1658473180"&gt;12962&lt;/key&gt;&lt;/foreign-keys&gt;&lt;ref-type name="Journal Article"&gt;17&lt;/ref-type&gt;&lt;contributors&gt;&lt;authors&gt;&lt;author&gt;Pike, Kathleen M&lt;/author&gt;&lt;author&gt;Wilfley, Denise&lt;/author&gt;&lt;author&gt;Hilbert, Anja&lt;/author&gt;&lt;author&gt;Fairburn, Christopher G&lt;/author&gt;&lt;author&gt;Dohm, Faith-Anne&lt;/author&gt;&lt;author&gt;Striegel-Moore, Ruth H&lt;/author&gt;&lt;/authors&gt;&lt;/contributors&gt;&lt;titles&gt;&lt;title&gt;Antecedent life events of binge-eating disorder&lt;/title&gt;&lt;secondary-title&gt;Psychiatry research&lt;/secondary-title&gt;&lt;/titles&gt;&lt;periodical&gt;&lt;full-title&gt;Psychiatry research&lt;/full-title&gt;&lt;/periodical&gt;&lt;pages&gt;19-29&lt;/pages&gt;&lt;volume&gt;142&lt;/volume&gt;&lt;number&gt;1&lt;/number&gt;&lt;dates&gt;&lt;year&gt;2006&lt;/year&gt;&lt;/dates&gt;&lt;isbn&gt;0165-1781&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5, 16)</w:t>
      </w:r>
      <w:r w:rsidRPr="00922513">
        <w:rPr>
          <w:rFonts w:ascii="Times New Roman" w:hAnsi="Times New Roman"/>
          <w:sz w:val="24"/>
          <w:szCs w:val="24"/>
        </w:rPr>
        <w:fldChar w:fldCharType="end"/>
      </w:r>
      <w:r w:rsidRPr="00922513">
        <w:rPr>
          <w:rFonts w:ascii="Times New Roman" w:hAnsi="Times New Roman"/>
          <w:sz w:val="24"/>
          <w:szCs w:val="24"/>
        </w:rPr>
        <w:t xml:space="preserve">, along with an inability to discern between adequate versus excessive weight gain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Soares&lt;/Author&gt;&lt;Year&gt;2009&lt;/Year&gt;&lt;RecNum&gt;12954&lt;/RecNum&gt;&lt;DisplayText&gt;(17)&lt;/DisplayText&gt;&lt;record&gt;&lt;rec-number&gt;12954&lt;/rec-number&gt;&lt;foreign-keys&gt;&lt;key app="EN" db-id="9f9z0e0x49ezepeax9r5fzf69spa9xte0d22" timestamp="1658437709"&gt;12954&lt;/key&gt;&lt;/foreign-keys&gt;&lt;ref-type name="Journal Article"&gt;17&lt;/ref-type&gt;&lt;contributors&gt;&lt;authors&gt;&lt;author&gt;Soares, Rafael Marques&lt;/author&gt;&lt;author&gt;Nunes, Maria Angélica&lt;/author&gt;&lt;author&gt;Schmidt, Maria Inês&lt;/author&gt;&lt;author&gt;Giacomello, Andressa&lt;/author&gt;&lt;author&gt;Manzolli, Patrícia&lt;/author&gt;&lt;author&gt;Camey, Suzi&lt;/author&gt;&lt;author&gt;Buss, Caroline&lt;/author&gt;&lt;author&gt;Drehmer, Michele&lt;/author&gt;&lt;author&gt;Melere, Cristiane&lt;/author&gt;&lt;author&gt;Hoffman, Juliana&lt;/author&gt;&lt;/authors&gt;&lt;/contributors&gt;&lt;titles&gt;&lt;title&gt;Inappropriate eating behaviors during pregnancy: prevalence and associated factors among pregnant women attending primary care in southern Brazil&lt;/title&gt;&lt;secondary-title&gt;International Journal of Eating Disorders&lt;/secondary-title&gt;&lt;/titles&gt;&lt;periodical&gt;&lt;full-title&gt;International Journal of Eating Disorders&lt;/full-title&gt;&lt;/periodical&gt;&lt;pages&gt;387-393&lt;/pages&gt;&lt;volume&gt;42&lt;/volume&gt;&lt;number&gt;5&lt;/number&gt;&lt;dates&gt;&lt;year&gt;2009&lt;/year&gt;&lt;/dates&gt;&lt;isbn&gt;0276-3478&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7)</w:t>
      </w:r>
      <w:r w:rsidRPr="00922513">
        <w:rPr>
          <w:rFonts w:ascii="Times New Roman" w:hAnsi="Times New Roman"/>
          <w:sz w:val="24"/>
          <w:szCs w:val="24"/>
        </w:rPr>
        <w:fldChar w:fldCharType="end"/>
      </w:r>
      <w:r w:rsidRPr="00922513">
        <w:rPr>
          <w:rFonts w:ascii="Times New Roman" w:hAnsi="Times New Roman"/>
          <w:sz w:val="24"/>
          <w:szCs w:val="24"/>
        </w:rPr>
        <w:t xml:space="preserve">. Thoughts of being overweight, depression and </w:t>
      </w:r>
      <w:r w:rsidR="00A346ED" w:rsidRPr="00922513">
        <w:rPr>
          <w:rFonts w:ascii="Times New Roman" w:hAnsi="Times New Roman"/>
          <w:sz w:val="24"/>
          <w:szCs w:val="24"/>
        </w:rPr>
        <w:t>over-</w:t>
      </w:r>
      <w:r w:rsidRPr="00922513">
        <w:rPr>
          <w:rFonts w:ascii="Times New Roman" w:hAnsi="Times New Roman"/>
          <w:sz w:val="24"/>
          <w:szCs w:val="24"/>
        </w:rPr>
        <w:t xml:space="preserve">valuation of weight have been associated with higher incidence of BED over time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Knoph Berg&lt;/Author&gt;&lt;Year&gt;2011&lt;/Year&gt;&lt;RecNum&gt;12953&lt;/RecNum&gt;&lt;DisplayText&gt;(1)&lt;/DisplayText&gt;&lt;record&gt;&lt;rec-number&gt;12953&lt;/rec-number&gt;&lt;foreign-keys&gt;&lt;key app="EN" db-id="9f9z0e0x49ezepeax9r5fzf69spa9xte0d22" timestamp="1658437417"&gt;12953&lt;/key&gt;&lt;/foreign-keys&gt;&lt;ref-type name="Journal Article"&gt;17&lt;/ref-type&gt;&lt;contributors&gt;&lt;authors&gt;&lt;author&gt;Knoph Berg, C.&lt;/author&gt;&lt;author&gt;Torgersen, L.&lt;/author&gt;&lt;author&gt;Von Holle, A.&lt;/author&gt;&lt;author&gt;Hamer, R. M.&lt;/author&gt;&lt;author&gt;Bulik, C. M.&lt;/author&gt;&lt;author&gt;Reichborn-Kjennerud, T.&lt;/author&gt;&lt;/authors&gt;&lt;/contributors&gt;&lt;auth-address&gt;Division of Mental Health, Norwegian Institute of Public Health, Oslo, Norway. Cecilie.Knoph.Berg@fhi.no&lt;/auth-address&gt;&lt;titles&gt;&lt;title&gt;Factors associated with binge eating disorder in pregnancy&lt;/title&gt;&lt;secondary-title&gt;Int J Eat Disord&lt;/secondary-title&gt;&lt;/titles&gt;&lt;periodical&gt;&lt;full-title&gt;Int J Eat Disord&lt;/full-title&gt;&lt;/periodical&gt;&lt;pages&gt;124-33&lt;/pages&gt;&lt;volume&gt;44&lt;/volume&gt;&lt;number&gt;2&lt;/number&gt;&lt;edition&gt;2010/02/04&lt;/edition&gt;&lt;keywords&gt;&lt;keyword&gt;Anxiety/epidemiology/psychology&lt;/keyword&gt;&lt;keyword&gt;Binge-Eating Disorder/*diagnosis/*epidemiology/*psychology&lt;/keyword&gt;&lt;keyword&gt;Body Image&lt;/keyword&gt;&lt;keyword&gt;Depression/epidemiology/psychology&lt;/keyword&gt;&lt;keyword&gt;Female&lt;/keyword&gt;&lt;keyword&gt;Humans&lt;/keyword&gt;&lt;keyword&gt;Incidence&lt;/keyword&gt;&lt;keyword&gt;Life Change Events&lt;/keyword&gt;&lt;keyword&gt;Personal Satisfaction&lt;/keyword&gt;&lt;keyword&gt;Pregnancy&lt;/keyword&gt;&lt;keyword&gt;Pregnancy Complications/diagnosis/*epidemiology/*psychology&lt;/keyword&gt;&lt;keyword&gt;Regression Analysis&lt;/keyword&gt;&lt;keyword&gt;Self Concept&lt;/keyword&gt;&lt;keyword&gt;Social Support&lt;/keyword&gt;&lt;keyword&gt;Surveys and Questionnaires&lt;/keyword&gt;&lt;/keywords&gt;&lt;dates&gt;&lt;year&gt;2011&lt;/year&gt;&lt;pub-dates&gt;&lt;date&gt;Mar&lt;/date&gt;&lt;/pub-dates&gt;&lt;/dates&gt;&lt;isbn&gt;0276-3478 (Print)&amp;#xD;0276-3478&lt;/isbn&gt;&lt;accession-num&gt;20127938&lt;/accession-num&gt;&lt;urls&gt;&lt;/urls&gt;&lt;custom2&gt;PMC2888703&lt;/custom2&gt;&lt;custom6&gt;NIHMS163460&lt;/custom6&gt;&lt;electronic-resource-num&gt;10.1002/eat.20797&lt;/electronic-resource-num&gt;&lt;remote-database-provider&gt;NLM&lt;/remote-database-provider&gt;&lt;language&gt;eng&lt;/language&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w:t>
      </w:r>
      <w:r w:rsidRPr="00922513">
        <w:rPr>
          <w:rFonts w:ascii="Times New Roman" w:hAnsi="Times New Roman"/>
          <w:sz w:val="24"/>
          <w:szCs w:val="24"/>
        </w:rPr>
        <w:fldChar w:fldCharType="end"/>
      </w:r>
      <w:r w:rsidRPr="00922513">
        <w:rPr>
          <w:rFonts w:ascii="Times New Roman" w:hAnsi="Times New Roman"/>
          <w:sz w:val="24"/>
          <w:szCs w:val="24"/>
        </w:rPr>
        <w:t xml:space="preserve">. </w:t>
      </w:r>
      <w:r w:rsidR="00A2336B" w:rsidRPr="00922513">
        <w:rPr>
          <w:rFonts w:ascii="Times New Roman" w:hAnsi="Times New Roman"/>
          <w:sz w:val="24"/>
          <w:szCs w:val="24"/>
        </w:rPr>
        <w:t>Previous h</w:t>
      </w:r>
      <w:r w:rsidR="00701A3D" w:rsidRPr="00922513">
        <w:rPr>
          <w:rFonts w:ascii="Times New Roman" w:hAnsi="Times New Roman"/>
          <w:sz w:val="24"/>
          <w:szCs w:val="24"/>
        </w:rPr>
        <w:t xml:space="preserve">istory of </w:t>
      </w:r>
      <w:r w:rsidR="009F1DCA" w:rsidRPr="00922513">
        <w:rPr>
          <w:rFonts w:ascii="Times New Roman" w:hAnsi="Times New Roman"/>
          <w:sz w:val="24"/>
          <w:szCs w:val="24"/>
        </w:rPr>
        <w:t xml:space="preserve">an </w:t>
      </w:r>
      <w:r w:rsidR="00701A3D" w:rsidRPr="00922513">
        <w:rPr>
          <w:rFonts w:ascii="Times New Roman" w:hAnsi="Times New Roman"/>
          <w:sz w:val="24"/>
          <w:szCs w:val="24"/>
        </w:rPr>
        <w:t>ED prior to pregnancy ha</w:t>
      </w:r>
      <w:r w:rsidR="009F1DCA" w:rsidRPr="00922513">
        <w:rPr>
          <w:rFonts w:ascii="Times New Roman" w:hAnsi="Times New Roman"/>
          <w:sz w:val="24"/>
          <w:szCs w:val="24"/>
        </w:rPr>
        <w:t>s</w:t>
      </w:r>
      <w:r w:rsidR="00701A3D" w:rsidRPr="00922513">
        <w:rPr>
          <w:rFonts w:ascii="Times New Roman" w:hAnsi="Times New Roman"/>
          <w:sz w:val="24"/>
          <w:szCs w:val="24"/>
        </w:rPr>
        <w:t xml:space="preserve"> been associated with increased recurrence of ED and depression during a subsequent pregnancy </w:t>
      </w:r>
      <w:r w:rsidR="00701A3D"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Makino&lt;/Author&gt;&lt;Year&gt;2020&lt;/Year&gt;&lt;RecNum&gt;12982&lt;/RecNum&gt;&lt;DisplayText&gt;(18, 19)&lt;/DisplayText&gt;&lt;record&gt;&lt;rec-number&gt;12982&lt;/rec-number&gt;&lt;foreign-keys&gt;&lt;key app="EN" db-id="9f9z0e0x49ezepeax9r5fzf69spa9xte0d22" timestamp="1659428683"&gt;12982&lt;/key&gt;&lt;/foreign-keys&gt;&lt;ref-type name="Journal Article"&gt;17&lt;/ref-type&gt;&lt;contributors&gt;&lt;authors&gt;&lt;author&gt;Makino, Mariko&lt;/author&gt;&lt;author&gt;Yasushi, Mitsuo&lt;/author&gt;&lt;author&gt;Tsutsui, Sueharu&lt;/author&gt;&lt;/authors&gt;&lt;/contributors&gt;&lt;titles&gt;&lt;title&gt;The risk of eating disorder relapse during pregnancy and after delivery and postpartum depression among women recovered from eating disorders&lt;/title&gt;&lt;secondary-title&gt;BMC Pregnancy and Childbirth&lt;/secondary-title&gt;&lt;/titles&gt;&lt;periodical&gt;&lt;full-title&gt;BMC Pregnancy And Childbirth&lt;/full-title&gt;&lt;/periodical&gt;&lt;pages&gt;323&lt;/pages&gt;&lt;volume&gt;20&lt;/volume&gt;&lt;number&gt;1&lt;/number&gt;&lt;dates&gt;&lt;year&gt;2020&lt;/year&gt;&lt;pub-dates&gt;&lt;date&gt;2020/05/27&lt;/date&gt;&lt;/pub-dates&gt;&lt;/dates&gt;&lt;isbn&gt;1471-2393&lt;/isbn&gt;&lt;urls&gt;&lt;related-urls&gt;&lt;url&gt;https://doi.org/10.1186/s12884-020-03006-7&lt;/url&gt;&lt;/related-urls&gt;&lt;/urls&gt;&lt;electronic-resource-num&gt;10.1186/s12884-020-03006-7&lt;/electronic-resource-num&gt;&lt;/record&gt;&lt;/Cite&gt;&lt;Cite&gt;&lt;Author&gt;Sommerfeldt&lt;/Author&gt;&lt;Year&gt;2022&lt;/Year&gt;&lt;RecNum&gt;13049&lt;/RecNum&gt;&lt;record&gt;&lt;rec-number&gt;13049&lt;/rec-number&gt;&lt;foreign-keys&gt;&lt;key app="EN" db-id="9f9z0e0x49ezepeax9r5fzf69spa9xte0d22" timestamp="1683181789"&gt;13049&lt;/key&gt;&lt;/foreign-keys&gt;&lt;ref-type name="Journal Article"&gt;17&lt;/ref-type&gt;&lt;contributors&gt;&lt;authors&gt;&lt;author&gt;Sommerfeldt, Bente&lt;/author&gt;&lt;author&gt;Skårderud, Finn&lt;/author&gt;&lt;author&gt;Kvalem, Ingela Lundin&lt;/author&gt;&lt;author&gt;Gulliksen, Kjersti S&lt;/author&gt;&lt;author&gt;Holte, Arne&lt;/author&gt;&lt;/authors&gt;&lt;/contributors&gt;&lt;titles&gt;&lt;title&gt;Bodies out of control: Relapse and worsening of eating disorders in pregnancy&lt;/title&gt;&lt;secondary-title&gt;Frontiers in Psychology&lt;/secondary-title&gt;&lt;/titles&gt;&lt;periodical&gt;&lt;full-title&gt;Frontiers in Psychology&lt;/full-title&gt;&lt;/periodical&gt;&lt;pages&gt;6061&lt;/pages&gt;&lt;dates&gt;&lt;year&gt;2022&lt;/year&gt;&lt;/dates&gt;&lt;isbn&gt;1664-1078&lt;/isbn&gt;&lt;urls&gt;&lt;/urls&gt;&lt;/record&gt;&lt;/Cite&gt;&lt;/EndNote&gt;</w:instrText>
      </w:r>
      <w:r w:rsidR="00701A3D" w:rsidRPr="00922513">
        <w:rPr>
          <w:rFonts w:ascii="Times New Roman" w:hAnsi="Times New Roman"/>
          <w:sz w:val="24"/>
          <w:szCs w:val="24"/>
        </w:rPr>
        <w:fldChar w:fldCharType="separate"/>
      </w:r>
      <w:r w:rsidR="00162524">
        <w:rPr>
          <w:rFonts w:ascii="Times New Roman" w:hAnsi="Times New Roman"/>
          <w:noProof/>
          <w:sz w:val="24"/>
          <w:szCs w:val="24"/>
        </w:rPr>
        <w:t xml:space="preserve">(18, </w:t>
      </w:r>
      <w:r w:rsidR="00162524">
        <w:rPr>
          <w:rFonts w:ascii="Times New Roman" w:hAnsi="Times New Roman"/>
          <w:noProof/>
          <w:sz w:val="24"/>
          <w:szCs w:val="24"/>
        </w:rPr>
        <w:lastRenderedPageBreak/>
        <w:t>19)</w:t>
      </w:r>
      <w:r w:rsidR="00701A3D" w:rsidRPr="00922513">
        <w:rPr>
          <w:rFonts w:ascii="Times New Roman" w:hAnsi="Times New Roman"/>
          <w:sz w:val="24"/>
          <w:szCs w:val="24"/>
        </w:rPr>
        <w:fldChar w:fldCharType="end"/>
      </w:r>
      <w:r w:rsidR="00701A3D" w:rsidRPr="00922513">
        <w:rPr>
          <w:rFonts w:ascii="Times New Roman" w:hAnsi="Times New Roman"/>
          <w:sz w:val="24"/>
          <w:szCs w:val="24"/>
        </w:rPr>
        <w:t xml:space="preserve">, with depression predicting greater engagement in binge eating behaviours </w:t>
      </w:r>
      <w:r w:rsidR="00701A3D" w:rsidRPr="00922513">
        <w:rPr>
          <w:rFonts w:ascii="Times New Roman" w:hAnsi="Times New Roman"/>
          <w:sz w:val="24"/>
          <w:szCs w:val="24"/>
        </w:rPr>
        <w:fldChar w:fldCharType="begin">
          <w:fldData xml:space="preserve">PEVuZE5vdGU+PENpdGU+PEF1dGhvcj5QZXRlcnNvbjwvQXV0aG9yPjxZZWFyPjIwMTI8L1llYXI+
PFJlY051bT4xMjk5MTwvUmVjTnVtPjxEaXNwbGF5VGV4dD4oMSwgMjApPC9EaXNwbGF5VGV4dD48
cmVjb3JkPjxyZWMtbnVtYmVyPjEyOTkxPC9yZWMtbnVtYmVyPjxmb3JlaWduLWtleXM+PGtleSBh
cHA9IkVOIiBkYi1pZD0iOWY5ejBlMHg0OWV6ZXBlYXg5cjVmemY2OXNwYTl4dGUwZDIyIiB0aW1l
c3RhbXA9IjE2NjExMTY4MTkiPjEyOTkxPC9rZXk+PC9mb3JlaWduLWtleXM+PHJlZi10eXBlIG5h
bWU9IkpvdXJuYWwgQXJ0aWNsZSI+MTc8L3JlZi10eXBlPjxjb250cmlidXRvcnM+PGF1dGhvcnM+
PGF1dGhvcj5QZXRlcnNvbiwgUi4gRS48L2F1dGhvcj48YXV0aG9yPkxhdGVuZHJlc3NlLCBTLiBK
LjwvYXV0aG9yPjxhdXRob3I+QmFydGhvbG9tZSwgTC4gVC48L2F1dGhvcj48YXV0aG9yPldhcnJl
biwgQy4gUy48L2F1dGhvcj48YXV0aG9yPlJheW1vbmQsIE4uIEMuPC9hdXRob3I+PC9hdXRob3Jz
PjwvY29udHJpYnV0b3JzPjxhdXRoLWFkZHJlc3M+RGVwYXJ0bWVudCBvZiBIdW1hbiBhbmQgTW9s
ZWN1bGFyIEdlbmV0aWNzLCBWaXJnaW5pYSBDb21tb253ZWFsdGggVW5pdmVyc2l0eSwgUmljaG1v
bmQsIFZBIDIzMjk4LCBVU0EuPC9hdXRoLWFkZHJlc3M+PHRpdGxlcz48dGl0bGU+QmluZ2UgRWF0
aW5nIERpc29yZGVyIE1lZGlhdGVzIExpbmtzIGJldHdlZW4gU3ltcHRvbXMgb2YgRGVwcmVzc2lv
biwgQW54aWV0eSwgYW5kIENhbG9yaWMgSW50YWtlIGluIE92ZXJ3ZWlnaHQgYW5kIE9iZXNlIFdv
bWVuPC90aXRsZT48c2Vjb25kYXJ5LXRpdGxlPkogT2Jlczwvc2Vjb25kYXJ5LXRpdGxlPjwvdGl0
bGVzPjxwZXJpb2RpY2FsPjxmdWxsLXRpdGxlPkogT2JlczwvZnVsbC10aXRsZT48L3BlcmlvZGlj
YWw+PHBhZ2VzPjQwNzEwMzwvcGFnZXM+PHZvbHVtZT4yMDEyPC92b2x1bWU+PGVkaXRpb24+MjAx
Mi8wNy8xMTwvZWRpdGlvbj48ZGF0ZXM+PHllYXI+MjAxMjwveWVhcj48L2RhdGVzPjxpc2JuPjIw
OTAtMDcwOCAoUHJpbnQpJiN4RDsyMDkwLTA3MDg8L2lzYm4+PGFjY2Vzc2lvbi1udW0+MjI3Nzg5
MTc8L2FjY2Vzc2lvbi1udW0+PHVybHM+PC91cmxzPjxjdXN0b20yPlBNQzMzODU2Njc8L2N1c3Rv
bTI+PGVsZWN0cm9uaWMtcmVzb3VyY2UtbnVtPjEwLjExNTUvMjAxMi80MDcxMDM8L2VsZWN0cm9u
aWMtcmVzb3VyY2UtbnVtPjxyZW1vdGUtZGF0YWJhc2UtcHJvdmlkZXI+TkxNPC9yZW1vdGUtZGF0
YWJhc2UtcHJvdmlkZXI+PGxhbmd1YWdlPmVuZzwvbGFuZ3VhZ2U+PC9yZWNvcmQ+PC9DaXRlPjxD
aXRlPjxBdXRob3I+S25vcGggQmVyZzwvQXV0aG9yPjxZZWFyPjIwMTE8L1llYXI+PFJlY051bT4x
Mjk1MzwvUmVjTnVtPjxyZWNvcmQ+PHJlYy1udW1iZXI+MTI5NTM8L3JlYy1udW1iZXI+PGZvcmVp
Z24ta2V5cz48a2V5IGFwcD0iRU4iIGRiLWlkPSI5Zjl6MGUweDQ5ZXplcGVheDlyNWZ6ZjY5c3Bh
OXh0ZTBkMjIiIHRpbWVzdGFtcD0iMTY1ODQzNzQxNyI+MTI5NTM8L2tleT48L2ZvcmVpZ24ta2V5
cz48cmVmLXR5cGUgbmFtZT0iSm91cm5hbCBBcnRpY2xlIj4xNzwvcmVmLXR5cGU+PGNvbnRyaWJ1
dG9ycz48YXV0aG9ycz48YXV0aG9yPktub3BoIEJlcmcsIEMuPC9hdXRob3I+PGF1dGhvcj5Ub3Jn
ZXJzZW4sIEwuPC9hdXRob3I+PGF1dGhvcj5Wb24gSG9sbGUsIEEuPC9hdXRob3I+PGF1dGhvcj5I
YW1lciwgUi4gTS48L2F1dGhvcj48YXV0aG9yPkJ1bGlrLCBDLiBNLjwvYXV0aG9yPjxhdXRob3I+
UmVpY2hib3JuLUtqZW5uZXJ1ZCwgVC48L2F1dGhvcj48L2F1dGhvcnM+PC9jb250cmlidXRvcnM+
PGF1dGgtYWRkcmVzcz5EaXZpc2lvbiBvZiBNZW50YWwgSGVhbHRoLCBOb3J3ZWdpYW4gSW5zdGl0
dXRlIG9mIFB1YmxpYyBIZWFsdGgsIE9zbG8sIE5vcndheS4gQ2VjaWxpZS5Lbm9waC5CZXJnQGZo
aS5ubzwvYXV0aC1hZGRyZXNzPjx0aXRsZXM+PHRpdGxlPkZhY3RvcnMgYXNzb2NpYXRlZCB3aXRo
IGJpbmdlIGVhdGluZyBkaXNvcmRlciBpbiBwcmVnbmFuY3k8L3RpdGxlPjxzZWNvbmRhcnktdGl0
bGU+SW50IEogRWF0IERpc29yZDwvc2Vjb25kYXJ5LXRpdGxlPjwvdGl0bGVzPjxwZXJpb2RpY2Fs
PjxmdWxsLXRpdGxlPkludCBKIEVhdCBEaXNvcmQ8L2Z1bGwtdGl0bGU+PC9wZXJpb2RpY2FsPjxw
YWdlcz4xMjQtMzM8L3BhZ2VzPjx2b2x1bWU+NDQ8L3ZvbHVtZT48bnVtYmVyPjI8L251bWJlcj48
ZWRpdGlvbj4yMDEwLzAyLzA0PC9lZGl0aW9uPjxrZXl3b3Jkcz48a2V5d29yZD5BbnhpZXR5L2Vw
aWRlbWlvbG9neS9wc3ljaG9sb2d5PC9rZXl3b3JkPjxrZXl3b3JkPkJpbmdlLUVhdGluZyBEaXNv
cmRlci8qZGlhZ25vc2lzLyplcGlkZW1pb2xvZ3kvKnBzeWNob2xvZ3k8L2tleXdvcmQ+PGtleXdv
cmQ+Qm9keSBJbWFnZTwva2V5d29yZD48a2V5d29yZD5EZXByZXNzaW9uL2VwaWRlbWlvbG9neS9w
c3ljaG9sb2d5PC9rZXl3b3JkPjxrZXl3b3JkPkZlbWFsZTwva2V5d29yZD48a2V5d29yZD5IdW1h
bnM8L2tleXdvcmQ+PGtleXdvcmQ+SW5jaWRlbmNlPC9rZXl3b3JkPjxrZXl3b3JkPkxpZmUgQ2hh
bmdlIEV2ZW50czwva2V5d29yZD48a2V5d29yZD5QZXJzb25hbCBTYXRpc2ZhY3Rpb248L2tleXdv
cmQ+PGtleXdvcmQ+UHJlZ25hbmN5PC9rZXl3b3JkPjxrZXl3b3JkPlByZWduYW5jeSBDb21wbGlj
YXRpb25zL2RpYWdub3Npcy8qZXBpZGVtaW9sb2d5Lypwc3ljaG9sb2d5PC9rZXl3b3JkPjxrZXl3
b3JkPlJlZ3Jlc3Npb24gQW5hbHlzaXM8L2tleXdvcmQ+PGtleXdvcmQ+U2VsZiBDb25jZXB0PC9r
ZXl3b3JkPjxrZXl3b3JkPlNvY2lhbCBTdXBwb3J0PC9rZXl3b3JkPjxrZXl3b3JkPlN1cnZleXMg
YW5kIFF1ZXN0aW9ubmFpcmVzPC9rZXl3b3JkPjwva2V5d29yZHM+PGRhdGVzPjx5ZWFyPjIwMTE8
L3llYXI+PHB1Yi1kYXRlcz48ZGF0ZT5NYXI8L2RhdGU+PC9wdWItZGF0ZXM+PC9kYXRlcz48aXNi
bj4wMjc2LTM0NzggKFByaW50KSYjeEQ7MDI3Ni0zNDc4PC9pc2JuPjxhY2Nlc3Npb24tbnVtPjIw
MTI3OTM4PC9hY2Nlc3Npb24tbnVtPjx1cmxzPjwvdXJscz48Y3VzdG9tMj5QTUMyODg4NzAzPC9j
dXN0b20yPjxjdXN0b202Pk5JSE1TMTYzNDYwPC9jdXN0b202PjxlbGVjdHJvbmljLXJlc291cmNl
LW51bT4xMC4xMDAyL2VhdC4yMDc5NzwvZWxlY3Ryb25pYy1yZXNvdXJjZS1udW0+PHJlbW90ZS1k
YXRhYmFzZS1wcm92aWRlcj5OTE08L3JlbW90ZS1kYXRhYmFzZS1wcm92aWRlcj48bGFuZ3VhZ2U+
ZW5nPC9sYW5ndWFnZT48L3JlY29yZD48L0NpdGU+PC9FbmROb3RlPgB=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QZXRlcnNvbjwvQXV0aG9yPjxZZWFyPjIwMTI8L1llYXI+
PFJlY051bT4xMjk5MTwvUmVjTnVtPjxEaXNwbGF5VGV4dD4oMSwgMjApPC9EaXNwbGF5VGV4dD48
cmVjb3JkPjxyZWMtbnVtYmVyPjEyOTkxPC9yZWMtbnVtYmVyPjxmb3JlaWduLWtleXM+PGtleSBh
cHA9IkVOIiBkYi1pZD0iOWY5ejBlMHg0OWV6ZXBlYXg5cjVmemY2OXNwYTl4dGUwZDIyIiB0aW1l
c3RhbXA9IjE2NjExMTY4MTkiPjEyOTkxPC9rZXk+PC9mb3JlaWduLWtleXM+PHJlZi10eXBlIG5h
bWU9IkpvdXJuYWwgQXJ0aWNsZSI+MTc8L3JlZi10eXBlPjxjb250cmlidXRvcnM+PGF1dGhvcnM+
PGF1dGhvcj5QZXRlcnNvbiwgUi4gRS48L2F1dGhvcj48YXV0aG9yPkxhdGVuZHJlc3NlLCBTLiBK
LjwvYXV0aG9yPjxhdXRob3I+QmFydGhvbG9tZSwgTC4gVC48L2F1dGhvcj48YXV0aG9yPldhcnJl
biwgQy4gUy48L2F1dGhvcj48YXV0aG9yPlJheW1vbmQsIE4uIEMuPC9hdXRob3I+PC9hdXRob3Jz
PjwvY29udHJpYnV0b3JzPjxhdXRoLWFkZHJlc3M+RGVwYXJ0bWVudCBvZiBIdW1hbiBhbmQgTW9s
ZWN1bGFyIEdlbmV0aWNzLCBWaXJnaW5pYSBDb21tb253ZWFsdGggVW5pdmVyc2l0eSwgUmljaG1v
bmQsIFZBIDIzMjk4LCBVU0EuPC9hdXRoLWFkZHJlc3M+PHRpdGxlcz48dGl0bGU+QmluZ2UgRWF0
aW5nIERpc29yZGVyIE1lZGlhdGVzIExpbmtzIGJldHdlZW4gU3ltcHRvbXMgb2YgRGVwcmVzc2lv
biwgQW54aWV0eSwgYW5kIENhbG9yaWMgSW50YWtlIGluIE92ZXJ3ZWlnaHQgYW5kIE9iZXNlIFdv
bWVuPC90aXRsZT48c2Vjb25kYXJ5LXRpdGxlPkogT2Jlczwvc2Vjb25kYXJ5LXRpdGxlPjwvdGl0
bGVzPjxwZXJpb2RpY2FsPjxmdWxsLXRpdGxlPkogT2JlczwvZnVsbC10aXRsZT48L3BlcmlvZGlj
YWw+PHBhZ2VzPjQwNzEwMzwvcGFnZXM+PHZvbHVtZT4yMDEyPC92b2x1bWU+PGVkaXRpb24+MjAx
Mi8wNy8xMTwvZWRpdGlvbj48ZGF0ZXM+PHllYXI+MjAxMjwveWVhcj48L2RhdGVzPjxpc2JuPjIw
OTAtMDcwOCAoUHJpbnQpJiN4RDsyMDkwLTA3MDg8L2lzYm4+PGFjY2Vzc2lvbi1udW0+MjI3Nzg5
MTc8L2FjY2Vzc2lvbi1udW0+PHVybHM+PC91cmxzPjxjdXN0b20yPlBNQzMzODU2Njc8L2N1c3Rv
bTI+PGVsZWN0cm9uaWMtcmVzb3VyY2UtbnVtPjEwLjExNTUvMjAxMi80MDcxMDM8L2VsZWN0cm9u
aWMtcmVzb3VyY2UtbnVtPjxyZW1vdGUtZGF0YWJhc2UtcHJvdmlkZXI+TkxNPC9yZW1vdGUtZGF0
YWJhc2UtcHJvdmlkZXI+PGxhbmd1YWdlPmVuZzwvbGFuZ3VhZ2U+PC9yZWNvcmQ+PC9DaXRlPjxD
aXRlPjxBdXRob3I+S25vcGggQmVyZzwvQXV0aG9yPjxZZWFyPjIwMTE8L1llYXI+PFJlY051bT4x
Mjk1MzwvUmVjTnVtPjxyZWNvcmQ+PHJlYy1udW1iZXI+MTI5NTM8L3JlYy1udW1iZXI+PGZvcmVp
Z24ta2V5cz48a2V5IGFwcD0iRU4iIGRiLWlkPSI5Zjl6MGUweDQ5ZXplcGVheDlyNWZ6ZjY5c3Bh
OXh0ZTBkMjIiIHRpbWVzdGFtcD0iMTY1ODQzNzQxNyI+MTI5NTM8L2tleT48L2ZvcmVpZ24ta2V5
cz48cmVmLXR5cGUgbmFtZT0iSm91cm5hbCBBcnRpY2xlIj4xNzwvcmVmLXR5cGU+PGNvbnRyaWJ1
dG9ycz48YXV0aG9ycz48YXV0aG9yPktub3BoIEJlcmcsIEMuPC9hdXRob3I+PGF1dGhvcj5Ub3Jn
ZXJzZW4sIEwuPC9hdXRob3I+PGF1dGhvcj5Wb24gSG9sbGUsIEEuPC9hdXRob3I+PGF1dGhvcj5I
YW1lciwgUi4gTS48L2F1dGhvcj48YXV0aG9yPkJ1bGlrLCBDLiBNLjwvYXV0aG9yPjxhdXRob3I+
UmVpY2hib3JuLUtqZW5uZXJ1ZCwgVC48L2F1dGhvcj48L2F1dGhvcnM+PC9jb250cmlidXRvcnM+
PGF1dGgtYWRkcmVzcz5EaXZpc2lvbiBvZiBNZW50YWwgSGVhbHRoLCBOb3J3ZWdpYW4gSW5zdGl0
dXRlIG9mIFB1YmxpYyBIZWFsdGgsIE9zbG8sIE5vcndheS4gQ2VjaWxpZS5Lbm9waC5CZXJnQGZo
aS5ubzwvYXV0aC1hZGRyZXNzPjx0aXRsZXM+PHRpdGxlPkZhY3RvcnMgYXNzb2NpYXRlZCB3aXRo
IGJpbmdlIGVhdGluZyBkaXNvcmRlciBpbiBwcmVnbmFuY3k8L3RpdGxlPjxzZWNvbmRhcnktdGl0
bGU+SW50IEogRWF0IERpc29yZDwvc2Vjb25kYXJ5LXRpdGxlPjwvdGl0bGVzPjxwZXJpb2RpY2Fs
PjxmdWxsLXRpdGxlPkludCBKIEVhdCBEaXNvcmQ8L2Z1bGwtdGl0bGU+PC9wZXJpb2RpY2FsPjxw
YWdlcz4xMjQtMzM8L3BhZ2VzPjx2b2x1bWU+NDQ8L3ZvbHVtZT48bnVtYmVyPjI8L251bWJlcj48
ZWRpdGlvbj4yMDEwLzAyLzA0PC9lZGl0aW9uPjxrZXl3b3Jkcz48a2V5d29yZD5BbnhpZXR5L2Vw
aWRlbWlvbG9neS9wc3ljaG9sb2d5PC9rZXl3b3JkPjxrZXl3b3JkPkJpbmdlLUVhdGluZyBEaXNv
cmRlci8qZGlhZ25vc2lzLyplcGlkZW1pb2xvZ3kvKnBzeWNob2xvZ3k8L2tleXdvcmQ+PGtleXdv
cmQ+Qm9keSBJbWFnZTwva2V5d29yZD48a2V5d29yZD5EZXByZXNzaW9uL2VwaWRlbWlvbG9neS9w
c3ljaG9sb2d5PC9rZXl3b3JkPjxrZXl3b3JkPkZlbWFsZTwva2V5d29yZD48a2V5d29yZD5IdW1h
bnM8L2tleXdvcmQ+PGtleXdvcmQ+SW5jaWRlbmNlPC9rZXl3b3JkPjxrZXl3b3JkPkxpZmUgQ2hh
bmdlIEV2ZW50czwva2V5d29yZD48a2V5d29yZD5QZXJzb25hbCBTYXRpc2ZhY3Rpb248L2tleXdv
cmQ+PGtleXdvcmQ+UHJlZ25hbmN5PC9rZXl3b3JkPjxrZXl3b3JkPlByZWduYW5jeSBDb21wbGlj
YXRpb25zL2RpYWdub3Npcy8qZXBpZGVtaW9sb2d5Lypwc3ljaG9sb2d5PC9rZXl3b3JkPjxrZXl3
b3JkPlJlZ3Jlc3Npb24gQW5hbHlzaXM8L2tleXdvcmQ+PGtleXdvcmQ+U2VsZiBDb25jZXB0PC9r
ZXl3b3JkPjxrZXl3b3JkPlNvY2lhbCBTdXBwb3J0PC9rZXl3b3JkPjxrZXl3b3JkPlN1cnZleXMg
YW5kIFF1ZXN0aW9ubmFpcmVzPC9rZXl3b3JkPjwva2V5d29yZHM+PGRhdGVzPjx5ZWFyPjIwMTE8
L3llYXI+PHB1Yi1kYXRlcz48ZGF0ZT5NYXI8L2RhdGU+PC9wdWItZGF0ZXM+PC9kYXRlcz48aXNi
bj4wMjc2LTM0NzggKFByaW50KSYjeEQ7MDI3Ni0zNDc4PC9pc2JuPjxhY2Nlc3Npb24tbnVtPjIw
MTI3OTM4PC9hY2Nlc3Npb24tbnVtPjx1cmxzPjwvdXJscz48Y3VzdG9tMj5QTUMyODg4NzAzPC9j
dXN0b20yPjxjdXN0b202Pk5JSE1TMTYzNDYwPC9jdXN0b202PjxlbGVjdHJvbmljLXJlc291cmNl
LW51bT4xMC4xMDAyL2VhdC4yMDc5NzwvZWxlY3Ryb25pYy1yZXNvdXJjZS1udW0+PHJlbW90ZS1k
YXRhYmFzZS1wcm92aWRlcj5OTE08L3JlbW90ZS1kYXRhYmFzZS1wcm92aWRlcj48bGFuZ3VhZ2U+
ZW5nPC9sYW5ndWFnZT48L3JlY29yZD48L0NpdGU+PC9FbmROb3RlPgB=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701A3D" w:rsidRPr="00922513">
        <w:rPr>
          <w:rFonts w:ascii="Times New Roman" w:hAnsi="Times New Roman"/>
          <w:sz w:val="24"/>
          <w:szCs w:val="24"/>
        </w:rPr>
      </w:r>
      <w:r w:rsidR="00701A3D" w:rsidRPr="00922513">
        <w:rPr>
          <w:rFonts w:ascii="Times New Roman" w:hAnsi="Times New Roman"/>
          <w:sz w:val="24"/>
          <w:szCs w:val="24"/>
        </w:rPr>
        <w:fldChar w:fldCharType="separate"/>
      </w:r>
      <w:r w:rsidR="00162524">
        <w:rPr>
          <w:rFonts w:ascii="Times New Roman" w:hAnsi="Times New Roman"/>
          <w:noProof/>
          <w:sz w:val="24"/>
          <w:szCs w:val="24"/>
        </w:rPr>
        <w:t>(1, 20)</w:t>
      </w:r>
      <w:r w:rsidR="00701A3D" w:rsidRPr="00922513">
        <w:rPr>
          <w:rFonts w:ascii="Times New Roman" w:hAnsi="Times New Roman"/>
          <w:sz w:val="24"/>
          <w:szCs w:val="24"/>
        </w:rPr>
        <w:fldChar w:fldCharType="end"/>
      </w:r>
      <w:r w:rsidR="00701A3D" w:rsidRPr="00922513">
        <w:rPr>
          <w:rFonts w:ascii="Times New Roman" w:hAnsi="Times New Roman"/>
          <w:sz w:val="24"/>
          <w:szCs w:val="24"/>
        </w:rPr>
        <w:t>.</w:t>
      </w:r>
      <w:r w:rsidR="00E256C1" w:rsidRPr="00922513">
        <w:rPr>
          <w:rFonts w:ascii="Times New Roman" w:hAnsi="Times New Roman"/>
          <w:sz w:val="24"/>
          <w:szCs w:val="24"/>
        </w:rPr>
        <w:t xml:space="preserve"> Given how </w:t>
      </w:r>
      <w:r w:rsidR="00B652FC" w:rsidRPr="00922513">
        <w:rPr>
          <w:rFonts w:ascii="Times New Roman" w:hAnsi="Times New Roman"/>
          <w:sz w:val="24"/>
          <w:szCs w:val="24"/>
        </w:rPr>
        <w:t xml:space="preserve">up to </w:t>
      </w:r>
      <w:r w:rsidR="00E256C1" w:rsidRPr="00922513">
        <w:rPr>
          <w:rFonts w:ascii="Times New Roman" w:hAnsi="Times New Roman"/>
          <w:sz w:val="24"/>
          <w:szCs w:val="24"/>
        </w:rPr>
        <w:t>21.7% of women are estimated to suffer with depression during pregnancy</w:t>
      </w:r>
      <w:r w:rsidR="00F949C6" w:rsidRPr="00922513">
        <w:rPr>
          <w:rFonts w:ascii="Times New Roman" w:hAnsi="Times New Roman"/>
          <w:sz w:val="24"/>
          <w:szCs w:val="24"/>
        </w:rPr>
        <w:t xml:space="preserve"> </w:t>
      </w:r>
      <w:r w:rsidR="00B652FC"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Ortega&lt;/Author&gt;&lt;Year&gt;2001&lt;/Year&gt;&lt;RecNum&gt;60&lt;/RecNum&gt;&lt;DisplayText&gt;(21, 22)&lt;/DisplayText&gt;&lt;record&gt;&lt;rec-number&gt;60&lt;/rec-number&gt;&lt;foreign-keys&gt;&lt;key app="EN" db-id="sfw2fawx8zx598evwvkp5rvcatt5xpzzx0sp" timestamp="1729154788"&gt;60&lt;/key&gt;&lt;/foreign-keys&gt;&lt;ref-type name="Journal Article"&gt;17&lt;/ref-type&gt;&lt;contributors&gt;&lt;authors&gt;&lt;author&gt;Ortega, Lucía&lt;/author&gt;&lt;author&gt;Lartigue, Teresa&lt;/author&gt;&lt;author&gt;Figueroa, María Elena&lt;/author&gt;&lt;/authors&gt;&lt;/contributors&gt;&lt;titles&gt;&lt;title&gt;Prevalencia de depresión, a través de la Escala de Depresión Perinatal de Edinburgh (EPDS), en una muestra de mujeres mexicanas embarazadas&lt;/title&gt;&lt;secondary-title&gt;Perinatología y Reproducción Humana&lt;/secondary-title&gt;&lt;/titles&gt;&lt;periodical&gt;&lt;full-title&gt;Perinatología y Reproducción Humana&lt;/full-title&gt;&lt;/periodical&gt;&lt;pages&gt;11-20&lt;/pages&gt;&lt;volume&gt;15&lt;/volume&gt;&lt;number&gt;1&lt;/number&gt;&lt;dates&gt;&lt;year&gt;2001&lt;/year&gt;&lt;/dates&gt;&lt;isbn&gt;0187-5337&lt;/isbn&gt;&lt;urls&gt;&lt;/urls&gt;&lt;/record&gt;&lt;/Cite&gt;&lt;Cite&gt;&lt;Author&gt;Ashley&lt;/Author&gt;&lt;Year&gt;2016&lt;/Year&gt;&lt;RecNum&gt;61&lt;/RecNum&gt;&lt;record&gt;&lt;rec-number&gt;61&lt;/rec-number&gt;&lt;foreign-keys&gt;&lt;key app="EN" db-id="sfw2fawx8zx598evwvkp5rvcatt5xpzzx0sp" timestamp="1729154875"&gt;61&lt;/key&gt;&lt;/foreign-keys&gt;&lt;ref-type name="Journal Article"&gt;17&lt;/ref-type&gt;&lt;contributors&gt;&lt;authors&gt;&lt;author&gt;Ashley, June M.&lt;/author&gt;&lt;author&gt;Harper, Bridgette D.&lt;/author&gt;&lt;author&gt;Arms-Chavez, Clarissa J.&lt;/author&gt;&lt;author&gt;LoBello, Steven G.&lt;/author&gt;&lt;/authors&gt;&lt;/contributors&gt;&lt;titles&gt;&lt;title&gt;Estimated prevalence of antenatal depression in the US population&lt;/title&gt;&lt;secondary-title&gt;Archives of Women&amp;apos;s Mental Health&lt;/secondary-title&gt;&lt;/titles&gt;&lt;periodical&gt;&lt;full-title&gt;Archives of women&amp;apos;s mental health&lt;/full-title&gt;&lt;/periodical&gt;&lt;pages&gt;395-400&lt;/pages&gt;&lt;volume&gt;19&lt;/volume&gt;&lt;number&gt;2&lt;/number&gt;&lt;dates&gt;&lt;year&gt;2016&lt;/year&gt;&lt;pub-dates&gt;&lt;date&gt;2016/04/01&lt;/date&gt;&lt;/pub-dates&gt;&lt;/dates&gt;&lt;isbn&gt;1435-1102&lt;/isbn&gt;&lt;urls&gt;&lt;related-urls&gt;&lt;url&gt;https://doi.org/10.1007/s00737-015-0593-1&lt;/url&gt;&lt;/related-urls&gt;&lt;/urls&gt;&lt;electronic-resource-num&gt;10.1007/s00737-015-0593-1&lt;/electronic-resource-num&gt;&lt;/record&gt;&lt;/Cite&gt;&lt;/EndNote&gt;</w:instrText>
      </w:r>
      <w:r w:rsidR="00B652FC" w:rsidRPr="00922513">
        <w:rPr>
          <w:rFonts w:ascii="Times New Roman" w:hAnsi="Times New Roman"/>
          <w:sz w:val="24"/>
          <w:szCs w:val="24"/>
        </w:rPr>
        <w:fldChar w:fldCharType="separate"/>
      </w:r>
      <w:r w:rsidR="00162524">
        <w:rPr>
          <w:rFonts w:ascii="Times New Roman" w:hAnsi="Times New Roman"/>
          <w:noProof/>
          <w:sz w:val="24"/>
          <w:szCs w:val="24"/>
        </w:rPr>
        <w:t>(21, 22)</w:t>
      </w:r>
      <w:r w:rsidR="00B652FC" w:rsidRPr="00922513">
        <w:rPr>
          <w:rFonts w:ascii="Times New Roman" w:hAnsi="Times New Roman"/>
          <w:sz w:val="24"/>
          <w:szCs w:val="24"/>
        </w:rPr>
        <w:fldChar w:fldCharType="end"/>
      </w:r>
      <w:r w:rsidR="00E256C1" w:rsidRPr="00922513">
        <w:rPr>
          <w:rFonts w:ascii="Times New Roman" w:hAnsi="Times New Roman"/>
          <w:sz w:val="24"/>
          <w:szCs w:val="24"/>
        </w:rPr>
        <w:t xml:space="preserve">, no research has examined </w:t>
      </w:r>
      <w:proofErr w:type="spellStart"/>
      <w:r w:rsidR="00E256C1" w:rsidRPr="00922513">
        <w:rPr>
          <w:rFonts w:ascii="Times New Roman" w:hAnsi="Times New Roman"/>
          <w:sz w:val="24"/>
          <w:szCs w:val="24"/>
        </w:rPr>
        <w:t>it’s</w:t>
      </w:r>
      <w:proofErr w:type="spellEnd"/>
      <w:r w:rsidR="00E256C1" w:rsidRPr="00922513">
        <w:rPr>
          <w:rFonts w:ascii="Times New Roman" w:hAnsi="Times New Roman"/>
          <w:sz w:val="24"/>
          <w:szCs w:val="24"/>
        </w:rPr>
        <w:t xml:space="preserve"> association with BED</w:t>
      </w:r>
      <w:r w:rsidR="00565D0D" w:rsidRPr="00922513">
        <w:rPr>
          <w:rFonts w:ascii="Times New Roman" w:hAnsi="Times New Roman"/>
          <w:sz w:val="24"/>
          <w:szCs w:val="24"/>
        </w:rPr>
        <w:t xml:space="preserve"> throughout </w:t>
      </w:r>
      <w:r w:rsidR="00C07DA8" w:rsidRPr="00922513">
        <w:rPr>
          <w:rFonts w:ascii="Times New Roman" w:hAnsi="Times New Roman"/>
          <w:sz w:val="24"/>
          <w:szCs w:val="24"/>
        </w:rPr>
        <w:t>pregnancy.</w:t>
      </w:r>
      <w:r w:rsidR="00565D0D" w:rsidRPr="00922513">
        <w:rPr>
          <w:rFonts w:ascii="Times New Roman" w:hAnsi="Times New Roman"/>
          <w:sz w:val="24"/>
          <w:szCs w:val="24"/>
        </w:rPr>
        <w:t xml:space="preserve"> </w:t>
      </w:r>
    </w:p>
    <w:p w14:paraId="77B4DB87" w14:textId="33E9DF9F" w:rsidR="00536F0B" w:rsidRPr="00922513" w:rsidRDefault="00701A3D" w:rsidP="000841EF">
      <w:pPr>
        <w:spacing w:line="480" w:lineRule="auto"/>
        <w:rPr>
          <w:rFonts w:ascii="Times New Roman" w:hAnsi="Times New Roman"/>
          <w:sz w:val="24"/>
          <w:szCs w:val="24"/>
        </w:rPr>
      </w:pPr>
      <w:r w:rsidRPr="00922513">
        <w:rPr>
          <w:rFonts w:ascii="Times New Roman" w:hAnsi="Times New Roman"/>
          <w:sz w:val="24"/>
          <w:szCs w:val="24"/>
        </w:rPr>
        <w:t xml:space="preserve">  </w:t>
      </w:r>
      <w:r w:rsidR="00B334B0" w:rsidRPr="00922513">
        <w:rPr>
          <w:rFonts w:ascii="Times New Roman" w:hAnsi="Times New Roman"/>
          <w:sz w:val="24"/>
          <w:szCs w:val="24"/>
        </w:rPr>
        <w:t>A</w:t>
      </w:r>
      <w:r w:rsidRPr="00922513">
        <w:rPr>
          <w:rFonts w:ascii="Times New Roman" w:hAnsi="Times New Roman"/>
          <w:sz w:val="24"/>
          <w:szCs w:val="24"/>
        </w:rPr>
        <w:t xml:space="preserve"> growing body of evidence supports the presence of an association between binge eating behaviours, gestational weight gain</w:t>
      </w:r>
      <w:r w:rsidR="00D604F4" w:rsidRPr="00922513">
        <w:rPr>
          <w:rFonts w:ascii="Times New Roman" w:hAnsi="Times New Roman"/>
          <w:sz w:val="24"/>
          <w:szCs w:val="24"/>
        </w:rPr>
        <w:t xml:space="preserve"> (GWG)</w:t>
      </w:r>
      <w:r w:rsidRPr="00922513">
        <w:rPr>
          <w:rFonts w:ascii="Times New Roman" w:hAnsi="Times New Roman"/>
          <w:sz w:val="24"/>
          <w:szCs w:val="24"/>
        </w:rPr>
        <w:t xml:space="preserve"> and birth outcomes </w:t>
      </w:r>
      <w:r w:rsidRPr="00922513">
        <w:rPr>
          <w:rFonts w:ascii="Times New Roman" w:hAnsi="Times New Roman"/>
          <w:sz w:val="24"/>
          <w:szCs w:val="24"/>
        </w:rPr>
        <w:fldChar w:fldCharType="begin">
          <w:fldData xml:space="preserve">PEVuZE5vdGU+PENpdGU+PEF1dGhvcj5NaWNhbGk8L0F1dGhvcj48WWVhcj4yMDE4PC9ZZWFyPjxS
ZWNOdW0+MTI5Njk8L1JlY051bT48RGlzcGxheVRleHQ+KDIzLTI1KTwvRGlzcGxheVRleHQ+PHJl
Y29yZD48cmVjLW51bWJlcj4xMjk2OTwvcmVjLW51bWJlcj48Zm9yZWlnbi1rZXlzPjxrZXkgYXBw
PSJFTiIgZGItaWQ9IjlmOXowZTB4NDllemVwZWF4OXI1ZnpmNjlzcGE5eHRlMGQyMiIgdGltZXN0
YW1wPSIxNjU4NDc1MjM2Ij4xMjk2OTwva2V5PjwvZm9yZWlnbi1rZXlzPjxyZWYtdHlwZSBuYW1l
PSJKb3VybmFsIEFydGljbGUiPjE3PC9yZWYtdHlwZT48Y29udHJpYnV0b3JzPjxhdXRob3JzPjxh
dXRob3I+TWljYWxpLCBOYWRpYTwvYXV0aG9yPjxhdXRob3I+QWwgRXNzaW1paSwgSGF5YTwvYXV0
aG9yPjxhdXRob3I+RmllbGQsIEFsaXNvbiBFPC9hdXRob3I+PGF1dGhvcj5UcmVhc3VyZSwgSmFu
ZXQ8L2F1dGhvcj48L2F1dGhvcnM+PC9jb250cmlidXRvcnM+PHRpdGxlcz48dGl0bGU+UHJlZ25h
bmN5IGxvc3Mgb2YgY29udHJvbCBvdmVyIGVhdGluZzogYSBsb25naXR1ZGluYWwgc3R1ZHkgb2Yg
bWF0ZXJuYWwgYW5kIGNoaWxkIG91dGNvbWVzPC90aXRsZT48c2Vjb25kYXJ5LXRpdGxlPlRoZSBB
bWVyaWNhbiBKb3VybmFsIG9mIENsaW5pY2FsIE51dHJpdGlvbjwvc2Vjb25kYXJ5LXRpdGxlPjwv
dGl0bGVzPjxwZXJpb2RpY2FsPjxmdWxsLXRpdGxlPlRoZSBBbWVyaWNhbiBKb3VybmFsIE9mIENs
aW5pY2FsIE51dHJpdGlvbjwvZnVsbC10aXRsZT48L3BlcmlvZGljYWw+PHBhZ2VzPjEwMS0xMDc8
L3BhZ2VzPjx2b2x1bWU+MTA4PC92b2x1bWU+PG51bWJlcj4xPC9udW1iZXI+PGRhdGVzPjx5ZWFy
PjIwMTg8L3llYXI+PC9kYXRlcz48aXNibj4wMDAyLTkxNjU8L2lzYm4+PHVybHM+PHJlbGF0ZWQt
dXJscz48dXJsPmh0dHBzOi8vZG9pLm9yZy8xMC4xMDkzL2FqY24vbnF5MDQwPC91cmw+PC9yZWxh
dGVkLXVybHM+PC91cmxzPjxlbGVjdHJvbmljLXJlc291cmNlLW51bT4xMC4xMDkzL2FqY24vbnF5
MDQwPC9lbGVjdHJvbmljLXJlc291cmNlLW51bT48YWNjZXNzLWRhdGU+Ny8yMi8yMDIyPC9hY2Nl
c3MtZGF0ZT48L3JlY29yZD48L0NpdGU+PENpdGU+PEF1dGhvcj5MZXZpbmU8L0F1dGhvcj48WWVh
cj4yMDIyPC9ZZWFyPjxSZWNOdW0+MTI5NzA8L1JlY051bT48cmVjb3JkPjxyZWMtbnVtYmVyPjEy
OTcwPC9yZWMtbnVtYmVyPjxmb3JlaWduLWtleXM+PGtleSBhcHA9IkVOIiBkYi1pZD0iOWY5ejBl
MHg0OWV6ZXBlYXg5cjVmemY2OXNwYTl4dGUwZDIyIiB0aW1lc3RhbXA9IjE2NTg0NzU1ODUiPjEy
OTcwPC9rZXk+PC9mb3JlaWduLWtleXM+PHJlZi10eXBlIG5hbWU9IkpvdXJuYWwgQXJ0aWNsZSI+
MTc8L3JlZi10eXBlPjxjb250cmlidXRvcnM+PGF1dGhvcnM+PGF1dGhvcj5MZXZpbmUsIE1pY2hl
bGU8L2F1dGhvcj48YXV0aG9yPkVtZXJ5LCBSZWJlY2NhIEw8L2F1dGhvcj48YXV0aG9yPkNvbmxv
biwgUmFjaGVsPC9hdXRob3I+PGF1dGhvcj5HcmFjZSwgSmVubmlmZXI8L2F1dGhvcj48YXV0aG9y
PlN3ZWVueSwgR2luYSBNPC9hdXRob3I+PGF1dGhvcj5XYW5nLCBCYW5nPC9hdXRob3I+PGF1dGhv
cj5DaGVuZywgWXU8L2F1dGhvcj48L2F1dGhvcnM+PC9jb250cmlidXRvcnM+PHRpdGxlcz48dGl0
bGU+TG9zcyBvZiBDb250cm9sIEVhdGluZyBEdXJpbmcgUHJlZ25hbmN5IGlzIEFzc29jaWF0ZWQg
V2l0aCBFeGNlc3NpdmUgR2VzdGF0aW9uYWwgV2VpZ2h0IEdhaW4gQW1vbmcgSW5kaXZpZHVhbHMg
V2l0aCBPdmVyd2VpZ2h0IGFuZCBPYmVzaXR5PC90aXRsZT48L3RpdGxlcz48ZGF0ZXM+PHllYXI+
MjAyMjwveWVhcj48L2RhdGVzPjx1cmxzPjwvdXJscz48L3JlY29yZD48L0NpdGU+PENpdGU+PEF1
dGhvcj5Eb25vZnJ5PC9BdXRob3I+PFllYXI+MjAyMTwvWWVhcj48UmVjTnVtPjEyOTcyPC9SZWNO
dW0+PHJlY29yZD48cmVjLW51bWJlcj4xMjk3MjwvcmVjLW51bWJlcj48Zm9yZWlnbi1rZXlzPjxr
ZXkgYXBwPSJFTiIgZGItaWQ9IjlmOXowZTB4NDllemVwZWF4OXI1ZnpmNjlzcGE5eHRlMGQyMiIg
dGltZXN0YW1wPSIxNjU4NDc2MTQ5Ij4xMjk3Mjwva2V5PjwvZm9yZWlnbi1rZXlzPjxyZWYtdHlw
ZSBuYW1lPSJKb3VybmFsIEFydGljbGUiPjE3PC9yZWYtdHlwZT48Y29udHJpYnV0b3JzPjxhdXRo
b3JzPjxhdXRob3I+RG9ub2ZyeSwgUy4gRC48L2F1dGhvcj48YXV0aG9yPkVtZXJ5LCBSLiBMLjwv
YXV0aG9yPjxhdXRob3I+S29sa28gQ29ubG9uLCBSLiBQLjwvYXV0aG9yPjxhdXRob3I+R2VybWVy
b3RoLCBMLiBKLjwvYXV0aG9yPjxhdXRob3I+V2FuZywgQi48L2F1dGhvcj48YXV0aG9yPkNoZW5n
LCBZLjwvYXV0aG9yPjxhdXRob3I+TGV2aW5lLCBNLiBELjwvYXV0aG9yPjwvYXV0aG9ycz48L2Nv
bnRyaWJ1dG9ycz48YXV0aC1hZGRyZXNzPkRlcGFydG1lbnQgb2YgUHN5Y2hpYXRyeSwgVW5pdmVy
c2l0eSBvZiBQaXR0c2J1cmdoIFNjaG9vbCBvZiBNZWRpY2luZSwgUGl0dHNidXJnaCwgUGVubnN5
bHZhbmlhLCBVU0EuJiN4RDtEZXBhcnRtZW50IG9mIFBzeWNob2xvZ3ksIFVuaXZlcnNpdHkgb2Yg
UGl0dHNidXJnaCwgUGl0dHNidXJnaCwgUGVubnN5bHZhbmlhLCBVU0EuJiN4RDtEaXZpc2lvbiBv
ZiBFcGlkZW1pb2xvZ3kgYW5kIENvbW11bml0eSBIZWFsdGgsIFVuaXZlcnNpdHkgb2YgTWlubmVz
b3RhLCBNaW5uZWFwb2xpcywgTWlubmVzb3RhLCBVU0EuJiN4RDtEZXBhcnRtZW50IG9mIFN0YXRp
c3RpY3MsIFVuaXZlcnNpdHkgb2YgUGl0dHNidXJnaCwgUGl0dHNidXJnaCwgUGVubnN5bHZhbmlh
LCBVU0EuJiN4RDtEZXBhcnRtZW50IG9mIEJpb3N0YXRpc3RpY3MsIFVuaXZlcnNpdHkgb2YgUGl0
dHNidXJnaCwgUGl0dHNidXJnaCwgUGVubnN5bHZhbmlhLCBVU0EuJiN4RDtEZXBhcnRtZW50IG9m
IE9ic3RldHJpY3MsIEd5bmVjb2xvZ3ksIGFuZCBSZXByb2R1Y3RpdmUgU2NpZW5jZXMsIFVuaXZl
cnNpdHkgb2YgUGl0dHNidXJnaCwgUGl0dHNidXJnaCwgUGVubnN5bHZhbmlhLCBVU0EuPC9hdXRo
LWFkZHJlc3M+PHRpdGxlcz48dGl0bGU+RG9jdW1lbnRpbmcgdGhlIGNvdXJzZSBvZiBsb3NzIG9m
IGNvbnRyb2wgb3ZlciBlYXRpbmcgcHJpb3IgdG8sIGR1cmluZyBhbmQgYWZ0ZXIgcHJlZ25hbmN5
IGFtb25nIHdvbWVuIHdpdGggcHJlLXByZWduYW5jeSBvdmVyd2VpZ2h0IGFuZCBvYmVzaXR5PC90
aXRsZT48c2Vjb25kYXJ5LXRpdGxlPkludCBKIEVhdCBEaXNvcmQ8L3NlY29uZGFyeS10aXRsZT48
L3RpdGxlcz48cGVyaW9kaWNhbD48ZnVsbC10aXRsZT5JbnQgSiBFYXQgRGlzb3JkPC9mdWxsLXRp
dGxlPjwvcGVyaW9kaWNhbD48cGFnZXM+NjMzLTYzODwvcGFnZXM+PHZvbHVtZT41NDwvdm9sdW1l
PjxudW1iZXI+NDwvbnVtYmVyPjxlZGl0aW9uPjIwMjAvMTIvMjk8L2VkaXRpb24+PGtleXdvcmRz
PjxrZXl3b3JkPkZlZWRpbmcgQmVoYXZpb3I8L2tleXdvcmQ+PGtleXdvcmQ+RmVtYWxlPC9rZXl3
b3JkPjxrZXl3b3JkPkh1bWFuczwva2V5d29yZD48a2V5d29yZD5IeXBlcnBoYWdpYTwva2V5d29y
ZD48a2V5d29yZD4qT2Jlc2l0eS9kaWFnbm9zaXMvZXBpZGVtaW9sb2d5PC9rZXl3b3JkPjxrZXl3
b3JkPipPdmVyd2VpZ2h0L2VwaWRlbWlvbG9neTwva2V5d29yZD48a2V5d29yZD5QcmVnbmFuY3k8
L2tleXdvcmQ+PGtleXdvcmQ+UmV0cm9zcGVjdGl2ZSBTdHVkaWVzPC9rZXl3b3JkPjxrZXl3b3Jk
PiphYmVycmFudCBlYXRpbmc8L2tleXdvcmQ+PGtleXdvcmQ+KmxvbmdpdHVkaW5hbDwva2V5d29y
ZD48a2V5d29yZD4qbG9zcyBvZiBjb250cm9sIGVhdGluZzwva2V5d29yZD48a2V5d29yZD4qb2Jl
c2l0eTwva2V5d29yZD48a2V5d29yZD4qb3ZlcndlaWdodDwva2V5d29yZD48a2V5d29yZD4qcG9z
dHBhcnR1bTwva2V5d29yZD48a2V5d29yZD4qcHJlZ25hbmN5PC9rZXl3b3JkPjwva2V5d29yZHM+
PGRhdGVzPjx5ZWFyPjIwMjE8L3llYXI+PHB1Yi1kYXRlcz48ZGF0ZT5BcHI8L2RhdGU+PC9wdWIt
ZGF0ZXM+PC9kYXRlcz48aXNibj4wMjc2LTM0NzggKFByaW50KSYjeEQ7MDI3Ni0zNDc4PC9pc2Ju
PjxhY2Nlc3Npb24tbnVtPjMzMzY4NDMzPC9hY2Nlc3Npb24tbnVtPjx1cmxzPjwvdXJscz48Y3Vz
dG9tMj5QTUM4NTYxNzQ1PC9jdXN0b20yPjxjdXN0b202Pk5JSE1TMTc0Njg1NjwvY3VzdG9tNj48
ZWxlY3Ryb25pYy1yZXNvdXJjZS1udW0+MTAuMTAwMi9lYXQuMjM0NTQ8L2VsZWN0cm9uaWMtcmVz
b3VyY2UtbnVtPjxyZW1vdGUtZGF0YWJhc2UtcHJvdmlkZXI+TkxNPC9yZW1vdGUtZGF0YWJhc2Ut
cHJvdmlkZXI+PGxhbmd1YWdlPmVuZzwvbGFuZ3VhZ2U+PC9yZWNvcmQ+PC9DaXRlPjwvRW5kTm90
ZT5=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NaWNhbGk8L0F1dGhvcj48WWVhcj4yMDE4PC9ZZWFyPjxS
ZWNOdW0+MTI5Njk8L1JlY051bT48RGlzcGxheVRleHQ+KDIzLTI1KTwvRGlzcGxheVRleHQ+PHJl
Y29yZD48cmVjLW51bWJlcj4xMjk2OTwvcmVjLW51bWJlcj48Zm9yZWlnbi1rZXlzPjxrZXkgYXBw
PSJFTiIgZGItaWQ9IjlmOXowZTB4NDllemVwZWF4OXI1ZnpmNjlzcGE5eHRlMGQyMiIgdGltZXN0
YW1wPSIxNjU4NDc1MjM2Ij4xMjk2OTwva2V5PjwvZm9yZWlnbi1rZXlzPjxyZWYtdHlwZSBuYW1l
PSJKb3VybmFsIEFydGljbGUiPjE3PC9yZWYtdHlwZT48Y29udHJpYnV0b3JzPjxhdXRob3JzPjxh
dXRob3I+TWljYWxpLCBOYWRpYTwvYXV0aG9yPjxhdXRob3I+QWwgRXNzaW1paSwgSGF5YTwvYXV0
aG9yPjxhdXRob3I+RmllbGQsIEFsaXNvbiBFPC9hdXRob3I+PGF1dGhvcj5UcmVhc3VyZSwgSmFu
ZXQ8L2F1dGhvcj48L2F1dGhvcnM+PC9jb250cmlidXRvcnM+PHRpdGxlcz48dGl0bGU+UHJlZ25h
bmN5IGxvc3Mgb2YgY29udHJvbCBvdmVyIGVhdGluZzogYSBsb25naXR1ZGluYWwgc3R1ZHkgb2Yg
bWF0ZXJuYWwgYW5kIGNoaWxkIG91dGNvbWVzPC90aXRsZT48c2Vjb25kYXJ5LXRpdGxlPlRoZSBB
bWVyaWNhbiBKb3VybmFsIG9mIENsaW5pY2FsIE51dHJpdGlvbjwvc2Vjb25kYXJ5LXRpdGxlPjwv
dGl0bGVzPjxwZXJpb2RpY2FsPjxmdWxsLXRpdGxlPlRoZSBBbWVyaWNhbiBKb3VybmFsIE9mIENs
aW5pY2FsIE51dHJpdGlvbjwvZnVsbC10aXRsZT48L3BlcmlvZGljYWw+PHBhZ2VzPjEwMS0xMDc8
L3BhZ2VzPjx2b2x1bWU+MTA4PC92b2x1bWU+PG51bWJlcj4xPC9udW1iZXI+PGRhdGVzPjx5ZWFy
PjIwMTg8L3llYXI+PC9kYXRlcz48aXNibj4wMDAyLTkxNjU8L2lzYm4+PHVybHM+PHJlbGF0ZWQt
dXJscz48dXJsPmh0dHBzOi8vZG9pLm9yZy8xMC4xMDkzL2FqY24vbnF5MDQwPC91cmw+PC9yZWxh
dGVkLXVybHM+PC91cmxzPjxlbGVjdHJvbmljLXJlc291cmNlLW51bT4xMC4xMDkzL2FqY24vbnF5
MDQwPC9lbGVjdHJvbmljLXJlc291cmNlLW51bT48YWNjZXNzLWRhdGU+Ny8yMi8yMDIyPC9hY2Nl
c3MtZGF0ZT48L3JlY29yZD48L0NpdGU+PENpdGU+PEF1dGhvcj5MZXZpbmU8L0F1dGhvcj48WWVh
cj4yMDIyPC9ZZWFyPjxSZWNOdW0+MTI5NzA8L1JlY051bT48cmVjb3JkPjxyZWMtbnVtYmVyPjEy
OTcwPC9yZWMtbnVtYmVyPjxmb3JlaWduLWtleXM+PGtleSBhcHA9IkVOIiBkYi1pZD0iOWY5ejBl
MHg0OWV6ZXBlYXg5cjVmemY2OXNwYTl4dGUwZDIyIiB0aW1lc3RhbXA9IjE2NTg0NzU1ODUiPjEy
OTcwPC9rZXk+PC9mb3JlaWduLWtleXM+PHJlZi10eXBlIG5hbWU9IkpvdXJuYWwgQXJ0aWNsZSI+
MTc8L3JlZi10eXBlPjxjb250cmlidXRvcnM+PGF1dGhvcnM+PGF1dGhvcj5MZXZpbmUsIE1pY2hl
bGU8L2F1dGhvcj48YXV0aG9yPkVtZXJ5LCBSZWJlY2NhIEw8L2F1dGhvcj48YXV0aG9yPkNvbmxv
biwgUmFjaGVsPC9hdXRob3I+PGF1dGhvcj5HcmFjZSwgSmVubmlmZXI8L2F1dGhvcj48YXV0aG9y
PlN3ZWVueSwgR2luYSBNPC9hdXRob3I+PGF1dGhvcj5XYW5nLCBCYW5nPC9hdXRob3I+PGF1dGhv
cj5DaGVuZywgWXU8L2F1dGhvcj48L2F1dGhvcnM+PC9jb250cmlidXRvcnM+PHRpdGxlcz48dGl0
bGU+TG9zcyBvZiBDb250cm9sIEVhdGluZyBEdXJpbmcgUHJlZ25hbmN5IGlzIEFzc29jaWF0ZWQg
V2l0aCBFeGNlc3NpdmUgR2VzdGF0aW9uYWwgV2VpZ2h0IEdhaW4gQW1vbmcgSW5kaXZpZHVhbHMg
V2l0aCBPdmVyd2VpZ2h0IGFuZCBPYmVzaXR5PC90aXRsZT48L3RpdGxlcz48ZGF0ZXM+PHllYXI+
MjAyMjwveWVhcj48L2RhdGVzPjx1cmxzPjwvdXJscz48L3JlY29yZD48L0NpdGU+PENpdGU+PEF1
dGhvcj5Eb25vZnJ5PC9BdXRob3I+PFllYXI+MjAyMTwvWWVhcj48UmVjTnVtPjEyOTcyPC9SZWNO
dW0+PHJlY29yZD48cmVjLW51bWJlcj4xMjk3MjwvcmVjLW51bWJlcj48Zm9yZWlnbi1rZXlzPjxr
ZXkgYXBwPSJFTiIgZGItaWQ9IjlmOXowZTB4NDllemVwZWF4OXI1ZnpmNjlzcGE5eHRlMGQyMiIg
dGltZXN0YW1wPSIxNjU4NDc2MTQ5Ij4xMjk3Mjwva2V5PjwvZm9yZWlnbi1rZXlzPjxyZWYtdHlw
ZSBuYW1lPSJKb3VybmFsIEFydGljbGUiPjE3PC9yZWYtdHlwZT48Y29udHJpYnV0b3JzPjxhdXRo
b3JzPjxhdXRob3I+RG9ub2ZyeSwgUy4gRC48L2F1dGhvcj48YXV0aG9yPkVtZXJ5LCBSLiBMLjwv
YXV0aG9yPjxhdXRob3I+S29sa28gQ29ubG9uLCBSLiBQLjwvYXV0aG9yPjxhdXRob3I+R2VybWVy
b3RoLCBMLiBKLjwvYXV0aG9yPjxhdXRob3I+V2FuZywgQi48L2F1dGhvcj48YXV0aG9yPkNoZW5n
LCBZLjwvYXV0aG9yPjxhdXRob3I+TGV2aW5lLCBNLiBELjwvYXV0aG9yPjwvYXV0aG9ycz48L2Nv
bnRyaWJ1dG9ycz48YXV0aC1hZGRyZXNzPkRlcGFydG1lbnQgb2YgUHN5Y2hpYXRyeSwgVW5pdmVy
c2l0eSBvZiBQaXR0c2J1cmdoIFNjaG9vbCBvZiBNZWRpY2luZSwgUGl0dHNidXJnaCwgUGVubnN5
bHZhbmlhLCBVU0EuJiN4RDtEZXBhcnRtZW50IG9mIFBzeWNob2xvZ3ksIFVuaXZlcnNpdHkgb2Yg
UGl0dHNidXJnaCwgUGl0dHNidXJnaCwgUGVubnN5bHZhbmlhLCBVU0EuJiN4RDtEaXZpc2lvbiBv
ZiBFcGlkZW1pb2xvZ3kgYW5kIENvbW11bml0eSBIZWFsdGgsIFVuaXZlcnNpdHkgb2YgTWlubmVz
b3RhLCBNaW5uZWFwb2xpcywgTWlubmVzb3RhLCBVU0EuJiN4RDtEZXBhcnRtZW50IG9mIFN0YXRp
c3RpY3MsIFVuaXZlcnNpdHkgb2YgUGl0dHNidXJnaCwgUGl0dHNidXJnaCwgUGVubnN5bHZhbmlh
LCBVU0EuJiN4RDtEZXBhcnRtZW50IG9mIEJpb3N0YXRpc3RpY3MsIFVuaXZlcnNpdHkgb2YgUGl0
dHNidXJnaCwgUGl0dHNidXJnaCwgUGVubnN5bHZhbmlhLCBVU0EuJiN4RDtEZXBhcnRtZW50IG9m
IE9ic3RldHJpY3MsIEd5bmVjb2xvZ3ksIGFuZCBSZXByb2R1Y3RpdmUgU2NpZW5jZXMsIFVuaXZl
cnNpdHkgb2YgUGl0dHNidXJnaCwgUGl0dHNidXJnaCwgUGVubnN5bHZhbmlhLCBVU0EuPC9hdXRo
LWFkZHJlc3M+PHRpdGxlcz48dGl0bGU+RG9jdW1lbnRpbmcgdGhlIGNvdXJzZSBvZiBsb3NzIG9m
IGNvbnRyb2wgb3ZlciBlYXRpbmcgcHJpb3IgdG8sIGR1cmluZyBhbmQgYWZ0ZXIgcHJlZ25hbmN5
IGFtb25nIHdvbWVuIHdpdGggcHJlLXByZWduYW5jeSBvdmVyd2VpZ2h0IGFuZCBvYmVzaXR5PC90
aXRsZT48c2Vjb25kYXJ5LXRpdGxlPkludCBKIEVhdCBEaXNvcmQ8L3NlY29uZGFyeS10aXRsZT48
L3RpdGxlcz48cGVyaW9kaWNhbD48ZnVsbC10aXRsZT5JbnQgSiBFYXQgRGlzb3JkPC9mdWxsLXRp
dGxlPjwvcGVyaW9kaWNhbD48cGFnZXM+NjMzLTYzODwvcGFnZXM+PHZvbHVtZT41NDwvdm9sdW1l
PjxudW1iZXI+NDwvbnVtYmVyPjxlZGl0aW9uPjIwMjAvMTIvMjk8L2VkaXRpb24+PGtleXdvcmRz
PjxrZXl3b3JkPkZlZWRpbmcgQmVoYXZpb3I8L2tleXdvcmQ+PGtleXdvcmQ+RmVtYWxlPC9rZXl3
b3JkPjxrZXl3b3JkPkh1bWFuczwva2V5d29yZD48a2V5d29yZD5IeXBlcnBoYWdpYTwva2V5d29y
ZD48a2V5d29yZD4qT2Jlc2l0eS9kaWFnbm9zaXMvZXBpZGVtaW9sb2d5PC9rZXl3b3JkPjxrZXl3
b3JkPipPdmVyd2VpZ2h0L2VwaWRlbWlvbG9neTwva2V5d29yZD48a2V5d29yZD5QcmVnbmFuY3k8
L2tleXdvcmQ+PGtleXdvcmQ+UmV0cm9zcGVjdGl2ZSBTdHVkaWVzPC9rZXl3b3JkPjxrZXl3b3Jk
PiphYmVycmFudCBlYXRpbmc8L2tleXdvcmQ+PGtleXdvcmQ+KmxvbmdpdHVkaW5hbDwva2V5d29y
ZD48a2V5d29yZD4qbG9zcyBvZiBjb250cm9sIGVhdGluZzwva2V5d29yZD48a2V5d29yZD4qb2Jl
c2l0eTwva2V5d29yZD48a2V5d29yZD4qb3ZlcndlaWdodDwva2V5d29yZD48a2V5d29yZD4qcG9z
dHBhcnR1bTwva2V5d29yZD48a2V5d29yZD4qcHJlZ25hbmN5PC9rZXl3b3JkPjwva2V5d29yZHM+
PGRhdGVzPjx5ZWFyPjIwMjE8L3llYXI+PHB1Yi1kYXRlcz48ZGF0ZT5BcHI8L2RhdGU+PC9wdWIt
ZGF0ZXM+PC9kYXRlcz48aXNibj4wMjc2LTM0NzggKFByaW50KSYjeEQ7MDI3Ni0zNDc4PC9pc2Ju
PjxhY2Nlc3Npb24tbnVtPjMzMzY4NDMzPC9hY2Nlc3Npb24tbnVtPjx1cmxzPjwvdXJscz48Y3Vz
dG9tMj5QTUM4NTYxNzQ1PC9jdXN0b20yPjxjdXN0b202Pk5JSE1TMTc0Njg1NjwvY3VzdG9tNj48
ZWxlY3Ryb25pYy1yZXNvdXJjZS1udW0+MTAuMTAwMi9lYXQuMjM0NTQ8L2VsZWN0cm9uaWMtcmVz
b3VyY2UtbnVtPjxyZW1vdGUtZGF0YWJhc2UtcHJvdmlkZXI+TkxNPC9yZW1vdGUtZGF0YWJhc2Ut
cHJvdmlkZXI+PGxhbmd1YWdlPmVuZzwvbGFuZ3VhZ2U+PC9yZWNvcmQ+PC9DaXRlPjwvRW5kTm90
ZT5=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23-25)</w:t>
      </w:r>
      <w:r w:rsidRPr="00922513">
        <w:rPr>
          <w:rFonts w:ascii="Times New Roman" w:hAnsi="Times New Roman"/>
          <w:sz w:val="24"/>
          <w:szCs w:val="24"/>
        </w:rPr>
        <w:fldChar w:fldCharType="end"/>
      </w:r>
      <w:r w:rsidRPr="00922513">
        <w:rPr>
          <w:rFonts w:ascii="Times New Roman" w:hAnsi="Times New Roman"/>
          <w:sz w:val="24"/>
          <w:szCs w:val="24"/>
        </w:rPr>
        <w:t xml:space="preserve">. However, there is limited work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Makino&lt;/Author&gt;&lt;Year&gt;2020&lt;/Year&gt;&lt;RecNum&gt;12982&lt;/RecNum&gt;&lt;DisplayText&gt;(18)&lt;/DisplayText&gt;&lt;record&gt;&lt;rec-number&gt;12982&lt;/rec-number&gt;&lt;foreign-keys&gt;&lt;key app="EN" db-id="9f9z0e0x49ezepeax9r5fzf69spa9xte0d22" timestamp="1659428683"&gt;12982&lt;/key&gt;&lt;/foreign-keys&gt;&lt;ref-type name="Journal Article"&gt;17&lt;/ref-type&gt;&lt;contributors&gt;&lt;authors&gt;&lt;author&gt;Makino, Mariko&lt;/author&gt;&lt;author&gt;Yasushi, Mitsuo&lt;/author&gt;&lt;author&gt;Tsutsui, Sueharu&lt;/author&gt;&lt;/authors&gt;&lt;/contributors&gt;&lt;titles&gt;&lt;title&gt;The risk of eating disorder relapse during pregnancy and after delivery and postpartum depression among women recovered from eating disorders&lt;/title&gt;&lt;secondary-title&gt;BMC Pregnancy and Childbirth&lt;/secondary-title&gt;&lt;/titles&gt;&lt;periodical&gt;&lt;full-title&gt;BMC Pregnancy And Childbirth&lt;/full-title&gt;&lt;/periodical&gt;&lt;pages&gt;323&lt;/pages&gt;&lt;volume&gt;20&lt;/volume&gt;&lt;number&gt;1&lt;/number&gt;&lt;dates&gt;&lt;year&gt;2020&lt;/year&gt;&lt;pub-dates&gt;&lt;date&gt;2020/05/27&lt;/date&gt;&lt;/pub-dates&gt;&lt;/dates&gt;&lt;isbn&gt;1471-2393&lt;/isbn&gt;&lt;urls&gt;&lt;related-urls&gt;&lt;url&gt;https://doi.org/10.1186/s12884-020-03006-7&lt;/url&gt;&lt;/related-urls&gt;&lt;/urls&gt;&lt;electronic-resource-num&gt;10.1186/s12884-020-03006-7&lt;/electronic-resource-num&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18)</w:t>
      </w:r>
      <w:r w:rsidRPr="00922513">
        <w:rPr>
          <w:rFonts w:ascii="Times New Roman" w:hAnsi="Times New Roman"/>
          <w:sz w:val="24"/>
          <w:szCs w:val="24"/>
        </w:rPr>
        <w:fldChar w:fldCharType="end"/>
      </w:r>
      <w:r w:rsidRPr="00922513">
        <w:rPr>
          <w:rFonts w:ascii="Times New Roman" w:hAnsi="Times New Roman"/>
          <w:sz w:val="24"/>
          <w:szCs w:val="24"/>
        </w:rPr>
        <w:t xml:space="preserve"> examining such factors while accounting for maternal depression. </w:t>
      </w:r>
      <w:r w:rsidR="00294DCB" w:rsidRPr="00922513">
        <w:rPr>
          <w:rFonts w:ascii="Times New Roman" w:hAnsi="Times New Roman"/>
          <w:sz w:val="24"/>
          <w:szCs w:val="24"/>
        </w:rPr>
        <w:t>M</w:t>
      </w:r>
      <w:r w:rsidRPr="00922513">
        <w:rPr>
          <w:rFonts w:ascii="Times New Roman" w:hAnsi="Times New Roman"/>
          <w:sz w:val="24"/>
          <w:szCs w:val="24"/>
        </w:rPr>
        <w:t xml:space="preserve">aternal depression </w:t>
      </w:r>
      <w:r w:rsidR="00A77A2D" w:rsidRPr="00922513">
        <w:rPr>
          <w:rFonts w:ascii="Times New Roman" w:hAnsi="Times New Roman"/>
          <w:sz w:val="24"/>
          <w:szCs w:val="24"/>
        </w:rPr>
        <w:t>is</w:t>
      </w:r>
      <w:r w:rsidRPr="00922513">
        <w:rPr>
          <w:rFonts w:ascii="Times New Roman" w:hAnsi="Times New Roman"/>
          <w:sz w:val="24"/>
          <w:szCs w:val="24"/>
        </w:rPr>
        <w:t xml:space="preserve"> associated with reduced birthweight, stillbirth, small gestational age and perinatal complications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Jahan&lt;/Author&gt;&lt;Year&gt;2021&lt;/Year&gt;&lt;RecNum&gt;12981&lt;/RecNum&gt;&lt;DisplayText&gt;(26)&lt;/DisplayText&gt;&lt;record&gt;&lt;rec-number&gt;12981&lt;/rec-number&gt;&lt;foreign-keys&gt;&lt;key app="EN" db-id="9f9z0e0x49ezepeax9r5fzf69spa9xte0d22" timestamp="1659428537"&gt;12981&lt;/key&gt;&lt;/foreign-keys&gt;&lt;ref-type name="Journal Article"&gt;17&lt;/ref-type&gt;&lt;contributors&gt;&lt;authors&gt;&lt;author&gt;Jahan, N.&lt;/author&gt;&lt;author&gt;Went, T. R.&lt;/author&gt;&lt;author&gt;Sultan, W.&lt;/author&gt;&lt;author&gt;Sapkota, A.&lt;/author&gt;&lt;author&gt;Khurshid, H.&lt;/author&gt;&lt;author&gt;Qureshi, I. A.&lt;/author&gt;&lt;author&gt;Alfonso, M.&lt;/author&gt;&lt;/authors&gt;&lt;/contributors&gt;&lt;auth-address&gt;Psychiatry, California Institute of Behavioral Neurosciences &amp;amp; Psychology, Fairfield, USA.&amp;#xD;Medicine, California Institute of Behavioral Neurosciences &amp;amp; Psychology, Fairfield, USA.&amp;#xD;Medicine, Beni Suef University Faculty of Medicine, Beni Suef, EGY.&amp;#xD;Surgery, Halifax Health Medical Center, Daytona Beach, USA.&amp;#xD;Internal Medicine, California Institute of Behavioral Neurosciences &amp;amp; Psychology, Fairfield, USA.&amp;#xD;School of Medicine, Universidad del Rosario, Bogota, COL.&lt;/auth-address&gt;&lt;titles&gt;&lt;title&gt;Untreated Depression During Pregnancy and Its Effect on Pregnancy Outcomes: A Systematic Review&lt;/title&gt;&lt;secondary-title&gt;Cureus&lt;/secondary-title&gt;&lt;/titles&gt;&lt;periodical&gt;&lt;full-title&gt;Cureus&lt;/full-title&gt;&lt;/periodical&gt;&lt;pages&gt;e17251&lt;/pages&gt;&lt;volume&gt;13&lt;/volume&gt;&lt;number&gt;8&lt;/number&gt;&lt;edition&gt;2021/09/21&lt;/edition&gt;&lt;keywords&gt;&lt;keyword&gt;maternal depression&lt;/keyword&gt;&lt;keyword&gt;maternal outcomes&lt;/keyword&gt;&lt;keyword&gt;neonatal outcomes&lt;/keyword&gt;&lt;keyword&gt;pregnancy outcomes&lt;/keyword&gt;&lt;keyword&gt;untreated depression&lt;/keyword&gt;&lt;/keywords&gt;&lt;dates&gt;&lt;year&gt;2021&lt;/year&gt;&lt;pub-dates&gt;&lt;date&gt;Aug&lt;/date&gt;&lt;/pub-dates&gt;&lt;/dates&gt;&lt;isbn&gt;2168-8184 (Print)&amp;#xD;2168-8184&lt;/isbn&gt;&lt;accession-num&gt;34540477&lt;/accession-num&gt;&lt;urls&gt;&lt;/urls&gt;&lt;custom2&gt;PMC8448270&lt;/custom2&gt;&lt;electronic-resource-num&gt;10.7759/cureus.17251&lt;/electronic-resource-num&gt;&lt;remote-database-provider&gt;NLM&lt;/remote-database-provider&gt;&lt;language&gt;eng&lt;/language&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26)</w:t>
      </w:r>
      <w:r w:rsidRPr="00922513">
        <w:rPr>
          <w:rFonts w:ascii="Times New Roman" w:hAnsi="Times New Roman"/>
          <w:sz w:val="24"/>
          <w:szCs w:val="24"/>
        </w:rPr>
        <w:fldChar w:fldCharType="end"/>
      </w:r>
      <w:r w:rsidRPr="00922513">
        <w:rPr>
          <w:rFonts w:ascii="Times New Roman" w:hAnsi="Times New Roman"/>
          <w:sz w:val="24"/>
          <w:szCs w:val="24"/>
        </w:rPr>
        <w:t>.</w:t>
      </w:r>
      <w:r w:rsidR="00294DCB" w:rsidRPr="00922513">
        <w:rPr>
          <w:rFonts w:ascii="Times New Roman" w:hAnsi="Times New Roman"/>
          <w:sz w:val="24"/>
          <w:szCs w:val="24"/>
        </w:rPr>
        <w:t xml:space="preserve"> </w:t>
      </w:r>
      <w:r w:rsidR="002E558D" w:rsidRPr="00922513">
        <w:rPr>
          <w:rFonts w:ascii="Times New Roman" w:hAnsi="Times New Roman"/>
          <w:sz w:val="24"/>
          <w:szCs w:val="24"/>
        </w:rPr>
        <w:t>The relationship between binge eating and GWG</w:t>
      </w:r>
      <w:r w:rsidR="00D604F4" w:rsidRPr="00922513">
        <w:rPr>
          <w:rFonts w:ascii="Times New Roman" w:hAnsi="Times New Roman"/>
          <w:sz w:val="24"/>
          <w:szCs w:val="24"/>
        </w:rPr>
        <w:t xml:space="preserve"> </w:t>
      </w:r>
      <w:r w:rsidR="00BB2674" w:rsidRPr="00922513">
        <w:rPr>
          <w:rFonts w:ascii="Times New Roman" w:hAnsi="Times New Roman"/>
          <w:sz w:val="24"/>
          <w:szCs w:val="24"/>
        </w:rPr>
        <w:t>have been inconsistent, potentially due to not accounting for maternal depression</w:t>
      </w:r>
      <w:r w:rsidR="00D81BE2" w:rsidRPr="00922513">
        <w:rPr>
          <w:rFonts w:ascii="Times New Roman" w:hAnsi="Times New Roman"/>
          <w:sz w:val="24"/>
          <w:szCs w:val="24"/>
        </w:rPr>
        <w:t xml:space="preserve"> (Hecht et al., 2020).</w:t>
      </w:r>
      <w:r w:rsidRPr="00922513">
        <w:rPr>
          <w:rFonts w:ascii="Times New Roman" w:hAnsi="Times New Roman"/>
          <w:sz w:val="24"/>
          <w:szCs w:val="24"/>
        </w:rPr>
        <w:t xml:space="preserve"> However, few studies have addressed these interrelated factors longitudinally during pregnancy</w:t>
      </w:r>
      <w:r w:rsidR="004F4A1E" w:rsidRPr="00922513">
        <w:rPr>
          <w:rFonts w:ascii="Times New Roman" w:hAnsi="Times New Roman"/>
          <w:sz w:val="24"/>
          <w:szCs w:val="24"/>
        </w:rPr>
        <w:t xml:space="preserve"> and their effect on gestational outcomes</w:t>
      </w:r>
      <w:r w:rsidRPr="00922513">
        <w:rPr>
          <w:rFonts w:ascii="Times New Roman" w:hAnsi="Times New Roman"/>
          <w:sz w:val="24"/>
          <w:szCs w:val="24"/>
        </w:rPr>
        <w:t xml:space="preserve">. </w:t>
      </w:r>
    </w:p>
    <w:p w14:paraId="5DA01B23" w14:textId="77777777" w:rsidR="00A46A44" w:rsidRPr="00922513" w:rsidRDefault="00A46A44" w:rsidP="000841EF">
      <w:pPr>
        <w:spacing w:line="480" w:lineRule="auto"/>
        <w:rPr>
          <w:rFonts w:ascii="Times New Roman" w:hAnsi="Times New Roman"/>
          <w:sz w:val="24"/>
          <w:szCs w:val="24"/>
        </w:rPr>
      </w:pPr>
    </w:p>
    <w:p w14:paraId="44B5748D" w14:textId="770CD335" w:rsidR="00C52705"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r>
      <w:r w:rsidR="00A346ED" w:rsidRPr="00922513">
        <w:rPr>
          <w:rFonts w:ascii="Times New Roman" w:hAnsi="Times New Roman"/>
          <w:sz w:val="24"/>
          <w:szCs w:val="24"/>
        </w:rPr>
        <w:t>Pregnant w</w:t>
      </w:r>
      <w:r w:rsidRPr="00922513">
        <w:rPr>
          <w:rFonts w:ascii="Times New Roman" w:hAnsi="Times New Roman"/>
          <w:sz w:val="24"/>
          <w:szCs w:val="24"/>
        </w:rPr>
        <w:t xml:space="preserve">omen who display behaviours associated with BED are at a greater risk of excessive GWG compared to those without ED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Siega-Riz&lt;/Author&gt;&lt;Year&gt;2011&lt;/Year&gt;&lt;RecNum&gt;12964&lt;/RecNum&gt;&lt;DisplayText&gt;(27)&lt;/DisplayText&gt;&lt;record&gt;&lt;rec-number&gt;12964&lt;/rec-number&gt;&lt;foreign-keys&gt;&lt;key app="EN" db-id="9f9z0e0x49ezepeax9r5fzf69spa9xte0d22" timestamp="1658474055"&gt;12964&lt;/key&gt;&lt;/foreign-keys&gt;&lt;ref-type name="Journal Article"&gt;17&lt;/ref-type&gt;&lt;contributors&gt;&lt;authors&gt;&lt;author&gt;Siega-Riz, A. M.&lt;/author&gt;&lt;author&gt;Von Holle, A.&lt;/author&gt;&lt;author&gt;Haugen, M.&lt;/author&gt;&lt;author&gt;Meltzer, H. M.&lt;/author&gt;&lt;author&gt;Hamer, R.&lt;/author&gt;&lt;author&gt;Torgersen, L.&lt;/author&gt;&lt;author&gt;Berg, C. K.&lt;/author&gt;&lt;author&gt;Reichborn-Kjennerud, T.&lt;/author&gt;&lt;author&gt;Bulik, C. M.&lt;/author&gt;&lt;/authors&gt;&lt;/contributors&gt;&lt;auth-address&gt;Department of Epidemiology, Gillings School of Global Public Health, University of North Carolina at Chapel Hill, North Carolina, USA. am_siegariz@unc.edu&lt;/auth-address&gt;&lt;titles&gt;&lt;title&gt;Gestational weight gain of women with eating disorders in the Norwegian pregnancy cohort&lt;/title&gt;&lt;secondary-title&gt;Int J Eat Disord&lt;/secondary-title&gt;&lt;/titles&gt;&lt;periodical&gt;&lt;full-title&gt;Int J Eat Disord&lt;/full-title&gt;&lt;/periodical&gt;&lt;pages&gt;428-34&lt;/pages&gt;&lt;volume&gt;44&lt;/volume&gt;&lt;number&gt;5&lt;/number&gt;&lt;edition&gt;2011/06/11&lt;/edition&gt;&lt;keywords&gt;&lt;keyword&gt;Cross-Sectional Studies&lt;/keyword&gt;&lt;keyword&gt;Feeding and Eating Disorders/*physiopathology&lt;/keyword&gt;&lt;keyword&gt;Female&lt;/keyword&gt;&lt;keyword&gt;Humans&lt;/keyword&gt;&lt;keyword&gt;Norway&lt;/keyword&gt;&lt;keyword&gt;Pregnancy&lt;/keyword&gt;&lt;keyword&gt;Surveys and Questionnaires&lt;/keyword&gt;&lt;keyword&gt;Weight Gain/*physiology&lt;/keyword&gt;&lt;/keywords&gt;&lt;dates&gt;&lt;year&gt;2011&lt;/year&gt;&lt;pub-dates&gt;&lt;date&gt;Jul&lt;/date&gt;&lt;/pub-dates&gt;&lt;/dates&gt;&lt;isbn&gt;0276-3478 (Print)&amp;#xD;0276-3478&lt;/isbn&gt;&lt;accession-num&gt;21661002&lt;/accession-num&gt;&lt;urls&gt;&lt;/urls&gt;&lt;custom2&gt;PMC4683584&lt;/custom2&gt;&lt;custom6&gt;NIHMS743643&lt;/custom6&gt;&lt;electronic-resource-num&gt;10.1002/eat.20835&lt;/electronic-resource-num&gt;&lt;remote-database-provider&gt;NLM&lt;/remote-database-provider&gt;&lt;language&gt;eng&lt;/language&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27)</w:t>
      </w:r>
      <w:r w:rsidRPr="00922513">
        <w:rPr>
          <w:rFonts w:ascii="Times New Roman" w:hAnsi="Times New Roman"/>
          <w:sz w:val="24"/>
          <w:szCs w:val="24"/>
        </w:rPr>
        <w:fldChar w:fldCharType="end"/>
      </w:r>
      <w:r w:rsidR="00516C84" w:rsidRPr="00922513">
        <w:rPr>
          <w:rFonts w:ascii="Times New Roman" w:hAnsi="Times New Roman"/>
          <w:sz w:val="24"/>
          <w:szCs w:val="24"/>
        </w:rPr>
        <w:t xml:space="preserve">, </w:t>
      </w:r>
      <w:r w:rsidR="00516C84" w:rsidRPr="00922513">
        <w:rPr>
          <w:rFonts w:ascii="Times New Roman" w:hAnsi="Times New Roman"/>
          <w:sz w:val="24"/>
          <w:szCs w:val="24"/>
        </w:rPr>
        <w:fldChar w:fldCharType="begin">
          <w:fldData xml:space="preserve">PEVuZE5vdGU+PENpdGU+PEF1dGhvcj5CYXJuZXM8L0F1dGhvcj48WWVhcj4yMDExPC9ZZWFyPjxS
ZWNOdW0+MTMwOTE8L1JlY051bT48RGlzcGxheVRleHQ+KDI4LCAyOSk8L0Rpc3BsYXlUZXh0Pjxy
ZWNvcmQ+PHJlYy1udW1iZXI+MTMwOTE8L3JlYy1udW1iZXI+PGZvcmVpZ24ta2V5cz48a2V5IGFw
cD0iRU4iIGRiLWlkPSI5Zjl6MGUweDQ5ZXplcGVheDlyNWZ6ZjY5c3BhOXh0ZTBkMjIiIHRpbWVz
dGFtcD0iMTY5MjEwNTAyOCI+MTMwOTE8L2tleT48L2ZvcmVpZ24ta2V5cz48cmVmLXR5cGUgbmFt
ZT0iSm91cm5hbCBBcnRpY2xlIj4xNzwvcmVmLXR5cGU+PGNvbnRyaWJ1dG9ycz48YXV0aG9ycz48
YXV0aG9yPkJhcm5lcywgUi4gRC48L2F1dGhvcj48YXV0aG9yPkJsb21xdWlzdCwgSy4gSy48L2F1
dGhvcj48YXV0aG9yPkdyaWxvLCBDLiBNLjwvYXV0aG9yPjwvYXV0aG9ycz48L2NvbnRyaWJ1dG9y
cz48YXV0aC1hZGRyZXNzPkRlcGFydG1lbnQgb2YgUHN5Y2hpYXRyeSwgWWFsZSBVbml2ZXJzaXR5
IFNjaG9vbCBvZiBNZWRpY2luZSwgUC5PLiBCb3ggMjA4MDk4LCBOZXcgSGF2ZW4sIENUIDA2NTIw
LTgwOTgsIFVTQS4gcmFjaGVsLmJhcm5lc0B5YWxlLmVkdTwvYXV0aC1hZGRyZXNzPjx0aXRsZXM+
PHRpdGxlPkV4cGxvcmluZyBwcmV0cmVhdG1lbnQgd2VpZ2h0IHRyYWplY3RvcmllcyBpbiBvYmVz
ZSBwYXRpZW50cyB3aXRoIGJpbmdlIGVhdGluZyBkaXNvcmRlcjwvdGl0bGU+PHNlY29uZGFyeS10
aXRsZT5Db21wciBQc3ljaGlhdHJ5PC9zZWNvbmRhcnktdGl0bGU+PC90aXRsZXM+PHBlcmlvZGlj
YWw+PGZ1bGwtdGl0bGU+Q29tcHIgUHN5Y2hpYXRyeTwvZnVsbC10aXRsZT48L3BlcmlvZGljYWw+
PHBhZ2VzPjMxMi04PC9wYWdlcz48dm9sdW1lPjUyPC92b2x1bWU+PG51bWJlcj4zPC9udW1iZXI+
PGVkaXRpb24+MjAxMS8wNC8xOTwvZWRpdGlvbj48a2V5d29yZHM+PGtleXdvcmQ+QWR1bHQ8L2tl
eXdvcmQ+PGtleXdvcmQ+QWdlZDwva2V5d29yZD48a2V5d29yZD5CaW5nZS1FYXRpbmcgRGlzb3Jk
ZXIvY29tcGxpY2F0aW9ucy8qcGh5c2lvcGF0aG9sb2d5PC9rZXl3b3JkPjxrZXl3b3JkPkJvZHkg
V2VpZ2h0LypwaHlzaW9sb2d5PC9rZXl3b3JkPjxrZXl3b3JkPkZlZWRpbmcgQmVoYXZpb3IvcGh5
c2lvbG9neTwva2V5d29yZD48a2V5d29yZD5GZW1hbGU8L2tleXdvcmQ+PGtleXdvcmQ+SHVtYW5z
PC9rZXl3b3JkPjxrZXl3b3JkPk1hbGU8L2tleXdvcmQ+PGtleXdvcmQ+TWlkZGxlIEFnZWQ8L2tl
eXdvcmQ+PGtleXdvcmQ+T2Jlc2l0eS9jb21wbGljYXRpb25zLypwaHlzaW9wYXRob2xvZ3k8L2tl
eXdvcmQ+PGtleXdvcmQ+V2VpZ2h0IEdhaW4vKnBoeXNpb2xvZ3k8L2tleXdvcmQ+PC9rZXl3b3Jk
cz48ZGF0ZXM+PHllYXI+MjAxMTwveWVhcj48cHViLWRhdGVzPjxkYXRlPk1heS1KdW48L2RhdGU+
PC9wdWItZGF0ZXM+PC9kYXRlcz48aXNibj4wMDEwLTQ0MFggKFByaW50KSYjeEQ7MDAxMC00NDB4
PC9pc2JuPjxhY2Nlc3Npb24tbnVtPjIxNDk3MjI2PC9hY2Nlc3Npb24tbnVtPjx1cmxzPjwvdXJs
cz48Y3VzdG9tMj5QTUMzNTIyMTg1PC9jdXN0b20yPjxjdXN0b202Pk5JSE1TMjMwMjg2PC9jdXN0
b202PjxlbGVjdHJvbmljLXJlc291cmNlLW51bT4xMC4xMDE2L2ouY29tcHBzeWNoLjIwMTAuMDYu
MDExPC9lbGVjdHJvbmljLXJlc291cmNlLW51bT48cmVtb3RlLWRhdGFiYXNlLXByb3ZpZGVyPk5M
TTwvcmVtb3RlLWRhdGFiYXNlLXByb3ZpZGVyPjxsYW5ndWFnZT5lbmc8L2xhbmd1YWdlPjwvcmVj
b3JkPjwvQ2l0ZT48Q2l0ZT48QXV0aG9yPlNvbm5ldmlsbGU8L0F1dGhvcj48WWVhcj4yMDEzPC9Z
ZWFyPjxSZWNOdW0+MTMwOTI8L1JlY051bT48cmVjb3JkPjxyZWMtbnVtYmVyPjEzMDkyPC9yZWMt
bnVtYmVyPjxmb3JlaWduLWtleXM+PGtleSBhcHA9IkVOIiBkYi1pZD0iOWY5ejBlMHg0OWV6ZXBl
YXg5cjVmemY2OXNwYTl4dGUwZDIyIiB0aW1lc3RhbXA9IjE2OTIxMDUwNjIiPjEzMDkyPC9rZXk+
PC9mb3JlaWduLWtleXM+PHJlZi10eXBlIG5hbWU9IkpvdXJuYWwgQXJ0aWNsZSI+MTc8L3JlZi10
eXBlPjxjb250cmlidXRvcnM+PGF1dGhvcnM+PGF1dGhvcj5Tb25uZXZpbGxlLCBLLiBSLjwvYXV0
aG9yPjxhdXRob3I+SG9ydG9uLCBOLiBKLjwvYXV0aG9yPjxhdXRob3I+TWljYWxpLCBOLjwvYXV0
aG9yPjxhdXRob3I+Q3Jvc2J5LCBSLiBELjwvYXV0aG9yPjxhdXRob3I+U3dhbnNvbiwgUy4gQS48
L2F1dGhvcj48YXV0aG9yPlNvbG1pLCBGLjwvYXV0aG9yPjxhdXRob3I+RmllbGQsIEEuIEUuPC9h
dXRob3I+PC9hdXRob3JzPjwvY29udHJpYnV0b3JzPjxhdXRoLWFkZHJlc3M+RGl2aXNpb24gb2Yg
QWRvbGVzY2VudCBNZWRpY2luZSwgRGVwYXJ0bWVudCBvZiBNZWRpY2luZSwgQ2hpbGRyZW4mYXBv
cztzIEhvc3BpdGFsIEJvc3RvbiBhbmQgSGFydmFyZCBNZWRpY2FsIFNjaG9vbCwgQm9zdG9uLCBN
QSAwMjExNSwgVVNBLiBrZW5kcmluLnNvbm5ldmlsbGVAY2hpbGRyZW5zLmhhcnZhcmQuZWR1PC9h
dXRoLWFkZHJlc3M+PHRpdGxlcz48dGl0bGU+TG9uZ2l0dWRpbmFsIGFzc29jaWF0aW9ucyBiZXR3
ZWVuIGJpbmdlIGVhdGluZyBhbmQgb3ZlcmVhdGluZyBhbmQgYWR2ZXJzZSBvdXRjb21lcyBhbW9u
ZyBhZG9sZXNjZW50cyBhbmQgeW91bmcgYWR1bHRzOiBkb2VzIGxvc3Mgb2YgY29udHJvbCBtYXR0
ZXI/PC90aXRsZT48c2Vjb25kYXJ5LXRpdGxlPkpBTUEgUGVkaWF0cjwvc2Vjb25kYXJ5LXRpdGxl
PjwvdGl0bGVzPjxwZXJpb2RpY2FsPjxmdWxsLXRpdGxlPkpBTUEgUGVkaWF0cjwvZnVsbC10aXRs
ZT48L3BlcmlvZGljYWw+PHBhZ2VzPjE0OS01NTwvcGFnZXM+PHZvbHVtZT4xNjc8L3ZvbHVtZT48
bnVtYmVyPjI8L251bWJlcj48ZWRpdGlvbj4yMDEyLzEyLzEyPC9lZGl0aW9uPjxrZXl3b3Jkcz48
a2V5d29yZD5BZG9sZXNjZW50PC9rZXl3b3JkPjxrZXl3b3JkPkJpbmdlIERyaW5raW5nL2VwaWRl
bWlvbG9neS9ldGlvbG9neTwva2V5d29yZD48a2V5d29yZD5CaW5nZS1FYXRpbmcgRGlzb3JkZXIv
KmNvbXBsaWNhdGlvbnMvZXBpZGVtaW9sb2d5L3BzeWNob2xvZ3k8L2tleXdvcmQ+PGtleXdvcmQ+
RGVwcmVzc2lvbi9lcGlkZW1pb2xvZ3kvKmV0aW9sb2d5PC9rZXl3b3JkPjxrZXl3b3JkPkZlbWFs
ZTwva2V5d29yZD48a2V5d29yZD5IZWFsdGggU3VydmV5czwva2V5d29yZD48a2V5d29yZD5IdW1h
bnM8L2tleXdvcmQ+PGtleXdvcmQ+SHlwZXJwaGFnaWEvKmNvbXBsaWNhdGlvbnMvZXBpZGVtaW9s
b2d5L3BzeWNob2xvZ3k8L2tleXdvcmQ+PGtleXdvcmQ+SW5jaWRlbmNlPC9rZXl3b3JkPjxrZXl3
b3JkPkxvbmdpdHVkaW5hbCBTdHVkaWVzPC9rZXl3b3JkPjxrZXl3b3JkPk1hbGU8L2tleXdvcmQ+
PGtleXdvcmQ+TW9kZWxzLCBTdGF0aXN0aWNhbDwva2V5d29yZD48a2V5d29yZD5PYmVzaXR5L2Vw
aWRlbWlvbG9neS8qZXRpb2xvZ3k8L2tleXdvcmQ+PGtleXdvcmQ+T2RkcyBSYXRpbzwva2V5d29y
ZD48a2V5d29yZD5PdmVyd2VpZ2h0L2VwaWRlbWlvbG9neS9ldGlvbG9neTwva2V5d29yZD48a2V5
d29yZD5QcmV2YWxlbmNlPC9rZXl3b3JkPjxrZXl3b3JkPlByb3NwZWN0aXZlIFN0dWRpZXM8L2tl
eXdvcmQ+PGtleXdvcmQ+UmlzayBGYWN0b3JzPC9rZXl3b3JkPjxrZXl3b3JkPlNldmVyaXR5IG9m
IElsbG5lc3MgSW5kZXg8L2tleXdvcmQ+PGtleXdvcmQ+U3Vic3RhbmNlLVJlbGF0ZWQgRGlzb3Jk
ZXJzL2VwaWRlbWlvbG9neS8qZXRpb2xvZ3k8L2tleXdvcmQ+PGtleXdvcmQ+U3VydmV5cyBhbmQg
UXVlc3Rpb25uYWlyZXM8L2tleXdvcmQ+PGtleXdvcmQ+VW5pdGVkIFN0YXRlcy9lcGlkZW1pb2xv
Z3k8L2tleXdvcmQ+PGtleXdvcmQ+WW91bmcgQWR1bHQ8L2tleXdvcmQ+PC9rZXl3b3Jkcz48ZGF0
ZXM+PHllYXI+MjAxMzwveWVhcj48cHViLWRhdGVzPjxkYXRlPkZlYjwvZGF0ZT48L3B1Yi1kYXRl
cz48L2RhdGVzPjxpc2JuPjIxNjgtNjIwMyAoUHJpbnQpJiN4RDsyMTY4LTYyMDM8L2lzYm4+PGFj
Y2Vzc2lvbi1udW0+MjMyMjk3ODY8L2FjY2Vzc2lvbi1udW0+PHVybHM+PC91cmxzPjxjdXN0b20y
PlBNQzM2NTQ2NTU8L2N1c3RvbTI+PGN1c3RvbTY+TklITVM0NTAyNzI8L2N1c3RvbTY+PGVsZWN0
cm9uaWMtcmVzb3VyY2UtbnVtPjEwLjEwMDEvMjAxMy5qYW1hcGVkaWF0cmljcy4xMjwvZWxlY3Ry
b25pYy1yZXNvdXJjZS1udW0+PHJlbW90ZS1kYXRhYmFzZS1wcm92aWRlcj5OTE08L3JlbW90ZS1k
YXRhYmFzZS1wcm92aWRlcj48bGFuZ3VhZ2U+ZW5nPC9sYW5ndWFnZT48L3JlY29yZD48L0NpdGU+
PC9FbmROb3RlPgB=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CYXJuZXM8L0F1dGhvcj48WWVhcj4yMDExPC9ZZWFyPjxS
ZWNOdW0+MTMwOTE8L1JlY051bT48RGlzcGxheVRleHQ+KDI4LCAyOSk8L0Rpc3BsYXlUZXh0Pjxy
ZWNvcmQ+PHJlYy1udW1iZXI+MTMwOTE8L3JlYy1udW1iZXI+PGZvcmVpZ24ta2V5cz48a2V5IGFw
cD0iRU4iIGRiLWlkPSI5Zjl6MGUweDQ5ZXplcGVheDlyNWZ6ZjY5c3BhOXh0ZTBkMjIiIHRpbWVz
dGFtcD0iMTY5MjEwNTAyOCI+MTMwOTE8L2tleT48L2ZvcmVpZ24ta2V5cz48cmVmLXR5cGUgbmFt
ZT0iSm91cm5hbCBBcnRpY2xlIj4xNzwvcmVmLXR5cGU+PGNvbnRyaWJ1dG9ycz48YXV0aG9ycz48
YXV0aG9yPkJhcm5lcywgUi4gRC48L2F1dGhvcj48YXV0aG9yPkJsb21xdWlzdCwgSy4gSy48L2F1
dGhvcj48YXV0aG9yPkdyaWxvLCBDLiBNLjwvYXV0aG9yPjwvYXV0aG9ycz48L2NvbnRyaWJ1dG9y
cz48YXV0aC1hZGRyZXNzPkRlcGFydG1lbnQgb2YgUHN5Y2hpYXRyeSwgWWFsZSBVbml2ZXJzaXR5
IFNjaG9vbCBvZiBNZWRpY2luZSwgUC5PLiBCb3ggMjA4MDk4LCBOZXcgSGF2ZW4sIENUIDA2NTIw
LTgwOTgsIFVTQS4gcmFjaGVsLmJhcm5lc0B5YWxlLmVkdTwvYXV0aC1hZGRyZXNzPjx0aXRsZXM+
PHRpdGxlPkV4cGxvcmluZyBwcmV0cmVhdG1lbnQgd2VpZ2h0IHRyYWplY3RvcmllcyBpbiBvYmVz
ZSBwYXRpZW50cyB3aXRoIGJpbmdlIGVhdGluZyBkaXNvcmRlcjwvdGl0bGU+PHNlY29uZGFyeS10
aXRsZT5Db21wciBQc3ljaGlhdHJ5PC9zZWNvbmRhcnktdGl0bGU+PC90aXRsZXM+PHBlcmlvZGlj
YWw+PGZ1bGwtdGl0bGU+Q29tcHIgUHN5Y2hpYXRyeTwvZnVsbC10aXRsZT48L3BlcmlvZGljYWw+
PHBhZ2VzPjMxMi04PC9wYWdlcz48dm9sdW1lPjUyPC92b2x1bWU+PG51bWJlcj4zPC9udW1iZXI+
PGVkaXRpb24+MjAxMS8wNC8xOTwvZWRpdGlvbj48a2V5d29yZHM+PGtleXdvcmQ+QWR1bHQ8L2tl
eXdvcmQ+PGtleXdvcmQ+QWdlZDwva2V5d29yZD48a2V5d29yZD5CaW5nZS1FYXRpbmcgRGlzb3Jk
ZXIvY29tcGxpY2F0aW9ucy8qcGh5c2lvcGF0aG9sb2d5PC9rZXl3b3JkPjxrZXl3b3JkPkJvZHkg
V2VpZ2h0LypwaHlzaW9sb2d5PC9rZXl3b3JkPjxrZXl3b3JkPkZlZWRpbmcgQmVoYXZpb3IvcGh5
c2lvbG9neTwva2V5d29yZD48a2V5d29yZD5GZW1hbGU8L2tleXdvcmQ+PGtleXdvcmQ+SHVtYW5z
PC9rZXl3b3JkPjxrZXl3b3JkPk1hbGU8L2tleXdvcmQ+PGtleXdvcmQ+TWlkZGxlIEFnZWQ8L2tl
eXdvcmQ+PGtleXdvcmQ+T2Jlc2l0eS9jb21wbGljYXRpb25zLypwaHlzaW9wYXRob2xvZ3k8L2tl
eXdvcmQ+PGtleXdvcmQ+V2VpZ2h0IEdhaW4vKnBoeXNpb2xvZ3k8L2tleXdvcmQ+PC9rZXl3b3Jk
cz48ZGF0ZXM+PHllYXI+MjAxMTwveWVhcj48cHViLWRhdGVzPjxkYXRlPk1heS1KdW48L2RhdGU+
PC9wdWItZGF0ZXM+PC9kYXRlcz48aXNibj4wMDEwLTQ0MFggKFByaW50KSYjeEQ7MDAxMC00NDB4
PC9pc2JuPjxhY2Nlc3Npb24tbnVtPjIxNDk3MjI2PC9hY2Nlc3Npb24tbnVtPjx1cmxzPjwvdXJs
cz48Y3VzdG9tMj5QTUMzNTIyMTg1PC9jdXN0b20yPjxjdXN0b202Pk5JSE1TMjMwMjg2PC9jdXN0
b202PjxlbGVjdHJvbmljLXJlc291cmNlLW51bT4xMC4xMDE2L2ouY29tcHBzeWNoLjIwMTAuMDYu
MDExPC9lbGVjdHJvbmljLXJlc291cmNlLW51bT48cmVtb3RlLWRhdGFiYXNlLXByb3ZpZGVyPk5M
TTwvcmVtb3RlLWRhdGFiYXNlLXByb3ZpZGVyPjxsYW5ndWFnZT5lbmc8L2xhbmd1YWdlPjwvcmVj
b3JkPjwvQ2l0ZT48Q2l0ZT48QXV0aG9yPlNvbm5ldmlsbGU8L0F1dGhvcj48WWVhcj4yMDEzPC9Z
ZWFyPjxSZWNOdW0+MTMwOTI8L1JlY051bT48cmVjb3JkPjxyZWMtbnVtYmVyPjEzMDkyPC9yZWMt
bnVtYmVyPjxmb3JlaWduLWtleXM+PGtleSBhcHA9IkVOIiBkYi1pZD0iOWY5ejBlMHg0OWV6ZXBl
YXg5cjVmemY2OXNwYTl4dGUwZDIyIiB0aW1lc3RhbXA9IjE2OTIxMDUwNjIiPjEzMDkyPC9rZXk+
PC9mb3JlaWduLWtleXM+PHJlZi10eXBlIG5hbWU9IkpvdXJuYWwgQXJ0aWNsZSI+MTc8L3JlZi10
eXBlPjxjb250cmlidXRvcnM+PGF1dGhvcnM+PGF1dGhvcj5Tb25uZXZpbGxlLCBLLiBSLjwvYXV0
aG9yPjxhdXRob3I+SG9ydG9uLCBOLiBKLjwvYXV0aG9yPjxhdXRob3I+TWljYWxpLCBOLjwvYXV0
aG9yPjxhdXRob3I+Q3Jvc2J5LCBSLiBELjwvYXV0aG9yPjxhdXRob3I+U3dhbnNvbiwgUy4gQS48
L2F1dGhvcj48YXV0aG9yPlNvbG1pLCBGLjwvYXV0aG9yPjxhdXRob3I+RmllbGQsIEEuIEUuPC9h
dXRob3I+PC9hdXRob3JzPjwvY29udHJpYnV0b3JzPjxhdXRoLWFkZHJlc3M+RGl2aXNpb24gb2Yg
QWRvbGVzY2VudCBNZWRpY2luZSwgRGVwYXJ0bWVudCBvZiBNZWRpY2luZSwgQ2hpbGRyZW4mYXBv
cztzIEhvc3BpdGFsIEJvc3RvbiBhbmQgSGFydmFyZCBNZWRpY2FsIFNjaG9vbCwgQm9zdG9uLCBN
QSAwMjExNSwgVVNBLiBrZW5kcmluLnNvbm5ldmlsbGVAY2hpbGRyZW5zLmhhcnZhcmQuZWR1PC9h
dXRoLWFkZHJlc3M+PHRpdGxlcz48dGl0bGU+TG9uZ2l0dWRpbmFsIGFzc29jaWF0aW9ucyBiZXR3
ZWVuIGJpbmdlIGVhdGluZyBhbmQgb3ZlcmVhdGluZyBhbmQgYWR2ZXJzZSBvdXRjb21lcyBhbW9u
ZyBhZG9sZXNjZW50cyBhbmQgeW91bmcgYWR1bHRzOiBkb2VzIGxvc3Mgb2YgY29udHJvbCBtYXR0
ZXI/PC90aXRsZT48c2Vjb25kYXJ5LXRpdGxlPkpBTUEgUGVkaWF0cjwvc2Vjb25kYXJ5LXRpdGxl
PjwvdGl0bGVzPjxwZXJpb2RpY2FsPjxmdWxsLXRpdGxlPkpBTUEgUGVkaWF0cjwvZnVsbC10aXRs
ZT48L3BlcmlvZGljYWw+PHBhZ2VzPjE0OS01NTwvcGFnZXM+PHZvbHVtZT4xNjc8L3ZvbHVtZT48
bnVtYmVyPjI8L251bWJlcj48ZWRpdGlvbj4yMDEyLzEyLzEyPC9lZGl0aW9uPjxrZXl3b3Jkcz48
a2V5d29yZD5BZG9sZXNjZW50PC9rZXl3b3JkPjxrZXl3b3JkPkJpbmdlIERyaW5raW5nL2VwaWRl
bWlvbG9neS9ldGlvbG9neTwva2V5d29yZD48a2V5d29yZD5CaW5nZS1FYXRpbmcgRGlzb3JkZXIv
KmNvbXBsaWNhdGlvbnMvZXBpZGVtaW9sb2d5L3BzeWNob2xvZ3k8L2tleXdvcmQ+PGtleXdvcmQ+
RGVwcmVzc2lvbi9lcGlkZW1pb2xvZ3kvKmV0aW9sb2d5PC9rZXl3b3JkPjxrZXl3b3JkPkZlbWFs
ZTwva2V5d29yZD48a2V5d29yZD5IZWFsdGggU3VydmV5czwva2V5d29yZD48a2V5d29yZD5IdW1h
bnM8L2tleXdvcmQ+PGtleXdvcmQ+SHlwZXJwaGFnaWEvKmNvbXBsaWNhdGlvbnMvZXBpZGVtaW9s
b2d5L3BzeWNob2xvZ3k8L2tleXdvcmQ+PGtleXdvcmQ+SW5jaWRlbmNlPC9rZXl3b3JkPjxrZXl3
b3JkPkxvbmdpdHVkaW5hbCBTdHVkaWVzPC9rZXl3b3JkPjxrZXl3b3JkPk1hbGU8L2tleXdvcmQ+
PGtleXdvcmQ+TW9kZWxzLCBTdGF0aXN0aWNhbDwva2V5d29yZD48a2V5d29yZD5PYmVzaXR5L2Vw
aWRlbWlvbG9neS8qZXRpb2xvZ3k8L2tleXdvcmQ+PGtleXdvcmQ+T2RkcyBSYXRpbzwva2V5d29y
ZD48a2V5d29yZD5PdmVyd2VpZ2h0L2VwaWRlbWlvbG9neS9ldGlvbG9neTwva2V5d29yZD48a2V5
d29yZD5QcmV2YWxlbmNlPC9rZXl3b3JkPjxrZXl3b3JkPlByb3NwZWN0aXZlIFN0dWRpZXM8L2tl
eXdvcmQ+PGtleXdvcmQ+UmlzayBGYWN0b3JzPC9rZXl3b3JkPjxrZXl3b3JkPlNldmVyaXR5IG9m
IElsbG5lc3MgSW5kZXg8L2tleXdvcmQ+PGtleXdvcmQ+U3Vic3RhbmNlLVJlbGF0ZWQgRGlzb3Jk
ZXJzL2VwaWRlbWlvbG9neS8qZXRpb2xvZ3k8L2tleXdvcmQ+PGtleXdvcmQ+U3VydmV5cyBhbmQg
UXVlc3Rpb25uYWlyZXM8L2tleXdvcmQ+PGtleXdvcmQ+VW5pdGVkIFN0YXRlcy9lcGlkZW1pb2xv
Z3k8L2tleXdvcmQ+PGtleXdvcmQ+WW91bmcgQWR1bHQ8L2tleXdvcmQ+PC9rZXl3b3Jkcz48ZGF0
ZXM+PHllYXI+MjAxMzwveWVhcj48cHViLWRhdGVzPjxkYXRlPkZlYjwvZGF0ZT48L3B1Yi1kYXRl
cz48L2RhdGVzPjxpc2JuPjIxNjgtNjIwMyAoUHJpbnQpJiN4RDsyMTY4LTYyMDM8L2lzYm4+PGFj
Y2Vzc2lvbi1udW0+MjMyMjk3ODY8L2FjY2Vzc2lvbi1udW0+PHVybHM+PC91cmxzPjxjdXN0b20y
PlBNQzM2NTQ2NTU8L2N1c3RvbTI+PGN1c3RvbTY+TklITVM0NTAyNzI8L2N1c3RvbTY+PGVsZWN0
cm9uaWMtcmVzb3VyY2UtbnVtPjEwLjEwMDEvMjAxMy5qYW1hcGVkaWF0cmljcy4xMjwvZWxlY3Ry
b25pYy1yZXNvdXJjZS1udW0+PHJlbW90ZS1kYXRhYmFzZS1wcm92aWRlcj5OTE08L3JlbW90ZS1k
YXRhYmFzZS1wcm92aWRlcj48bGFuZ3VhZ2U+ZW5nPC9sYW5ndWFnZT48L3JlY29yZD48L0NpdGU+
PC9FbmROb3RlPgB=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516C84" w:rsidRPr="00922513">
        <w:rPr>
          <w:rFonts w:ascii="Times New Roman" w:hAnsi="Times New Roman"/>
          <w:sz w:val="24"/>
          <w:szCs w:val="24"/>
        </w:rPr>
      </w:r>
      <w:r w:rsidR="00516C84" w:rsidRPr="00922513">
        <w:rPr>
          <w:rFonts w:ascii="Times New Roman" w:hAnsi="Times New Roman"/>
          <w:sz w:val="24"/>
          <w:szCs w:val="24"/>
        </w:rPr>
        <w:fldChar w:fldCharType="separate"/>
      </w:r>
      <w:r w:rsidR="00162524">
        <w:rPr>
          <w:rFonts w:ascii="Times New Roman" w:hAnsi="Times New Roman"/>
          <w:noProof/>
          <w:sz w:val="24"/>
          <w:szCs w:val="24"/>
        </w:rPr>
        <w:t>(28, 29)</w:t>
      </w:r>
      <w:r w:rsidR="00516C84" w:rsidRPr="00922513">
        <w:rPr>
          <w:rFonts w:ascii="Times New Roman" w:hAnsi="Times New Roman"/>
          <w:sz w:val="24"/>
          <w:szCs w:val="24"/>
        </w:rPr>
        <w:fldChar w:fldCharType="end"/>
      </w:r>
      <w:r w:rsidR="00A346ED" w:rsidRPr="00922513">
        <w:rPr>
          <w:rFonts w:ascii="Times New Roman" w:hAnsi="Times New Roman"/>
          <w:sz w:val="24"/>
          <w:szCs w:val="24"/>
        </w:rPr>
        <w:t xml:space="preserve"> </w:t>
      </w:r>
      <w:r w:rsidRPr="00922513">
        <w:rPr>
          <w:rFonts w:ascii="Times New Roman" w:hAnsi="Times New Roman"/>
          <w:sz w:val="24"/>
          <w:szCs w:val="24"/>
        </w:rPr>
        <w:t xml:space="preserve">yet this </w:t>
      </w:r>
      <w:r w:rsidR="00A346ED" w:rsidRPr="00922513">
        <w:rPr>
          <w:rFonts w:ascii="Times New Roman" w:hAnsi="Times New Roman"/>
          <w:sz w:val="24"/>
          <w:szCs w:val="24"/>
        </w:rPr>
        <w:t xml:space="preserve">association </w:t>
      </w:r>
      <w:r w:rsidRPr="00922513">
        <w:rPr>
          <w:rFonts w:ascii="Times New Roman" w:hAnsi="Times New Roman"/>
          <w:sz w:val="24"/>
          <w:szCs w:val="24"/>
        </w:rPr>
        <w:t xml:space="preserve">has </w:t>
      </w:r>
      <w:r w:rsidR="00A46A44" w:rsidRPr="00922513">
        <w:rPr>
          <w:rFonts w:ascii="Times New Roman" w:hAnsi="Times New Roman"/>
          <w:sz w:val="24"/>
          <w:szCs w:val="24"/>
        </w:rPr>
        <w:t xml:space="preserve">not been consistently supported due to the rarity of </w:t>
      </w:r>
      <w:proofErr w:type="spellStart"/>
      <w:r w:rsidR="00A46A44" w:rsidRPr="00922513">
        <w:rPr>
          <w:rFonts w:ascii="Times New Roman" w:hAnsi="Times New Roman"/>
          <w:sz w:val="24"/>
          <w:szCs w:val="24"/>
        </w:rPr>
        <w:t>it</w:t>
      </w:r>
      <w:r w:rsidR="00FA5274" w:rsidRPr="00922513">
        <w:rPr>
          <w:rFonts w:ascii="Times New Roman" w:hAnsi="Times New Roman"/>
          <w:sz w:val="24"/>
          <w:szCs w:val="24"/>
        </w:rPr>
        <w:t>’</w:t>
      </w:r>
      <w:r w:rsidR="00A46A44" w:rsidRPr="00922513">
        <w:rPr>
          <w:rFonts w:ascii="Times New Roman" w:hAnsi="Times New Roman"/>
          <w:sz w:val="24"/>
          <w:szCs w:val="24"/>
        </w:rPr>
        <w:t>s</w:t>
      </w:r>
      <w:proofErr w:type="spellEnd"/>
      <w:r w:rsidR="00A46A44" w:rsidRPr="00922513">
        <w:rPr>
          <w:rFonts w:ascii="Times New Roman" w:hAnsi="Times New Roman"/>
          <w:sz w:val="24"/>
          <w:szCs w:val="24"/>
        </w:rPr>
        <w:t xml:space="preserve"> investigation</w:t>
      </w:r>
      <w:r w:rsidRPr="00922513">
        <w:rPr>
          <w:rFonts w:ascii="Times New Roman" w:hAnsi="Times New Roman"/>
          <w:sz w:val="24"/>
          <w:szCs w:val="24"/>
        </w:rPr>
        <w:t xml:space="preserve">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Hecht&lt;/Author&gt;&lt;Year&gt;2020&lt;/Year&gt;&lt;RecNum&gt;12967&lt;/RecNum&gt;&lt;DisplayText&gt;(30)&lt;/DisplayText&gt;&lt;record&gt;&lt;rec-number&gt;12967&lt;/rec-number&gt;&lt;foreign-keys&gt;&lt;key app="EN" db-id="9f9z0e0x49ezepeax9r5fzf69spa9xte0d22" timestamp="1658475071"&gt;12967&lt;/key&gt;&lt;/foreign-keys&gt;&lt;ref-type name="Journal Article"&gt;17&lt;/ref-type&gt;&lt;contributors&gt;&lt;authors&gt;&lt;author&gt;Hecht, Leah M.&lt;/author&gt;&lt;author&gt;Schwartz, Natalie&lt;/author&gt;&lt;author&gt;Miller-Matero, Lisa R.&lt;/author&gt;&lt;author&gt;Braciszewski, Jordan M.&lt;/author&gt;&lt;author&gt;Haedt-Matt, Alissa&lt;/author&gt;&lt;/authors&gt;&lt;/contributors&gt;&lt;titles&gt;&lt;title&gt;Eating pathology and depressive symptoms as predictors of excessive weight gain during pregnancy&lt;/title&gt;&lt;secondary-title&gt;Journal of Health Psychology&lt;/secondary-title&gt;&lt;/titles&gt;&lt;periodical&gt;&lt;full-title&gt;Journal Of Health Psychology&lt;/full-title&gt;&lt;/periodical&gt;&lt;pages&gt;2414-2423&lt;/pages&gt;&lt;volume&gt;26&lt;/volume&gt;&lt;number&gt;13&lt;/number&gt;&lt;dates&gt;&lt;year&gt;2020&lt;/year&gt;&lt;pub-dates&gt;&lt;date&gt;2021/11/01&lt;/date&gt;&lt;/pub-dates&gt;&lt;/dates&gt;&lt;publisher&gt;SAGE Publications Ltd&lt;/publisher&gt;&lt;isbn&gt;1359-1053&lt;/isbn&gt;&lt;urls&gt;&lt;related-urls&gt;&lt;url&gt;https://doi.org/10.1177/1359105320913934&lt;/url&gt;&lt;/related-urls&gt;&lt;/urls&gt;&lt;electronic-resource-num&gt;10.1177/1359105320913934&lt;/electronic-resource-num&gt;&lt;access-date&gt;2022/07/22&lt;/access-date&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30)</w:t>
      </w:r>
      <w:r w:rsidRPr="00922513">
        <w:rPr>
          <w:rFonts w:ascii="Times New Roman" w:hAnsi="Times New Roman"/>
          <w:sz w:val="24"/>
          <w:szCs w:val="24"/>
        </w:rPr>
        <w:fldChar w:fldCharType="end"/>
      </w:r>
      <w:r w:rsidRPr="00922513">
        <w:rPr>
          <w:rFonts w:ascii="Times New Roman" w:hAnsi="Times New Roman"/>
          <w:sz w:val="24"/>
          <w:szCs w:val="24"/>
        </w:rPr>
        <w:t>. Recent reports suggest an average increase in GWG of 3.74</w:t>
      </w:r>
      <w:r w:rsidR="00A2336B" w:rsidRPr="00922513">
        <w:rPr>
          <w:rFonts w:ascii="Times New Roman" w:hAnsi="Times New Roman"/>
          <w:sz w:val="24"/>
          <w:szCs w:val="24"/>
        </w:rPr>
        <w:t xml:space="preserve"> </w:t>
      </w:r>
      <w:r w:rsidRPr="00922513">
        <w:rPr>
          <w:rFonts w:ascii="Times New Roman" w:hAnsi="Times New Roman"/>
          <w:sz w:val="24"/>
          <w:szCs w:val="24"/>
        </w:rPr>
        <w:t>kg for women that experience loss of control</w:t>
      </w:r>
      <w:r w:rsidR="0038704A" w:rsidRPr="00922513">
        <w:rPr>
          <w:rFonts w:ascii="Times New Roman" w:hAnsi="Times New Roman"/>
          <w:sz w:val="24"/>
          <w:szCs w:val="24"/>
        </w:rPr>
        <w:t xml:space="preserve"> (over eating behaviour)</w:t>
      </w:r>
      <w:r w:rsidRPr="00922513">
        <w:rPr>
          <w:rFonts w:ascii="Times New Roman" w:hAnsi="Times New Roman"/>
          <w:sz w:val="24"/>
          <w:szCs w:val="24"/>
        </w:rPr>
        <w:t xml:space="preserve"> during pregnancy compared to those who do not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Micali&lt;/Author&gt;&lt;Year&gt;2018&lt;/Year&gt;&lt;RecNum&gt;12969&lt;/RecNum&gt;&lt;DisplayText&gt;(23)&lt;/DisplayText&gt;&lt;record&gt;&lt;rec-number&gt;12969&lt;/rec-number&gt;&lt;foreign-keys&gt;&lt;key app="EN" db-id="9f9z0e0x49ezepeax9r5fzf69spa9xte0d22" timestamp="1658475236"&gt;12969&lt;/key&gt;&lt;/foreign-keys&gt;&lt;ref-type name="Journal Article"&gt;17&lt;/ref-type&gt;&lt;contributors&gt;&lt;authors&gt;&lt;author&gt;Micali, Nadia&lt;/author&gt;&lt;author&gt;Al Essimii, Haya&lt;/author&gt;&lt;author&gt;Field, Alison E&lt;/author&gt;&lt;author&gt;Treasure, Janet&lt;/author&gt;&lt;/authors&gt;&lt;/contributors&gt;&lt;titles&gt;&lt;title&gt;Pregnancy loss of control over eating: a longitudinal study of maternal and child outcomes&lt;/title&gt;&lt;secondary-title&gt;The American Journal of Clinical Nutrition&lt;/secondary-title&gt;&lt;/titles&gt;&lt;periodical&gt;&lt;full-title&gt;The American Journal Of Clinical Nutrition&lt;/full-title&gt;&lt;/periodical&gt;&lt;pages&gt;101-107&lt;/pages&gt;&lt;volume&gt;108&lt;/volume&gt;&lt;number&gt;1&lt;/number&gt;&lt;dates&gt;&lt;year&gt;2018&lt;/year&gt;&lt;/dates&gt;&lt;isbn&gt;0002-9165&lt;/isbn&gt;&lt;urls&gt;&lt;related-urls&gt;&lt;url&gt;https://doi.org/10.1093/ajcn/nqy040&lt;/url&gt;&lt;/related-urls&gt;&lt;/urls&gt;&lt;electronic-resource-num&gt;10.1093/ajcn/nqy040&lt;/electronic-resource-num&gt;&lt;access-date&gt;7/22/2022&lt;/access-date&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23)</w:t>
      </w:r>
      <w:r w:rsidRPr="00922513">
        <w:rPr>
          <w:rFonts w:ascii="Times New Roman" w:hAnsi="Times New Roman"/>
          <w:sz w:val="24"/>
          <w:szCs w:val="24"/>
        </w:rPr>
        <w:fldChar w:fldCharType="end"/>
      </w:r>
      <w:r w:rsidRPr="00922513">
        <w:rPr>
          <w:rFonts w:ascii="Times New Roman" w:hAnsi="Times New Roman"/>
          <w:sz w:val="24"/>
          <w:szCs w:val="24"/>
        </w:rPr>
        <w:t xml:space="preserve">, </w:t>
      </w:r>
      <w:r w:rsidR="002A537B" w:rsidRPr="00922513">
        <w:rPr>
          <w:rFonts w:ascii="Times New Roman" w:hAnsi="Times New Roman"/>
          <w:sz w:val="24"/>
          <w:szCs w:val="24"/>
        </w:rPr>
        <w:t xml:space="preserve">which is similar to </w:t>
      </w:r>
      <w:r w:rsidR="00145980" w:rsidRPr="00922513">
        <w:rPr>
          <w:rFonts w:ascii="Times New Roman" w:hAnsi="Times New Roman"/>
          <w:sz w:val="24"/>
          <w:szCs w:val="24"/>
        </w:rPr>
        <w:t>estimates</w:t>
      </w:r>
      <w:r w:rsidR="002A537B" w:rsidRPr="00922513">
        <w:rPr>
          <w:rFonts w:ascii="Times New Roman" w:hAnsi="Times New Roman"/>
          <w:sz w:val="24"/>
          <w:szCs w:val="24"/>
        </w:rPr>
        <w:t xml:space="preserve"> observed in</w:t>
      </w:r>
      <w:r w:rsidRPr="00922513">
        <w:rPr>
          <w:rFonts w:ascii="Times New Roman" w:hAnsi="Times New Roman"/>
          <w:sz w:val="24"/>
          <w:szCs w:val="24"/>
        </w:rPr>
        <w:t xml:space="preserve"> women with overweight or obesity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Levine&lt;/Author&gt;&lt;Year&gt;2022&lt;/Year&gt;&lt;RecNum&gt;12970&lt;/RecNum&gt;&lt;DisplayText&gt;(24)&lt;/DisplayText&gt;&lt;record&gt;&lt;rec-number&gt;12970&lt;/rec-number&gt;&lt;foreign-keys&gt;&lt;key app="EN" db-id="9f9z0e0x49ezepeax9r5fzf69spa9xte0d22" timestamp="1658475585"&gt;12970&lt;/key&gt;&lt;/foreign-keys&gt;&lt;ref-type name="Journal Article"&gt;17&lt;/ref-type&gt;&lt;contributors&gt;&lt;authors&gt;&lt;author&gt;Levine, Michele&lt;/author&gt;&lt;author&gt;Emery, Rebecca L&lt;/author&gt;&lt;author&gt;Conlon, Rachel&lt;/author&gt;&lt;author&gt;Grace, Jennifer&lt;/author&gt;&lt;author&gt;Sweeny, Gina M&lt;/author&gt;&lt;author&gt;Wang, Bang&lt;/author&gt;&lt;author&gt;Cheng, Yu&lt;/author&gt;&lt;/authors&gt;&lt;/contributors&gt;&lt;titles&gt;&lt;title&gt;Loss of Control Eating During Pregnancy is Associated With Excessive Gestational Weight Gain Among Individuals With Overweight and Obesity&lt;/title&gt;&lt;/titles&gt;&lt;dates&gt;&lt;year&gt;2022&lt;/year&gt;&lt;/dates&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24)</w:t>
      </w:r>
      <w:r w:rsidRPr="00922513">
        <w:rPr>
          <w:rFonts w:ascii="Times New Roman" w:hAnsi="Times New Roman"/>
          <w:sz w:val="24"/>
          <w:szCs w:val="24"/>
        </w:rPr>
        <w:fldChar w:fldCharType="end"/>
      </w:r>
      <w:r w:rsidRPr="00922513">
        <w:rPr>
          <w:rFonts w:ascii="Times New Roman" w:hAnsi="Times New Roman"/>
          <w:sz w:val="24"/>
          <w:szCs w:val="24"/>
        </w:rPr>
        <w:t xml:space="preserve"> and gestational diabetes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Silvani&lt;/Author&gt;&lt;Year&gt;2020&lt;/Year&gt;&lt;RecNum&gt;12971&lt;/RecNum&gt;&lt;DisplayText&gt;(31)&lt;/DisplayText&gt;&lt;record&gt;&lt;rec-number&gt;12971&lt;/rec-number&gt;&lt;foreign-keys&gt;&lt;key app="EN" db-id="9f9z0e0x49ezepeax9r5fzf69spa9xte0d22" timestamp="1658475695"&gt;12971&lt;/key&gt;&lt;/foreign-keys&gt;&lt;ref-type name="Journal Article"&gt;17&lt;/ref-type&gt;&lt;contributors&gt;&lt;authors&gt;&lt;author&gt;Silvani, Juliana&lt;/author&gt;&lt;author&gt;Schmidt, Maria Inês&lt;/author&gt;&lt;author&gt;Zajdenverg, Lenita&lt;/author&gt;&lt;author&gt;Galliano, Leony Morgana&lt;/author&gt;&lt;author&gt;Antunes Nunes, Maria Angélica&lt;/author&gt;&lt;/authors&gt;&lt;/contributors&gt;&lt;titles&gt;&lt;title&gt;Impact of binge eating during pregnancy on gestational weight gain and postpartum weight retention among women with gestational diabetes mellitus: LINDA-Brasil&lt;/title&gt;&lt;secondary-title&gt;International Journal of Eating Disorders&lt;/secondary-title&gt;&lt;/titles&gt;&lt;periodical&gt;&lt;full-title&gt;International Journal of Eating Disorders&lt;/full-title&gt;&lt;/periodical&gt;&lt;pages&gt;1818-1825&lt;/pages&gt;&lt;volume&gt;53&lt;/volume&gt;&lt;number&gt;11&lt;/number&gt;&lt;dates&gt;&lt;year&gt;2020&lt;/year&gt;&lt;/dates&gt;&lt;isbn&gt;0276-3478&lt;/isbn&gt;&lt;urls&gt;&lt;related-urls&gt;&lt;url&gt;https://onlinelibrary.wiley.com/doi/abs/10.1002/eat.23361&lt;/url&gt;&lt;/related-urls&gt;&lt;/urls&gt;&lt;electronic-resource-num&gt;https://doi.org/10.1002/eat.23361&lt;/electronic-resource-num&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31)</w:t>
      </w:r>
      <w:r w:rsidRPr="00922513">
        <w:rPr>
          <w:rFonts w:ascii="Times New Roman" w:hAnsi="Times New Roman"/>
          <w:sz w:val="24"/>
          <w:szCs w:val="24"/>
        </w:rPr>
        <w:fldChar w:fldCharType="end"/>
      </w:r>
      <w:r w:rsidRPr="00922513">
        <w:rPr>
          <w:rFonts w:ascii="Times New Roman" w:hAnsi="Times New Roman"/>
          <w:sz w:val="24"/>
          <w:szCs w:val="24"/>
        </w:rPr>
        <w:t xml:space="preserve">.  Excessive GWG is associated with obstetric complications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Rosenberg&lt;/Author&gt;&lt;Year&gt;2003&lt;/Year&gt;&lt;RecNum&gt;12965&lt;/RecNum&gt;&lt;DisplayText&gt;(32)&lt;/DisplayText&gt;&lt;record&gt;&lt;rec-number&gt;12965&lt;/rec-number&gt;&lt;foreign-keys&gt;&lt;key app="EN" db-id="9f9z0e0x49ezepeax9r5fzf69spa9xte0d22" timestamp="1658474724"&gt;12965&lt;/key&gt;&lt;/foreign-keys&gt;&lt;ref-type name="Journal Article"&gt;17&lt;/ref-type&gt;&lt;contributors&gt;&lt;authors&gt;&lt;author&gt;Rosenberg, Terry J.&lt;/author&gt;&lt;author&gt;Garbers, Samantha&lt;/author&gt;&lt;author&gt;Chavkin, Wendy&lt;/author&gt;&lt;author&gt;Chiasson, Mary Ann&lt;/author&gt;&lt;/authors&gt;&lt;/contributors&gt;&lt;titles&gt;&lt;title&gt;Prepregnancy weight and adverse perinatal outcomes in an ethnically diverse population&lt;/title&gt;&lt;secondary-title&gt;Obstetrics &amp;amp; Gynecology&lt;/secondary-title&gt;&lt;/titles&gt;&lt;periodical&gt;&lt;full-title&gt;Obstetrics &amp;amp; Gynecology&lt;/full-title&gt;&lt;/periodical&gt;&lt;pages&gt;1022-1027&lt;/pages&gt;&lt;volume&gt;102&lt;/volume&gt;&lt;number&gt;5, Part 1&lt;/number&gt;&lt;dates&gt;&lt;year&gt;2003&lt;/year&gt;&lt;pub-dates&gt;&lt;date&gt;2003/11/01/&lt;/date&gt;&lt;/pub-dates&gt;&lt;/dates&gt;&lt;isbn&gt;0029-7844&lt;/isbn&gt;&lt;urls&gt;&lt;related-urls&gt;&lt;url&gt;https://www.sciencedirect.com/science/article/pii/S0029784403008780&lt;/url&gt;&lt;/related-urls&gt;&lt;/urls&gt;&lt;electronic-resource-num&gt;https://doi.org/10.1016/j.obstetgynecol.2003.07.005&lt;/electronic-resource-num&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32)</w:t>
      </w:r>
      <w:r w:rsidRPr="00922513">
        <w:rPr>
          <w:rFonts w:ascii="Times New Roman" w:hAnsi="Times New Roman"/>
          <w:sz w:val="24"/>
          <w:szCs w:val="24"/>
        </w:rPr>
        <w:fldChar w:fldCharType="end"/>
      </w:r>
      <w:r w:rsidRPr="00922513">
        <w:rPr>
          <w:rFonts w:ascii="Times New Roman" w:hAnsi="Times New Roman"/>
          <w:sz w:val="24"/>
          <w:szCs w:val="24"/>
        </w:rPr>
        <w:t xml:space="preserve"> and adverse </w:t>
      </w:r>
      <w:r w:rsidR="00A510B9" w:rsidRPr="00922513">
        <w:rPr>
          <w:rFonts w:ascii="Times New Roman" w:hAnsi="Times New Roman"/>
          <w:sz w:val="24"/>
          <w:szCs w:val="24"/>
        </w:rPr>
        <w:t xml:space="preserve">maternal and </w:t>
      </w:r>
      <w:r w:rsidR="00801496" w:rsidRPr="00922513">
        <w:rPr>
          <w:rFonts w:ascii="Times New Roman" w:hAnsi="Times New Roman"/>
          <w:sz w:val="24"/>
          <w:szCs w:val="24"/>
        </w:rPr>
        <w:t>perinatal</w:t>
      </w:r>
      <w:r w:rsidRPr="00922513">
        <w:rPr>
          <w:rFonts w:ascii="Times New Roman" w:hAnsi="Times New Roman"/>
          <w:sz w:val="24"/>
          <w:szCs w:val="24"/>
        </w:rPr>
        <w:t xml:space="preserve"> outcomes such as pre-term births and large for gestational age</w:t>
      </w:r>
      <w:r w:rsidR="00FE3388" w:rsidRPr="00922513">
        <w:rPr>
          <w:rFonts w:ascii="Times New Roman" w:hAnsi="Times New Roman"/>
          <w:sz w:val="24"/>
          <w:szCs w:val="24"/>
        </w:rPr>
        <w:t xml:space="preserve"> </w:t>
      </w:r>
      <w:r w:rsidRPr="00922513">
        <w:rPr>
          <w:rFonts w:ascii="Times New Roman" w:hAnsi="Times New Roman"/>
          <w:sz w:val="24"/>
          <w:szCs w:val="24"/>
        </w:rPr>
        <w:fldChar w:fldCharType="begin">
          <w:fldData xml:space="preserve">PEVuZE5vdGU+PENpdGU+PEF1dGhvcj5EemFrcGFzdTwvQXV0aG9yPjxZZWFyPjIwMTU8L1llYXI+
PFJlY051bT4xMzAxNjwvUmVjTnVtPjxEaXNwbGF5VGV4dD4oMzMsIDM0KTwvRGlzcGxheVRleHQ+
PHJlY29yZD48cmVjLW51bWJlcj4xMzAxNjwvcmVjLW51bWJlcj48Zm9yZWlnbi1rZXlzPjxrZXkg
YXBwPSJFTiIgZGItaWQ9IjlmOXowZTB4NDllemVwZWF4OXI1ZnpmNjlzcGE5eHRlMGQyMiIgdGlt
ZXN0YW1wPSIxNjcyOTUwNjMzIj4xMzAxNjwva2V5PjwvZm9yZWlnbi1rZXlzPjxyZWYtdHlwZSBu
YW1lPSJKb3VybmFsIEFydGljbGUiPjE3PC9yZWYtdHlwZT48Y29udHJpYnV0b3JzPjxhdXRob3Jz
PjxhdXRob3I+RHpha3Bhc3UsIFN1c2llPC9hdXRob3I+PGF1dGhvcj5GYWhleSwgSm9objwvYXV0
aG9yPjxhdXRob3I+S2lyYnksIFJ1c3NlbGwgUy48L2F1dGhvcj48YXV0aG9yPlRvdWdoLCBTdXph
bm5lIEMuPC9hdXRob3I+PGF1dGhvcj5DaGFsbWVycywgQmV2ZXJsZXk8L2F1dGhvcj48YXV0aG9y
PkhlYW1hbiwgTWF1cmVlbiBJLjwvYXV0aG9yPjxhdXRob3I+QmFydGhvbG9tZXcsIFNoYXJvbjwv
YXV0aG9yPjxhdXRob3I+QmlyaW5nZXIsIEFubmU8L2F1dGhvcj48YXV0aG9yPkRhcmxpbmcsIEVs
aXphYmV0aCBLLjwvYXV0aG9yPjxhdXRob3I+TGVlLCBMaWx5IFMuPC9hdXRob3I+PGF1dGhvcj5N
Y0RvbmFsZCwgU2FyYWggRC48L2F1dGhvcj48L2F1dGhvcnM+PC9jb250cmlidXRvcnM+PHRpdGxl
cz48dGl0bGU+Q29udHJpYnV0aW9uIG9mIHByZXByZWduYW5jeSBib2R5IG1hc3MgaW5kZXggYW5k
IGdlc3RhdGlvbmFsIHdlaWdodCBnYWluIHRvIGFkdmVyc2UgbmVvbmF0YWwgb3V0Y29tZXM6IHBv
cHVsYXRpb24gYXR0cmlidXRhYmxlIGZyYWN0aW9ucyBmb3IgQ2FuYWRhPC90aXRsZT48c2Vjb25k
YXJ5LXRpdGxlPkJNQyBQcmVnbmFuY3kgYW5kIENoaWxkYmlydGg8L3NlY29uZGFyeS10aXRsZT48
L3RpdGxlcz48cGVyaW9kaWNhbD48ZnVsbC10aXRsZT5CTUMgUHJlZ25hbmN5IEFuZCBDaGlsZGJp
cnRoPC9mdWxsLXRpdGxlPjwvcGVyaW9kaWNhbD48cGFnZXM+MjE8L3BhZ2VzPjx2b2x1bWU+MTU8
L3ZvbHVtZT48bnVtYmVyPjE8L251bWJlcj48ZGF0ZXM+PHllYXI+MjAxNTwveWVhcj48cHViLWRh
dGVzPjxkYXRlPjIwMTUvMDIvMDU8L2RhdGU+PC9wdWItZGF0ZXM+PC9kYXRlcz48aXNibj4xNDcx
LTIzOTM8L2lzYm4+PHVybHM+PHJlbGF0ZWQtdXJscz48dXJsPmh0dHBzOi8vZG9pLm9yZy8xMC4x
MTg2L3MxMjg4NC0wMTUtMDQ1Mi0wPC91cmw+PC9yZWxhdGVkLXVybHM+PC91cmxzPjxlbGVjdHJv
bmljLXJlc291cmNlLW51bT4xMC4xMTg2L3MxMjg4NC0wMTUtMDQ1Mi0wPC9lbGVjdHJvbmljLXJl
c291cmNlLW51bT48L3JlY29yZD48L0NpdGU+PENpdGU+PEF1dGhvcj5TdG90bGFuZDwvQXV0aG9y
PjxZZWFyPjIwMDY8L1llYXI+PFJlY051bT4xMzAxNzwvUmVjTnVtPjxyZWNvcmQ+PHJlYy1udW1i
ZXI+MTMwMTc8L3JlYy1udW1iZXI+PGZvcmVpZ24ta2V5cz48a2V5IGFwcD0iRU4iIGRiLWlkPSI5
Zjl6MGUweDQ5ZXplcGVheDlyNWZ6ZjY5c3BhOXh0ZTBkMjIiIHRpbWVzdGFtcD0iMTY3Mjk1MDY2
NyI+MTMwMTc8L2tleT48L2ZvcmVpZ24ta2V5cz48cmVmLXR5cGUgbmFtZT0iSm91cm5hbCBBcnRp
Y2xlIj4xNzwvcmVmLXR5cGU+PGNvbnRyaWJ1dG9ycz48YXV0aG9ycz48YXV0aG9yPlN0b3RsYW5k
LCBOYW9taSBFLjwvYXV0aG9yPjxhdXRob3I+Q2hlbmcsIFl2b25uZSBXLjwvYXV0aG9yPjxhdXRo
b3I+SG9wa2lucywgTGluZGEgTS48L2F1dGhvcj48YXV0aG9yPkNhdWdoZXksIEFhcm9uIEIuPC9h
dXRob3I+PC9hdXRob3JzPjwvY29udHJpYnV0b3JzPjx0aXRsZXM+PHRpdGxlPkdlc3RhdGlvbmFs
IFdlaWdodCBHYWluIGFuZCBBZHZlcnNlIE5lb25hdGFsIE91dGNvbWUgQW1vbmcgVGVybSBJbmZh
bnRzPC90aXRsZT48c2Vjb25kYXJ5LXRpdGxlPk9ic3RldHJpY3MgJmFtcDsgR3luZWNvbG9neTwv
c2Vjb25kYXJ5LXRpdGxlPjwvdGl0bGVzPjxwZXJpb2RpY2FsPjxmdWxsLXRpdGxlPk9ic3RldHJp
Y3MgJmFtcDsgR3luZWNvbG9neTwvZnVsbC10aXRsZT48L3BlcmlvZGljYWw+PHBhZ2VzPjYzNS02
NDM8L3BhZ2VzPjx2b2x1bWU+MTA4PC92b2x1bWU+PG51bWJlcj4zIFBhcnQgMTwvbnVtYmVyPjxk
YXRlcz48eWVhcj4yMDA2PC95ZWFyPjwvZGF0ZXM+PGlzYm4+MDAyOS03ODQ0PC9pc2JuPjxhY2Nl
c3Npb24tbnVtPjAwMDA2MjUwLTIwMDYwOTAwMC0wMDAyNDwvYWNjZXNzaW9uLW51bT48dXJscz48
cmVsYXRlZC11cmxzPjx1cmw+aHR0cHM6Ly9qb3VybmFscy5sd3cuY29tL2dyZWVuam91cm5hbC9G
dWxsdGV4dC8yMDA2LzA5MDAwL0dlc3RhdGlvbmFsX1dlaWdodF9HYWluX2FuZF9BZHZlcnNlX05l
b25hdGFsLjI0LmFzcHg8L3VybD48L3JlbGF0ZWQtdXJscz48L3VybHM+PGVsZWN0cm9uaWMtcmVz
b3VyY2UtbnVtPjEwLjEwOTcvMDEuQU9HLjAwMDAyMjg5NjAuMTY2NzguYmQ8L2VsZWN0cm9uaWMt
cmVzb3VyY2UtbnVtPjwvcmVjb3JkPjwvQ2l0ZT48L0VuZE5vdGU+AG==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EemFrcGFzdTwvQXV0aG9yPjxZZWFyPjIwMTU8L1llYXI+
PFJlY051bT4xMzAxNjwvUmVjTnVtPjxEaXNwbGF5VGV4dD4oMzMsIDM0KTwvRGlzcGxheVRleHQ+
PHJlY29yZD48cmVjLW51bWJlcj4xMzAxNjwvcmVjLW51bWJlcj48Zm9yZWlnbi1rZXlzPjxrZXkg
YXBwPSJFTiIgZGItaWQ9IjlmOXowZTB4NDllemVwZWF4OXI1ZnpmNjlzcGE5eHRlMGQyMiIgdGlt
ZXN0YW1wPSIxNjcyOTUwNjMzIj4xMzAxNjwva2V5PjwvZm9yZWlnbi1rZXlzPjxyZWYtdHlwZSBu
YW1lPSJKb3VybmFsIEFydGljbGUiPjE3PC9yZWYtdHlwZT48Y29udHJpYnV0b3JzPjxhdXRob3Jz
PjxhdXRob3I+RHpha3Bhc3UsIFN1c2llPC9hdXRob3I+PGF1dGhvcj5GYWhleSwgSm9objwvYXV0
aG9yPjxhdXRob3I+S2lyYnksIFJ1c3NlbGwgUy48L2F1dGhvcj48YXV0aG9yPlRvdWdoLCBTdXph
bm5lIEMuPC9hdXRob3I+PGF1dGhvcj5DaGFsbWVycywgQmV2ZXJsZXk8L2F1dGhvcj48YXV0aG9y
PkhlYW1hbiwgTWF1cmVlbiBJLjwvYXV0aG9yPjxhdXRob3I+QmFydGhvbG9tZXcsIFNoYXJvbjwv
YXV0aG9yPjxhdXRob3I+QmlyaW5nZXIsIEFubmU8L2F1dGhvcj48YXV0aG9yPkRhcmxpbmcsIEVs
aXphYmV0aCBLLjwvYXV0aG9yPjxhdXRob3I+TGVlLCBMaWx5IFMuPC9hdXRob3I+PGF1dGhvcj5N
Y0RvbmFsZCwgU2FyYWggRC48L2F1dGhvcj48L2F1dGhvcnM+PC9jb250cmlidXRvcnM+PHRpdGxl
cz48dGl0bGU+Q29udHJpYnV0aW9uIG9mIHByZXByZWduYW5jeSBib2R5IG1hc3MgaW5kZXggYW5k
IGdlc3RhdGlvbmFsIHdlaWdodCBnYWluIHRvIGFkdmVyc2UgbmVvbmF0YWwgb3V0Y29tZXM6IHBv
cHVsYXRpb24gYXR0cmlidXRhYmxlIGZyYWN0aW9ucyBmb3IgQ2FuYWRhPC90aXRsZT48c2Vjb25k
YXJ5LXRpdGxlPkJNQyBQcmVnbmFuY3kgYW5kIENoaWxkYmlydGg8L3NlY29uZGFyeS10aXRsZT48
L3RpdGxlcz48cGVyaW9kaWNhbD48ZnVsbC10aXRsZT5CTUMgUHJlZ25hbmN5IEFuZCBDaGlsZGJp
cnRoPC9mdWxsLXRpdGxlPjwvcGVyaW9kaWNhbD48cGFnZXM+MjE8L3BhZ2VzPjx2b2x1bWU+MTU8
L3ZvbHVtZT48bnVtYmVyPjE8L251bWJlcj48ZGF0ZXM+PHllYXI+MjAxNTwveWVhcj48cHViLWRh
dGVzPjxkYXRlPjIwMTUvMDIvMDU8L2RhdGU+PC9wdWItZGF0ZXM+PC9kYXRlcz48aXNibj4xNDcx
LTIzOTM8L2lzYm4+PHVybHM+PHJlbGF0ZWQtdXJscz48dXJsPmh0dHBzOi8vZG9pLm9yZy8xMC4x
MTg2L3MxMjg4NC0wMTUtMDQ1Mi0wPC91cmw+PC9yZWxhdGVkLXVybHM+PC91cmxzPjxlbGVjdHJv
bmljLXJlc291cmNlLW51bT4xMC4xMTg2L3MxMjg4NC0wMTUtMDQ1Mi0wPC9lbGVjdHJvbmljLXJl
c291cmNlLW51bT48L3JlY29yZD48L0NpdGU+PENpdGU+PEF1dGhvcj5TdG90bGFuZDwvQXV0aG9y
PjxZZWFyPjIwMDY8L1llYXI+PFJlY051bT4xMzAxNzwvUmVjTnVtPjxyZWNvcmQ+PHJlYy1udW1i
ZXI+MTMwMTc8L3JlYy1udW1iZXI+PGZvcmVpZ24ta2V5cz48a2V5IGFwcD0iRU4iIGRiLWlkPSI5
Zjl6MGUweDQ5ZXplcGVheDlyNWZ6ZjY5c3BhOXh0ZTBkMjIiIHRpbWVzdGFtcD0iMTY3Mjk1MDY2
NyI+MTMwMTc8L2tleT48L2ZvcmVpZ24ta2V5cz48cmVmLXR5cGUgbmFtZT0iSm91cm5hbCBBcnRp
Y2xlIj4xNzwvcmVmLXR5cGU+PGNvbnRyaWJ1dG9ycz48YXV0aG9ycz48YXV0aG9yPlN0b3RsYW5k
LCBOYW9taSBFLjwvYXV0aG9yPjxhdXRob3I+Q2hlbmcsIFl2b25uZSBXLjwvYXV0aG9yPjxhdXRo
b3I+SG9wa2lucywgTGluZGEgTS48L2F1dGhvcj48YXV0aG9yPkNhdWdoZXksIEFhcm9uIEIuPC9h
dXRob3I+PC9hdXRob3JzPjwvY29udHJpYnV0b3JzPjx0aXRsZXM+PHRpdGxlPkdlc3RhdGlvbmFs
IFdlaWdodCBHYWluIGFuZCBBZHZlcnNlIE5lb25hdGFsIE91dGNvbWUgQW1vbmcgVGVybSBJbmZh
bnRzPC90aXRsZT48c2Vjb25kYXJ5LXRpdGxlPk9ic3RldHJpY3MgJmFtcDsgR3luZWNvbG9neTwv
c2Vjb25kYXJ5LXRpdGxlPjwvdGl0bGVzPjxwZXJpb2RpY2FsPjxmdWxsLXRpdGxlPk9ic3RldHJp
Y3MgJmFtcDsgR3luZWNvbG9neTwvZnVsbC10aXRsZT48L3BlcmlvZGljYWw+PHBhZ2VzPjYzNS02
NDM8L3BhZ2VzPjx2b2x1bWU+MTA4PC92b2x1bWU+PG51bWJlcj4zIFBhcnQgMTwvbnVtYmVyPjxk
YXRlcz48eWVhcj4yMDA2PC95ZWFyPjwvZGF0ZXM+PGlzYm4+MDAyOS03ODQ0PC9pc2JuPjxhY2Nl
c3Npb24tbnVtPjAwMDA2MjUwLTIwMDYwOTAwMC0wMDAyNDwvYWNjZXNzaW9uLW51bT48dXJscz48
cmVsYXRlZC11cmxzPjx1cmw+aHR0cHM6Ly9qb3VybmFscy5sd3cuY29tL2dyZWVuam91cm5hbC9G
dWxsdGV4dC8yMDA2LzA5MDAwL0dlc3RhdGlvbmFsX1dlaWdodF9HYWluX2FuZF9BZHZlcnNlX05l
b25hdGFsLjI0LmFzcHg8L3VybD48L3JlbGF0ZWQtdXJscz48L3VybHM+PGVsZWN0cm9uaWMtcmVz
b3VyY2UtbnVtPjEwLjEwOTcvMDEuQU9HLjAwMDAyMjg5NjAuMTY2NzguYmQ8L2VsZWN0cm9uaWMt
cmVzb3VyY2UtbnVtPjwvcmVjb3JkPjwvQ2l0ZT48L0VuZE5vdGU+AG==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33, 34)</w:t>
      </w:r>
      <w:r w:rsidRPr="00922513">
        <w:rPr>
          <w:rFonts w:ascii="Times New Roman" w:hAnsi="Times New Roman"/>
          <w:sz w:val="24"/>
          <w:szCs w:val="24"/>
        </w:rPr>
        <w:fldChar w:fldCharType="end"/>
      </w:r>
      <w:r w:rsidRPr="00922513">
        <w:rPr>
          <w:rFonts w:ascii="Times New Roman" w:hAnsi="Times New Roman"/>
          <w:sz w:val="24"/>
          <w:szCs w:val="24"/>
        </w:rPr>
        <w:t>.</w:t>
      </w:r>
      <w:r w:rsidR="002A537B" w:rsidRPr="00922513">
        <w:rPr>
          <w:rFonts w:ascii="Times New Roman" w:hAnsi="Times New Roman"/>
          <w:sz w:val="24"/>
          <w:szCs w:val="24"/>
        </w:rPr>
        <w:t xml:space="preserve"> Therefore, if binge eating is a risk factor for the latter, interventions targeting binge eating could </w:t>
      </w:r>
      <w:r w:rsidR="00145980" w:rsidRPr="00922513">
        <w:rPr>
          <w:rFonts w:ascii="Times New Roman" w:hAnsi="Times New Roman"/>
          <w:sz w:val="24"/>
          <w:szCs w:val="24"/>
        </w:rPr>
        <w:t xml:space="preserve">also </w:t>
      </w:r>
      <w:r w:rsidR="002A537B" w:rsidRPr="00922513">
        <w:rPr>
          <w:rFonts w:ascii="Times New Roman" w:hAnsi="Times New Roman"/>
          <w:sz w:val="24"/>
          <w:szCs w:val="24"/>
        </w:rPr>
        <w:t xml:space="preserve">improve obstetric outcomes. </w:t>
      </w:r>
    </w:p>
    <w:p w14:paraId="511246F0" w14:textId="77777777" w:rsidR="009F5410" w:rsidRPr="00922513" w:rsidRDefault="009F5410" w:rsidP="000841EF">
      <w:pPr>
        <w:spacing w:line="480" w:lineRule="auto"/>
        <w:rPr>
          <w:rFonts w:ascii="Calibri" w:hAnsi="Calibri" w:cs="Calibri"/>
          <w:sz w:val="22"/>
          <w:szCs w:val="22"/>
        </w:rPr>
      </w:pPr>
    </w:p>
    <w:p w14:paraId="037698B2" w14:textId="2A2F0243" w:rsidR="00536F0B" w:rsidRPr="00922513" w:rsidRDefault="00C52705" w:rsidP="000841EF">
      <w:pPr>
        <w:spacing w:line="480" w:lineRule="auto"/>
        <w:rPr>
          <w:rFonts w:ascii="Times New Roman" w:hAnsi="Times New Roman"/>
          <w:sz w:val="24"/>
          <w:szCs w:val="24"/>
        </w:rPr>
      </w:pPr>
      <w:r w:rsidRPr="00922513">
        <w:rPr>
          <w:rFonts w:ascii="Times New Roman" w:hAnsi="Times New Roman"/>
          <w:sz w:val="24"/>
          <w:szCs w:val="24"/>
        </w:rPr>
        <w:t xml:space="preserve">The aim of the current study was to investigate the associations between binge eating behaviours, depression, </w:t>
      </w:r>
      <w:r w:rsidR="00D604F4" w:rsidRPr="00922513">
        <w:rPr>
          <w:rFonts w:ascii="Times New Roman" w:hAnsi="Times New Roman"/>
          <w:sz w:val="24"/>
          <w:szCs w:val="24"/>
        </w:rPr>
        <w:t>GWG</w:t>
      </w:r>
      <w:r w:rsidRPr="00922513">
        <w:rPr>
          <w:rFonts w:ascii="Times New Roman" w:hAnsi="Times New Roman"/>
          <w:sz w:val="24"/>
          <w:szCs w:val="24"/>
        </w:rPr>
        <w:t xml:space="preserve"> and birth outcomes in a secondary analysis of data from the (UK </w:t>
      </w:r>
      <w:r w:rsidRPr="00922513">
        <w:rPr>
          <w:rFonts w:ascii="Times New Roman" w:hAnsi="Times New Roman"/>
          <w:sz w:val="24"/>
          <w:szCs w:val="24"/>
        </w:rPr>
        <w:lastRenderedPageBreak/>
        <w:t xml:space="preserve">Pregnancies Better Eating and Activity Trial (UPBEAT) randomised controlled trial. </w:t>
      </w:r>
      <w:r w:rsidR="00536F0B" w:rsidRPr="00922513">
        <w:rPr>
          <w:rFonts w:ascii="Times New Roman" w:hAnsi="Times New Roman"/>
          <w:sz w:val="24"/>
          <w:szCs w:val="24"/>
        </w:rPr>
        <w:t xml:space="preserve">UPBEAT was a multicentre randomised controlled trial of a complex behavioural intervention including health trainer support to increase physical activity and improve diet in women living with obesity </w:t>
      </w:r>
      <w:r w:rsidR="00536F0B"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Briley&lt;/Author&gt;&lt;Year&gt;2014&lt;/Year&gt;&lt;RecNum&gt;12973&lt;/RecNum&gt;&lt;DisplayText&gt;(35)&lt;/DisplayText&gt;&lt;record&gt;&lt;rec-number&gt;12973&lt;/rec-number&gt;&lt;foreign-keys&gt;&lt;key app="EN" db-id="9f9z0e0x49ezepeax9r5fzf69spa9xte0d22" timestamp="1658478540"&gt;12973&lt;/key&gt;&lt;/foreign-keys&gt;&lt;ref-type name="Journal Article"&gt;17&lt;/ref-type&gt;&lt;contributors&gt;&lt;authors&gt;&lt;author&gt;Briley, Annette L.&lt;/author&gt;&lt;author&gt;Barr, Suzanne&lt;/author&gt;&lt;author&gt;Badger, Shirlene&lt;/author&gt;&lt;author&gt;Bell, Ruth&lt;/author&gt;&lt;author&gt;Croker, Helen&lt;/author&gt;&lt;author&gt;Godfrey, Keith M.&lt;/author&gt;&lt;author&gt;Holmes, Bridget&lt;/author&gt;&lt;author&gt;Kinnunen, Tarja I.&lt;/author&gt;&lt;author&gt;Nelson, Scott M.&lt;/author&gt;&lt;author&gt;Oteng-Ntim, Eugene&lt;/author&gt;&lt;author&gt;Patel, Nashita&lt;/author&gt;&lt;author&gt;Robson, Stephen C.&lt;/author&gt;&lt;author&gt;Sandall, Jane&lt;/author&gt;&lt;author&gt;Sanders, Thomas&lt;/author&gt;&lt;author&gt;Sattar, Naveed&lt;/author&gt;&lt;author&gt;Seed, Paul T.&lt;/author&gt;&lt;author&gt;Wardle, Jane&lt;/author&gt;&lt;author&gt;Poston, Lucilla&lt;/author&gt;&lt;/authors&gt;&lt;/contributors&gt;&lt;titles&gt;&lt;title&gt;A complex intervention to improve pregnancy outcome in obese women; the UPBEAT randomised controlled trial&lt;/title&gt;&lt;secondary-title&gt;BMC Pregnancy and Childbirth&lt;/secondary-title&gt;&lt;/titles&gt;&lt;periodical&gt;&lt;full-title&gt;BMC Pregnancy And Childbirth&lt;/full-title&gt;&lt;/periodical&gt;&lt;pages&gt;74&lt;/pages&gt;&lt;volume&gt;14&lt;/volume&gt;&lt;number&gt;1&lt;/number&gt;&lt;dates&gt;&lt;year&gt;2014&lt;/year&gt;&lt;pub-dates&gt;&lt;date&gt;2014/02/18&lt;/date&gt;&lt;/pub-dates&gt;&lt;/dates&gt;&lt;isbn&gt;1471-2393&lt;/isbn&gt;&lt;urls&gt;&lt;related-urls&gt;&lt;url&gt;https://doi.org/10.1186/1471-2393-14-74&lt;/url&gt;&lt;/related-urls&gt;&lt;/urls&gt;&lt;electronic-resource-num&gt;10.1186/1471-2393-14-74&lt;/electronic-resource-num&gt;&lt;/record&gt;&lt;/Cite&gt;&lt;/EndNote&gt;</w:instrText>
      </w:r>
      <w:r w:rsidR="00536F0B" w:rsidRPr="00922513">
        <w:rPr>
          <w:rFonts w:ascii="Times New Roman" w:hAnsi="Times New Roman"/>
          <w:sz w:val="24"/>
          <w:szCs w:val="24"/>
        </w:rPr>
        <w:fldChar w:fldCharType="separate"/>
      </w:r>
      <w:r w:rsidR="00162524">
        <w:rPr>
          <w:rFonts w:ascii="Times New Roman" w:hAnsi="Times New Roman"/>
          <w:noProof/>
          <w:sz w:val="24"/>
          <w:szCs w:val="24"/>
        </w:rPr>
        <w:t>(35)</w:t>
      </w:r>
      <w:r w:rsidR="00536F0B" w:rsidRPr="00922513">
        <w:rPr>
          <w:rFonts w:ascii="Times New Roman" w:hAnsi="Times New Roman"/>
          <w:sz w:val="24"/>
          <w:szCs w:val="24"/>
        </w:rPr>
        <w:fldChar w:fldCharType="end"/>
      </w:r>
      <w:r w:rsidR="00536F0B" w:rsidRPr="00922513">
        <w:rPr>
          <w:rFonts w:ascii="Times New Roman" w:hAnsi="Times New Roman"/>
          <w:sz w:val="24"/>
          <w:szCs w:val="24"/>
        </w:rPr>
        <w:t xml:space="preserve">. Women received support to achieving SMART goals (e.g. specific, measurable, achievable, </w:t>
      </w:r>
      <w:r w:rsidR="009004B0" w:rsidRPr="00922513">
        <w:rPr>
          <w:rFonts w:ascii="Times New Roman" w:hAnsi="Times New Roman"/>
          <w:sz w:val="24"/>
          <w:szCs w:val="24"/>
        </w:rPr>
        <w:t>relevant</w:t>
      </w:r>
      <w:r w:rsidR="00536F0B" w:rsidRPr="00922513">
        <w:rPr>
          <w:rFonts w:ascii="Times New Roman" w:hAnsi="Times New Roman"/>
          <w:sz w:val="24"/>
          <w:szCs w:val="24"/>
        </w:rPr>
        <w:t xml:space="preserve">, time specific) at each session, along with advice on self-monitoring, identification and problem-solving barriers to behaviour change. While women in the antenatal group attended routine antenatal appointments throughout their pregnancy. This is particularly salient given the lack of research on these conditions and their treatment during the perinatal period. Specifically, we </w:t>
      </w:r>
      <w:r w:rsidR="00052505" w:rsidRPr="00922513">
        <w:rPr>
          <w:rFonts w:ascii="Times New Roman" w:hAnsi="Times New Roman"/>
          <w:sz w:val="24"/>
          <w:szCs w:val="24"/>
        </w:rPr>
        <w:t>hypothesised</w:t>
      </w:r>
      <w:r w:rsidR="0046035C" w:rsidRPr="00922513">
        <w:rPr>
          <w:rFonts w:ascii="Times New Roman" w:hAnsi="Times New Roman"/>
          <w:sz w:val="24"/>
          <w:szCs w:val="24"/>
        </w:rPr>
        <w:t xml:space="preserve"> that</w:t>
      </w:r>
      <w:r w:rsidR="00536F0B" w:rsidRPr="00922513">
        <w:rPr>
          <w:rFonts w:ascii="Times New Roman" w:hAnsi="Times New Roman"/>
          <w:sz w:val="24"/>
          <w:szCs w:val="24"/>
        </w:rPr>
        <w:t>:</w:t>
      </w:r>
    </w:p>
    <w:p w14:paraId="77CCA373" w14:textId="26576338" w:rsidR="00536F0B" w:rsidRPr="00922513" w:rsidRDefault="00145980" w:rsidP="000841EF">
      <w:pPr>
        <w:pStyle w:val="ListParagraph"/>
        <w:numPr>
          <w:ilvl w:val="0"/>
          <w:numId w:val="14"/>
        </w:numPr>
        <w:spacing w:line="480" w:lineRule="auto"/>
        <w:rPr>
          <w:rFonts w:ascii="Times New Roman" w:hAnsi="Times New Roman" w:cs="Times New Roman"/>
        </w:rPr>
      </w:pPr>
      <w:bookmarkStart w:id="0" w:name="_Hlk198325933"/>
      <w:r w:rsidRPr="00922513">
        <w:rPr>
          <w:rFonts w:ascii="Times New Roman" w:hAnsi="Times New Roman" w:cs="Times New Roman"/>
        </w:rPr>
        <w:t>Participation in t</w:t>
      </w:r>
      <w:r w:rsidR="00536F0B" w:rsidRPr="00922513">
        <w:rPr>
          <w:rFonts w:ascii="Times New Roman" w:hAnsi="Times New Roman" w:cs="Times New Roman"/>
        </w:rPr>
        <w:t xml:space="preserve">he UPBEAT intervention </w:t>
      </w:r>
      <w:r w:rsidR="0046035C" w:rsidRPr="00922513">
        <w:rPr>
          <w:rFonts w:ascii="Times New Roman" w:hAnsi="Times New Roman" w:cs="Times New Roman"/>
        </w:rPr>
        <w:t xml:space="preserve">would be </w:t>
      </w:r>
      <w:r w:rsidR="00536F0B" w:rsidRPr="00922513">
        <w:rPr>
          <w:rFonts w:ascii="Times New Roman" w:hAnsi="Times New Roman" w:cs="Times New Roman"/>
        </w:rPr>
        <w:t>associated with</w:t>
      </w:r>
      <w:r w:rsidR="00E50552" w:rsidRPr="00922513">
        <w:rPr>
          <w:rFonts w:ascii="Times New Roman" w:hAnsi="Times New Roman" w:cs="Times New Roman"/>
        </w:rPr>
        <w:t xml:space="preserve"> a decrease in</w:t>
      </w:r>
      <w:r w:rsidR="00536F0B" w:rsidRPr="00922513">
        <w:rPr>
          <w:rFonts w:ascii="Times New Roman" w:hAnsi="Times New Roman" w:cs="Times New Roman"/>
        </w:rPr>
        <w:t xml:space="preserve"> binge eating behaviours in the perinatal period.</w:t>
      </w:r>
    </w:p>
    <w:p w14:paraId="00A77B3A" w14:textId="661407DA" w:rsidR="00536F0B" w:rsidRPr="00922513" w:rsidRDefault="00536F0B" w:rsidP="000841EF">
      <w:pPr>
        <w:pStyle w:val="ListParagraph"/>
        <w:numPr>
          <w:ilvl w:val="0"/>
          <w:numId w:val="14"/>
        </w:numPr>
        <w:spacing w:line="480" w:lineRule="auto"/>
        <w:rPr>
          <w:rFonts w:ascii="Times New Roman" w:hAnsi="Times New Roman" w:cs="Times New Roman"/>
        </w:rPr>
      </w:pPr>
      <w:r w:rsidRPr="00922513">
        <w:rPr>
          <w:rFonts w:ascii="Times New Roman" w:hAnsi="Times New Roman" w:cs="Times New Roman"/>
        </w:rPr>
        <w:t xml:space="preserve">Greater depressive symptoms </w:t>
      </w:r>
      <w:r w:rsidR="0046035C" w:rsidRPr="00922513">
        <w:rPr>
          <w:rFonts w:ascii="Times New Roman" w:hAnsi="Times New Roman" w:cs="Times New Roman"/>
        </w:rPr>
        <w:t xml:space="preserve">would be </w:t>
      </w:r>
      <w:r w:rsidRPr="00922513">
        <w:rPr>
          <w:rFonts w:ascii="Times New Roman" w:hAnsi="Times New Roman" w:cs="Times New Roman"/>
        </w:rPr>
        <w:t>longitudinally associated with greater binge eating behaviours and cognitions both through the antenatal and postnatal period.</w:t>
      </w:r>
    </w:p>
    <w:p w14:paraId="342F0AB5" w14:textId="10F6C0E5" w:rsidR="00536F0B" w:rsidRPr="00922513" w:rsidRDefault="00536F0B" w:rsidP="000841EF">
      <w:pPr>
        <w:pStyle w:val="ListParagraph"/>
        <w:numPr>
          <w:ilvl w:val="0"/>
          <w:numId w:val="14"/>
        </w:numPr>
        <w:spacing w:line="480" w:lineRule="auto"/>
        <w:rPr>
          <w:rFonts w:ascii="Times New Roman" w:hAnsi="Times New Roman" w:cs="Times New Roman"/>
        </w:rPr>
      </w:pPr>
      <w:r w:rsidRPr="00922513">
        <w:rPr>
          <w:rFonts w:ascii="Times New Roman" w:hAnsi="Times New Roman" w:cs="Times New Roman"/>
        </w:rPr>
        <w:t xml:space="preserve">Greater binge eating behaviours and cognitions during pregnancy </w:t>
      </w:r>
      <w:r w:rsidR="0046035C" w:rsidRPr="00922513">
        <w:rPr>
          <w:rFonts w:ascii="Times New Roman" w:hAnsi="Times New Roman" w:cs="Times New Roman"/>
        </w:rPr>
        <w:t xml:space="preserve">would be </w:t>
      </w:r>
      <w:r w:rsidRPr="00922513">
        <w:rPr>
          <w:rFonts w:ascii="Times New Roman" w:hAnsi="Times New Roman" w:cs="Times New Roman"/>
        </w:rPr>
        <w:t xml:space="preserve">associated with greater maternal </w:t>
      </w:r>
      <w:r w:rsidR="00D604F4" w:rsidRPr="00922513">
        <w:rPr>
          <w:rFonts w:ascii="Times New Roman" w:hAnsi="Times New Roman" w:cs="Times New Roman"/>
        </w:rPr>
        <w:t>GWG</w:t>
      </w:r>
      <w:r w:rsidRPr="00922513">
        <w:rPr>
          <w:rFonts w:ascii="Times New Roman" w:hAnsi="Times New Roman" w:cs="Times New Roman"/>
        </w:rPr>
        <w:t xml:space="preserve"> and child’s birth weight.</w:t>
      </w:r>
    </w:p>
    <w:bookmarkEnd w:id="0"/>
    <w:p w14:paraId="310E4B80" w14:textId="77777777" w:rsidR="00C97707" w:rsidRPr="00922513" w:rsidRDefault="00C97707" w:rsidP="00C97707">
      <w:pPr>
        <w:pStyle w:val="ListParagraph"/>
        <w:spacing w:line="480" w:lineRule="auto"/>
        <w:rPr>
          <w:rFonts w:ascii="Times New Roman" w:hAnsi="Times New Roman" w:cs="Times New Roman"/>
        </w:rPr>
      </w:pPr>
    </w:p>
    <w:p w14:paraId="0BBA82CC" w14:textId="77777777" w:rsidR="00536F0B" w:rsidRPr="00922513" w:rsidRDefault="00536F0B" w:rsidP="000841EF">
      <w:pPr>
        <w:pStyle w:val="MDPI21heading1"/>
        <w:spacing w:before="0" w:line="480" w:lineRule="auto"/>
        <w:ind w:left="0"/>
        <w:rPr>
          <w:rFonts w:ascii="Times New Roman" w:hAnsi="Times New Roman"/>
          <w:sz w:val="24"/>
          <w:szCs w:val="24"/>
        </w:rPr>
      </w:pPr>
      <w:r w:rsidRPr="00922513">
        <w:rPr>
          <w:rFonts w:ascii="Times New Roman" w:hAnsi="Times New Roman"/>
          <w:sz w:val="24"/>
          <w:szCs w:val="24"/>
          <w:lang w:eastAsia="zh-CN"/>
        </w:rPr>
        <w:t xml:space="preserve">2. </w:t>
      </w:r>
      <w:r w:rsidRPr="00922513">
        <w:rPr>
          <w:rFonts w:ascii="Times New Roman" w:hAnsi="Times New Roman"/>
          <w:sz w:val="24"/>
          <w:szCs w:val="24"/>
        </w:rPr>
        <w:t>Materials and Methods</w:t>
      </w:r>
    </w:p>
    <w:p w14:paraId="0D387E34" w14:textId="6CC71358"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This was a pre-planned secondary analysis of the UPBEAT study data.</w:t>
      </w:r>
      <w:r w:rsidR="00E31C3E" w:rsidRPr="00922513">
        <w:rPr>
          <w:rFonts w:ascii="Times New Roman" w:hAnsi="Times New Roman"/>
          <w:sz w:val="24"/>
          <w:szCs w:val="24"/>
        </w:rPr>
        <w:t xml:space="preserve"> </w:t>
      </w:r>
      <w:r w:rsidR="00E31C3E" w:rsidRPr="00922513">
        <w:rPr>
          <w:rFonts w:ascii="Times New Roman" w:hAnsi="Times New Roman"/>
          <w:color w:val="000000" w:themeColor="text1"/>
          <w:sz w:val="24"/>
          <w:szCs w:val="24"/>
          <w:shd w:val="clear" w:color="auto" w:fill="FFFFFF"/>
        </w:rPr>
        <w:t xml:space="preserve">The study was conducted according to the guidelines of the Declaration of </w:t>
      </w:r>
      <w:proofErr w:type="gramStart"/>
      <w:r w:rsidR="00E31C3E" w:rsidRPr="00922513">
        <w:rPr>
          <w:rFonts w:ascii="Times New Roman" w:hAnsi="Times New Roman"/>
          <w:color w:val="000000" w:themeColor="text1"/>
          <w:sz w:val="24"/>
          <w:szCs w:val="24"/>
          <w:shd w:val="clear" w:color="auto" w:fill="FFFFFF"/>
        </w:rPr>
        <w:t>Helsinki, and</w:t>
      </w:r>
      <w:proofErr w:type="gramEnd"/>
      <w:r w:rsidR="00E31C3E" w:rsidRPr="00922513">
        <w:rPr>
          <w:rFonts w:ascii="Times New Roman" w:hAnsi="Times New Roman"/>
          <w:color w:val="000000" w:themeColor="text1"/>
          <w:sz w:val="24"/>
          <w:szCs w:val="24"/>
          <w:shd w:val="clear" w:color="auto" w:fill="FFFFFF"/>
        </w:rPr>
        <w:t xml:space="preserve"> approved by the </w:t>
      </w:r>
      <w:r w:rsidR="00E31C3E" w:rsidRPr="00922513">
        <w:rPr>
          <w:rFonts w:ascii="Times New Roman" w:hAnsi="Times New Roman"/>
          <w:sz w:val="24"/>
          <w:szCs w:val="24"/>
        </w:rPr>
        <w:t>NHS Research Ethics Committee (UK Integrated Research Application System, reference 09/H0802/5).</w:t>
      </w:r>
    </w:p>
    <w:p w14:paraId="4B4E418E" w14:textId="77777777" w:rsidR="00536F0B" w:rsidRPr="00922513" w:rsidRDefault="00536F0B" w:rsidP="000841EF">
      <w:pPr>
        <w:spacing w:line="480" w:lineRule="auto"/>
        <w:ind w:left="2552"/>
        <w:rPr>
          <w:rFonts w:ascii="Times New Roman" w:hAnsi="Times New Roman"/>
          <w:b/>
          <w:bCs/>
          <w:sz w:val="24"/>
          <w:szCs w:val="24"/>
        </w:rPr>
      </w:pPr>
    </w:p>
    <w:p w14:paraId="1435D0AC" w14:textId="77777777" w:rsidR="00536F0B" w:rsidRPr="00922513" w:rsidRDefault="00536F0B" w:rsidP="000841EF">
      <w:pPr>
        <w:spacing w:line="480" w:lineRule="auto"/>
        <w:rPr>
          <w:rFonts w:ascii="Times New Roman" w:hAnsi="Times New Roman"/>
          <w:b/>
          <w:bCs/>
          <w:sz w:val="24"/>
          <w:szCs w:val="24"/>
        </w:rPr>
      </w:pPr>
      <w:r w:rsidRPr="00922513">
        <w:rPr>
          <w:rFonts w:ascii="Times New Roman" w:hAnsi="Times New Roman"/>
          <w:b/>
          <w:bCs/>
          <w:sz w:val="24"/>
          <w:szCs w:val="24"/>
        </w:rPr>
        <w:t>Sample</w:t>
      </w:r>
    </w:p>
    <w:p w14:paraId="6F931DD0" w14:textId="35255B35" w:rsidR="00536F0B" w:rsidRPr="00922513" w:rsidRDefault="00536F0B" w:rsidP="000841EF">
      <w:pPr>
        <w:spacing w:line="480" w:lineRule="auto"/>
        <w:ind w:firstLine="720"/>
        <w:rPr>
          <w:rFonts w:ascii="Times New Roman" w:hAnsi="Times New Roman"/>
          <w:sz w:val="24"/>
          <w:szCs w:val="24"/>
        </w:rPr>
      </w:pPr>
      <w:r w:rsidRPr="00922513">
        <w:rPr>
          <w:rFonts w:ascii="Times New Roman" w:hAnsi="Times New Roman"/>
          <w:sz w:val="24"/>
          <w:szCs w:val="24"/>
        </w:rPr>
        <w:t>The UPBEAT study recruited 1555 women from eight UK National Health Service (NHS) hospital trusts between March 2009 and June 2014.</w:t>
      </w:r>
      <w:r w:rsidR="00AA1BE7" w:rsidRPr="00922513">
        <w:rPr>
          <w:rFonts w:ascii="Times New Roman" w:hAnsi="Times New Roman"/>
          <w:sz w:val="24"/>
          <w:szCs w:val="24"/>
        </w:rPr>
        <w:t xml:space="preserve"> Data was </w:t>
      </w:r>
      <w:proofErr w:type="gramStart"/>
      <w:r w:rsidR="00AA1BE7" w:rsidRPr="00922513">
        <w:rPr>
          <w:rFonts w:ascii="Times New Roman" w:hAnsi="Times New Roman"/>
          <w:sz w:val="24"/>
          <w:szCs w:val="24"/>
        </w:rPr>
        <w:t xml:space="preserve">accessed </w:t>
      </w:r>
      <w:r w:rsidR="00A737DA" w:rsidRPr="00922513">
        <w:rPr>
          <w:rFonts w:ascii="Times New Roman" w:hAnsi="Times New Roman"/>
          <w:sz w:val="24"/>
          <w:szCs w:val="24"/>
        </w:rPr>
        <w:t xml:space="preserve"> on</w:t>
      </w:r>
      <w:proofErr w:type="gramEnd"/>
      <w:r w:rsidR="00A737DA" w:rsidRPr="00922513">
        <w:rPr>
          <w:rFonts w:ascii="Times New Roman" w:hAnsi="Times New Roman"/>
          <w:sz w:val="24"/>
          <w:szCs w:val="24"/>
        </w:rPr>
        <w:t xml:space="preserve"> the 1</w:t>
      </w:r>
      <w:r w:rsidR="00A737DA" w:rsidRPr="00922513">
        <w:rPr>
          <w:rFonts w:ascii="Times New Roman" w:hAnsi="Times New Roman"/>
          <w:sz w:val="24"/>
          <w:szCs w:val="24"/>
          <w:vertAlign w:val="superscript"/>
        </w:rPr>
        <w:t>st</w:t>
      </w:r>
      <w:r w:rsidR="00A737DA" w:rsidRPr="00922513">
        <w:rPr>
          <w:rFonts w:ascii="Times New Roman" w:hAnsi="Times New Roman"/>
          <w:sz w:val="24"/>
          <w:szCs w:val="24"/>
        </w:rPr>
        <w:t xml:space="preserve"> of </w:t>
      </w:r>
      <w:r w:rsidR="00A737DA" w:rsidRPr="00922513">
        <w:rPr>
          <w:rFonts w:ascii="Times New Roman" w:hAnsi="Times New Roman"/>
          <w:sz w:val="24"/>
          <w:szCs w:val="24"/>
        </w:rPr>
        <w:lastRenderedPageBreak/>
        <w:t>March 2022</w:t>
      </w:r>
      <w:r w:rsidR="00A56675" w:rsidRPr="00922513">
        <w:rPr>
          <w:rFonts w:ascii="Times New Roman" w:hAnsi="Times New Roman"/>
          <w:sz w:val="24"/>
          <w:szCs w:val="24"/>
        </w:rPr>
        <w:t xml:space="preserve"> and was fully anonymised</w:t>
      </w:r>
      <w:r w:rsidR="00A737DA" w:rsidRPr="00922513">
        <w:rPr>
          <w:rFonts w:ascii="Times New Roman" w:hAnsi="Times New Roman"/>
          <w:sz w:val="24"/>
          <w:szCs w:val="24"/>
        </w:rPr>
        <w:t xml:space="preserve">, </w:t>
      </w:r>
      <w:r w:rsidR="00A56675" w:rsidRPr="00922513">
        <w:rPr>
          <w:rFonts w:ascii="Times New Roman" w:hAnsi="Times New Roman"/>
          <w:sz w:val="24"/>
          <w:szCs w:val="24"/>
        </w:rPr>
        <w:t>data</w:t>
      </w:r>
      <w:r w:rsidR="00A737DA" w:rsidRPr="00922513">
        <w:rPr>
          <w:rFonts w:ascii="Times New Roman" w:hAnsi="Times New Roman"/>
          <w:sz w:val="24"/>
          <w:szCs w:val="24"/>
        </w:rPr>
        <w:t xml:space="preserve"> can be requested from </w:t>
      </w:r>
      <w:hyperlink r:id="rId11" w:history="1">
        <w:r w:rsidR="002A13F8" w:rsidRPr="00922513">
          <w:rPr>
            <w:rStyle w:val="Hyperlink"/>
          </w:rPr>
          <w:t>UPBEAT trial</w:t>
        </w:r>
      </w:hyperlink>
      <w:r w:rsidR="002A13F8" w:rsidRPr="00922513">
        <w:t>.</w:t>
      </w:r>
      <w:r w:rsidRPr="00922513">
        <w:rPr>
          <w:rFonts w:ascii="Times New Roman" w:hAnsi="Times New Roman"/>
          <w:sz w:val="24"/>
          <w:szCs w:val="24"/>
        </w:rPr>
        <w:t xml:space="preserve"> Women were recruited if they were between 15 to 18 weeks’ gestation, had a body mass index (BMI) </w:t>
      </w:r>
      <m:oMath>
        <m:r>
          <w:rPr>
            <w:rFonts w:ascii="Cambria Math" w:hAnsi="Cambria Math"/>
            <w:sz w:val="24"/>
            <w:szCs w:val="24"/>
          </w:rPr>
          <m:t>≥</m:t>
        </m:r>
      </m:oMath>
      <w:r w:rsidRPr="00922513">
        <w:rPr>
          <w:rFonts w:ascii="Times New Roman" w:eastAsiaTheme="minorEastAsia" w:hAnsi="Times New Roman"/>
          <w:sz w:val="24"/>
          <w:szCs w:val="24"/>
        </w:rPr>
        <w:t>30kg/m</w:t>
      </w:r>
      <w:r w:rsidRPr="00922513">
        <w:rPr>
          <w:rFonts w:ascii="Times New Roman" w:eastAsiaTheme="minorEastAsia" w:hAnsi="Times New Roman"/>
          <w:sz w:val="24"/>
          <w:szCs w:val="24"/>
          <w:vertAlign w:val="superscript"/>
        </w:rPr>
        <w:t>2</w:t>
      </w:r>
      <w:r w:rsidRPr="00922513">
        <w:rPr>
          <w:rFonts w:ascii="Times New Roman" w:eastAsiaTheme="minorEastAsia" w:hAnsi="Times New Roman"/>
          <w:sz w:val="24"/>
          <w:szCs w:val="24"/>
        </w:rPr>
        <w:t xml:space="preserve">, were over the age of 16 years old, and had a singleton pregnancy. Exclusion criteria were lack of informed consent, use of metformin, and suffering from at least one pre-pregnancy medical condition that may influence appetite and eating outside of a typical pregnancy </w:t>
      </w:r>
      <w:r w:rsidRPr="00922513">
        <w:rPr>
          <w:rFonts w:ascii="Times New Roman" w:eastAsiaTheme="minorEastAsia" w:hAnsi="Times New Roman"/>
          <w:sz w:val="24"/>
          <w:szCs w:val="24"/>
        </w:rPr>
        <w:fldChar w:fldCharType="begin"/>
      </w:r>
      <w:r w:rsidR="00162524">
        <w:rPr>
          <w:rFonts w:ascii="Times New Roman" w:eastAsiaTheme="minorEastAsia" w:hAnsi="Times New Roman"/>
          <w:sz w:val="24"/>
          <w:szCs w:val="24"/>
        </w:rPr>
        <w:instrText xml:space="preserve"> ADDIN EN.CITE &lt;EndNote&gt;&lt;Cite&gt;&lt;Author&gt;Briley&lt;/Author&gt;&lt;Year&gt;2014&lt;/Year&gt;&lt;RecNum&gt;12973&lt;/RecNum&gt;&lt;DisplayText&gt;(35)&lt;/DisplayText&gt;&lt;record&gt;&lt;rec-number&gt;12973&lt;/rec-number&gt;&lt;foreign-keys&gt;&lt;key app="EN" db-id="9f9z0e0x49ezepeax9r5fzf69spa9xte0d22" timestamp="1658478540"&gt;12973&lt;/key&gt;&lt;/foreign-keys&gt;&lt;ref-type name="Journal Article"&gt;17&lt;/ref-type&gt;&lt;contributors&gt;&lt;authors&gt;&lt;author&gt;Briley, Annette L.&lt;/author&gt;&lt;author&gt;Barr, Suzanne&lt;/author&gt;&lt;author&gt;Badger, Shirlene&lt;/author&gt;&lt;author&gt;Bell, Ruth&lt;/author&gt;&lt;author&gt;Croker, Helen&lt;/author&gt;&lt;author&gt;Godfrey, Keith M.&lt;/author&gt;&lt;author&gt;Holmes, Bridget&lt;/author&gt;&lt;author&gt;Kinnunen, Tarja I.&lt;/author&gt;&lt;author&gt;Nelson, Scott M.&lt;/author&gt;&lt;author&gt;Oteng-Ntim, Eugene&lt;/author&gt;&lt;author&gt;Patel, Nashita&lt;/author&gt;&lt;author&gt;Robson, Stephen C.&lt;/author&gt;&lt;author&gt;Sandall, Jane&lt;/author&gt;&lt;author&gt;Sanders, Thomas&lt;/author&gt;&lt;author&gt;Sattar, Naveed&lt;/author&gt;&lt;author&gt;Seed, Paul T.&lt;/author&gt;&lt;author&gt;Wardle, Jane&lt;/author&gt;&lt;author&gt;Poston, Lucilla&lt;/author&gt;&lt;/authors&gt;&lt;/contributors&gt;&lt;titles&gt;&lt;title&gt;A complex intervention to improve pregnancy outcome in obese women; the UPBEAT randomised controlled trial&lt;/title&gt;&lt;secondary-title&gt;BMC Pregnancy and Childbirth&lt;/secondary-title&gt;&lt;/titles&gt;&lt;periodical&gt;&lt;full-title&gt;BMC Pregnancy And Childbirth&lt;/full-title&gt;&lt;/periodical&gt;&lt;pages&gt;74&lt;/pages&gt;&lt;volume&gt;14&lt;/volume&gt;&lt;number&gt;1&lt;/number&gt;&lt;dates&gt;&lt;year&gt;2014&lt;/year&gt;&lt;pub-dates&gt;&lt;date&gt;2014/02/18&lt;/date&gt;&lt;/pub-dates&gt;&lt;/dates&gt;&lt;isbn&gt;1471-2393&lt;/isbn&gt;&lt;urls&gt;&lt;related-urls&gt;&lt;url&gt;https://doi.org/10.1186/1471-2393-14-74&lt;/url&gt;&lt;/related-urls&gt;&lt;/urls&gt;&lt;electronic-resource-num&gt;10.1186/1471-2393-14-74&lt;/electronic-resource-num&gt;&lt;/record&gt;&lt;/Cite&gt;&lt;/EndNote&gt;</w:instrText>
      </w:r>
      <w:r w:rsidRPr="00922513">
        <w:rPr>
          <w:rFonts w:ascii="Times New Roman" w:eastAsiaTheme="minorEastAsia" w:hAnsi="Times New Roman"/>
          <w:sz w:val="24"/>
          <w:szCs w:val="24"/>
        </w:rPr>
        <w:fldChar w:fldCharType="separate"/>
      </w:r>
      <w:r w:rsidR="00162524">
        <w:rPr>
          <w:rFonts w:ascii="Times New Roman" w:eastAsiaTheme="minorEastAsia" w:hAnsi="Times New Roman"/>
          <w:noProof/>
          <w:sz w:val="24"/>
          <w:szCs w:val="24"/>
        </w:rPr>
        <w:t>(35)</w:t>
      </w:r>
      <w:r w:rsidRPr="00922513">
        <w:rPr>
          <w:rFonts w:ascii="Times New Roman" w:eastAsiaTheme="minorEastAsia" w:hAnsi="Times New Roman"/>
          <w:sz w:val="24"/>
          <w:szCs w:val="24"/>
        </w:rPr>
        <w:fldChar w:fldCharType="end"/>
      </w:r>
      <w:r w:rsidRPr="00922513">
        <w:rPr>
          <w:rFonts w:ascii="Times New Roman" w:eastAsiaTheme="minorEastAsia" w:hAnsi="Times New Roman"/>
          <w:sz w:val="24"/>
          <w:szCs w:val="24"/>
        </w:rPr>
        <w:t xml:space="preserve"> (see Supplementary materials). One woman was excluded from our analysis due to being enrolled in another RCT </w:t>
      </w:r>
      <w:r w:rsidRPr="00922513">
        <w:rPr>
          <w:rFonts w:ascii="Times New Roman" w:eastAsiaTheme="minorEastAsia" w:hAnsi="Times New Roman"/>
          <w:sz w:val="24"/>
          <w:szCs w:val="24"/>
        </w:rPr>
        <w:fldChar w:fldCharType="begin"/>
      </w:r>
      <w:r w:rsidR="00162524">
        <w:rPr>
          <w:rFonts w:ascii="Times New Roman" w:eastAsiaTheme="minorEastAsia" w:hAnsi="Times New Roman"/>
          <w:sz w:val="24"/>
          <w:szCs w:val="24"/>
        </w:rPr>
        <w:instrText xml:space="preserve"> ADDIN EN.CITE &lt;EndNote&gt;&lt;Cite&gt;&lt;Author&gt;Poston&lt;/Author&gt;&lt;Year&gt;2015&lt;/Year&gt;&lt;RecNum&gt;13040&lt;/RecNum&gt;&lt;DisplayText&gt;(36)&lt;/DisplayText&gt;&lt;record&gt;&lt;rec-number&gt;13040&lt;/rec-number&gt;&lt;foreign-keys&gt;&lt;key app="EN" db-id="9f9z0e0x49ezepeax9r5fzf69spa9xte0d22" timestamp="1675180489"&gt;13040&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isbn&gt;2213-8587&lt;/isbn&gt;&lt;urls&gt;&lt;/urls&gt;&lt;/record&gt;&lt;/Cite&gt;&lt;/EndNote&gt;</w:instrText>
      </w:r>
      <w:r w:rsidRPr="00922513">
        <w:rPr>
          <w:rFonts w:ascii="Times New Roman" w:eastAsiaTheme="minorEastAsia" w:hAnsi="Times New Roman"/>
          <w:sz w:val="24"/>
          <w:szCs w:val="24"/>
        </w:rPr>
        <w:fldChar w:fldCharType="separate"/>
      </w:r>
      <w:r w:rsidR="00162524">
        <w:rPr>
          <w:rFonts w:ascii="Times New Roman" w:eastAsiaTheme="minorEastAsia" w:hAnsi="Times New Roman"/>
          <w:noProof/>
          <w:sz w:val="24"/>
          <w:szCs w:val="24"/>
        </w:rPr>
        <w:t>(36)</w:t>
      </w:r>
      <w:r w:rsidRPr="00922513">
        <w:rPr>
          <w:rFonts w:ascii="Times New Roman" w:eastAsiaTheme="minorEastAsia" w:hAnsi="Times New Roman"/>
          <w:sz w:val="24"/>
          <w:szCs w:val="24"/>
        </w:rPr>
        <w:fldChar w:fldCharType="end"/>
      </w:r>
      <w:r w:rsidRPr="00922513">
        <w:rPr>
          <w:rFonts w:ascii="Times New Roman" w:eastAsiaTheme="minorEastAsia" w:hAnsi="Times New Roman"/>
          <w:sz w:val="24"/>
          <w:szCs w:val="24"/>
        </w:rPr>
        <w:t xml:space="preserve">, leaving a sample of 1554 (see </w:t>
      </w:r>
      <w:r w:rsidRPr="00922513">
        <w:rPr>
          <w:rFonts w:ascii="Times New Roman" w:eastAsiaTheme="minorEastAsia" w:hAnsi="Times New Roman"/>
          <w:b/>
          <w:bCs/>
          <w:sz w:val="24"/>
          <w:szCs w:val="24"/>
        </w:rPr>
        <w:t>Figure 1</w:t>
      </w:r>
      <w:r w:rsidRPr="00922513">
        <w:rPr>
          <w:rFonts w:ascii="Times New Roman" w:eastAsiaTheme="minorEastAsia" w:hAnsi="Times New Roman"/>
          <w:sz w:val="24"/>
          <w:szCs w:val="24"/>
        </w:rPr>
        <w:t xml:space="preserve">.). In this sample we included participants who had data available on binge eating behaviours for at least 1 of the time points other than the baseline assessment at </w:t>
      </w:r>
      <w:r w:rsidRPr="00922513">
        <w:rPr>
          <w:rFonts w:ascii="Times New Roman" w:hAnsi="Times New Roman"/>
          <w:sz w:val="24"/>
          <w:szCs w:val="24"/>
        </w:rPr>
        <w:t>15-18 weeks’ gestation</w:t>
      </w:r>
      <w:r w:rsidR="00066F9B" w:rsidRPr="00922513">
        <w:rPr>
          <w:rFonts w:ascii="Times New Roman" w:hAnsi="Times New Roman"/>
          <w:sz w:val="24"/>
          <w:szCs w:val="24"/>
        </w:rPr>
        <w:t>.</w:t>
      </w:r>
    </w:p>
    <w:p w14:paraId="18D2C94E" w14:textId="59FFFB7B" w:rsidR="0050670D" w:rsidRPr="00EE6A77" w:rsidRDefault="0050670D" w:rsidP="0050670D">
      <w:pPr>
        <w:pStyle w:val="Caption"/>
        <w:rPr>
          <w:ins w:id="1" w:author="Burton, Sam" w:date="2025-09-09T21:03:00Z" w16du:dateUtc="2025-09-09T20:03:00Z"/>
          <w:b/>
          <w:bCs/>
          <w:noProof/>
        </w:rPr>
      </w:pPr>
      <w:ins w:id="2" w:author="Burton, Sam" w:date="2025-09-09T21:03:00Z" w16du:dateUtc="2025-09-09T20:03:00Z">
        <w:r w:rsidRPr="00EE6A77">
          <w:rPr>
            <w:b/>
            <w:bCs/>
          </w:rPr>
          <w:t xml:space="preserve">Figure </w:t>
        </w:r>
        <w:r w:rsidRPr="00EE6A77">
          <w:rPr>
            <w:b/>
            <w:bCs/>
            <w:noProof/>
          </w:rPr>
          <w:fldChar w:fldCharType="begin"/>
        </w:r>
        <w:r w:rsidRPr="00EE6A77">
          <w:rPr>
            <w:b/>
            <w:bCs/>
            <w:noProof/>
          </w:rPr>
          <w:instrText xml:space="preserve"> SEQ Figure \* ARABIC </w:instrText>
        </w:r>
        <w:r w:rsidRPr="00EE6A77">
          <w:rPr>
            <w:b/>
            <w:bCs/>
            <w:noProof/>
          </w:rPr>
          <w:fldChar w:fldCharType="separate"/>
        </w:r>
      </w:ins>
      <w:ins w:id="3" w:author="Karen Drake" w:date="2025-09-11T09:40:00Z" w16du:dateUtc="2025-09-11T08:40:00Z">
        <w:r w:rsidR="003E2D6C">
          <w:rPr>
            <w:b/>
            <w:bCs/>
            <w:noProof/>
          </w:rPr>
          <w:t>1</w:t>
        </w:r>
      </w:ins>
      <w:ins w:id="4" w:author="Burton, Sam" w:date="2025-09-09T21:03:00Z" w16du:dateUtc="2025-09-09T20:03:00Z">
        <w:r w:rsidRPr="00EE6A77">
          <w:rPr>
            <w:b/>
            <w:bCs/>
            <w:noProof/>
          </w:rPr>
          <w:fldChar w:fldCharType="end"/>
        </w:r>
        <w:r w:rsidRPr="00EE6A77">
          <w:rPr>
            <w:b/>
            <w:bCs/>
          </w:rPr>
          <w:t xml:space="preserve"> Participant flow.</w:t>
        </w:r>
      </w:ins>
    </w:p>
    <w:p w14:paraId="3CB42ADA" w14:textId="77777777" w:rsidR="00EA57E5" w:rsidRPr="00922513" w:rsidRDefault="00EA57E5" w:rsidP="000841EF">
      <w:pPr>
        <w:spacing w:line="480" w:lineRule="auto"/>
        <w:ind w:firstLine="720"/>
        <w:rPr>
          <w:rFonts w:ascii="Times New Roman" w:hAnsi="Times New Roman"/>
          <w:sz w:val="24"/>
          <w:szCs w:val="24"/>
        </w:rPr>
      </w:pPr>
    </w:p>
    <w:p w14:paraId="67FA6B91" w14:textId="77777777" w:rsidR="00EA57E5" w:rsidRPr="00922513" w:rsidRDefault="00EA57E5" w:rsidP="000841EF">
      <w:pPr>
        <w:spacing w:line="480" w:lineRule="auto"/>
        <w:ind w:firstLine="720"/>
        <w:rPr>
          <w:rFonts w:ascii="Times New Roman" w:hAnsi="Times New Roman"/>
          <w:sz w:val="24"/>
          <w:szCs w:val="24"/>
        </w:rPr>
      </w:pPr>
    </w:p>
    <w:p w14:paraId="7508D114" w14:textId="77777777" w:rsidR="00EA57E5" w:rsidRPr="00922513" w:rsidRDefault="00EA57E5" w:rsidP="000841EF">
      <w:pPr>
        <w:spacing w:line="480" w:lineRule="auto"/>
        <w:ind w:firstLine="720"/>
        <w:rPr>
          <w:rFonts w:ascii="Times New Roman" w:hAnsi="Times New Roman"/>
          <w:sz w:val="24"/>
          <w:szCs w:val="24"/>
        </w:rPr>
      </w:pPr>
    </w:p>
    <w:p w14:paraId="6918EE4B" w14:textId="77777777" w:rsidR="00EA57E5" w:rsidRPr="00922513" w:rsidRDefault="00EA57E5" w:rsidP="000841EF">
      <w:pPr>
        <w:spacing w:line="480" w:lineRule="auto"/>
        <w:ind w:firstLine="720"/>
        <w:rPr>
          <w:rFonts w:ascii="Times New Roman" w:hAnsi="Times New Roman"/>
          <w:sz w:val="24"/>
          <w:szCs w:val="24"/>
        </w:rPr>
      </w:pPr>
    </w:p>
    <w:p w14:paraId="22DDE642" w14:textId="77777777" w:rsidR="00EA57E5" w:rsidRPr="00922513" w:rsidRDefault="00EA57E5" w:rsidP="000841EF">
      <w:pPr>
        <w:spacing w:line="480" w:lineRule="auto"/>
        <w:ind w:firstLine="720"/>
        <w:rPr>
          <w:rFonts w:ascii="Times New Roman" w:hAnsi="Times New Roman"/>
          <w:sz w:val="24"/>
          <w:szCs w:val="24"/>
        </w:rPr>
      </w:pPr>
    </w:p>
    <w:p w14:paraId="0DD230BE" w14:textId="77777777" w:rsidR="00EA57E5" w:rsidRPr="00922513" w:rsidRDefault="00EA57E5" w:rsidP="000841EF">
      <w:pPr>
        <w:spacing w:line="480" w:lineRule="auto"/>
        <w:ind w:firstLine="720"/>
        <w:rPr>
          <w:rFonts w:ascii="Times New Roman" w:hAnsi="Times New Roman"/>
          <w:sz w:val="24"/>
          <w:szCs w:val="24"/>
        </w:rPr>
      </w:pPr>
    </w:p>
    <w:p w14:paraId="6F45ED8D" w14:textId="77777777" w:rsidR="00EA57E5" w:rsidRPr="00922513" w:rsidRDefault="00EA57E5" w:rsidP="000841EF">
      <w:pPr>
        <w:spacing w:line="480" w:lineRule="auto"/>
        <w:ind w:firstLine="720"/>
        <w:rPr>
          <w:rFonts w:ascii="Times New Roman" w:hAnsi="Times New Roman"/>
          <w:sz w:val="24"/>
          <w:szCs w:val="24"/>
        </w:rPr>
      </w:pPr>
    </w:p>
    <w:p w14:paraId="79EBB1C4" w14:textId="77777777" w:rsidR="00657628" w:rsidRPr="00922513" w:rsidRDefault="00657628" w:rsidP="000841EF">
      <w:pPr>
        <w:spacing w:line="480" w:lineRule="auto"/>
        <w:ind w:firstLine="720"/>
        <w:rPr>
          <w:rFonts w:ascii="Times New Roman" w:hAnsi="Times New Roman"/>
          <w:sz w:val="24"/>
          <w:szCs w:val="24"/>
        </w:rPr>
      </w:pPr>
    </w:p>
    <w:p w14:paraId="620F9A1F" w14:textId="09799DF7" w:rsidR="00657628" w:rsidRPr="00922513" w:rsidRDefault="00657628" w:rsidP="000841EF">
      <w:pPr>
        <w:spacing w:line="480" w:lineRule="auto"/>
        <w:ind w:firstLine="720"/>
        <w:rPr>
          <w:rFonts w:ascii="Times New Roman" w:hAnsi="Times New Roman"/>
          <w:sz w:val="24"/>
          <w:szCs w:val="24"/>
        </w:rPr>
      </w:pPr>
    </w:p>
    <w:p w14:paraId="0B988316" w14:textId="109C8AEB" w:rsidR="00657628" w:rsidRPr="00922513" w:rsidRDefault="00657628" w:rsidP="00536F0B">
      <w:pPr>
        <w:ind w:firstLine="720"/>
        <w:rPr>
          <w:rFonts w:ascii="Times New Roman" w:hAnsi="Times New Roman"/>
          <w:sz w:val="24"/>
          <w:szCs w:val="24"/>
        </w:rPr>
      </w:pPr>
    </w:p>
    <w:p w14:paraId="74E9A513" w14:textId="433FED65" w:rsidR="00657628" w:rsidRPr="00922513" w:rsidRDefault="00657628" w:rsidP="00536F0B">
      <w:pPr>
        <w:ind w:firstLine="720"/>
        <w:rPr>
          <w:rFonts w:ascii="Times New Roman" w:hAnsi="Times New Roman"/>
          <w:sz w:val="24"/>
          <w:szCs w:val="24"/>
        </w:rPr>
      </w:pPr>
    </w:p>
    <w:p w14:paraId="426ED20C" w14:textId="131A265E" w:rsidR="00657628" w:rsidRPr="00922513" w:rsidRDefault="00657628" w:rsidP="00536F0B">
      <w:pPr>
        <w:ind w:firstLine="720"/>
        <w:rPr>
          <w:rFonts w:ascii="Times New Roman" w:hAnsi="Times New Roman"/>
          <w:sz w:val="24"/>
          <w:szCs w:val="24"/>
        </w:rPr>
      </w:pPr>
    </w:p>
    <w:p w14:paraId="0ADDA910" w14:textId="266C7D63" w:rsidR="00536F0B" w:rsidRPr="00922513" w:rsidRDefault="00536F0B" w:rsidP="00573916">
      <w:pPr>
        <w:rPr>
          <w:rFonts w:eastAsiaTheme="minorEastAsia"/>
          <w:sz w:val="18"/>
          <w:szCs w:val="18"/>
        </w:rPr>
      </w:pPr>
    </w:p>
    <w:p w14:paraId="74AB6F73" w14:textId="1ED67575" w:rsidR="00536F0B" w:rsidRPr="00922513" w:rsidRDefault="00536F0B" w:rsidP="00536F0B">
      <w:pPr>
        <w:ind w:left="2552"/>
        <w:rPr>
          <w:rFonts w:eastAsiaTheme="minorEastAsia"/>
          <w:sz w:val="18"/>
          <w:szCs w:val="18"/>
        </w:rPr>
      </w:pPr>
    </w:p>
    <w:p w14:paraId="6FDF8829" w14:textId="104E0AD2" w:rsidR="00536F0B" w:rsidRPr="00922513" w:rsidRDefault="00536F0B" w:rsidP="00536F0B">
      <w:pPr>
        <w:ind w:left="2552"/>
        <w:rPr>
          <w:rFonts w:eastAsiaTheme="minorEastAsia"/>
          <w:sz w:val="18"/>
          <w:szCs w:val="18"/>
        </w:rPr>
      </w:pPr>
      <w:r w:rsidRPr="00922513">
        <w:rPr>
          <w:rFonts w:eastAsiaTheme="minorEastAsia"/>
          <w:sz w:val="18"/>
          <w:szCs w:val="18"/>
        </w:rPr>
        <w:t xml:space="preserve"> </w:t>
      </w:r>
    </w:p>
    <w:p w14:paraId="6D77709F" w14:textId="77777777" w:rsidR="00536F0B" w:rsidRPr="00922513" w:rsidRDefault="00536F0B" w:rsidP="00536F0B">
      <w:pPr>
        <w:ind w:left="2552"/>
        <w:rPr>
          <w:sz w:val="18"/>
          <w:szCs w:val="18"/>
        </w:rPr>
      </w:pPr>
    </w:p>
    <w:p w14:paraId="1A287AFA" w14:textId="77777777" w:rsidR="00536F0B" w:rsidRPr="00922513" w:rsidRDefault="00536F0B" w:rsidP="00536F0B">
      <w:pPr>
        <w:ind w:left="2552"/>
        <w:rPr>
          <w:b/>
          <w:bCs/>
          <w:sz w:val="18"/>
          <w:szCs w:val="18"/>
          <w:u w:val="single"/>
        </w:rPr>
      </w:pPr>
    </w:p>
    <w:p w14:paraId="1E027C00" w14:textId="77777777" w:rsidR="00536F0B" w:rsidRPr="00922513" w:rsidRDefault="00536F0B" w:rsidP="00536F0B">
      <w:pPr>
        <w:ind w:left="2552"/>
        <w:rPr>
          <w:b/>
          <w:bCs/>
          <w:sz w:val="18"/>
          <w:szCs w:val="18"/>
          <w:u w:val="single"/>
        </w:rPr>
      </w:pPr>
    </w:p>
    <w:p w14:paraId="605BC1CC" w14:textId="77777777" w:rsidR="00536F0B" w:rsidRPr="00922513" w:rsidRDefault="00536F0B" w:rsidP="00536F0B">
      <w:pPr>
        <w:ind w:left="2552"/>
        <w:rPr>
          <w:b/>
          <w:bCs/>
          <w:sz w:val="18"/>
          <w:szCs w:val="18"/>
          <w:u w:val="single"/>
        </w:rPr>
      </w:pPr>
    </w:p>
    <w:p w14:paraId="3B2698FC" w14:textId="77777777" w:rsidR="00536F0B" w:rsidRPr="00922513" w:rsidRDefault="00536F0B" w:rsidP="00536F0B">
      <w:pPr>
        <w:ind w:left="2552"/>
        <w:rPr>
          <w:b/>
          <w:bCs/>
          <w:sz w:val="18"/>
          <w:szCs w:val="18"/>
          <w:u w:val="single"/>
        </w:rPr>
      </w:pPr>
    </w:p>
    <w:p w14:paraId="52C7C846" w14:textId="77777777" w:rsidR="00536F0B" w:rsidRPr="00922513" w:rsidRDefault="00536F0B" w:rsidP="00536F0B">
      <w:pPr>
        <w:ind w:left="2552"/>
        <w:rPr>
          <w:b/>
          <w:bCs/>
          <w:sz w:val="18"/>
          <w:szCs w:val="18"/>
          <w:u w:val="single"/>
        </w:rPr>
      </w:pPr>
    </w:p>
    <w:p w14:paraId="555AFF45" w14:textId="77777777" w:rsidR="00536F0B" w:rsidRPr="00922513" w:rsidRDefault="00536F0B" w:rsidP="00536F0B">
      <w:pPr>
        <w:ind w:left="2552"/>
        <w:rPr>
          <w:b/>
          <w:bCs/>
          <w:sz w:val="18"/>
          <w:szCs w:val="18"/>
          <w:u w:val="single"/>
        </w:rPr>
      </w:pPr>
    </w:p>
    <w:p w14:paraId="1EFFCBBE" w14:textId="77777777" w:rsidR="00536F0B" w:rsidRPr="00922513" w:rsidRDefault="00536F0B" w:rsidP="00536F0B">
      <w:pPr>
        <w:ind w:left="2552"/>
        <w:rPr>
          <w:b/>
          <w:bCs/>
          <w:sz w:val="18"/>
          <w:szCs w:val="18"/>
          <w:u w:val="single"/>
        </w:rPr>
      </w:pPr>
    </w:p>
    <w:p w14:paraId="5637EB0C" w14:textId="77777777" w:rsidR="00536F0B" w:rsidRPr="00922513" w:rsidRDefault="00536F0B" w:rsidP="00536F0B">
      <w:pPr>
        <w:ind w:left="2552"/>
        <w:rPr>
          <w:b/>
          <w:bCs/>
          <w:sz w:val="18"/>
          <w:szCs w:val="18"/>
          <w:u w:val="single"/>
        </w:rPr>
      </w:pPr>
    </w:p>
    <w:p w14:paraId="3A411FF3" w14:textId="77777777" w:rsidR="00536F0B" w:rsidRPr="00922513" w:rsidRDefault="00536F0B" w:rsidP="00536F0B">
      <w:pPr>
        <w:ind w:left="2552"/>
        <w:rPr>
          <w:b/>
          <w:bCs/>
          <w:sz w:val="18"/>
          <w:szCs w:val="18"/>
          <w:u w:val="single"/>
        </w:rPr>
      </w:pPr>
    </w:p>
    <w:p w14:paraId="6F737907" w14:textId="77777777" w:rsidR="00536F0B" w:rsidRPr="00922513" w:rsidRDefault="00536F0B" w:rsidP="00536F0B">
      <w:pPr>
        <w:ind w:left="2552"/>
        <w:rPr>
          <w:b/>
          <w:bCs/>
          <w:sz w:val="18"/>
          <w:szCs w:val="18"/>
          <w:u w:val="single"/>
        </w:rPr>
      </w:pPr>
    </w:p>
    <w:p w14:paraId="3BF6F3E2" w14:textId="77777777" w:rsidR="00536F0B" w:rsidRPr="00922513" w:rsidRDefault="00536F0B" w:rsidP="00536F0B">
      <w:pPr>
        <w:ind w:left="2552"/>
        <w:rPr>
          <w:b/>
          <w:bCs/>
          <w:sz w:val="18"/>
          <w:szCs w:val="18"/>
          <w:u w:val="single"/>
        </w:rPr>
      </w:pPr>
    </w:p>
    <w:p w14:paraId="0BF70623" w14:textId="77777777" w:rsidR="00536F0B" w:rsidRPr="00922513" w:rsidRDefault="00536F0B" w:rsidP="00536F0B">
      <w:pPr>
        <w:ind w:left="2552"/>
        <w:rPr>
          <w:b/>
          <w:bCs/>
          <w:sz w:val="18"/>
          <w:szCs w:val="18"/>
          <w:u w:val="single"/>
        </w:rPr>
      </w:pPr>
    </w:p>
    <w:p w14:paraId="1EB328CF" w14:textId="77777777" w:rsidR="00536F0B" w:rsidRPr="00922513" w:rsidRDefault="00536F0B" w:rsidP="00536F0B">
      <w:pPr>
        <w:ind w:left="2552"/>
        <w:rPr>
          <w:b/>
          <w:bCs/>
          <w:sz w:val="18"/>
          <w:szCs w:val="18"/>
          <w:u w:val="single"/>
        </w:rPr>
      </w:pPr>
    </w:p>
    <w:p w14:paraId="5A315A99" w14:textId="77777777" w:rsidR="00536F0B" w:rsidRPr="00922513" w:rsidRDefault="00536F0B" w:rsidP="00536F0B">
      <w:pPr>
        <w:ind w:left="2552"/>
        <w:rPr>
          <w:b/>
          <w:bCs/>
          <w:sz w:val="18"/>
          <w:szCs w:val="18"/>
          <w:u w:val="single"/>
        </w:rPr>
      </w:pPr>
    </w:p>
    <w:p w14:paraId="326D91C6" w14:textId="77777777" w:rsidR="00536F0B" w:rsidRPr="00922513" w:rsidRDefault="00536F0B" w:rsidP="00536F0B">
      <w:pPr>
        <w:ind w:left="2552"/>
        <w:rPr>
          <w:b/>
          <w:bCs/>
          <w:sz w:val="18"/>
          <w:szCs w:val="18"/>
          <w:u w:val="single"/>
        </w:rPr>
      </w:pPr>
    </w:p>
    <w:p w14:paraId="307E2BE0" w14:textId="77777777" w:rsidR="00536F0B" w:rsidRPr="00922513" w:rsidRDefault="00536F0B" w:rsidP="00536F0B">
      <w:pPr>
        <w:ind w:left="2552"/>
        <w:rPr>
          <w:b/>
          <w:bCs/>
          <w:sz w:val="18"/>
          <w:szCs w:val="18"/>
          <w:u w:val="single"/>
        </w:rPr>
      </w:pPr>
    </w:p>
    <w:p w14:paraId="73660D22" w14:textId="77777777" w:rsidR="00536F0B" w:rsidRPr="00922513" w:rsidRDefault="00536F0B" w:rsidP="00536F0B">
      <w:pPr>
        <w:ind w:left="2552"/>
        <w:rPr>
          <w:b/>
          <w:bCs/>
          <w:sz w:val="18"/>
          <w:szCs w:val="18"/>
          <w:u w:val="single"/>
        </w:rPr>
      </w:pPr>
    </w:p>
    <w:p w14:paraId="2D12CC9C" w14:textId="77777777" w:rsidR="00536F0B" w:rsidRPr="00922513" w:rsidRDefault="00536F0B" w:rsidP="00536F0B">
      <w:pPr>
        <w:ind w:left="2552"/>
        <w:rPr>
          <w:b/>
          <w:bCs/>
          <w:sz w:val="18"/>
          <w:szCs w:val="18"/>
          <w:u w:val="single"/>
        </w:rPr>
      </w:pPr>
    </w:p>
    <w:p w14:paraId="45404EDE" w14:textId="77777777" w:rsidR="00536F0B" w:rsidRPr="00922513" w:rsidRDefault="00536F0B" w:rsidP="00536F0B">
      <w:pPr>
        <w:ind w:left="2552"/>
        <w:rPr>
          <w:b/>
          <w:bCs/>
          <w:sz w:val="18"/>
          <w:szCs w:val="18"/>
          <w:u w:val="single"/>
        </w:rPr>
      </w:pPr>
    </w:p>
    <w:p w14:paraId="4F1E7E74" w14:textId="77777777" w:rsidR="00536F0B" w:rsidRPr="00922513" w:rsidRDefault="00536F0B" w:rsidP="00536F0B">
      <w:pPr>
        <w:ind w:left="2552"/>
        <w:rPr>
          <w:b/>
          <w:bCs/>
          <w:sz w:val="18"/>
          <w:szCs w:val="18"/>
          <w:u w:val="single"/>
        </w:rPr>
      </w:pPr>
    </w:p>
    <w:p w14:paraId="5FE5FFE1" w14:textId="77777777" w:rsidR="00536F0B" w:rsidRPr="00922513" w:rsidRDefault="00536F0B" w:rsidP="00536F0B">
      <w:pPr>
        <w:ind w:left="2552"/>
        <w:rPr>
          <w:b/>
          <w:bCs/>
          <w:sz w:val="18"/>
          <w:szCs w:val="18"/>
          <w:u w:val="single"/>
        </w:rPr>
      </w:pPr>
    </w:p>
    <w:p w14:paraId="15964F7B" w14:textId="77777777" w:rsidR="00536F0B" w:rsidRPr="00922513" w:rsidRDefault="00536F0B" w:rsidP="00536F0B">
      <w:pPr>
        <w:ind w:left="2552"/>
        <w:rPr>
          <w:sz w:val="18"/>
          <w:szCs w:val="18"/>
        </w:rPr>
      </w:pPr>
    </w:p>
    <w:p w14:paraId="4273D502" w14:textId="770B0CE4" w:rsidR="00536F0B" w:rsidRPr="00922513" w:rsidRDefault="00536F0B" w:rsidP="00536F0B">
      <w:pPr>
        <w:ind w:left="2552"/>
        <w:rPr>
          <w:sz w:val="18"/>
          <w:szCs w:val="18"/>
        </w:rPr>
      </w:pPr>
    </w:p>
    <w:p w14:paraId="70BF97D3" w14:textId="77777777" w:rsidR="00536F0B" w:rsidRPr="00922513" w:rsidRDefault="00536F0B" w:rsidP="00536F0B">
      <w:pPr>
        <w:ind w:left="2552"/>
        <w:rPr>
          <w:sz w:val="18"/>
          <w:szCs w:val="18"/>
        </w:rPr>
      </w:pPr>
    </w:p>
    <w:p w14:paraId="01305B4A" w14:textId="77777777" w:rsidR="00536F0B" w:rsidRPr="00922513" w:rsidRDefault="00536F0B" w:rsidP="00536F0B">
      <w:pPr>
        <w:ind w:left="2552"/>
        <w:rPr>
          <w:sz w:val="18"/>
          <w:szCs w:val="18"/>
        </w:rPr>
      </w:pPr>
    </w:p>
    <w:p w14:paraId="372ACD12" w14:textId="00AE27F1" w:rsidR="00536F0B" w:rsidRPr="00922513" w:rsidRDefault="00536F0B" w:rsidP="000841EF">
      <w:pPr>
        <w:spacing w:line="480" w:lineRule="auto"/>
        <w:rPr>
          <w:sz w:val="18"/>
          <w:szCs w:val="18"/>
        </w:rPr>
      </w:pPr>
      <w:r w:rsidRPr="00922513">
        <w:rPr>
          <w:sz w:val="18"/>
          <w:szCs w:val="18"/>
        </w:rPr>
        <w:tab/>
      </w:r>
      <w:r w:rsidRPr="00922513">
        <w:rPr>
          <w:rFonts w:ascii="Times New Roman" w:hAnsi="Times New Roman"/>
          <w:sz w:val="24"/>
          <w:szCs w:val="24"/>
        </w:rPr>
        <w:t xml:space="preserve">Women who were randomised to the intervention received a maximum of eight weekly one-hour sessions aimed at supporting physical activity and dietary goals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Briley&lt;/Author&gt;&lt;Year&gt;2014&lt;/Year&gt;&lt;RecNum&gt;12973&lt;/RecNum&gt;&lt;DisplayText&gt;(35)&lt;/DisplayText&gt;&lt;record&gt;&lt;rec-number&gt;12973&lt;/rec-number&gt;&lt;foreign-keys&gt;&lt;key app="EN" db-id="9f9z0e0x49ezepeax9r5fzf69spa9xte0d22" timestamp="1658478540"&gt;12973&lt;/key&gt;&lt;/foreign-keys&gt;&lt;ref-type name="Journal Article"&gt;17&lt;/ref-type&gt;&lt;contributors&gt;&lt;authors&gt;&lt;author&gt;Briley, Annette L.&lt;/author&gt;&lt;author&gt;Barr, Suzanne&lt;/author&gt;&lt;author&gt;Badger, Shirlene&lt;/author&gt;&lt;author&gt;Bell, Ruth&lt;/author&gt;&lt;author&gt;Croker, Helen&lt;/author&gt;&lt;author&gt;Godfrey, Keith M.&lt;/author&gt;&lt;author&gt;Holmes, Bridget&lt;/author&gt;&lt;author&gt;Kinnunen, Tarja I.&lt;/author&gt;&lt;author&gt;Nelson, Scott M.&lt;/author&gt;&lt;author&gt;Oteng-Ntim, Eugene&lt;/author&gt;&lt;author&gt;Patel, Nashita&lt;/author&gt;&lt;author&gt;Robson, Stephen C.&lt;/author&gt;&lt;author&gt;Sandall, Jane&lt;/author&gt;&lt;author&gt;Sanders, Thomas&lt;/author&gt;&lt;author&gt;Sattar, Naveed&lt;/author&gt;&lt;author&gt;Seed, Paul T.&lt;/author&gt;&lt;author&gt;Wardle, Jane&lt;/author&gt;&lt;author&gt;Poston, Lucilla&lt;/author&gt;&lt;/authors&gt;&lt;/contributors&gt;&lt;titles&gt;&lt;title&gt;A complex intervention to improve pregnancy outcome in obese women; the UPBEAT randomised controlled trial&lt;/title&gt;&lt;secondary-title&gt;BMC Pregnancy and Childbirth&lt;/secondary-title&gt;&lt;/titles&gt;&lt;periodical&gt;&lt;full-title&gt;BMC Pregnancy And Childbirth&lt;/full-title&gt;&lt;/periodical&gt;&lt;pages&gt;74&lt;/pages&gt;&lt;volume&gt;14&lt;/volume&gt;&lt;number&gt;1&lt;/number&gt;&lt;dates&gt;&lt;year&gt;2014&lt;/year&gt;&lt;pub-dates&gt;&lt;date&gt;2014/02/18&lt;/date&gt;&lt;/pub-dates&gt;&lt;/dates&gt;&lt;isbn&gt;1471-2393&lt;/isbn&gt;&lt;urls&gt;&lt;related-urls&gt;&lt;url&gt;https://doi.org/10.1186/1471-2393-14-74&lt;/url&gt;&lt;/related-urls&gt;&lt;/urls&gt;&lt;electronic-resource-num&gt;10.1186/1471-2393-14-74&lt;/electronic-resource-num&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35)</w:t>
      </w:r>
      <w:r w:rsidRPr="00922513">
        <w:rPr>
          <w:rFonts w:ascii="Times New Roman" w:hAnsi="Times New Roman"/>
          <w:sz w:val="24"/>
          <w:szCs w:val="24"/>
        </w:rPr>
        <w:fldChar w:fldCharType="end"/>
      </w:r>
      <w:r w:rsidRPr="00922513">
        <w:rPr>
          <w:rFonts w:ascii="Times New Roman" w:hAnsi="Times New Roman"/>
          <w:sz w:val="24"/>
          <w:szCs w:val="24"/>
        </w:rPr>
        <w:t>. Women in the control group received standard antenatal care</w:t>
      </w:r>
      <w:r w:rsidR="00547C90" w:rsidRPr="00922513">
        <w:rPr>
          <w:rFonts w:ascii="Times New Roman" w:hAnsi="Times New Roman"/>
          <w:sz w:val="24"/>
          <w:szCs w:val="24"/>
        </w:rPr>
        <w:t xml:space="preserve"> (NICE, 2021)</w:t>
      </w:r>
      <w:r w:rsidRPr="00922513">
        <w:rPr>
          <w:rFonts w:ascii="Times New Roman" w:hAnsi="Times New Roman"/>
          <w:sz w:val="24"/>
          <w:szCs w:val="24"/>
        </w:rPr>
        <w:t>.</w:t>
      </w:r>
      <w:r w:rsidR="004D54C5" w:rsidRPr="00922513">
        <w:rPr>
          <w:rFonts w:ascii="Times New Roman" w:hAnsi="Times New Roman"/>
          <w:sz w:val="24"/>
          <w:szCs w:val="24"/>
        </w:rPr>
        <w:t xml:space="preserve"> Full details of </w:t>
      </w:r>
      <w:r w:rsidR="008B2951" w:rsidRPr="00922513">
        <w:rPr>
          <w:rFonts w:ascii="Times New Roman" w:hAnsi="Times New Roman"/>
          <w:sz w:val="24"/>
          <w:szCs w:val="24"/>
        </w:rPr>
        <w:t>the UPEBAT intervention and standard antenatal care are reported in prior UPBEAT publications (Poston et al., 201</w:t>
      </w:r>
      <w:r w:rsidR="00130CB7" w:rsidRPr="00922513">
        <w:rPr>
          <w:rFonts w:ascii="Times New Roman" w:hAnsi="Times New Roman"/>
          <w:sz w:val="24"/>
          <w:szCs w:val="24"/>
        </w:rPr>
        <w:t>5</w:t>
      </w:r>
      <w:r w:rsidR="008B2951" w:rsidRPr="00922513">
        <w:rPr>
          <w:rFonts w:ascii="Times New Roman" w:hAnsi="Times New Roman"/>
          <w:sz w:val="24"/>
          <w:szCs w:val="24"/>
        </w:rPr>
        <w:t>)</w:t>
      </w:r>
      <w:r w:rsidR="00130CB7" w:rsidRPr="00922513">
        <w:rPr>
          <w:rFonts w:ascii="Times New Roman" w:hAnsi="Times New Roman"/>
          <w:sz w:val="24"/>
          <w:szCs w:val="24"/>
        </w:rPr>
        <w:t>.</w:t>
      </w:r>
      <w:r w:rsidRPr="00922513">
        <w:rPr>
          <w:rFonts w:ascii="Times New Roman" w:hAnsi="Times New Roman"/>
          <w:sz w:val="24"/>
          <w:szCs w:val="24"/>
        </w:rPr>
        <w:t xml:space="preserve"> All women gave informed consent prior to their inclusion in the study. The trial arm was used as an exposure in the analysis for </w:t>
      </w:r>
      <w:r w:rsidR="0099741A" w:rsidRPr="00922513">
        <w:rPr>
          <w:rFonts w:ascii="Times New Roman" w:hAnsi="Times New Roman"/>
          <w:sz w:val="24"/>
          <w:szCs w:val="24"/>
        </w:rPr>
        <w:t>hypothesis</w:t>
      </w:r>
      <w:r w:rsidRPr="00922513">
        <w:rPr>
          <w:rFonts w:ascii="Times New Roman" w:hAnsi="Times New Roman"/>
          <w:sz w:val="24"/>
          <w:szCs w:val="24"/>
        </w:rPr>
        <w:t xml:space="preserve"> 1.</w:t>
      </w:r>
    </w:p>
    <w:p w14:paraId="000A054F" w14:textId="77777777" w:rsidR="00536F0B" w:rsidRPr="00922513" w:rsidRDefault="00536F0B" w:rsidP="000841EF">
      <w:pPr>
        <w:spacing w:line="480" w:lineRule="auto"/>
        <w:ind w:left="2552"/>
        <w:rPr>
          <w:rFonts w:ascii="Times New Roman" w:hAnsi="Times New Roman"/>
          <w:sz w:val="24"/>
          <w:szCs w:val="24"/>
        </w:rPr>
      </w:pPr>
    </w:p>
    <w:p w14:paraId="4B9569F8" w14:textId="77777777" w:rsidR="00EA57E5" w:rsidRPr="00922513" w:rsidRDefault="00EA57E5" w:rsidP="000841EF">
      <w:pPr>
        <w:spacing w:line="480" w:lineRule="auto"/>
        <w:ind w:left="2552"/>
        <w:rPr>
          <w:rFonts w:ascii="Times New Roman" w:hAnsi="Times New Roman"/>
          <w:sz w:val="24"/>
          <w:szCs w:val="24"/>
        </w:rPr>
      </w:pPr>
    </w:p>
    <w:p w14:paraId="3AC80B3E" w14:textId="77777777" w:rsidR="00EA57E5" w:rsidRPr="00922513" w:rsidRDefault="00EA57E5" w:rsidP="000841EF">
      <w:pPr>
        <w:spacing w:line="480" w:lineRule="auto"/>
        <w:ind w:left="2552"/>
        <w:rPr>
          <w:rFonts w:ascii="Times New Roman" w:hAnsi="Times New Roman"/>
          <w:sz w:val="24"/>
          <w:szCs w:val="24"/>
        </w:rPr>
      </w:pPr>
    </w:p>
    <w:p w14:paraId="1B7A5782" w14:textId="77777777" w:rsidR="00536F0B" w:rsidRPr="00922513" w:rsidRDefault="00536F0B" w:rsidP="000841EF">
      <w:pPr>
        <w:spacing w:line="480" w:lineRule="auto"/>
        <w:rPr>
          <w:rFonts w:ascii="Times New Roman" w:hAnsi="Times New Roman"/>
          <w:b/>
          <w:bCs/>
          <w:sz w:val="24"/>
          <w:szCs w:val="24"/>
        </w:rPr>
      </w:pPr>
      <w:r w:rsidRPr="00922513">
        <w:rPr>
          <w:rFonts w:ascii="Times New Roman" w:hAnsi="Times New Roman"/>
          <w:b/>
          <w:bCs/>
          <w:sz w:val="24"/>
          <w:szCs w:val="24"/>
        </w:rPr>
        <w:t>Measures</w:t>
      </w:r>
    </w:p>
    <w:p w14:paraId="3F7BC55C" w14:textId="77777777" w:rsidR="00536F0B" w:rsidRPr="00922513" w:rsidRDefault="00536F0B" w:rsidP="000841EF">
      <w:pPr>
        <w:spacing w:line="480" w:lineRule="auto"/>
        <w:ind w:left="2552"/>
        <w:rPr>
          <w:rFonts w:ascii="Times New Roman" w:hAnsi="Times New Roman"/>
          <w:i/>
          <w:iCs/>
          <w:sz w:val="24"/>
          <w:szCs w:val="24"/>
        </w:rPr>
      </w:pPr>
    </w:p>
    <w:p w14:paraId="0A4F2534" w14:textId="30672FEA"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The questionnaires were administered at study baseline (15</w:t>
      </w:r>
      <w:r w:rsidRPr="00922513">
        <w:rPr>
          <w:rFonts w:ascii="Times New Roman" w:hAnsi="Times New Roman"/>
          <w:sz w:val="24"/>
          <w:szCs w:val="24"/>
          <w:vertAlign w:val="superscript"/>
        </w:rPr>
        <w:t>+0</w:t>
      </w:r>
      <w:r w:rsidR="0044018F" w:rsidRPr="00922513">
        <w:rPr>
          <w:rFonts w:ascii="Times New Roman" w:hAnsi="Times New Roman"/>
          <w:sz w:val="24"/>
          <w:szCs w:val="24"/>
          <w:vertAlign w:val="superscript"/>
        </w:rPr>
        <w:t xml:space="preserve"> days</w:t>
      </w:r>
      <w:r w:rsidRPr="00922513">
        <w:rPr>
          <w:rFonts w:ascii="Times New Roman" w:hAnsi="Times New Roman"/>
          <w:sz w:val="24"/>
          <w:szCs w:val="24"/>
        </w:rPr>
        <w:t>-18</w:t>
      </w:r>
      <w:r w:rsidRPr="00922513">
        <w:rPr>
          <w:rFonts w:ascii="Times New Roman" w:hAnsi="Times New Roman"/>
          <w:sz w:val="24"/>
          <w:szCs w:val="24"/>
          <w:vertAlign w:val="superscript"/>
        </w:rPr>
        <w:t>+</w:t>
      </w:r>
      <w:r w:rsidR="00440CC4" w:rsidRPr="00922513">
        <w:rPr>
          <w:rFonts w:ascii="Times New Roman" w:hAnsi="Times New Roman"/>
          <w:sz w:val="24"/>
          <w:szCs w:val="24"/>
          <w:vertAlign w:val="superscript"/>
        </w:rPr>
        <w:t>6</w:t>
      </w:r>
      <w:r w:rsidR="0044018F" w:rsidRPr="00922513">
        <w:rPr>
          <w:rFonts w:ascii="Times New Roman" w:hAnsi="Times New Roman"/>
          <w:sz w:val="24"/>
          <w:szCs w:val="24"/>
          <w:vertAlign w:val="superscript"/>
        </w:rPr>
        <w:t xml:space="preserve"> days</w:t>
      </w:r>
      <w:r w:rsidRPr="00922513">
        <w:rPr>
          <w:rFonts w:ascii="Times New Roman" w:hAnsi="Times New Roman"/>
          <w:sz w:val="24"/>
          <w:szCs w:val="24"/>
        </w:rPr>
        <w:t xml:space="preserve"> weeks’ gestation), and again at 27</w:t>
      </w:r>
      <w:r w:rsidRPr="00922513">
        <w:rPr>
          <w:rFonts w:ascii="Times New Roman" w:hAnsi="Times New Roman"/>
          <w:sz w:val="24"/>
          <w:szCs w:val="24"/>
          <w:vertAlign w:val="superscript"/>
        </w:rPr>
        <w:t>+0</w:t>
      </w:r>
      <w:r w:rsidR="008B37F1" w:rsidRPr="00922513">
        <w:rPr>
          <w:rFonts w:ascii="Times New Roman" w:hAnsi="Times New Roman"/>
          <w:sz w:val="24"/>
          <w:szCs w:val="24"/>
          <w:vertAlign w:val="superscript"/>
        </w:rPr>
        <w:t xml:space="preserve"> days</w:t>
      </w:r>
      <w:r w:rsidRPr="00922513">
        <w:rPr>
          <w:rFonts w:ascii="Times New Roman" w:hAnsi="Times New Roman"/>
          <w:sz w:val="24"/>
          <w:szCs w:val="24"/>
        </w:rPr>
        <w:t xml:space="preserve">-28 </w:t>
      </w:r>
      <w:r w:rsidRPr="00922513">
        <w:rPr>
          <w:rFonts w:ascii="Times New Roman" w:hAnsi="Times New Roman"/>
          <w:sz w:val="24"/>
          <w:szCs w:val="24"/>
          <w:vertAlign w:val="superscript"/>
        </w:rPr>
        <w:t>+6</w:t>
      </w:r>
      <w:r w:rsidR="008B37F1" w:rsidRPr="00922513">
        <w:rPr>
          <w:rFonts w:ascii="Times New Roman" w:hAnsi="Times New Roman"/>
          <w:sz w:val="24"/>
          <w:szCs w:val="24"/>
          <w:vertAlign w:val="superscript"/>
        </w:rPr>
        <w:t xml:space="preserve"> days</w:t>
      </w:r>
      <w:r w:rsidRPr="00922513">
        <w:rPr>
          <w:rFonts w:ascii="Times New Roman" w:hAnsi="Times New Roman"/>
          <w:sz w:val="24"/>
          <w:szCs w:val="24"/>
          <w:vertAlign w:val="superscript"/>
        </w:rPr>
        <w:t xml:space="preserve"> </w:t>
      </w:r>
      <w:r w:rsidRPr="00922513">
        <w:rPr>
          <w:rFonts w:ascii="Times New Roman" w:hAnsi="Times New Roman"/>
          <w:sz w:val="24"/>
          <w:szCs w:val="24"/>
        </w:rPr>
        <w:t>weeks’ gestation (end of the UPBEAT intervention), 34</w:t>
      </w:r>
      <w:r w:rsidRPr="00922513">
        <w:rPr>
          <w:rFonts w:ascii="Times New Roman" w:hAnsi="Times New Roman"/>
          <w:sz w:val="24"/>
          <w:szCs w:val="24"/>
          <w:vertAlign w:val="superscript"/>
        </w:rPr>
        <w:t>+0</w:t>
      </w:r>
      <w:r w:rsidR="0044018F" w:rsidRPr="00922513">
        <w:rPr>
          <w:rFonts w:ascii="Times New Roman" w:hAnsi="Times New Roman"/>
          <w:sz w:val="24"/>
          <w:szCs w:val="24"/>
          <w:vertAlign w:val="superscript"/>
        </w:rPr>
        <w:t xml:space="preserve"> days</w:t>
      </w:r>
      <w:r w:rsidRPr="00922513">
        <w:rPr>
          <w:rFonts w:ascii="Times New Roman" w:hAnsi="Times New Roman"/>
          <w:sz w:val="24"/>
          <w:szCs w:val="24"/>
        </w:rPr>
        <w:t>-36</w:t>
      </w:r>
      <w:r w:rsidRPr="00922513">
        <w:rPr>
          <w:rFonts w:ascii="Times New Roman" w:hAnsi="Times New Roman"/>
          <w:sz w:val="24"/>
          <w:szCs w:val="24"/>
          <w:vertAlign w:val="superscript"/>
        </w:rPr>
        <w:t>+0</w:t>
      </w:r>
      <w:r w:rsidR="0044018F" w:rsidRPr="00922513">
        <w:rPr>
          <w:rFonts w:ascii="Times New Roman" w:hAnsi="Times New Roman"/>
          <w:sz w:val="24"/>
          <w:szCs w:val="24"/>
          <w:vertAlign w:val="superscript"/>
        </w:rPr>
        <w:t xml:space="preserve"> days</w:t>
      </w:r>
      <w:r w:rsidRPr="00922513">
        <w:rPr>
          <w:rFonts w:ascii="Times New Roman" w:hAnsi="Times New Roman"/>
          <w:sz w:val="24"/>
          <w:szCs w:val="24"/>
        </w:rPr>
        <w:t xml:space="preserve"> weeks’ gestation, and 6-month postpartum follow-up visits, using self-report forms.</w:t>
      </w:r>
    </w:p>
    <w:p w14:paraId="1952FA02" w14:textId="77777777" w:rsidR="00536F0B" w:rsidRPr="00922513" w:rsidRDefault="00536F0B" w:rsidP="000841EF">
      <w:pPr>
        <w:spacing w:line="480" w:lineRule="auto"/>
        <w:ind w:left="2552"/>
        <w:rPr>
          <w:rFonts w:ascii="Times New Roman" w:hAnsi="Times New Roman"/>
          <w:i/>
          <w:iCs/>
          <w:sz w:val="24"/>
          <w:szCs w:val="24"/>
        </w:rPr>
      </w:pPr>
    </w:p>
    <w:p w14:paraId="1F4DE875" w14:textId="77777777" w:rsidR="00536F0B" w:rsidRPr="00922513" w:rsidRDefault="00536F0B" w:rsidP="000841EF">
      <w:pPr>
        <w:spacing w:line="480" w:lineRule="auto"/>
        <w:rPr>
          <w:rFonts w:ascii="Times New Roman" w:hAnsi="Times New Roman"/>
          <w:i/>
          <w:iCs/>
          <w:sz w:val="24"/>
          <w:szCs w:val="24"/>
        </w:rPr>
      </w:pPr>
      <w:r w:rsidRPr="00922513">
        <w:rPr>
          <w:rFonts w:ascii="Times New Roman" w:hAnsi="Times New Roman"/>
          <w:i/>
          <w:iCs/>
          <w:sz w:val="24"/>
          <w:szCs w:val="24"/>
        </w:rPr>
        <w:lastRenderedPageBreak/>
        <w:t>Binge eating behaviour and cognitions</w:t>
      </w:r>
    </w:p>
    <w:p w14:paraId="0ADBA028" w14:textId="77777777" w:rsidR="00536F0B" w:rsidRPr="00922513" w:rsidRDefault="00536F0B" w:rsidP="000841EF">
      <w:pPr>
        <w:spacing w:line="480" w:lineRule="auto"/>
        <w:ind w:left="2552"/>
        <w:rPr>
          <w:i/>
          <w:iCs/>
          <w:sz w:val="18"/>
          <w:szCs w:val="18"/>
        </w:rPr>
      </w:pPr>
    </w:p>
    <w:p w14:paraId="3207712E" w14:textId="1857CCDE" w:rsidR="00D26FF9" w:rsidRPr="00922513" w:rsidRDefault="00536F0B" w:rsidP="000841EF">
      <w:pPr>
        <w:spacing w:line="480" w:lineRule="auto"/>
        <w:rPr>
          <w:rFonts w:ascii="Times New Roman" w:hAnsi="Times New Roman"/>
          <w:sz w:val="24"/>
          <w:szCs w:val="24"/>
        </w:rPr>
      </w:pPr>
      <w:r w:rsidRPr="00922513">
        <w:rPr>
          <w:sz w:val="18"/>
          <w:szCs w:val="18"/>
        </w:rPr>
        <w:tab/>
      </w:r>
      <w:r w:rsidR="00504C14" w:rsidRPr="00922513">
        <w:rPr>
          <w:rFonts w:ascii="Times New Roman" w:hAnsi="Times New Roman"/>
          <w:sz w:val="24"/>
          <w:szCs w:val="24"/>
        </w:rPr>
        <w:t>B</w:t>
      </w:r>
      <w:r w:rsidRPr="00922513">
        <w:rPr>
          <w:rFonts w:ascii="Times New Roman" w:hAnsi="Times New Roman"/>
          <w:sz w:val="24"/>
          <w:szCs w:val="24"/>
        </w:rPr>
        <w:t>inge eating behaviours</w:t>
      </w:r>
      <w:r w:rsidR="00504C14" w:rsidRPr="00922513">
        <w:rPr>
          <w:rFonts w:ascii="Times New Roman" w:hAnsi="Times New Roman"/>
          <w:sz w:val="24"/>
          <w:szCs w:val="24"/>
        </w:rPr>
        <w:t xml:space="preserve"> (e.g., overeating)</w:t>
      </w:r>
      <w:r w:rsidR="00707A55" w:rsidRPr="00922513">
        <w:rPr>
          <w:rFonts w:ascii="Times New Roman" w:hAnsi="Times New Roman"/>
          <w:sz w:val="24"/>
          <w:szCs w:val="24"/>
        </w:rPr>
        <w:t xml:space="preserve"> </w:t>
      </w:r>
      <w:r w:rsidRPr="00922513">
        <w:rPr>
          <w:rFonts w:ascii="Times New Roman" w:hAnsi="Times New Roman"/>
          <w:sz w:val="24"/>
          <w:szCs w:val="24"/>
        </w:rPr>
        <w:t xml:space="preserve">and cognitions </w:t>
      </w:r>
      <w:r w:rsidR="00504C14" w:rsidRPr="00922513">
        <w:rPr>
          <w:rFonts w:ascii="Times New Roman" w:hAnsi="Times New Roman"/>
          <w:sz w:val="24"/>
          <w:szCs w:val="24"/>
        </w:rPr>
        <w:t>(e.g., loss of control</w:t>
      </w:r>
      <w:r w:rsidR="000266A6" w:rsidRPr="00922513">
        <w:rPr>
          <w:rFonts w:ascii="Times New Roman" w:hAnsi="Times New Roman"/>
          <w:sz w:val="24"/>
          <w:szCs w:val="24"/>
        </w:rPr>
        <w:t xml:space="preserve"> over eating behaviours</w:t>
      </w:r>
      <w:r w:rsidR="00504C14" w:rsidRPr="00922513">
        <w:rPr>
          <w:rFonts w:ascii="Times New Roman" w:hAnsi="Times New Roman"/>
          <w:sz w:val="24"/>
          <w:szCs w:val="24"/>
        </w:rPr>
        <w:t xml:space="preserve">) </w:t>
      </w:r>
      <w:r w:rsidRPr="00922513">
        <w:rPr>
          <w:rFonts w:ascii="Times New Roman" w:hAnsi="Times New Roman"/>
          <w:sz w:val="24"/>
          <w:szCs w:val="24"/>
        </w:rPr>
        <w:t xml:space="preserve">were measured at all time-points using the validated Eating Disorder Diagnostics Scale (EDDS)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Stice&lt;/Author&gt;&lt;Year&gt;2000&lt;/Year&gt;&lt;RecNum&gt;12980&lt;/RecNum&gt;&lt;DisplayText&gt;(37)&lt;/DisplayText&gt;&lt;record&gt;&lt;rec-number&gt;12980&lt;/rec-number&gt;&lt;foreign-keys&gt;&lt;key app="EN" db-id="9f9z0e0x49ezepeax9r5fzf69spa9xte0d22" timestamp="1658920129"&gt;12980&lt;/key&gt;&lt;/foreign-keys&gt;&lt;ref-type name="Journal Article"&gt;17&lt;/ref-type&gt;&lt;contributors&gt;&lt;authors&gt;&lt;author&gt;Stice, Eric&lt;/author&gt;&lt;author&gt;Telch, Christy F&lt;/author&gt;&lt;author&gt;Rizvi, Shireen L&lt;/author&gt;&lt;/authors&gt;&lt;/contributors&gt;&lt;titles&gt;&lt;title&gt;Development and validation of the Eating Disorder Diagnostic Scale: a brief self-report measure of anorexia, bulimia, and binge-eating disorder&lt;/title&gt;&lt;secondary-title&gt;Psychological assessment&lt;/secondary-title&gt;&lt;/titles&gt;&lt;periodical&gt;&lt;full-title&gt;Psychological assessment&lt;/full-title&gt;&lt;/periodical&gt;&lt;pages&gt;123&lt;/pages&gt;&lt;volume&gt;12&lt;/volume&gt;&lt;number&gt;2&lt;/number&gt;&lt;dates&gt;&lt;year&gt;2000&lt;/year&gt;&lt;/dates&gt;&lt;isbn&gt;1939-134X&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37)</w:t>
      </w:r>
      <w:r w:rsidRPr="00922513">
        <w:rPr>
          <w:rFonts w:ascii="Times New Roman" w:hAnsi="Times New Roman"/>
          <w:sz w:val="24"/>
          <w:szCs w:val="24"/>
        </w:rPr>
        <w:fldChar w:fldCharType="end"/>
      </w:r>
      <w:r w:rsidR="00504C14" w:rsidRPr="00922513">
        <w:rPr>
          <w:rFonts w:ascii="Times New Roman" w:hAnsi="Times New Roman"/>
          <w:sz w:val="24"/>
          <w:szCs w:val="24"/>
        </w:rPr>
        <w:t xml:space="preserve">. Presence of compensatory behaviours, necessary to derive a diagnosis of BED, was only measured at the baseline assessment. </w:t>
      </w:r>
      <w:r w:rsidR="00D26FF9" w:rsidRPr="00922513">
        <w:rPr>
          <w:rFonts w:ascii="Times New Roman" w:hAnsi="Times New Roman"/>
          <w:sz w:val="24"/>
          <w:szCs w:val="24"/>
        </w:rPr>
        <w:t>At the baseline assessment, (15</w:t>
      </w:r>
      <w:r w:rsidR="008B37F1" w:rsidRPr="00922513">
        <w:rPr>
          <w:rFonts w:ascii="Times New Roman" w:hAnsi="Times New Roman"/>
          <w:sz w:val="24"/>
          <w:szCs w:val="24"/>
          <w:vertAlign w:val="superscript"/>
        </w:rPr>
        <w:t>+0 days</w:t>
      </w:r>
      <w:r w:rsidR="00D26FF9" w:rsidRPr="00922513">
        <w:rPr>
          <w:rFonts w:ascii="Times New Roman" w:hAnsi="Times New Roman"/>
          <w:sz w:val="24"/>
          <w:szCs w:val="24"/>
        </w:rPr>
        <w:t>-18</w:t>
      </w:r>
      <w:r w:rsidR="00D26FF9" w:rsidRPr="00922513">
        <w:rPr>
          <w:rFonts w:ascii="Times New Roman" w:hAnsi="Times New Roman"/>
          <w:sz w:val="24"/>
          <w:szCs w:val="24"/>
          <w:vertAlign w:val="superscript"/>
        </w:rPr>
        <w:t>+</w:t>
      </w:r>
      <w:r w:rsidR="00440CC4" w:rsidRPr="00922513">
        <w:rPr>
          <w:rFonts w:ascii="Times New Roman" w:hAnsi="Times New Roman"/>
          <w:sz w:val="24"/>
          <w:szCs w:val="24"/>
          <w:vertAlign w:val="superscript"/>
        </w:rPr>
        <w:t>6</w:t>
      </w:r>
      <w:r w:rsidR="00A17372" w:rsidRPr="00922513">
        <w:rPr>
          <w:rFonts w:ascii="Times New Roman" w:hAnsi="Times New Roman"/>
          <w:sz w:val="24"/>
          <w:szCs w:val="24"/>
          <w:vertAlign w:val="superscript"/>
        </w:rPr>
        <w:t xml:space="preserve"> days</w:t>
      </w:r>
      <w:r w:rsidR="00D26FF9" w:rsidRPr="00922513">
        <w:rPr>
          <w:rFonts w:ascii="Times New Roman" w:hAnsi="Times New Roman"/>
          <w:sz w:val="24"/>
          <w:szCs w:val="24"/>
        </w:rPr>
        <w:t xml:space="preserve"> weeks), EDDS questions assessed lifetime occurrence of binge eating-related behaviours</w:t>
      </w:r>
      <w:r w:rsidR="009112B5" w:rsidRPr="00922513">
        <w:rPr>
          <w:rFonts w:ascii="Times New Roman" w:hAnsi="Times New Roman"/>
          <w:sz w:val="24"/>
          <w:szCs w:val="24"/>
        </w:rPr>
        <w:t>.</w:t>
      </w:r>
      <w:r w:rsidR="00D26FF9" w:rsidRPr="00922513">
        <w:rPr>
          <w:rFonts w:ascii="Times New Roman" w:hAnsi="Times New Roman"/>
          <w:sz w:val="24"/>
          <w:szCs w:val="24"/>
        </w:rPr>
        <w:t xml:space="preserve"> </w:t>
      </w:r>
      <w:r w:rsidR="009112B5" w:rsidRPr="00922513">
        <w:rPr>
          <w:rFonts w:ascii="Times New Roman" w:hAnsi="Times New Roman"/>
          <w:sz w:val="24"/>
          <w:szCs w:val="24"/>
        </w:rPr>
        <w:t>W</w:t>
      </w:r>
      <w:r w:rsidR="00D26FF9" w:rsidRPr="00922513">
        <w:rPr>
          <w:rFonts w:ascii="Times New Roman" w:hAnsi="Times New Roman"/>
          <w:sz w:val="24"/>
          <w:szCs w:val="24"/>
        </w:rPr>
        <w:t xml:space="preserve">hereas at follow-up assessments questions referred to the </w:t>
      </w:r>
      <w:proofErr w:type="gramStart"/>
      <w:r w:rsidR="00D26FF9" w:rsidRPr="00922513">
        <w:rPr>
          <w:rFonts w:ascii="Times New Roman" w:hAnsi="Times New Roman"/>
          <w:sz w:val="24"/>
          <w:szCs w:val="24"/>
        </w:rPr>
        <w:t>time period</w:t>
      </w:r>
      <w:proofErr w:type="gramEnd"/>
      <w:r w:rsidR="00D26FF9" w:rsidRPr="00922513">
        <w:rPr>
          <w:rFonts w:ascii="Times New Roman" w:hAnsi="Times New Roman"/>
          <w:sz w:val="24"/>
          <w:szCs w:val="24"/>
        </w:rPr>
        <w:t xml:space="preserve"> “since the last research visit” and asked to provide an average amount of overeating episodes coupled with loss of control within a week.</w:t>
      </w:r>
      <w:r w:rsidR="00585BDB" w:rsidRPr="00922513">
        <w:rPr>
          <w:rFonts w:ascii="Times New Roman" w:hAnsi="Times New Roman"/>
          <w:sz w:val="24"/>
          <w:szCs w:val="24"/>
        </w:rPr>
        <w:t xml:space="preserve"> </w:t>
      </w:r>
      <w:r w:rsidR="00CA0064" w:rsidRPr="00922513">
        <w:rPr>
          <w:rFonts w:ascii="Times New Roman" w:hAnsi="Times New Roman"/>
          <w:sz w:val="24"/>
          <w:szCs w:val="24"/>
        </w:rPr>
        <w:t xml:space="preserve">Below we detail how we defined </w:t>
      </w:r>
      <w:r w:rsidR="00915325" w:rsidRPr="00922513">
        <w:rPr>
          <w:rFonts w:ascii="Times New Roman" w:hAnsi="Times New Roman"/>
          <w:sz w:val="24"/>
          <w:szCs w:val="24"/>
        </w:rPr>
        <w:t>BED</w:t>
      </w:r>
      <w:r w:rsidR="00CA0064" w:rsidRPr="00922513">
        <w:rPr>
          <w:rFonts w:ascii="Times New Roman" w:hAnsi="Times New Roman"/>
          <w:sz w:val="24"/>
          <w:szCs w:val="24"/>
        </w:rPr>
        <w:t xml:space="preserve"> diagnosis in the sample as well as presence of binge eating behaviours and their associated features. </w:t>
      </w:r>
    </w:p>
    <w:p w14:paraId="435002D6" w14:textId="77777777" w:rsidR="00536F0B" w:rsidRPr="00922513" w:rsidRDefault="00536F0B" w:rsidP="000841EF">
      <w:pPr>
        <w:spacing w:line="480" w:lineRule="auto"/>
        <w:ind w:left="2552"/>
        <w:rPr>
          <w:rFonts w:ascii="Times New Roman" w:hAnsi="Times New Roman"/>
          <w:sz w:val="24"/>
          <w:szCs w:val="24"/>
        </w:rPr>
      </w:pPr>
    </w:p>
    <w:p w14:paraId="6F89B3BD" w14:textId="78ACCBF0" w:rsidR="00536F0B" w:rsidRPr="00922513" w:rsidRDefault="00B76FC8" w:rsidP="000841EF">
      <w:pPr>
        <w:spacing w:line="480" w:lineRule="auto"/>
        <w:rPr>
          <w:rFonts w:ascii="Times New Roman" w:hAnsi="Times New Roman"/>
          <w:sz w:val="24"/>
          <w:szCs w:val="24"/>
        </w:rPr>
      </w:pPr>
      <w:r w:rsidRPr="00922513">
        <w:rPr>
          <w:rFonts w:ascii="Times New Roman" w:hAnsi="Times New Roman"/>
          <w:b/>
          <w:sz w:val="24"/>
          <w:szCs w:val="24"/>
        </w:rPr>
        <w:t>Binge eating disorder</w:t>
      </w:r>
      <w:r w:rsidRPr="00922513">
        <w:rPr>
          <w:rFonts w:ascii="Times New Roman" w:hAnsi="Times New Roman"/>
          <w:sz w:val="24"/>
          <w:szCs w:val="24"/>
        </w:rPr>
        <w:t xml:space="preserve">: </w:t>
      </w:r>
      <w:r w:rsidR="00504C14" w:rsidRPr="00922513">
        <w:rPr>
          <w:rFonts w:ascii="Times New Roman" w:hAnsi="Times New Roman"/>
          <w:sz w:val="24"/>
          <w:szCs w:val="24"/>
        </w:rPr>
        <w:t xml:space="preserve">We </w:t>
      </w:r>
      <w:r w:rsidR="006E4040" w:rsidRPr="00922513">
        <w:rPr>
          <w:rFonts w:ascii="Times New Roman" w:hAnsi="Times New Roman"/>
          <w:sz w:val="24"/>
          <w:szCs w:val="24"/>
        </w:rPr>
        <w:t xml:space="preserve">considered participants </w:t>
      </w:r>
      <w:r w:rsidR="00EF1AE9" w:rsidRPr="00922513">
        <w:rPr>
          <w:rFonts w:ascii="Times New Roman" w:hAnsi="Times New Roman"/>
          <w:sz w:val="24"/>
          <w:szCs w:val="24"/>
        </w:rPr>
        <w:t>as having</w:t>
      </w:r>
      <w:r w:rsidR="00504C14" w:rsidRPr="00922513">
        <w:rPr>
          <w:rFonts w:ascii="Times New Roman" w:hAnsi="Times New Roman"/>
          <w:sz w:val="24"/>
          <w:szCs w:val="24"/>
        </w:rPr>
        <w:t xml:space="preserve"> a</w:t>
      </w:r>
      <w:r w:rsidR="00536F0B" w:rsidRPr="00922513">
        <w:rPr>
          <w:rFonts w:ascii="Times New Roman" w:hAnsi="Times New Roman"/>
          <w:sz w:val="24"/>
          <w:szCs w:val="24"/>
        </w:rPr>
        <w:t xml:space="preserve"> </w:t>
      </w:r>
      <w:r w:rsidR="00EF1AE9" w:rsidRPr="00922513">
        <w:rPr>
          <w:rFonts w:ascii="Times New Roman" w:hAnsi="Times New Roman"/>
          <w:sz w:val="24"/>
          <w:szCs w:val="24"/>
        </w:rPr>
        <w:t xml:space="preserve">probable </w:t>
      </w:r>
      <w:r w:rsidR="00536F0B" w:rsidRPr="00922513">
        <w:rPr>
          <w:rFonts w:ascii="Times New Roman" w:hAnsi="Times New Roman"/>
          <w:sz w:val="24"/>
          <w:szCs w:val="24"/>
        </w:rPr>
        <w:t xml:space="preserve">diagnosis of </w:t>
      </w:r>
      <w:r w:rsidR="00E2301C" w:rsidRPr="00922513">
        <w:rPr>
          <w:rFonts w:ascii="Times New Roman" w:hAnsi="Times New Roman"/>
          <w:sz w:val="24"/>
          <w:szCs w:val="24"/>
        </w:rPr>
        <w:t>Diagnostic and Statistical Manual of Mental Disorders</w:t>
      </w:r>
      <w:r w:rsidR="00230BB4" w:rsidRPr="00922513">
        <w:rPr>
          <w:rFonts w:ascii="Times New Roman" w:hAnsi="Times New Roman"/>
          <w:sz w:val="24"/>
          <w:szCs w:val="24"/>
        </w:rPr>
        <w:t xml:space="preserve"> 4 Binge Eating Disorder (</w:t>
      </w:r>
      <w:r w:rsidR="00536F0B" w:rsidRPr="00922513">
        <w:rPr>
          <w:rFonts w:ascii="Times New Roman" w:hAnsi="Times New Roman"/>
          <w:sz w:val="24"/>
          <w:szCs w:val="24"/>
        </w:rPr>
        <w:t xml:space="preserve">DSM-IV </w:t>
      </w:r>
      <w:r w:rsidR="00DB3CEE" w:rsidRPr="00922513">
        <w:rPr>
          <w:rFonts w:ascii="Times New Roman" w:hAnsi="Times New Roman"/>
          <w:sz w:val="24"/>
          <w:szCs w:val="24"/>
        </w:rPr>
        <w:t>BED</w:t>
      </w:r>
      <w:r w:rsidR="00230BB4" w:rsidRPr="00922513">
        <w:rPr>
          <w:rFonts w:ascii="Times New Roman" w:hAnsi="Times New Roman"/>
          <w:sz w:val="24"/>
          <w:szCs w:val="24"/>
        </w:rPr>
        <w:t>)</w:t>
      </w:r>
      <w:r w:rsidR="00536F0B" w:rsidRPr="00922513">
        <w:rPr>
          <w:rFonts w:ascii="Times New Roman" w:hAnsi="Times New Roman"/>
          <w:sz w:val="24"/>
          <w:szCs w:val="24"/>
        </w:rPr>
        <w:t xml:space="preserve"> </w:t>
      </w:r>
      <w:r w:rsidR="0006106F" w:rsidRPr="00922513">
        <w:rPr>
          <w:rFonts w:ascii="Times New Roman" w:hAnsi="Times New Roman"/>
          <w:sz w:val="24"/>
          <w:szCs w:val="24"/>
        </w:rPr>
        <w:t xml:space="preserve">at baseline </w:t>
      </w:r>
      <w:r w:rsidR="00536F0B" w:rsidRPr="00922513">
        <w:rPr>
          <w:rFonts w:ascii="Times New Roman" w:hAnsi="Times New Roman"/>
          <w:sz w:val="24"/>
          <w:szCs w:val="24"/>
        </w:rPr>
        <w:t>if they:</w:t>
      </w:r>
    </w:p>
    <w:p w14:paraId="10C15E5D" w14:textId="60D5C3C7" w:rsidR="00536F0B" w:rsidRPr="00922513" w:rsidRDefault="00536F0B" w:rsidP="000841EF">
      <w:pPr>
        <w:pStyle w:val="ListParagraph"/>
        <w:numPr>
          <w:ilvl w:val="0"/>
          <w:numId w:val="16"/>
        </w:numPr>
        <w:spacing w:line="480" w:lineRule="auto"/>
        <w:rPr>
          <w:rFonts w:ascii="Times New Roman" w:hAnsi="Times New Roman" w:cs="Times New Roman"/>
        </w:rPr>
      </w:pPr>
      <w:r w:rsidRPr="00922513">
        <w:rPr>
          <w:rFonts w:ascii="Times New Roman" w:hAnsi="Times New Roman" w:cs="Times New Roman"/>
        </w:rPr>
        <w:t xml:space="preserve">experienced regular eating binges marked by a perceived loss of control and the consumption of a large amount of food as indexed by a response of yes to; </w:t>
      </w:r>
      <w:r w:rsidR="0006106F" w:rsidRPr="00922513">
        <w:rPr>
          <w:rFonts w:ascii="Times New Roman" w:hAnsi="Times New Roman" w:cs="Times New Roman"/>
        </w:rPr>
        <w:t>AND</w:t>
      </w:r>
    </w:p>
    <w:p w14:paraId="654DBD45" w14:textId="210D7527" w:rsidR="00536F0B" w:rsidRPr="00922513" w:rsidRDefault="00536F0B" w:rsidP="000841EF">
      <w:pPr>
        <w:pStyle w:val="ListParagraph"/>
        <w:numPr>
          <w:ilvl w:val="0"/>
          <w:numId w:val="16"/>
        </w:numPr>
        <w:spacing w:line="480" w:lineRule="auto"/>
        <w:rPr>
          <w:rFonts w:ascii="Times New Roman" w:hAnsi="Times New Roman" w:cs="Times New Roman"/>
        </w:rPr>
      </w:pPr>
      <w:r w:rsidRPr="00922513">
        <w:rPr>
          <w:rFonts w:ascii="Times New Roman" w:hAnsi="Times New Roman" w:cs="Times New Roman"/>
        </w:rPr>
        <w:t>endorsed at least three of the features that may be associated with binge eating (</w:t>
      </w:r>
      <w:r w:rsidR="0006106F" w:rsidRPr="00922513">
        <w:rPr>
          <w:rFonts w:ascii="Times New Roman" w:hAnsi="Times New Roman" w:cs="Times New Roman"/>
        </w:rPr>
        <w:t>i.e.,</w:t>
      </w:r>
      <w:r w:rsidRPr="00922513">
        <w:rPr>
          <w:rFonts w:ascii="Times New Roman" w:hAnsi="Times New Roman" w:cs="Times New Roman"/>
        </w:rPr>
        <w:t xml:space="preserve"> Eat much more rapidly than normal</w:t>
      </w:r>
      <w:r w:rsidR="0006106F" w:rsidRPr="00922513">
        <w:rPr>
          <w:rFonts w:ascii="Times New Roman" w:hAnsi="Times New Roman" w:cs="Times New Roman"/>
        </w:rPr>
        <w:t xml:space="preserve">, eating when not hungry, eating in secret, eating until uncomfortably full, </w:t>
      </w:r>
      <w:r w:rsidR="002331E5" w:rsidRPr="00922513">
        <w:rPr>
          <w:rFonts w:ascii="Times New Roman" w:hAnsi="Times New Roman" w:cs="Times New Roman"/>
        </w:rPr>
        <w:t>feeling guilty after overeating</w:t>
      </w:r>
      <w:r w:rsidRPr="00922513">
        <w:rPr>
          <w:rFonts w:ascii="Times New Roman" w:hAnsi="Times New Roman" w:cs="Times New Roman"/>
        </w:rPr>
        <w:t xml:space="preserve">); </w:t>
      </w:r>
      <w:r w:rsidR="0006106F" w:rsidRPr="00922513">
        <w:rPr>
          <w:rFonts w:ascii="Times New Roman" w:hAnsi="Times New Roman" w:cs="Times New Roman"/>
        </w:rPr>
        <w:t>AND</w:t>
      </w:r>
    </w:p>
    <w:p w14:paraId="7262F5B3" w14:textId="7FEB4486" w:rsidR="00536F0B" w:rsidRPr="00922513" w:rsidRDefault="0006106F" w:rsidP="000841EF">
      <w:pPr>
        <w:pStyle w:val="ListParagraph"/>
        <w:numPr>
          <w:ilvl w:val="0"/>
          <w:numId w:val="16"/>
        </w:numPr>
        <w:spacing w:line="480" w:lineRule="auto"/>
        <w:rPr>
          <w:rFonts w:ascii="Times New Roman" w:hAnsi="Times New Roman" w:cs="Times New Roman"/>
        </w:rPr>
      </w:pPr>
      <w:r w:rsidRPr="00922513">
        <w:rPr>
          <w:rFonts w:ascii="Times New Roman" w:hAnsi="Times New Roman" w:cs="Times New Roman"/>
        </w:rPr>
        <w:t xml:space="preserve">experienced </w:t>
      </w:r>
      <w:r w:rsidR="00536F0B" w:rsidRPr="00922513">
        <w:rPr>
          <w:rFonts w:ascii="Times New Roman" w:hAnsi="Times New Roman" w:cs="Times New Roman"/>
        </w:rPr>
        <w:t xml:space="preserve">marked distress regarding binge eating </w:t>
      </w:r>
      <w:r w:rsidRPr="00922513">
        <w:rPr>
          <w:rFonts w:ascii="Times New Roman" w:hAnsi="Times New Roman" w:cs="Times New Roman"/>
        </w:rPr>
        <w:t>AND</w:t>
      </w:r>
    </w:p>
    <w:p w14:paraId="5978DAF9" w14:textId="093B58D6" w:rsidR="00536F0B" w:rsidRPr="00922513" w:rsidRDefault="0006106F" w:rsidP="000841EF">
      <w:pPr>
        <w:pStyle w:val="ListParagraph"/>
        <w:numPr>
          <w:ilvl w:val="0"/>
          <w:numId w:val="16"/>
        </w:numPr>
        <w:spacing w:line="480" w:lineRule="auto"/>
        <w:rPr>
          <w:rFonts w:ascii="Times New Roman" w:hAnsi="Times New Roman" w:cs="Times New Roman"/>
        </w:rPr>
      </w:pPr>
      <w:r w:rsidRPr="00922513">
        <w:rPr>
          <w:rFonts w:ascii="Times New Roman" w:hAnsi="Times New Roman" w:cs="Times New Roman"/>
        </w:rPr>
        <w:t>did not engage in any purging or non-purging</w:t>
      </w:r>
      <w:r w:rsidR="00536F0B" w:rsidRPr="00922513">
        <w:rPr>
          <w:rFonts w:ascii="Times New Roman" w:hAnsi="Times New Roman" w:cs="Times New Roman"/>
        </w:rPr>
        <w:t xml:space="preserve"> compensatory behaviours</w:t>
      </w:r>
      <w:r w:rsidRPr="00922513">
        <w:rPr>
          <w:rFonts w:ascii="Times New Roman" w:hAnsi="Times New Roman" w:cs="Times New Roman"/>
        </w:rPr>
        <w:t xml:space="preserve">, e.g. self-induced vomiting, laxative use, or excessive exercise </w:t>
      </w:r>
    </w:p>
    <w:p w14:paraId="0C75618B" w14:textId="4D938053" w:rsidR="00536F0B" w:rsidRPr="00922513" w:rsidRDefault="00DB5F2F" w:rsidP="00DB5F2F">
      <w:pPr>
        <w:spacing w:line="480" w:lineRule="auto"/>
        <w:rPr>
          <w:rFonts w:ascii="Times New Roman" w:hAnsi="Times New Roman"/>
          <w:b/>
          <w:bCs/>
          <w:sz w:val="24"/>
          <w:szCs w:val="24"/>
        </w:rPr>
      </w:pPr>
      <w:r w:rsidRPr="00922513">
        <w:rPr>
          <w:rFonts w:ascii="Times New Roman" w:hAnsi="Times New Roman"/>
          <w:b/>
          <w:bCs/>
          <w:sz w:val="24"/>
          <w:szCs w:val="24"/>
        </w:rPr>
        <w:t>Binge eating behaviours and cognitions</w:t>
      </w:r>
    </w:p>
    <w:p w14:paraId="69D50878" w14:textId="2E4838CD" w:rsidR="00DB5F2F" w:rsidRPr="00922513" w:rsidRDefault="00DB5F2F" w:rsidP="00771B2C">
      <w:pPr>
        <w:spacing w:line="480" w:lineRule="auto"/>
        <w:rPr>
          <w:rFonts w:ascii="Times New Roman" w:hAnsi="Times New Roman"/>
          <w:sz w:val="24"/>
          <w:szCs w:val="24"/>
        </w:rPr>
      </w:pPr>
      <w:r w:rsidRPr="00922513">
        <w:rPr>
          <w:rFonts w:ascii="Times New Roman" w:hAnsi="Times New Roman"/>
          <w:sz w:val="24"/>
          <w:szCs w:val="24"/>
        </w:rPr>
        <w:lastRenderedPageBreak/>
        <w:t xml:space="preserve">Binge eating behaviours and cognitions were assessed on the following two composite measures: </w:t>
      </w:r>
    </w:p>
    <w:p w14:paraId="7C40AD73" w14:textId="7E23B5DC" w:rsidR="00504C14" w:rsidRPr="00922513" w:rsidRDefault="00502377" w:rsidP="000841EF">
      <w:pPr>
        <w:spacing w:line="480" w:lineRule="auto"/>
        <w:rPr>
          <w:rFonts w:ascii="Times New Roman" w:hAnsi="Times New Roman"/>
          <w:sz w:val="24"/>
          <w:szCs w:val="24"/>
          <w:lang w:val="nb-NO"/>
        </w:rPr>
      </w:pPr>
      <w:r w:rsidRPr="00922513">
        <w:rPr>
          <w:rFonts w:ascii="Times New Roman" w:hAnsi="Times New Roman"/>
          <w:b/>
          <w:sz w:val="24"/>
          <w:szCs w:val="24"/>
        </w:rPr>
        <w:t>Number of b</w:t>
      </w:r>
      <w:r w:rsidR="0006106F" w:rsidRPr="00922513">
        <w:rPr>
          <w:rFonts w:ascii="Times New Roman" w:hAnsi="Times New Roman"/>
          <w:b/>
          <w:sz w:val="24"/>
          <w:szCs w:val="24"/>
        </w:rPr>
        <w:t>inge eating</w:t>
      </w:r>
      <w:r w:rsidRPr="00922513">
        <w:rPr>
          <w:rFonts w:ascii="Times New Roman" w:hAnsi="Times New Roman"/>
          <w:b/>
          <w:sz w:val="24"/>
          <w:szCs w:val="24"/>
        </w:rPr>
        <w:t xml:space="preserve"> episodes</w:t>
      </w:r>
      <w:r w:rsidR="0006106F" w:rsidRPr="00922513">
        <w:rPr>
          <w:rFonts w:ascii="Times New Roman" w:hAnsi="Times New Roman"/>
          <w:sz w:val="24"/>
          <w:szCs w:val="24"/>
        </w:rPr>
        <w:t xml:space="preserve">: </w:t>
      </w:r>
      <w:r w:rsidR="009F5410" w:rsidRPr="00922513">
        <w:rPr>
          <w:rFonts w:ascii="Times New Roman" w:hAnsi="Times New Roman"/>
          <w:sz w:val="24"/>
          <w:szCs w:val="24"/>
        </w:rPr>
        <w:t>Number of binge eating behaviour instances present</w:t>
      </w:r>
      <w:r w:rsidR="00AC100E" w:rsidRPr="00922513">
        <w:rPr>
          <w:rFonts w:ascii="Times New Roman" w:hAnsi="Times New Roman"/>
          <w:sz w:val="24"/>
          <w:szCs w:val="24"/>
        </w:rPr>
        <w:t xml:space="preserve"> </w:t>
      </w:r>
      <w:r w:rsidR="00536F0B"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Masheb&lt;/Author&gt;&lt;Year&gt;2006&lt;/Year&gt;&lt;RecNum&gt;13037&lt;/RecNum&gt;&lt;DisplayText&gt;(38, 39)&lt;/DisplayText&gt;&lt;record&gt;&lt;rec-number&gt;13037&lt;/rec-number&gt;&lt;foreign-keys&gt;&lt;key app="EN" db-id="9f9z0e0x49ezepeax9r5fzf69spa9xte0d22" timestamp="1675174038"&gt;13037&lt;/key&gt;&lt;/foreign-keys&gt;&lt;ref-type name="Journal Article"&gt;17&lt;/ref-type&gt;&lt;contributors&gt;&lt;authors&gt;&lt;author&gt;Masheb, Robin M&lt;/author&gt;&lt;author&gt;Grilo, Carlos M&lt;/author&gt;&lt;/authors&gt;&lt;/contributors&gt;&lt;titles&gt;&lt;title&gt;Emotional overeating and its associations with eating disorder psychopathology among overweight patients with binge eating disorder&lt;/title&gt;&lt;secondary-title&gt;International Journal of Eating Disorders&lt;/secondary-title&gt;&lt;/titles&gt;&lt;periodical&gt;&lt;full-title&gt;International Journal of Eating Disorders&lt;/full-title&gt;&lt;/periodical&gt;&lt;pages&gt;141-146&lt;/pages&gt;&lt;volume&gt;39&lt;/volume&gt;&lt;number&gt;2&lt;/number&gt;&lt;dates&gt;&lt;year&gt;2006&lt;/year&gt;&lt;/dates&gt;&lt;isbn&gt;0276-3478&lt;/isbn&gt;&lt;urls&gt;&lt;/urls&gt;&lt;/record&gt;&lt;/Cite&gt;&lt;Cite&gt;&lt;Author&gt;Schag&lt;/Author&gt;&lt;Year&gt;2013&lt;/Year&gt;&lt;RecNum&gt;13038&lt;/RecNum&gt;&lt;record&gt;&lt;rec-number&gt;13038&lt;/rec-number&gt;&lt;foreign-keys&gt;&lt;key app="EN" db-id="9f9z0e0x49ezepeax9r5fzf69spa9xte0d22" timestamp="1675174121"&gt;13038&lt;/key&gt;&lt;/foreign-keys&gt;&lt;ref-type name="Journal Article"&gt;17&lt;/ref-type&gt;&lt;contributors&gt;&lt;authors&gt;&lt;author&gt;Schag, K.&lt;/author&gt;&lt;author&gt;Schönleber, J.&lt;/author&gt;&lt;author&gt;Teufel, M.&lt;/author&gt;&lt;author&gt;Zipfel, S.&lt;/author&gt;&lt;author&gt;Giel, K. E.&lt;/author&gt;&lt;/authors&gt;&lt;/contributors&gt;&lt;titles&gt;&lt;title&gt;Food-related impulsivity in obesity and Binge Eating Disorder – a systematic review&lt;/title&gt;&lt;secondary-title&gt;Obesity Reviews&lt;/secondary-title&gt;&lt;/titles&gt;&lt;periodical&gt;&lt;full-title&gt;Obesity Reviews&lt;/full-title&gt;&lt;/periodical&gt;&lt;pages&gt;477-495&lt;/pages&gt;&lt;volume&gt;14&lt;/volume&gt;&lt;number&gt;6&lt;/number&gt;&lt;dates&gt;&lt;year&gt;2013&lt;/year&gt;&lt;/dates&gt;&lt;isbn&gt;1467-7881&lt;/isbn&gt;&lt;urls&gt;&lt;related-urls&gt;&lt;url&gt;https://onlinelibrary.wiley.com/doi/abs/10.1111/obr.12017&lt;/url&gt;&lt;/related-urls&gt;&lt;/urls&gt;&lt;electronic-resource-num&gt;https://doi.org/10.1111/obr.12017&lt;/electronic-resource-num&gt;&lt;/record&gt;&lt;/Cite&gt;&lt;/EndNote&gt;</w:instrText>
      </w:r>
      <w:r w:rsidR="00536F0B" w:rsidRPr="00922513">
        <w:rPr>
          <w:rFonts w:ascii="Times New Roman" w:hAnsi="Times New Roman"/>
          <w:sz w:val="24"/>
          <w:szCs w:val="24"/>
        </w:rPr>
        <w:fldChar w:fldCharType="separate"/>
      </w:r>
      <w:r w:rsidR="00162524">
        <w:rPr>
          <w:rFonts w:ascii="Times New Roman" w:hAnsi="Times New Roman"/>
          <w:noProof/>
          <w:sz w:val="24"/>
          <w:szCs w:val="24"/>
        </w:rPr>
        <w:t>(38, 39)</w:t>
      </w:r>
      <w:r w:rsidR="00536F0B" w:rsidRPr="00922513">
        <w:rPr>
          <w:rFonts w:ascii="Times New Roman" w:hAnsi="Times New Roman"/>
          <w:sz w:val="24"/>
          <w:szCs w:val="24"/>
        </w:rPr>
        <w:fldChar w:fldCharType="end"/>
      </w:r>
      <w:r w:rsidR="00536F0B" w:rsidRPr="00922513">
        <w:rPr>
          <w:rFonts w:ascii="Times New Roman" w:hAnsi="Times New Roman"/>
          <w:sz w:val="24"/>
          <w:szCs w:val="24"/>
        </w:rPr>
        <w:t xml:space="preserve">. Binge eating </w:t>
      </w:r>
      <w:r w:rsidR="0006106F" w:rsidRPr="00922513">
        <w:rPr>
          <w:rFonts w:ascii="Times New Roman" w:hAnsi="Times New Roman"/>
          <w:sz w:val="24"/>
          <w:szCs w:val="24"/>
        </w:rPr>
        <w:t>was defined as experiencing</w:t>
      </w:r>
      <w:r w:rsidR="00536F0B" w:rsidRPr="00922513">
        <w:rPr>
          <w:rFonts w:ascii="Times New Roman" w:hAnsi="Times New Roman"/>
          <w:sz w:val="24"/>
          <w:szCs w:val="24"/>
        </w:rPr>
        <w:t xml:space="preserve"> a loss of control leading to the consumption of a large amount of food</w:t>
      </w:r>
      <w:r w:rsidR="0075451B" w:rsidRPr="00922513">
        <w:rPr>
          <w:rFonts w:ascii="Times New Roman" w:hAnsi="Times New Roman"/>
          <w:sz w:val="24"/>
          <w:szCs w:val="24"/>
        </w:rPr>
        <w:t xml:space="preserve">. In line with EDDS coding, </w:t>
      </w:r>
      <w:r w:rsidR="00504C14" w:rsidRPr="00922513">
        <w:rPr>
          <w:rFonts w:ascii="Times New Roman" w:hAnsi="Times New Roman"/>
          <w:sz w:val="24"/>
          <w:szCs w:val="24"/>
        </w:rPr>
        <w:t>we derived a variable</w:t>
      </w:r>
      <w:r w:rsidR="00BC0FFF" w:rsidRPr="00922513">
        <w:rPr>
          <w:rFonts w:ascii="Times New Roman" w:hAnsi="Times New Roman"/>
          <w:sz w:val="24"/>
          <w:szCs w:val="24"/>
        </w:rPr>
        <w:t xml:space="preserve"> </w:t>
      </w:r>
      <w:r w:rsidR="00504C14" w:rsidRPr="00922513">
        <w:rPr>
          <w:rFonts w:ascii="Times New Roman" w:hAnsi="Times New Roman"/>
          <w:sz w:val="24"/>
          <w:szCs w:val="24"/>
        </w:rPr>
        <w:t xml:space="preserve">specifying the </w:t>
      </w:r>
      <w:r w:rsidR="00BC0FFF" w:rsidRPr="00922513">
        <w:rPr>
          <w:rFonts w:ascii="Times New Roman" w:hAnsi="Times New Roman"/>
          <w:sz w:val="24"/>
          <w:szCs w:val="24"/>
        </w:rPr>
        <w:t xml:space="preserve">number of </w:t>
      </w:r>
      <w:proofErr w:type="gramStart"/>
      <w:r w:rsidR="00504C14" w:rsidRPr="00922513">
        <w:rPr>
          <w:rFonts w:ascii="Times New Roman" w:hAnsi="Times New Roman"/>
          <w:sz w:val="24"/>
          <w:szCs w:val="24"/>
        </w:rPr>
        <w:t>binge</w:t>
      </w:r>
      <w:proofErr w:type="gramEnd"/>
      <w:r w:rsidR="00504C14" w:rsidRPr="00922513">
        <w:rPr>
          <w:rFonts w:ascii="Times New Roman" w:hAnsi="Times New Roman"/>
          <w:sz w:val="24"/>
          <w:szCs w:val="24"/>
        </w:rPr>
        <w:t xml:space="preserve"> eating </w:t>
      </w:r>
      <w:r w:rsidR="00BC0FFF" w:rsidRPr="00922513">
        <w:rPr>
          <w:rFonts w:ascii="Times New Roman" w:hAnsi="Times New Roman"/>
          <w:sz w:val="24"/>
          <w:szCs w:val="24"/>
        </w:rPr>
        <w:t xml:space="preserve">episodes </w:t>
      </w:r>
      <w:r w:rsidR="00504C14" w:rsidRPr="00922513">
        <w:rPr>
          <w:rFonts w:ascii="Times New Roman" w:hAnsi="Times New Roman"/>
          <w:sz w:val="24"/>
          <w:szCs w:val="24"/>
        </w:rPr>
        <w:t xml:space="preserve">experienced </w:t>
      </w:r>
      <w:r w:rsidR="00BC0FFF" w:rsidRPr="00922513">
        <w:rPr>
          <w:rFonts w:ascii="Times New Roman" w:hAnsi="Times New Roman"/>
          <w:sz w:val="24"/>
          <w:szCs w:val="24"/>
        </w:rPr>
        <w:t>in a week</w:t>
      </w:r>
      <w:r w:rsidR="00504C14" w:rsidRPr="00922513">
        <w:rPr>
          <w:rFonts w:ascii="Times New Roman" w:hAnsi="Times New Roman"/>
          <w:sz w:val="24"/>
          <w:szCs w:val="24"/>
        </w:rPr>
        <w:t xml:space="preserve">; values ranged from 0 (i.e., no binge eating) to 7 (at least 7 episodes of binge eating).  Comparable definitions of binge eating have been widely used in </w:t>
      </w:r>
      <w:r w:rsidR="00D26FF9" w:rsidRPr="00922513">
        <w:rPr>
          <w:rFonts w:ascii="Times New Roman" w:hAnsi="Times New Roman"/>
          <w:sz w:val="24"/>
          <w:szCs w:val="24"/>
        </w:rPr>
        <w:t xml:space="preserve">population samples. </w:t>
      </w:r>
      <w:r w:rsidR="00D26FF9" w:rsidRPr="00922513">
        <w:rPr>
          <w:rFonts w:ascii="Times New Roman" w:hAnsi="Times New Roman"/>
          <w:sz w:val="24"/>
          <w:szCs w:val="24"/>
        </w:rPr>
        <w:fldChar w:fldCharType="begin">
          <w:fldData xml:space="preserve">PEVuZE5vdGU+PENpdGU+PEF1dGhvcj5NaWNhbGk8L0F1dGhvcj48WWVhcj4yMDE3PC9ZZWFyPjxS
ZWNOdW0+MTMwODE8L1JlY051bT48RGlzcGxheVRleHQ+KDQwLCA0MSk8L0Rpc3BsYXlUZXh0Pjxy
ZWNvcmQ+PHJlYy1udW1iZXI+MTMwODE8L3JlYy1udW1iZXI+PGZvcmVpZ24ta2V5cz48a2V5IGFw
cD0iRU4iIGRiLWlkPSI5Zjl6MGUweDQ5ZXplcGVheDlyNWZ6ZjY5c3BhOXh0ZTBkMjIiIHRpbWVz
dGFtcD0iMTY5MjAwNzMyNSI+MTMwODE8L2tleT48L2ZvcmVpZ24ta2V5cz48cmVmLXR5cGUgbmFt
ZT0iSm91cm5hbCBBcnRpY2xlIj4xNzwvcmVmLXR5cGU+PGNvbnRyaWJ1dG9ycz48YXV0aG9ycz48
YXV0aG9yPk1pY2FsaSwgTi48L2F1dGhvcj48YXV0aG9yPkhvcnRvbiwgTi4gSi48L2F1dGhvcj48
YXV0aG9yPkNyb3NieSwgUi4gRC48L2F1dGhvcj48YXV0aG9yPlN3YW5zb24sIFMuIEEuPC9hdXRo
b3I+PGF1dGhvcj5Tb25uZXZpbGxlLCBLLiBSLjwvYXV0aG9yPjxhdXRob3I+U29sbWksIEYuPC9h
dXRob3I+PGF1dGhvcj5DYWx6bywgSi4gUC48L2F1dGhvcj48YXV0aG9yPkVkZHksIEsuIFQuPC9h
dXRob3I+PGF1dGhvcj5GaWVsZCwgQS4gRS48L2F1dGhvcj48L2F1dGhvcnM+PC9jb250cmlidXRv
cnM+PGF1dGgtYWRkcmVzcz5EZXBhcnRtZW50IG9mIFBzeWNoaWF0cnksIEljYWhuIFNjaG9vbCBv
ZiBNZWRpY2luZSBhdCBNb3VudCBTaW5haSwgTmV3IFlvcmssIE5ZLCBVU0EuIG4ubWljYWxpQHVj
bC5hYy51ay4mI3hEO01pbmRpY2ggQ2hpbGQgSGVhbHRoIGFuZCBEZXZlbG9wbWVudCBJbnN0aXR1
dGUsIEljYWhuIFNjaG9vbCBvZiBNZWRpY2luZSBhdCBNb3VudCBTaW5haSwgTmV3IFlvcmssIE5Z
LCBVU0EuIG4ubWljYWxpQHVjbC5hYy51ay4mI3hEO0luc3RpdHV0ZSBvZiBDaGlsZCBIZWFsdGgs
IFVuaXZlcnNpdHkgQ29sbGVnZSBMb25kb24sIExvbmRvbiwgVUsuIG4ubWljYWxpQHVjbC5hYy51
ay4mI3hEO0RlcGFydG1lbnQgb2YgTWF0aGVtYXRpY3MgYW5kIFN0YXRpc3RpY3MsIEFtaGVyc3Qg
Q29sbGVnZSwgQW1oZXJzdCwgTUEsIFVTQS4mI3hEO0RlcGFydG1lbnQgb2YgQmlvbWVkaWNhbCBT
dGF0aXN0aWNzLCBOZXVyb3BzeWNoaWF0cmljIFJlc2VhcmNoIEluc3RpdHV0ZSwgRmFyZ28sIE5E
LCBVU0EuJiN4RDtEZXBhcnRtZW50IG9mIFBzeWNoaWF0cnkgYW5kIEJlaGF2aW9yYWwgU2NpZW5j
ZSwgVW5pdmVyc2l0eSBvZiBOb3J0aCBEYWtvdGEgU2Nob29sIG9mIE1lZGljaW5lIGFuZCBIZWFs
dGggU2NpZW5jZXMsIEZhcmdvLCBORCwgVVNBLiYjeEQ7RGVwYXJ0bWVudCBvZiBFcGlkZW1pb2xv
Z3ksIEhhcnZhcmQgVC4gSC4gQ2hhblNjaG9vbCBvZiBQdWJsaWMgSGVhbHRoLCBCb3N0b24sIFVT
QS4mI3hEO0RlcGFydG1lbnQgb2YgRXBpZGVtaW9sb2d5LCBFcmFzbXVzIE1DLCBSb3R0ZXJkYW0s
IE5ldGhlcmxhbmRzLiYjeEQ7SHVtYW4gTnV0cml0aW9uIFByb2dyYW0sIERlcGFydG1lbnQgb2Yg
RW52aXJvbm1lbnRhbCBIZWFsdGggU2NpZW5jZXMsIFVuaXZlcnNpdHkgb2YgTWljaGlnYW4gU2No
b29sIG9mIFB1YmxpYyBIZWFsdGgsIEFubiBBcmJvciwgTUksIFVTQS4mI3hEO0RpdmlzaW9uIG9m
IFBzeWNoaWF0cnksIFVuaXZlcnNpdHkgQ29sbGVnZSBMb25kb24sIExvbmRvbiwgVUsuJiN4RDtE
aXZpc2lvbiBvZiBBZG9sZXNjZW50IE1lZGljaW5lLCBEZXBhcnRtZW50IG9mIE1lZGljaW5lLCBC
b3N0b24gQ2hpbGRyZW4mYXBvcztzIEhvc3BpdGFsIGFuZCBIYXJ2YXJkIE1lZGljYWwgU2Nob29s
LCBCb3N0b24sIE1BLCBVU0EuJiN4RDtEZXBhcnRtZW50IG9mIFBzeWNoaWF0cnksIEhhcnZhcmQg
TWVkaWNhbCBTY2hvb2wsIEJvc3RvbiwgTUEsIFVTQS4mI3hEO0VhdGluZyBEaXNvcmRlcnMgQ2xp
bmljYWwgYW5kIFJlc2VhcmNoIFByb2dyYW0sIE1hc3NhY2h1c2V0dHMgR2VuZXJhbCBIb3NwaXRh
bCwgQm9zdG9uLCBNQSwgVVNBLiYjeEQ7RGVwYXJ0bWVudCBvZiBFcGlkZW1pb2xvZ3ksIEJyb3du
IFVuaXZlcnNpdHkgU2Nob29sIG9mIFB1YmxpYyBIZWF0aCwgUHJvdmlkZW5jZSwgUkksIFVTQS48
L2F1dGgtYWRkcmVzcz48dGl0bGVzPjx0aXRsZT5FYXRpbmcgZGlzb3JkZXIgYmVoYXZpb3VycyBh
bW9uZ3N0IGFkb2xlc2NlbnRzOiBpbnZlc3RpZ2F0aW5nIGNsYXNzaWZpY2F0aW9uLCBwZXJzaXN0
ZW5jZSBhbmQgcHJvc3BlY3RpdmUgYXNzb2NpYXRpb25zIHdpdGggYWR2ZXJzZSBvdXRjb21lcyB1
c2luZyBsYXRlbnQgY2xhc3MgbW9kZWxzPC90aXRsZT48c2Vjb25kYXJ5LXRpdGxlPkV1ciBDaGls
ZCBBZG9sZXNjIFBzeWNoaWF0cnk8L3NlY29uZGFyeS10aXRsZT48L3RpdGxlcz48cGVyaW9kaWNh
bD48ZnVsbC10aXRsZT5FdXIgQ2hpbGQgQWRvbGVzYyBQc3ljaGlhdHJ5PC9mdWxsLXRpdGxlPjwv
cGVyaW9kaWNhbD48cGFnZXM+MjMxLTI0MDwvcGFnZXM+PHZvbHVtZT4yNjwvdm9sdW1lPjxudW1i
ZXI+MjwvbnVtYmVyPjxlZGl0aW9uPjIwMTYvMDYvMjg8L2VkaXRpb24+PGtleXdvcmRzPjxrZXl3
b3JkPkFkb2xlc2NlbnQ8L2tleXdvcmQ+PGtleXdvcmQ+QWRvbGVzY2VudCBCZWhhdmlvci8qcHN5
Y2hvbG9neTwva2V5d29yZD48a2V5d29yZD5BbnhpZXR5IERpc29yZGVycy9wc3ljaG9sb2d5PC9r
ZXl3b3JkPjxrZXl3b3JkPkJvZHkgTWFzcyBJbmRleDwva2V5d29yZD48a2V5d29yZD5Cb2R5IFdl
aWdodDwva2V5d29yZD48a2V5d29yZD5DaGlsZDwva2V5d29yZD48a2V5d29yZD5GZWVkaW5nIGFu
ZCBFYXRpbmcgRGlzb3JkZXJzL2NsYXNzaWZpY2F0aW9uLypwc3ljaG9sb2d5PC9rZXl3b3JkPjxr
ZXl3b3JkPkZlbWFsZTwva2V5d29yZD48a2V5d29yZD5IdW1hbnM8L2tleXdvcmQ+PGtleXdvcmQ+
TG9naXN0aWMgTW9kZWxzPC9rZXl3b3JkPjxrZXl3b3JkPkxvbmdpdHVkaW5hbCBTdHVkaWVzPC9r
ZXl3b3JkPjxrZXl3b3JkPk1hbGU8L2tleXdvcmQ+PGtleXdvcmQ+UGFyZW50czwva2V5d29yZD48
a2V5d29yZD5Qcm9zcGVjdGl2ZSBTdHVkaWVzPC9rZXl3b3JkPjxrZXl3b3JkPlNlbGYtSW5qdXJp
b3VzIEJlaGF2aW9yL3BzeWNob2xvZ3k8L2tleXdvcmQ+PGtleXdvcmQ+U3Vic3RhbmNlLVJlbGF0
ZWQgRGlzb3JkZXJzL3BzeWNob2xvZ3k8L2tleXdvcmQ+PGtleXdvcmQ+QWxzcGFjPC9rZXl3b3Jk
PjxrZXl3b3JkPkVhdGluZyBkaXNvcmRlcnM8L2tleXdvcmQ+PGtleXdvcmQ+TGF0ZW50IGNsYXNz
PC9rZXl3b3JkPjxrZXl3b3JkPkNvdW5jaWwgYW5kIHRoZSBXZWxsY29tZSBUcnVzdCAoR3JhbnQg
UmVmOiAwOTI3MzEpIGFuZCB0aGUgVW5pdmVyc2l0eSBvZiBCcmlzdG9sPC9rZXl3b3JkPjxrZXl3
b3JkPnByb3ZpZGUgY29yZSBzdXBwb3J0IGZvciBBTFNQQUMuVGhpcyByZXNlYXJjaCB3YXMgZnVu
ZGVkIGJ5IGEgTmF0aW9uYWwgSW5zdGl0dXRlPC9rZXl3b3JkPjxrZXl3b3JkPm9mIEhlYWx0aCBS
ZXNlYXJjaCAoTklIUikgY2xpbmljaWFuIHNjaWVudGlzdCBhd2FyZCB0byBEciBOIE1pY2FsaSBh
bmQgYnkgYSBncmFudDwva2V5d29yZD48a2V5d29yZD5mcm9tIE5JTUggdG8gRHJzIEZpZWxkIGFu
ZCBNaWNhbGkgKFIwMSBNSDA4Nzc4NikuIFRoZSB2aWV3cyBleHByZXNzZWQgaW4gdGhpczwva2V5
d29yZD48a2V5d29yZD5wdWJsaWNhdGlvbiBhcmUgdGhvc2Ugb2YgdGhlIGF1dGhvcihzKSBhbmQg
bm90IG5lY2Vzc2FyaWx5IHRob3NlIG9mIHRoZSBOSFMsIHRoZTwva2V5d29yZD48a2V5d29yZD5O
YXRpb25hbCBJbnN0aXR1dGUgZm9yIEhlYWx0aCBSZXNlYXJjaCBvciB0aGUgRGVwYXJ0bWVudCBv
ZiBIZWFsdGguIENvbmZsaWN0IG9mPC9rZXl3b3JkPjxrZXl3b3JkPmludGVyZXN0IFRoZXkgYXV0
aG9ycyBkZWNsYXJlIHRoYXQgdGhleSBoYXZlIG5vIGNvbmZsaWN0IG9mIGludGVyZXN0Ljwva2V5
d29yZD48L2tleXdvcmRzPjxkYXRlcz48eWVhcj4yMDE3PC95ZWFyPjxwdWItZGF0ZXM+PGRhdGU+
RmViPC9kYXRlPjwvcHViLWRhdGVzPjwvZGF0ZXM+PGlzYm4+MTAxOC04ODI3IChQcmludCkmI3hE
OzEwMTgtODgyNzwvaXNibj48YWNjZXNzaW9uLW51bT4yNzM0MTg0MTwvYWNjZXNzaW9uLW51bT48
dXJscz48L3VybHM+PGN1c3RvbTI+UE1DNTE4MzUyMzwvY3VzdG9tMj48Y3VzdG9tNj5OSUhNUzc5
NTkwMDwvY3VzdG9tNj48ZWxlY3Ryb25pYy1yZXNvdXJjZS1udW0+MTAuMTAwNy9zMDA3ODctMDE2
LTA4NzctNzwvZWxlY3Ryb25pYy1yZXNvdXJjZS1udW0+PHJlbW90ZS1kYXRhYmFzZS1wcm92aWRl
cj5OTE08L3JlbW90ZS1kYXRhYmFzZS1wcm92aWRlcj48bGFuZ3VhZ2U+ZW5nPC9sYW5ndWFnZT48
L3JlY29yZD48L0NpdGU+PENpdGU+PEF1dGhvcj5IZXJsZTwvQXV0aG9yPjxZZWFyPjIwMjA8L1ll
YXI+PFJlY051bT4xMzA4MjwvUmVjTnVtPjxyZWNvcmQ+PHJlYy1udW1iZXI+MTMwODI8L3JlYy1u
dW1iZXI+PGZvcmVpZ24ta2V5cz48a2V5IGFwcD0iRU4iIGRiLWlkPSI5Zjl6MGUweDQ5ZXplcGVh
eDlyNWZ6ZjY5c3BhOXh0ZTBkMjIiIHRpbWVzdGFtcD0iMTY5MjAwNzM1NiI+MTMwODI8L2tleT48
L2ZvcmVpZ24ta2V5cz48cmVmLXR5cGUgbmFtZT0iSm91cm5hbCBBcnRpY2xlIj4xNzwvcmVmLXR5
cGU+PGNvbnRyaWJ1dG9ycz48YXV0aG9ycz48YXV0aG9yPkhlcmxlLCBNb3JpdHo8L2F1dGhvcj48
YXV0aG9yPlN0YXZvbGEsIEJpYW5jYSBEZTwvYXV0aG9yPjxhdXRob3I+SMO8YmVsLCBDaHJpc3Rv
cGhlcjwvYXV0aG9yPjxhdXRob3I+QWJkdWxrYWRpciwgTW9oYW1lZDwvYXV0aG9yPjxhdXRob3I+
RmVycmVpcmEsIERpYW5hIFNhbnRvczwvYXV0aG9yPjxhdXRob3I+TG9vcywgUnV0aCBKLiBGLjwv
YXV0aG9yPjxhdXRob3I+QnJ5YW50LVdhdWdoLCBSYWNoZWw8L2F1dGhvcj48YXV0aG9yPkJ1bGlr
LCBDeW50aGlhIE0uPC9hdXRob3I+PGF1dGhvcj5NaWNhbGksIE5hZGlhPC9hdXRob3I+PC9hdXRo
b3JzPjwvY29udHJpYnV0b3JzPjx0aXRsZXM+PHRpdGxlPkEgbG9uZ2l0dWRpbmFsIHN0dWR5IG9m
IGVhdGluZyBiZWhhdmlvdXJzIGluIGNoaWxkaG9vZCBhbmQgbGF0ZXIgZWF0aW5nIGRpc29yZGVy
IGJlaGF2aW91cnMgYW5kIGRpYWdub3NlczwvdGl0bGU+PHNlY29uZGFyeS10aXRsZT5UaGUgQnJp
dGlzaCBKb3VybmFsIG9mIFBzeWNoaWF0cnk8L3NlY29uZGFyeS10aXRsZT48L3RpdGxlcz48cGVy
aW9kaWNhbD48ZnVsbC10aXRsZT5UaGUgQnJpdGlzaCBKb3VybmFsIG9mIFBzeWNoaWF0cnk8L2Z1
bGwtdGl0bGU+PC9wZXJpb2RpY2FsPjxwYWdlcz4xMTMtMTE5PC9wYWdlcz48dm9sdW1lPjIxNjwv
dm9sdW1lPjxudW1iZXI+MjwvbnVtYmVyPjxlZGl0aW9uPjIwMTkvMDgvMDU8L2VkaXRpb24+PGtl
eXdvcmRzPjxrZXl3b3JkPkFub3JleGlhIG5lcnZvc2E8L2tleXdvcmQ+PGtleXdvcmQ+YnVsaW1p
YSBuZXJ2b3NhPC9rZXl3b3JkPjxrZXl3b3JkPmJpbmdlIGVhdGluZyBkaXNvcmRlcjwva2V5d29y
ZD48a2V5d29yZD5lYXRpbmcgYmVoYXZpb3VyPC9rZXl3b3JkPjxrZXl3b3JkPmVwaWRlbWlvbG9n
eTwva2V5d29yZD48L2tleXdvcmRzPjxkYXRlcz48eWVhcj4yMDIwPC95ZWFyPjwvZGF0ZXM+PHB1
Ymxpc2hlcj5DYW1icmlkZ2UgVW5pdmVyc2l0eSBQcmVzczwvcHVibGlzaGVyPjxpc2JuPjAwMDct
MTI1MDwvaXNibj48dXJscz48cmVsYXRlZC11cmxzPjx1cmw+aHR0cHM6Ly93d3cuY2FtYnJpZGdl
Lm9yZy9jb3JlL2FydGljbGUvbG9uZ2l0dWRpbmFsLXN0dWR5LW9mLWVhdGluZy1iZWhhdmlvdXJz
LWluLWNoaWxkaG9vZC1hbmQtbGF0ZXItZWF0aW5nLWRpc29yZGVyLWJlaGF2aW91cnMtYW5kLWRp
YWdub3Nlcy81MzY1QjlFQ0Q0QTc1NDlGNDlDNkE3RjUxN0Y4M0E2NjwvdXJsPjwvcmVsYXRlZC11
cmxzPjwvdXJscz48ZWxlY3Ryb25pYy1yZXNvdXJjZS1udW0+MTAuMTE5Mi9ianAuMjAxOS4xNzQ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NaWNhbGk8L0F1dGhvcj48WWVhcj4yMDE3PC9ZZWFyPjxS
ZWNOdW0+MTMwODE8L1JlY051bT48RGlzcGxheVRleHQ+KDQwLCA0MSk8L0Rpc3BsYXlUZXh0Pjxy
ZWNvcmQ+PHJlYy1udW1iZXI+MTMwODE8L3JlYy1udW1iZXI+PGZvcmVpZ24ta2V5cz48a2V5IGFw
cD0iRU4iIGRiLWlkPSI5Zjl6MGUweDQ5ZXplcGVheDlyNWZ6ZjY5c3BhOXh0ZTBkMjIiIHRpbWVz
dGFtcD0iMTY5MjAwNzMyNSI+MTMwODE8L2tleT48L2ZvcmVpZ24ta2V5cz48cmVmLXR5cGUgbmFt
ZT0iSm91cm5hbCBBcnRpY2xlIj4xNzwvcmVmLXR5cGU+PGNvbnRyaWJ1dG9ycz48YXV0aG9ycz48
YXV0aG9yPk1pY2FsaSwgTi48L2F1dGhvcj48YXV0aG9yPkhvcnRvbiwgTi4gSi48L2F1dGhvcj48
YXV0aG9yPkNyb3NieSwgUi4gRC48L2F1dGhvcj48YXV0aG9yPlN3YW5zb24sIFMuIEEuPC9hdXRo
b3I+PGF1dGhvcj5Tb25uZXZpbGxlLCBLLiBSLjwvYXV0aG9yPjxhdXRob3I+U29sbWksIEYuPC9h
dXRob3I+PGF1dGhvcj5DYWx6bywgSi4gUC48L2F1dGhvcj48YXV0aG9yPkVkZHksIEsuIFQuPC9h
dXRob3I+PGF1dGhvcj5GaWVsZCwgQS4gRS48L2F1dGhvcj48L2F1dGhvcnM+PC9jb250cmlidXRv
cnM+PGF1dGgtYWRkcmVzcz5EZXBhcnRtZW50IG9mIFBzeWNoaWF0cnksIEljYWhuIFNjaG9vbCBv
ZiBNZWRpY2luZSBhdCBNb3VudCBTaW5haSwgTmV3IFlvcmssIE5ZLCBVU0EuIG4ubWljYWxpQHVj
bC5hYy51ay4mI3hEO01pbmRpY2ggQ2hpbGQgSGVhbHRoIGFuZCBEZXZlbG9wbWVudCBJbnN0aXR1
dGUsIEljYWhuIFNjaG9vbCBvZiBNZWRpY2luZSBhdCBNb3VudCBTaW5haSwgTmV3IFlvcmssIE5Z
LCBVU0EuIG4ubWljYWxpQHVjbC5hYy51ay4mI3hEO0luc3RpdHV0ZSBvZiBDaGlsZCBIZWFsdGgs
IFVuaXZlcnNpdHkgQ29sbGVnZSBMb25kb24sIExvbmRvbiwgVUsuIG4ubWljYWxpQHVjbC5hYy51
ay4mI3hEO0RlcGFydG1lbnQgb2YgTWF0aGVtYXRpY3MgYW5kIFN0YXRpc3RpY3MsIEFtaGVyc3Qg
Q29sbGVnZSwgQW1oZXJzdCwgTUEsIFVTQS4mI3hEO0RlcGFydG1lbnQgb2YgQmlvbWVkaWNhbCBT
dGF0aXN0aWNzLCBOZXVyb3BzeWNoaWF0cmljIFJlc2VhcmNoIEluc3RpdHV0ZSwgRmFyZ28sIE5E
LCBVU0EuJiN4RDtEZXBhcnRtZW50IG9mIFBzeWNoaWF0cnkgYW5kIEJlaGF2aW9yYWwgU2NpZW5j
ZSwgVW5pdmVyc2l0eSBvZiBOb3J0aCBEYWtvdGEgU2Nob29sIG9mIE1lZGljaW5lIGFuZCBIZWFs
dGggU2NpZW5jZXMsIEZhcmdvLCBORCwgVVNBLiYjeEQ7RGVwYXJ0bWVudCBvZiBFcGlkZW1pb2xv
Z3ksIEhhcnZhcmQgVC4gSC4gQ2hhblNjaG9vbCBvZiBQdWJsaWMgSGVhbHRoLCBCb3N0b24sIFVT
QS4mI3hEO0RlcGFydG1lbnQgb2YgRXBpZGVtaW9sb2d5LCBFcmFzbXVzIE1DLCBSb3R0ZXJkYW0s
IE5ldGhlcmxhbmRzLiYjeEQ7SHVtYW4gTnV0cml0aW9uIFByb2dyYW0sIERlcGFydG1lbnQgb2Yg
RW52aXJvbm1lbnRhbCBIZWFsdGggU2NpZW5jZXMsIFVuaXZlcnNpdHkgb2YgTWljaGlnYW4gU2No
b29sIG9mIFB1YmxpYyBIZWFsdGgsIEFubiBBcmJvciwgTUksIFVTQS4mI3hEO0RpdmlzaW9uIG9m
IFBzeWNoaWF0cnksIFVuaXZlcnNpdHkgQ29sbGVnZSBMb25kb24sIExvbmRvbiwgVUsuJiN4RDtE
aXZpc2lvbiBvZiBBZG9sZXNjZW50IE1lZGljaW5lLCBEZXBhcnRtZW50IG9mIE1lZGljaW5lLCBC
b3N0b24gQ2hpbGRyZW4mYXBvcztzIEhvc3BpdGFsIGFuZCBIYXJ2YXJkIE1lZGljYWwgU2Nob29s
LCBCb3N0b24sIE1BLCBVU0EuJiN4RDtEZXBhcnRtZW50IG9mIFBzeWNoaWF0cnksIEhhcnZhcmQg
TWVkaWNhbCBTY2hvb2wsIEJvc3RvbiwgTUEsIFVTQS4mI3hEO0VhdGluZyBEaXNvcmRlcnMgQ2xp
bmljYWwgYW5kIFJlc2VhcmNoIFByb2dyYW0sIE1hc3NhY2h1c2V0dHMgR2VuZXJhbCBIb3NwaXRh
bCwgQm9zdG9uLCBNQSwgVVNBLiYjeEQ7RGVwYXJ0bWVudCBvZiBFcGlkZW1pb2xvZ3ksIEJyb3du
IFVuaXZlcnNpdHkgU2Nob29sIG9mIFB1YmxpYyBIZWF0aCwgUHJvdmlkZW5jZSwgUkksIFVTQS48
L2F1dGgtYWRkcmVzcz48dGl0bGVzPjx0aXRsZT5FYXRpbmcgZGlzb3JkZXIgYmVoYXZpb3VycyBh
bW9uZ3N0IGFkb2xlc2NlbnRzOiBpbnZlc3RpZ2F0aW5nIGNsYXNzaWZpY2F0aW9uLCBwZXJzaXN0
ZW5jZSBhbmQgcHJvc3BlY3RpdmUgYXNzb2NpYXRpb25zIHdpdGggYWR2ZXJzZSBvdXRjb21lcyB1
c2luZyBsYXRlbnQgY2xhc3MgbW9kZWxzPC90aXRsZT48c2Vjb25kYXJ5LXRpdGxlPkV1ciBDaGls
ZCBBZG9sZXNjIFBzeWNoaWF0cnk8L3NlY29uZGFyeS10aXRsZT48L3RpdGxlcz48cGVyaW9kaWNh
bD48ZnVsbC10aXRsZT5FdXIgQ2hpbGQgQWRvbGVzYyBQc3ljaGlhdHJ5PC9mdWxsLXRpdGxlPjwv
cGVyaW9kaWNhbD48cGFnZXM+MjMxLTI0MDwvcGFnZXM+PHZvbHVtZT4yNjwvdm9sdW1lPjxudW1i
ZXI+MjwvbnVtYmVyPjxlZGl0aW9uPjIwMTYvMDYvMjg8L2VkaXRpb24+PGtleXdvcmRzPjxrZXl3
b3JkPkFkb2xlc2NlbnQ8L2tleXdvcmQ+PGtleXdvcmQ+QWRvbGVzY2VudCBCZWhhdmlvci8qcHN5
Y2hvbG9neTwva2V5d29yZD48a2V5d29yZD5BbnhpZXR5IERpc29yZGVycy9wc3ljaG9sb2d5PC9r
ZXl3b3JkPjxrZXl3b3JkPkJvZHkgTWFzcyBJbmRleDwva2V5d29yZD48a2V5d29yZD5Cb2R5IFdl
aWdodDwva2V5d29yZD48a2V5d29yZD5DaGlsZDwva2V5d29yZD48a2V5d29yZD5GZWVkaW5nIGFu
ZCBFYXRpbmcgRGlzb3JkZXJzL2NsYXNzaWZpY2F0aW9uLypwc3ljaG9sb2d5PC9rZXl3b3JkPjxr
ZXl3b3JkPkZlbWFsZTwva2V5d29yZD48a2V5d29yZD5IdW1hbnM8L2tleXdvcmQ+PGtleXdvcmQ+
TG9naXN0aWMgTW9kZWxzPC9rZXl3b3JkPjxrZXl3b3JkPkxvbmdpdHVkaW5hbCBTdHVkaWVzPC9r
ZXl3b3JkPjxrZXl3b3JkPk1hbGU8L2tleXdvcmQ+PGtleXdvcmQ+UGFyZW50czwva2V5d29yZD48
a2V5d29yZD5Qcm9zcGVjdGl2ZSBTdHVkaWVzPC9rZXl3b3JkPjxrZXl3b3JkPlNlbGYtSW5qdXJp
b3VzIEJlaGF2aW9yL3BzeWNob2xvZ3k8L2tleXdvcmQ+PGtleXdvcmQ+U3Vic3RhbmNlLVJlbGF0
ZWQgRGlzb3JkZXJzL3BzeWNob2xvZ3k8L2tleXdvcmQ+PGtleXdvcmQ+QWxzcGFjPC9rZXl3b3Jk
PjxrZXl3b3JkPkVhdGluZyBkaXNvcmRlcnM8L2tleXdvcmQ+PGtleXdvcmQ+TGF0ZW50IGNsYXNz
PC9rZXl3b3JkPjxrZXl3b3JkPkNvdW5jaWwgYW5kIHRoZSBXZWxsY29tZSBUcnVzdCAoR3JhbnQg
UmVmOiAwOTI3MzEpIGFuZCB0aGUgVW5pdmVyc2l0eSBvZiBCcmlzdG9sPC9rZXl3b3JkPjxrZXl3
b3JkPnByb3ZpZGUgY29yZSBzdXBwb3J0IGZvciBBTFNQQUMuVGhpcyByZXNlYXJjaCB3YXMgZnVu
ZGVkIGJ5IGEgTmF0aW9uYWwgSW5zdGl0dXRlPC9rZXl3b3JkPjxrZXl3b3JkPm9mIEhlYWx0aCBS
ZXNlYXJjaCAoTklIUikgY2xpbmljaWFuIHNjaWVudGlzdCBhd2FyZCB0byBEciBOIE1pY2FsaSBh
bmQgYnkgYSBncmFudDwva2V5d29yZD48a2V5d29yZD5mcm9tIE5JTUggdG8gRHJzIEZpZWxkIGFu
ZCBNaWNhbGkgKFIwMSBNSDA4Nzc4NikuIFRoZSB2aWV3cyBleHByZXNzZWQgaW4gdGhpczwva2V5
d29yZD48a2V5d29yZD5wdWJsaWNhdGlvbiBhcmUgdGhvc2Ugb2YgdGhlIGF1dGhvcihzKSBhbmQg
bm90IG5lY2Vzc2FyaWx5IHRob3NlIG9mIHRoZSBOSFMsIHRoZTwva2V5d29yZD48a2V5d29yZD5O
YXRpb25hbCBJbnN0aXR1dGUgZm9yIEhlYWx0aCBSZXNlYXJjaCBvciB0aGUgRGVwYXJ0bWVudCBv
ZiBIZWFsdGguIENvbmZsaWN0IG9mPC9rZXl3b3JkPjxrZXl3b3JkPmludGVyZXN0IFRoZXkgYXV0
aG9ycyBkZWNsYXJlIHRoYXQgdGhleSBoYXZlIG5vIGNvbmZsaWN0IG9mIGludGVyZXN0Ljwva2V5
d29yZD48L2tleXdvcmRzPjxkYXRlcz48eWVhcj4yMDE3PC95ZWFyPjxwdWItZGF0ZXM+PGRhdGU+
RmViPC9kYXRlPjwvcHViLWRhdGVzPjwvZGF0ZXM+PGlzYm4+MTAxOC04ODI3IChQcmludCkmI3hE
OzEwMTgtODgyNzwvaXNibj48YWNjZXNzaW9uLW51bT4yNzM0MTg0MTwvYWNjZXNzaW9uLW51bT48
dXJscz48L3VybHM+PGN1c3RvbTI+UE1DNTE4MzUyMzwvY3VzdG9tMj48Y3VzdG9tNj5OSUhNUzc5
NTkwMDwvY3VzdG9tNj48ZWxlY3Ryb25pYy1yZXNvdXJjZS1udW0+MTAuMTAwNy9zMDA3ODctMDE2
LTA4NzctNzwvZWxlY3Ryb25pYy1yZXNvdXJjZS1udW0+PHJlbW90ZS1kYXRhYmFzZS1wcm92aWRl
cj5OTE08L3JlbW90ZS1kYXRhYmFzZS1wcm92aWRlcj48bGFuZ3VhZ2U+ZW5nPC9sYW5ndWFnZT48
L3JlY29yZD48L0NpdGU+PENpdGU+PEF1dGhvcj5IZXJsZTwvQXV0aG9yPjxZZWFyPjIwMjA8L1ll
YXI+PFJlY051bT4xMzA4MjwvUmVjTnVtPjxyZWNvcmQ+PHJlYy1udW1iZXI+MTMwODI8L3JlYy1u
dW1iZXI+PGZvcmVpZ24ta2V5cz48a2V5IGFwcD0iRU4iIGRiLWlkPSI5Zjl6MGUweDQ5ZXplcGVh
eDlyNWZ6ZjY5c3BhOXh0ZTBkMjIiIHRpbWVzdGFtcD0iMTY5MjAwNzM1NiI+MTMwODI8L2tleT48
L2ZvcmVpZ24ta2V5cz48cmVmLXR5cGUgbmFtZT0iSm91cm5hbCBBcnRpY2xlIj4xNzwvcmVmLXR5
cGU+PGNvbnRyaWJ1dG9ycz48YXV0aG9ycz48YXV0aG9yPkhlcmxlLCBNb3JpdHo8L2F1dGhvcj48
YXV0aG9yPlN0YXZvbGEsIEJpYW5jYSBEZTwvYXV0aG9yPjxhdXRob3I+SMO8YmVsLCBDaHJpc3Rv
cGhlcjwvYXV0aG9yPjxhdXRob3I+QWJkdWxrYWRpciwgTW9oYW1lZDwvYXV0aG9yPjxhdXRob3I+
RmVycmVpcmEsIERpYW5hIFNhbnRvczwvYXV0aG9yPjxhdXRob3I+TG9vcywgUnV0aCBKLiBGLjwv
YXV0aG9yPjxhdXRob3I+QnJ5YW50LVdhdWdoLCBSYWNoZWw8L2F1dGhvcj48YXV0aG9yPkJ1bGlr
LCBDeW50aGlhIE0uPC9hdXRob3I+PGF1dGhvcj5NaWNhbGksIE5hZGlhPC9hdXRob3I+PC9hdXRo
b3JzPjwvY29udHJpYnV0b3JzPjx0aXRsZXM+PHRpdGxlPkEgbG9uZ2l0dWRpbmFsIHN0dWR5IG9m
IGVhdGluZyBiZWhhdmlvdXJzIGluIGNoaWxkaG9vZCBhbmQgbGF0ZXIgZWF0aW5nIGRpc29yZGVy
IGJlaGF2aW91cnMgYW5kIGRpYWdub3NlczwvdGl0bGU+PHNlY29uZGFyeS10aXRsZT5UaGUgQnJp
dGlzaCBKb3VybmFsIG9mIFBzeWNoaWF0cnk8L3NlY29uZGFyeS10aXRsZT48L3RpdGxlcz48cGVy
aW9kaWNhbD48ZnVsbC10aXRsZT5UaGUgQnJpdGlzaCBKb3VybmFsIG9mIFBzeWNoaWF0cnk8L2Z1
bGwtdGl0bGU+PC9wZXJpb2RpY2FsPjxwYWdlcz4xMTMtMTE5PC9wYWdlcz48dm9sdW1lPjIxNjwv
dm9sdW1lPjxudW1iZXI+MjwvbnVtYmVyPjxlZGl0aW9uPjIwMTkvMDgvMDU8L2VkaXRpb24+PGtl
eXdvcmRzPjxrZXl3b3JkPkFub3JleGlhIG5lcnZvc2E8L2tleXdvcmQ+PGtleXdvcmQ+YnVsaW1p
YSBuZXJ2b3NhPC9rZXl3b3JkPjxrZXl3b3JkPmJpbmdlIGVhdGluZyBkaXNvcmRlcjwva2V5d29y
ZD48a2V5d29yZD5lYXRpbmcgYmVoYXZpb3VyPC9rZXl3b3JkPjxrZXl3b3JkPmVwaWRlbWlvbG9n
eTwva2V5d29yZD48L2tleXdvcmRzPjxkYXRlcz48eWVhcj4yMDIwPC95ZWFyPjwvZGF0ZXM+PHB1
Ymxpc2hlcj5DYW1icmlkZ2UgVW5pdmVyc2l0eSBQcmVzczwvcHVibGlzaGVyPjxpc2JuPjAwMDct
MTI1MDwvaXNibj48dXJscz48cmVsYXRlZC11cmxzPjx1cmw+aHR0cHM6Ly93d3cuY2FtYnJpZGdl
Lm9yZy9jb3JlL2FydGljbGUvbG9uZ2l0dWRpbmFsLXN0dWR5LW9mLWVhdGluZy1iZWhhdmlvdXJz
LWluLWNoaWxkaG9vZC1hbmQtbGF0ZXItZWF0aW5nLWRpc29yZGVyLWJlaGF2aW91cnMtYW5kLWRp
YWdub3Nlcy81MzY1QjlFQ0Q0QTc1NDlGNDlDNkE3RjUxN0Y4M0E2NjwvdXJsPjwvcmVsYXRlZC11
cmxzPjwvdXJscz48ZWxlY3Ryb25pYy1yZXNvdXJjZS1udW0+MTAuMTE5Mi9ianAuMjAxOS4xNzQ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D26FF9" w:rsidRPr="00922513">
        <w:rPr>
          <w:rFonts w:ascii="Times New Roman" w:hAnsi="Times New Roman"/>
          <w:sz w:val="24"/>
          <w:szCs w:val="24"/>
        </w:rPr>
      </w:r>
      <w:r w:rsidR="00D26FF9" w:rsidRPr="00922513">
        <w:rPr>
          <w:rFonts w:ascii="Times New Roman" w:hAnsi="Times New Roman"/>
          <w:sz w:val="24"/>
          <w:szCs w:val="24"/>
        </w:rPr>
        <w:fldChar w:fldCharType="separate"/>
      </w:r>
      <w:r w:rsidR="00162524">
        <w:rPr>
          <w:rFonts w:ascii="Times New Roman" w:hAnsi="Times New Roman"/>
          <w:noProof/>
          <w:sz w:val="24"/>
          <w:szCs w:val="24"/>
        </w:rPr>
        <w:t>(40, 41)</w:t>
      </w:r>
      <w:r w:rsidR="00D26FF9" w:rsidRPr="00922513">
        <w:rPr>
          <w:rFonts w:ascii="Times New Roman" w:hAnsi="Times New Roman"/>
          <w:sz w:val="24"/>
          <w:szCs w:val="24"/>
        </w:rPr>
        <w:fldChar w:fldCharType="end"/>
      </w:r>
      <w:r w:rsidR="00D26FF9" w:rsidRPr="00922513">
        <w:rPr>
          <w:rFonts w:ascii="Times New Roman" w:hAnsi="Times New Roman"/>
          <w:sz w:val="24"/>
          <w:szCs w:val="24"/>
          <w:lang w:val="nb-NO"/>
        </w:rPr>
        <w:t xml:space="preserve">; </w:t>
      </w:r>
      <w:r w:rsidR="00D26FF9" w:rsidRPr="00922513">
        <w:rPr>
          <w:rFonts w:ascii="Times New Roman" w:hAnsi="Times New Roman"/>
          <w:sz w:val="24"/>
          <w:szCs w:val="24"/>
        </w:rPr>
        <w:fldChar w:fldCharType="begin">
          <w:fldData xml:space="preserve">PEVuZE5vdGU+PENpdGU+PEF1dGhvcj5XYXJuZTwvQXV0aG9yPjxZZWFyPjIwMjE8L1llYXI+PFJl
Y051bT4xMzA4MzwvUmVjTnVtPjxEaXNwbGF5VGV4dD4oNDItNDUpPC9EaXNwbGF5VGV4dD48cmVj
b3JkPjxyZWMtbnVtYmVyPjEzMDgzPC9yZWMtbnVtYmVyPjxmb3JlaWduLWtleXM+PGtleSBhcHA9
IkVOIiBkYi1pZD0iOWY5ejBlMHg0OWV6ZXBlYXg5cjVmemY2OXNwYTl4dGUwZDIyIiB0aW1lc3Rh
bXA9IjE2OTIwMTcxNzQiPjEzMDgzPC9rZXk+PC9mb3JlaWduLWtleXM+PHJlZi10eXBlIG5hbWU9
IkpvdXJuYWwgQXJ0aWNsZSI+MTc8L3JlZi10eXBlPjxjb250cmlidXRvcnM+PGF1dGhvcnM+PGF1
dGhvcj5XYXJuZSwgTmFvbWk8L2F1dGhvcj48YXV0aG9yPkhlcm9uLCBKb248L2F1dGhvcj48YXV0
aG9yPk1hcnMsIEJlY2t5PC9hdXRob3I+PGF1dGhvcj5Nb3JhbiwgUGF1bDwvYXV0aG9yPjxhdXRo
b3I+U3Rld2FydCwgQW5uZTwvYXV0aG9yPjxhdXRob3I+TXVuYWbDsiwgTWFyY3VzPC9hdXRob3I+
PGF1dGhvcj5CaWRkbGUsIEx1Y3k8L2F1dGhvcj48YXV0aG9yPlNraW5uZXIsIEFuZHk8L2F1dGhv
cj48YXV0aG9yPkd1bm5lbGwsIERhdmlkPC9hdXRob3I+PGF1dGhvcj5Cb3VsZCwgSGVsZW48L2F1
dGhvcj48L2F1dGhvcnM+PC9jb250cmlidXRvcnM+PHRpdGxlcz48dGl0bGU+Q29tb3JiaWRpdHkg
b2Ygc2VsZi1oYXJtIGFuZCBkaXNvcmRlcmVkIGVhdGluZyBpbiB5b3VuZyBwZW9wbGU6IEV2aWRl
bmNlIGZyb20gYSBVSyBwb3B1bGF0aW9uLWJhc2VkIGNvaG9ydDwvdGl0bGU+PHNlY29uZGFyeS10
aXRsZT5Kb3VybmFsIG9mIEFmZmVjdGl2ZSBEaXNvcmRlcnM8L3NlY29uZGFyeS10aXRsZT48L3Rp
dGxlcz48cGVyaW9kaWNhbD48ZnVsbC10aXRsZT5Kb3VybmFsIG9mIGFmZmVjdGl2ZSBkaXNvcmRl
cnM8L2Z1bGwtdGl0bGU+PC9wZXJpb2RpY2FsPjxwYWdlcz4zODYtMzkwPC9wYWdlcz48dm9sdW1l
PjI4Mjwvdm9sdW1lPjxrZXl3b3Jkcz48a2V5d29yZD5BTFNQQUM8L2tleXdvcmQ+PGtleXdvcmQ+
U2VsZi1oYXJtPC9rZXl3b3JkPjxrZXl3b3JkPkRpc29yZGVyZWQgZWF0aW5nPC9rZXl3b3JkPjxr
ZXl3b3JkPkNvbW9yYmlkaXR5PC9rZXl3b3JkPjxrZXl3b3JkPkVwaWRlbWlvbG9neTwva2V5d29y
ZD48L2tleXdvcmRzPjxkYXRlcz48eWVhcj4yMDIxPC95ZWFyPjxwdWItZGF0ZXM+PGRhdGU+MjAy
MS8wMy8wMS88L2RhdGU+PC9wdWItZGF0ZXM+PC9kYXRlcz48aXNibj4wMTY1LTAzMjc8L2lzYm4+
PHVybHM+PHJlbGF0ZWQtdXJscz48dXJsPmh0dHBzOi8vd3d3LnNjaWVuY2VkaXJlY3QuY29tL3Nj
aWVuY2UvYXJ0aWNsZS9waWkvUzAxNjUwMzI3MjAzMzE0Mzg8L3VybD48L3JlbGF0ZWQtdXJscz48
L3VybHM+PGVsZWN0cm9uaWMtcmVzb3VyY2UtbnVtPmh0dHBzOi8vZG9pLm9yZy8xMC4xMDE2L2ou
amFkLjIwMjAuMTIuMDUzPC9lbGVjdHJvbmljLXJlc291cmNlLW51bT48L3JlY29yZD48L0NpdGU+
PENpdGU+PEF1dGhvcj5Tb2xtaTwvQXV0aG9yPjxZZWFyPjIwMjA8L1llYXI+PFJlY051bT4xMzA4
NDwvUmVjTnVtPjxyZWNvcmQ+PHJlYy1udW1iZXI+MTMwODQ8L3JlYy1udW1iZXI+PGZvcmVpZ24t
a2V5cz48a2V5IGFwcD0iRU4iIGRiLWlkPSI5Zjl6MGUweDQ5ZXplcGVheDlyNWZ6ZjY5c3BhOXh0
ZTBkMjIiIHRpbWVzdGFtcD0iMTY5MjAxNzIyNCI+MTMwODQ8L2tleT48L2ZvcmVpZ24ta2V5cz48
cmVmLXR5cGUgbmFtZT0iSm91cm5hbCBBcnRpY2xlIj4xNzwvcmVmLXR5cGU+PGNvbnRyaWJ1dG9y
cz48YXV0aG9ycz48YXV0aG9yPlNvbG1pLCBGcmFuY2VzY2E8L2F1dGhvcj48YXV0aG9yPkRlIFN0
YXZvbGEsIEJpYW5jYSBMLjwvYXV0aG9yPjxhdXRob3I+S2hhbmRha2VyLCBHb2xhbSBNLjwvYXV0
aG9yPjxhdXRob3I+QnVsaWssIEN5bnRoaWEgTS48L2F1dGhvcj48YXV0aG9yPkRhbG1hbiwgQ2hy
aXN0aW5hPC9hdXRob3I+PGF1dGhvcj5MZXdpcywgR2x5bjwvYXV0aG9yPjwvYXV0aG9ycz48L2Nv
bnRyaWJ1dG9ycz48dGl0bGVzPjx0aXRsZT5Bc3NvY2lhdGlvbiBiZXR3ZWVuIHByZW5hdGFsIG1h
dGVybmFsIGluZmVjdGlvbiBhbmQgZGlzb3JkZXJlZCBlYXRpbmcgYmVoYXZpb3VycyBpbiBhZG9s
ZXNjZW5jZTogYSBVSyBwb3B1bGF0aW9uLWJhc2VkIHByb3NwZWN0aXZlIGJpcnRoIGNvaG9ydCBz
dHVkeTwvdGl0bGU+PHNlY29uZGFyeS10aXRsZT5Qc3ljaG9sb2dpY2FsIE1lZGljaW5lPC9zZWNv
bmRhcnktdGl0bGU+PC90aXRsZXM+PHBlcmlvZGljYWw+PGZ1bGwtdGl0bGU+UHN5Y2hvbG9naWNh
bCBNZWRpY2luZTwvZnVsbC10aXRsZT48L3BlcmlvZGljYWw+PHBhZ2VzPjkyNy05MzU8L3BhZ2Vz
Pjx2b2x1bWU+NTA8L3ZvbHVtZT48bnVtYmVyPjY8L251bWJlcj48ZWRpdGlvbj4yMDE5LzA1LzAy
PC9lZGl0aW9uPjxrZXl3b3Jkcz48a2V5d29yZD5BTFNQQUM8L2tleXdvcmQ+PGtleXdvcmQ+ZWF0
aW5nIGRpc29yZGVyczwva2V5d29yZD48a2V5d29yZD5lcGlkZW1pb2xvZ3k8L2tleXdvcmQ+PGtl
eXdvcmQ+aW5mbGFtbWF0aW9uPC9rZXl3b3JkPjxrZXl3b3JkPnByZW5hdGFsIGluZmVjdGlvbnM8
L2tleXdvcmQ+PC9rZXl3b3Jkcz48ZGF0ZXM+PHllYXI+MjAyMDwveWVhcj48L2RhdGVzPjxwdWJs
aXNoZXI+Q2FtYnJpZGdlIFVuaXZlcnNpdHkgUHJlc3M8L3B1Ymxpc2hlcj48aXNibj4wMDMzLTI5
MTc8L2lzYm4+PHVybHM+PHJlbGF0ZWQtdXJscz48dXJsPmh0dHBzOi8vd3d3LmNhbWJyaWRnZS5v
cmcvY29yZS9hcnRpY2xlL2Fzc29jaWF0aW9uLWJldHdlZW4tcHJlbmF0YWwtbWF0ZXJuYWwtaW5m
ZWN0aW9uLWFuZC1kaXNvcmRlcmVkLWVhdGluZy1iZWhhdmlvdXJzLWluLWFkb2xlc2NlbmNlLWEt
dWstcG9wdWxhdGlvbmJhc2VkLXByb3NwZWN0aXZlLWJpcnRoLWNvaG9ydC1zdHVkeS8zRjZFRDU2
N0RDNUIwNzk2NkMxODE4RkFEQTkxQTlGNjwvdXJsPjwvcmVsYXRlZC11cmxzPjwvdXJscz48ZWxl
Y3Ryb25pYy1yZXNvdXJjZS1udW0+MTAuMTAxNy9TMDAzMzI5MTcxOTAwMDc5NTwvZWxlY3Ryb25p
Yy1yZXNvdXJjZS1udW0+PHJlbW90ZS1kYXRhYmFzZS1uYW1lPkNhbWJyaWRnZSBDb3JlPC9yZW1v
dGUtZGF0YWJhc2UtbmFtZT48cmVtb3RlLWRhdGFiYXNlLXByb3ZpZGVyPkNhbWJyaWRnZSBVbml2
ZXJzaXR5IFByZXNzPC9yZW1vdGUtZGF0YWJhc2UtcHJvdmlkZXI+PC9yZWNvcmQ+PC9DaXRlPjxD
aXRlPjxBdXRob3I+U29sbWk8L0F1dGhvcj48WWVhcj4yMDIxPC9ZZWFyPjxSZWNOdW0+MTMwODU8
L1JlY051bT48cmVjb3JkPjxyZWMtbnVtYmVyPjEzMDg1PC9yZWMtbnVtYmVyPjxmb3JlaWduLWtl
eXM+PGtleSBhcHA9IkVOIiBkYi1pZD0iOWY5ejBlMHg0OWV6ZXBlYXg5cjVmemY2OXNwYTl4dGUw
ZDIyIiB0aW1lc3RhbXA9IjE2OTIwMTcyNjAiPjEzMDg1PC9rZXk+PC9mb3JlaWduLWtleXM+PHJl
Zi10eXBlIG5hbWU9IkpvdXJuYWwgQXJ0aWNsZSI+MTc8L3JlZi10eXBlPjxjb250cmlidXRvcnM+
PGF1dGhvcnM+PGF1dGhvcj5Tb2xtaSwgRnJhbmNlc2NhPC9hdXRob3I+PGF1dGhvcj5Nb3Jlbm8s
IEFybGluZGEgQi48L2F1dGhvcj48YXV0aG9yPkxld2lzLCBHbHluPC9hdXRob3I+PGF1dGhvcj5B
bmfDqWxpY2EgTnVuZXMsIE1hcmlhPC9hdXRob3I+PGF1dGhvcj5kZSBKZXN1cyBNZW5kZXMgZGEg
Rm9uc2VjYSwgTWFyaWE8L2F1dGhvcj48YXV0aG9yPkhhcnRlciBHcmllcCwgUm9zYW5lPC9hdXRo
b3I+PC9hdXRob3JzPjwvY29udHJpYnV0b3JzPjx0aXRsZXM+PHRpdGxlPkxvbmdpdHVkaW5hbCBh
c3NvY2lhdGlvbiBiZXR3ZWVuIGJpbmdlIGVhdGluZyBhbmQgbWV0YWJvbGljIHN5bmRyb21lIGlu
IGFkdWx0czogRmluZGluZ3MgZnJvbSB0aGUgRUxTQS1CcmFzaWwgY29ob3J0PC90aXRsZT48c2Vj
b25kYXJ5LXRpdGxlPkFjdGEgUHN5Y2hpYXRyaWNhIFNjYW5kaW5hdmljYTwvc2Vjb25kYXJ5LXRp
dGxlPjwvdGl0bGVzPjxwZXJpb2RpY2FsPjxmdWxsLXRpdGxlPkFjdGEgUHN5Y2hpYXRyaWNhIFNj
YW5kaW5hdmljYTwvZnVsbC10aXRsZT48L3BlcmlvZGljYWw+PHBhZ2VzPjQ2NC00NzQ8L3BhZ2Vz
Pjx2b2x1bWU+MTQ0PC92b2x1bWU+PG51bWJlcj41PC9udW1iZXI+PGRhdGVzPjx5ZWFyPjIwMjE8
L3llYXI+PC9kYXRlcz48aXNibj4wMDAxLTY5MFg8L2lzYm4+PHVybHM+PHJlbGF0ZWQtdXJscz48
dXJsPmh0dHBzOi8vb25saW5lbGlicmFyeS53aWxleS5jb20vZG9pL2Ficy8xMC4xMTExL2FjcHMu
MTMzNTY8L3VybD48L3JlbGF0ZWQtdXJscz48L3VybHM+PGVsZWN0cm9uaWMtcmVzb3VyY2UtbnVt
Pmh0dHBzOi8vZG9pLm9yZy8xMC4xMTExL2FjcHMuMTMzNTY8L2VsZWN0cm9uaWMtcmVzb3VyY2Ut
bnVtPjwvcmVjb3JkPjwvQ2l0ZT48Q2l0ZT48QXV0aG9yPkhheTwvQXV0aG9yPjxZZWFyPjIwMDg8
L1llYXI+PFJlY051bT4xMzA4NjwvUmVjTnVtPjxyZWNvcmQ+PHJlYy1udW1iZXI+MTMwODY8L3Jl
Yy1udW1iZXI+PGZvcmVpZ24ta2V5cz48a2V5IGFwcD0iRU4iIGRiLWlkPSI5Zjl6MGUweDQ5ZXpl
cGVheDlyNWZ6ZjY5c3BhOXh0ZTBkMjIiIHRpbWVzdGFtcD0iMTY5MjAxNzI5NCI+MTMwODY8L2tl
eT48L2ZvcmVpZ24ta2V5cz48cmVmLXR5cGUgbmFtZT0iSm91cm5hbCBBcnRpY2xlIj4xNzwvcmVm
LXR5cGU+PGNvbnRyaWJ1dG9ycz48YXV0aG9ycz48YXV0aG9yPkhheSwgUGhpbGxpcGEgSi48L2F1
dGhvcj48YXV0aG9yPk1vbmQsIEpvbmF0aGFuPC9hdXRob3I+PGF1dGhvcj5CdXR0bmVyLCBQZXRy
YTwvYXV0aG9yPjxhdXRob3I+RGFyYnksIEFuaXRhPC9hdXRob3I+PC9hdXRob3JzPjwvY29udHJp
YnV0b3JzPjx0aXRsZXM+PHRpdGxlPkVhdGluZyBEaXNvcmRlciBCZWhhdmlvcnMgQXJlIEluY3Jl
YXNpbmc6IEZpbmRpbmdzIGZyb20gVHdvIFNlcXVlbnRpYWwgQ29tbXVuaXR5IFN1cnZleXMgaW4g
U291dGggQXVzdHJhbGlhPC90aXRsZT48c2Vjb25kYXJ5LXRpdGxlPlBMT1MgT05FPC9zZWNvbmRh
cnktdGl0bGU+PC90aXRsZXM+PHBlcmlvZGljYWw+PGZ1bGwtdGl0bGU+UExPUyBPTkU8L2Z1bGwt
dGl0bGU+PC9wZXJpb2RpY2FsPjxwYWdlcz5lMTU0MTwvcGFnZXM+PHZvbHVtZT4zPC92b2x1bWU+
PG51bWJlcj4yPC9udW1iZXI+PGRhdGVzPjx5ZWFyPjIwMDg8L3llYXI+PC9kYXRlcz48cHVibGlz
aGVyPlB1YmxpYyBMaWJyYXJ5IG9mIFNjaWVuY2U8L3B1Ymxpc2hlcj48dXJscz48cmVsYXRlZC11
cmxzPjx1cmw+aHR0cHM6Ly9kb2kub3JnLzEwLjEzNzEvam91cm5hbC5wb25lLjAwMDE1NDE8L3Vy
bD48L3JlbGF0ZWQtdXJscz48L3VybHM+PGVsZWN0cm9uaWMtcmVzb3VyY2UtbnVtPjEwLjEzNzEv
am91cm5hbC5wb25lLjAwMDE1NDE8L2VsZWN0cm9uaWMtcmVzb3VyY2UtbnVtPjwvcmVjb3JkPjwv
Q2l0ZT48L0VuZE5vdGU+AG==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XYXJuZTwvQXV0aG9yPjxZZWFyPjIwMjE8L1llYXI+PFJl
Y051bT4xMzA4MzwvUmVjTnVtPjxEaXNwbGF5VGV4dD4oNDItNDUpPC9EaXNwbGF5VGV4dD48cmVj
b3JkPjxyZWMtbnVtYmVyPjEzMDgzPC9yZWMtbnVtYmVyPjxmb3JlaWduLWtleXM+PGtleSBhcHA9
IkVOIiBkYi1pZD0iOWY5ejBlMHg0OWV6ZXBlYXg5cjVmemY2OXNwYTl4dGUwZDIyIiB0aW1lc3Rh
bXA9IjE2OTIwMTcxNzQiPjEzMDgzPC9rZXk+PC9mb3JlaWduLWtleXM+PHJlZi10eXBlIG5hbWU9
IkpvdXJuYWwgQXJ0aWNsZSI+MTc8L3JlZi10eXBlPjxjb250cmlidXRvcnM+PGF1dGhvcnM+PGF1
dGhvcj5XYXJuZSwgTmFvbWk8L2F1dGhvcj48YXV0aG9yPkhlcm9uLCBKb248L2F1dGhvcj48YXV0
aG9yPk1hcnMsIEJlY2t5PC9hdXRob3I+PGF1dGhvcj5Nb3JhbiwgUGF1bDwvYXV0aG9yPjxhdXRo
b3I+U3Rld2FydCwgQW5uZTwvYXV0aG9yPjxhdXRob3I+TXVuYWbDsiwgTWFyY3VzPC9hdXRob3I+
PGF1dGhvcj5CaWRkbGUsIEx1Y3k8L2F1dGhvcj48YXV0aG9yPlNraW5uZXIsIEFuZHk8L2F1dGhv
cj48YXV0aG9yPkd1bm5lbGwsIERhdmlkPC9hdXRob3I+PGF1dGhvcj5Cb3VsZCwgSGVsZW48L2F1
dGhvcj48L2F1dGhvcnM+PC9jb250cmlidXRvcnM+PHRpdGxlcz48dGl0bGU+Q29tb3JiaWRpdHkg
b2Ygc2VsZi1oYXJtIGFuZCBkaXNvcmRlcmVkIGVhdGluZyBpbiB5b3VuZyBwZW9wbGU6IEV2aWRl
bmNlIGZyb20gYSBVSyBwb3B1bGF0aW9uLWJhc2VkIGNvaG9ydDwvdGl0bGU+PHNlY29uZGFyeS10
aXRsZT5Kb3VybmFsIG9mIEFmZmVjdGl2ZSBEaXNvcmRlcnM8L3NlY29uZGFyeS10aXRsZT48L3Rp
dGxlcz48cGVyaW9kaWNhbD48ZnVsbC10aXRsZT5Kb3VybmFsIG9mIGFmZmVjdGl2ZSBkaXNvcmRl
cnM8L2Z1bGwtdGl0bGU+PC9wZXJpb2RpY2FsPjxwYWdlcz4zODYtMzkwPC9wYWdlcz48dm9sdW1l
PjI4Mjwvdm9sdW1lPjxrZXl3b3Jkcz48a2V5d29yZD5BTFNQQUM8L2tleXdvcmQ+PGtleXdvcmQ+
U2VsZi1oYXJtPC9rZXl3b3JkPjxrZXl3b3JkPkRpc29yZGVyZWQgZWF0aW5nPC9rZXl3b3JkPjxr
ZXl3b3JkPkNvbW9yYmlkaXR5PC9rZXl3b3JkPjxrZXl3b3JkPkVwaWRlbWlvbG9neTwva2V5d29y
ZD48L2tleXdvcmRzPjxkYXRlcz48eWVhcj4yMDIxPC95ZWFyPjxwdWItZGF0ZXM+PGRhdGU+MjAy
MS8wMy8wMS88L2RhdGU+PC9wdWItZGF0ZXM+PC9kYXRlcz48aXNibj4wMTY1LTAzMjc8L2lzYm4+
PHVybHM+PHJlbGF0ZWQtdXJscz48dXJsPmh0dHBzOi8vd3d3LnNjaWVuY2VkaXJlY3QuY29tL3Nj
aWVuY2UvYXJ0aWNsZS9waWkvUzAxNjUwMzI3MjAzMzE0Mzg8L3VybD48L3JlbGF0ZWQtdXJscz48
L3VybHM+PGVsZWN0cm9uaWMtcmVzb3VyY2UtbnVtPmh0dHBzOi8vZG9pLm9yZy8xMC4xMDE2L2ou
amFkLjIwMjAuMTIuMDUzPC9lbGVjdHJvbmljLXJlc291cmNlLW51bT48L3JlY29yZD48L0NpdGU+
PENpdGU+PEF1dGhvcj5Tb2xtaTwvQXV0aG9yPjxZZWFyPjIwMjA8L1llYXI+PFJlY051bT4xMzA4
NDwvUmVjTnVtPjxyZWNvcmQ+PHJlYy1udW1iZXI+MTMwODQ8L3JlYy1udW1iZXI+PGZvcmVpZ24t
a2V5cz48a2V5IGFwcD0iRU4iIGRiLWlkPSI5Zjl6MGUweDQ5ZXplcGVheDlyNWZ6ZjY5c3BhOXh0
ZTBkMjIiIHRpbWVzdGFtcD0iMTY5MjAxNzIyNCI+MTMwODQ8L2tleT48L2ZvcmVpZ24ta2V5cz48
cmVmLXR5cGUgbmFtZT0iSm91cm5hbCBBcnRpY2xlIj4xNzwvcmVmLXR5cGU+PGNvbnRyaWJ1dG9y
cz48YXV0aG9ycz48YXV0aG9yPlNvbG1pLCBGcmFuY2VzY2E8L2F1dGhvcj48YXV0aG9yPkRlIFN0
YXZvbGEsIEJpYW5jYSBMLjwvYXV0aG9yPjxhdXRob3I+S2hhbmRha2VyLCBHb2xhbSBNLjwvYXV0
aG9yPjxhdXRob3I+QnVsaWssIEN5bnRoaWEgTS48L2F1dGhvcj48YXV0aG9yPkRhbG1hbiwgQ2hy
aXN0aW5hPC9hdXRob3I+PGF1dGhvcj5MZXdpcywgR2x5bjwvYXV0aG9yPjwvYXV0aG9ycz48L2Nv
bnRyaWJ1dG9ycz48dGl0bGVzPjx0aXRsZT5Bc3NvY2lhdGlvbiBiZXR3ZWVuIHByZW5hdGFsIG1h
dGVybmFsIGluZmVjdGlvbiBhbmQgZGlzb3JkZXJlZCBlYXRpbmcgYmVoYXZpb3VycyBpbiBhZG9s
ZXNjZW5jZTogYSBVSyBwb3B1bGF0aW9uLWJhc2VkIHByb3NwZWN0aXZlIGJpcnRoIGNvaG9ydCBz
dHVkeTwvdGl0bGU+PHNlY29uZGFyeS10aXRsZT5Qc3ljaG9sb2dpY2FsIE1lZGljaW5lPC9zZWNv
bmRhcnktdGl0bGU+PC90aXRsZXM+PHBlcmlvZGljYWw+PGZ1bGwtdGl0bGU+UHN5Y2hvbG9naWNh
bCBNZWRpY2luZTwvZnVsbC10aXRsZT48L3BlcmlvZGljYWw+PHBhZ2VzPjkyNy05MzU8L3BhZ2Vz
Pjx2b2x1bWU+NTA8L3ZvbHVtZT48bnVtYmVyPjY8L251bWJlcj48ZWRpdGlvbj4yMDE5LzA1LzAy
PC9lZGl0aW9uPjxrZXl3b3Jkcz48a2V5d29yZD5BTFNQQUM8L2tleXdvcmQ+PGtleXdvcmQ+ZWF0
aW5nIGRpc29yZGVyczwva2V5d29yZD48a2V5d29yZD5lcGlkZW1pb2xvZ3k8L2tleXdvcmQ+PGtl
eXdvcmQ+aW5mbGFtbWF0aW9uPC9rZXl3b3JkPjxrZXl3b3JkPnByZW5hdGFsIGluZmVjdGlvbnM8
L2tleXdvcmQ+PC9rZXl3b3Jkcz48ZGF0ZXM+PHllYXI+MjAyMDwveWVhcj48L2RhdGVzPjxwdWJs
aXNoZXI+Q2FtYnJpZGdlIFVuaXZlcnNpdHkgUHJlc3M8L3B1Ymxpc2hlcj48aXNibj4wMDMzLTI5
MTc8L2lzYm4+PHVybHM+PHJlbGF0ZWQtdXJscz48dXJsPmh0dHBzOi8vd3d3LmNhbWJyaWRnZS5v
cmcvY29yZS9hcnRpY2xlL2Fzc29jaWF0aW9uLWJldHdlZW4tcHJlbmF0YWwtbWF0ZXJuYWwtaW5m
ZWN0aW9uLWFuZC1kaXNvcmRlcmVkLWVhdGluZy1iZWhhdmlvdXJzLWluLWFkb2xlc2NlbmNlLWEt
dWstcG9wdWxhdGlvbmJhc2VkLXByb3NwZWN0aXZlLWJpcnRoLWNvaG9ydC1zdHVkeS8zRjZFRDU2
N0RDNUIwNzk2NkMxODE4RkFEQTkxQTlGNjwvdXJsPjwvcmVsYXRlZC11cmxzPjwvdXJscz48ZWxl
Y3Ryb25pYy1yZXNvdXJjZS1udW0+MTAuMTAxNy9TMDAzMzI5MTcxOTAwMDc5NTwvZWxlY3Ryb25p
Yy1yZXNvdXJjZS1udW0+PHJlbW90ZS1kYXRhYmFzZS1uYW1lPkNhbWJyaWRnZSBDb3JlPC9yZW1v
dGUtZGF0YWJhc2UtbmFtZT48cmVtb3RlLWRhdGFiYXNlLXByb3ZpZGVyPkNhbWJyaWRnZSBVbml2
ZXJzaXR5IFByZXNzPC9yZW1vdGUtZGF0YWJhc2UtcHJvdmlkZXI+PC9yZWNvcmQ+PC9DaXRlPjxD
aXRlPjxBdXRob3I+U29sbWk8L0F1dGhvcj48WWVhcj4yMDIxPC9ZZWFyPjxSZWNOdW0+MTMwODU8
L1JlY051bT48cmVjb3JkPjxyZWMtbnVtYmVyPjEzMDg1PC9yZWMtbnVtYmVyPjxmb3JlaWduLWtl
eXM+PGtleSBhcHA9IkVOIiBkYi1pZD0iOWY5ejBlMHg0OWV6ZXBlYXg5cjVmemY2OXNwYTl4dGUw
ZDIyIiB0aW1lc3RhbXA9IjE2OTIwMTcyNjAiPjEzMDg1PC9rZXk+PC9mb3JlaWduLWtleXM+PHJl
Zi10eXBlIG5hbWU9IkpvdXJuYWwgQXJ0aWNsZSI+MTc8L3JlZi10eXBlPjxjb250cmlidXRvcnM+
PGF1dGhvcnM+PGF1dGhvcj5Tb2xtaSwgRnJhbmNlc2NhPC9hdXRob3I+PGF1dGhvcj5Nb3Jlbm8s
IEFybGluZGEgQi48L2F1dGhvcj48YXV0aG9yPkxld2lzLCBHbHluPC9hdXRob3I+PGF1dGhvcj5B
bmfDqWxpY2EgTnVuZXMsIE1hcmlhPC9hdXRob3I+PGF1dGhvcj5kZSBKZXN1cyBNZW5kZXMgZGEg
Rm9uc2VjYSwgTWFyaWE8L2F1dGhvcj48YXV0aG9yPkhhcnRlciBHcmllcCwgUm9zYW5lPC9hdXRo
b3I+PC9hdXRob3JzPjwvY29udHJpYnV0b3JzPjx0aXRsZXM+PHRpdGxlPkxvbmdpdHVkaW5hbCBh
c3NvY2lhdGlvbiBiZXR3ZWVuIGJpbmdlIGVhdGluZyBhbmQgbWV0YWJvbGljIHN5bmRyb21lIGlu
IGFkdWx0czogRmluZGluZ3MgZnJvbSB0aGUgRUxTQS1CcmFzaWwgY29ob3J0PC90aXRsZT48c2Vj
b25kYXJ5LXRpdGxlPkFjdGEgUHN5Y2hpYXRyaWNhIFNjYW5kaW5hdmljYTwvc2Vjb25kYXJ5LXRp
dGxlPjwvdGl0bGVzPjxwZXJpb2RpY2FsPjxmdWxsLXRpdGxlPkFjdGEgUHN5Y2hpYXRyaWNhIFNj
YW5kaW5hdmljYTwvZnVsbC10aXRsZT48L3BlcmlvZGljYWw+PHBhZ2VzPjQ2NC00NzQ8L3BhZ2Vz
Pjx2b2x1bWU+MTQ0PC92b2x1bWU+PG51bWJlcj41PC9udW1iZXI+PGRhdGVzPjx5ZWFyPjIwMjE8
L3llYXI+PC9kYXRlcz48aXNibj4wMDAxLTY5MFg8L2lzYm4+PHVybHM+PHJlbGF0ZWQtdXJscz48
dXJsPmh0dHBzOi8vb25saW5lbGlicmFyeS53aWxleS5jb20vZG9pL2Ficy8xMC4xMTExL2FjcHMu
MTMzNTY8L3VybD48L3JlbGF0ZWQtdXJscz48L3VybHM+PGVsZWN0cm9uaWMtcmVzb3VyY2UtbnVt
Pmh0dHBzOi8vZG9pLm9yZy8xMC4xMTExL2FjcHMuMTMzNTY8L2VsZWN0cm9uaWMtcmVzb3VyY2Ut
bnVtPjwvcmVjb3JkPjwvQ2l0ZT48Q2l0ZT48QXV0aG9yPkhheTwvQXV0aG9yPjxZZWFyPjIwMDg8
L1llYXI+PFJlY051bT4xMzA4NjwvUmVjTnVtPjxyZWNvcmQ+PHJlYy1udW1iZXI+MTMwODY8L3Jl
Yy1udW1iZXI+PGZvcmVpZ24ta2V5cz48a2V5IGFwcD0iRU4iIGRiLWlkPSI5Zjl6MGUweDQ5ZXpl
cGVheDlyNWZ6ZjY5c3BhOXh0ZTBkMjIiIHRpbWVzdGFtcD0iMTY5MjAxNzI5NCI+MTMwODY8L2tl
eT48L2ZvcmVpZ24ta2V5cz48cmVmLXR5cGUgbmFtZT0iSm91cm5hbCBBcnRpY2xlIj4xNzwvcmVm
LXR5cGU+PGNvbnRyaWJ1dG9ycz48YXV0aG9ycz48YXV0aG9yPkhheSwgUGhpbGxpcGEgSi48L2F1
dGhvcj48YXV0aG9yPk1vbmQsIEpvbmF0aGFuPC9hdXRob3I+PGF1dGhvcj5CdXR0bmVyLCBQZXRy
YTwvYXV0aG9yPjxhdXRob3I+RGFyYnksIEFuaXRhPC9hdXRob3I+PC9hdXRob3JzPjwvY29udHJp
YnV0b3JzPjx0aXRsZXM+PHRpdGxlPkVhdGluZyBEaXNvcmRlciBCZWhhdmlvcnMgQXJlIEluY3Jl
YXNpbmc6IEZpbmRpbmdzIGZyb20gVHdvIFNlcXVlbnRpYWwgQ29tbXVuaXR5IFN1cnZleXMgaW4g
U291dGggQXVzdHJhbGlhPC90aXRsZT48c2Vjb25kYXJ5LXRpdGxlPlBMT1MgT05FPC9zZWNvbmRh
cnktdGl0bGU+PC90aXRsZXM+PHBlcmlvZGljYWw+PGZ1bGwtdGl0bGU+UExPUyBPTkU8L2Z1bGwt
dGl0bGU+PC9wZXJpb2RpY2FsPjxwYWdlcz5lMTU0MTwvcGFnZXM+PHZvbHVtZT4zPC92b2x1bWU+
PG51bWJlcj4yPC9udW1iZXI+PGRhdGVzPjx5ZWFyPjIwMDg8L3llYXI+PC9kYXRlcz48cHVibGlz
aGVyPlB1YmxpYyBMaWJyYXJ5IG9mIFNjaWVuY2U8L3B1Ymxpc2hlcj48dXJscz48cmVsYXRlZC11
cmxzPjx1cmw+aHR0cHM6Ly9kb2kub3JnLzEwLjEzNzEvam91cm5hbC5wb25lLjAwMDE1NDE8L3Vy
bD48L3JlbGF0ZWQtdXJscz48L3VybHM+PGVsZWN0cm9uaWMtcmVzb3VyY2UtbnVtPjEwLjEzNzEv
am91cm5hbC5wb25lLjAwMDE1NDE8L2VsZWN0cm9uaWMtcmVzb3VyY2UtbnVtPjwvcmVjb3JkPjwv
Q2l0ZT48L0VuZE5vdGU+AG==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D26FF9" w:rsidRPr="00922513">
        <w:rPr>
          <w:rFonts w:ascii="Times New Roman" w:hAnsi="Times New Roman"/>
          <w:sz w:val="24"/>
          <w:szCs w:val="24"/>
        </w:rPr>
      </w:r>
      <w:r w:rsidR="00D26FF9" w:rsidRPr="00922513">
        <w:rPr>
          <w:rFonts w:ascii="Times New Roman" w:hAnsi="Times New Roman"/>
          <w:sz w:val="24"/>
          <w:szCs w:val="24"/>
        </w:rPr>
        <w:fldChar w:fldCharType="separate"/>
      </w:r>
      <w:r w:rsidR="00162524" w:rsidRPr="00162524">
        <w:rPr>
          <w:rFonts w:ascii="Times New Roman" w:hAnsi="Times New Roman"/>
          <w:noProof/>
          <w:sz w:val="24"/>
          <w:szCs w:val="24"/>
          <w:lang w:val="nb-NO"/>
        </w:rPr>
        <w:t>(42-45)</w:t>
      </w:r>
      <w:r w:rsidR="00D26FF9" w:rsidRPr="00922513">
        <w:rPr>
          <w:rFonts w:ascii="Times New Roman" w:hAnsi="Times New Roman"/>
          <w:sz w:val="24"/>
          <w:szCs w:val="24"/>
        </w:rPr>
        <w:fldChar w:fldCharType="end"/>
      </w:r>
      <w:r w:rsidR="00D26FF9" w:rsidRPr="00922513">
        <w:rPr>
          <w:rFonts w:ascii="Times New Roman" w:hAnsi="Times New Roman"/>
          <w:sz w:val="24"/>
          <w:szCs w:val="24"/>
          <w:lang w:val="nb-NO"/>
        </w:rPr>
        <w:t>,</w:t>
      </w:r>
    </w:p>
    <w:p w14:paraId="6B44CC6E" w14:textId="77777777" w:rsidR="00504C14" w:rsidRPr="00922513" w:rsidRDefault="00504C14" w:rsidP="000841EF">
      <w:pPr>
        <w:spacing w:line="480" w:lineRule="auto"/>
        <w:rPr>
          <w:rFonts w:ascii="Times New Roman" w:hAnsi="Times New Roman"/>
          <w:sz w:val="24"/>
          <w:szCs w:val="24"/>
          <w:lang w:val="nb-NO"/>
        </w:rPr>
      </w:pPr>
    </w:p>
    <w:p w14:paraId="0E2BD83B" w14:textId="46BF9058" w:rsidR="00536F0B" w:rsidRPr="00922513" w:rsidRDefault="00502377" w:rsidP="000841EF">
      <w:pPr>
        <w:spacing w:line="480" w:lineRule="auto"/>
        <w:rPr>
          <w:rFonts w:ascii="Times New Roman" w:hAnsi="Times New Roman"/>
          <w:sz w:val="24"/>
          <w:szCs w:val="24"/>
        </w:rPr>
      </w:pPr>
      <w:r w:rsidRPr="00922513">
        <w:rPr>
          <w:rFonts w:ascii="Times New Roman" w:hAnsi="Times New Roman"/>
          <w:b/>
          <w:sz w:val="24"/>
          <w:szCs w:val="24"/>
        </w:rPr>
        <w:t>Number of a</w:t>
      </w:r>
      <w:r w:rsidR="00DB3CEE" w:rsidRPr="00922513">
        <w:rPr>
          <w:rFonts w:ascii="Times New Roman" w:hAnsi="Times New Roman"/>
          <w:b/>
          <w:sz w:val="24"/>
          <w:szCs w:val="24"/>
        </w:rPr>
        <w:t xml:space="preserve">ssociated features of </w:t>
      </w:r>
      <w:r w:rsidR="00536F0B" w:rsidRPr="00922513">
        <w:rPr>
          <w:rFonts w:ascii="Times New Roman" w:hAnsi="Times New Roman"/>
          <w:b/>
          <w:sz w:val="24"/>
          <w:szCs w:val="24"/>
        </w:rPr>
        <w:t>binge eating</w:t>
      </w:r>
      <w:r w:rsidRPr="00922513">
        <w:rPr>
          <w:rFonts w:ascii="Times New Roman" w:hAnsi="Times New Roman"/>
          <w:b/>
          <w:sz w:val="24"/>
          <w:szCs w:val="24"/>
        </w:rPr>
        <w:t xml:space="preserve"> endorsed</w:t>
      </w:r>
      <w:r w:rsidR="00D26FF9" w:rsidRPr="00922513">
        <w:rPr>
          <w:rFonts w:ascii="Times New Roman" w:hAnsi="Times New Roman"/>
          <w:b/>
          <w:sz w:val="24"/>
          <w:szCs w:val="24"/>
        </w:rPr>
        <w:t xml:space="preserve">. </w:t>
      </w:r>
      <w:r w:rsidR="00D26FF9" w:rsidRPr="00922513">
        <w:rPr>
          <w:rFonts w:ascii="Times New Roman" w:hAnsi="Times New Roman"/>
          <w:sz w:val="24"/>
          <w:szCs w:val="24"/>
        </w:rPr>
        <w:t xml:space="preserve">We additionally created a count variable </w:t>
      </w:r>
      <w:r w:rsidR="00536F0B" w:rsidRPr="00922513">
        <w:rPr>
          <w:rFonts w:ascii="Times New Roman" w:hAnsi="Times New Roman"/>
          <w:sz w:val="24"/>
          <w:szCs w:val="24"/>
        </w:rPr>
        <w:t xml:space="preserve">ranging from 0 to </w:t>
      </w:r>
      <w:r w:rsidR="002331E5" w:rsidRPr="00922513">
        <w:rPr>
          <w:rFonts w:ascii="Times New Roman" w:hAnsi="Times New Roman"/>
          <w:sz w:val="24"/>
          <w:szCs w:val="24"/>
        </w:rPr>
        <w:t>5</w:t>
      </w:r>
      <w:r w:rsidR="00536F0B" w:rsidRPr="00922513">
        <w:rPr>
          <w:rFonts w:ascii="Times New Roman" w:hAnsi="Times New Roman"/>
          <w:sz w:val="24"/>
          <w:szCs w:val="24"/>
        </w:rPr>
        <w:t xml:space="preserve"> indicating </w:t>
      </w:r>
      <w:r w:rsidR="00D26FF9" w:rsidRPr="00922513">
        <w:rPr>
          <w:rFonts w:ascii="Times New Roman" w:hAnsi="Times New Roman"/>
          <w:sz w:val="24"/>
          <w:szCs w:val="24"/>
        </w:rPr>
        <w:t xml:space="preserve">the </w:t>
      </w:r>
      <w:r w:rsidR="00536F0B" w:rsidRPr="00922513">
        <w:rPr>
          <w:rFonts w:ascii="Times New Roman" w:hAnsi="Times New Roman"/>
          <w:sz w:val="24"/>
          <w:szCs w:val="24"/>
        </w:rPr>
        <w:t xml:space="preserve">number of </w:t>
      </w:r>
      <w:proofErr w:type="gramStart"/>
      <w:r w:rsidR="00536F0B" w:rsidRPr="00922513">
        <w:rPr>
          <w:rFonts w:ascii="Times New Roman" w:hAnsi="Times New Roman"/>
          <w:sz w:val="24"/>
          <w:szCs w:val="24"/>
        </w:rPr>
        <w:t>binge</w:t>
      </w:r>
      <w:proofErr w:type="gramEnd"/>
      <w:r w:rsidR="00536F0B" w:rsidRPr="00922513">
        <w:rPr>
          <w:rFonts w:ascii="Times New Roman" w:hAnsi="Times New Roman"/>
          <w:sz w:val="24"/>
          <w:szCs w:val="24"/>
        </w:rPr>
        <w:t xml:space="preserve"> eating behaviours (</w:t>
      </w:r>
      <w:r w:rsidR="00066F9B" w:rsidRPr="00922513">
        <w:rPr>
          <w:rFonts w:ascii="Times New Roman" w:hAnsi="Times New Roman"/>
          <w:sz w:val="24"/>
          <w:szCs w:val="24"/>
        </w:rPr>
        <w:t>e.g.</w:t>
      </w:r>
      <w:r w:rsidR="000472E0" w:rsidRPr="00922513">
        <w:rPr>
          <w:rFonts w:ascii="Times New Roman" w:hAnsi="Times New Roman"/>
          <w:sz w:val="24"/>
          <w:szCs w:val="24"/>
        </w:rPr>
        <w:t>,</w:t>
      </w:r>
      <w:r w:rsidR="00536F0B" w:rsidRPr="00922513">
        <w:rPr>
          <w:rFonts w:ascii="Times New Roman" w:hAnsi="Times New Roman"/>
          <w:sz w:val="24"/>
          <w:szCs w:val="24"/>
        </w:rPr>
        <w:t xml:space="preserve"> eat much more rapidly than normal, eating in secret</w:t>
      </w:r>
      <w:r w:rsidR="00EA77A5" w:rsidRPr="00922513">
        <w:rPr>
          <w:rFonts w:ascii="Times New Roman" w:hAnsi="Times New Roman"/>
          <w:sz w:val="24"/>
          <w:szCs w:val="24"/>
        </w:rPr>
        <w:t>, eating a large amount of food when you don’t feel hungry</w:t>
      </w:r>
      <w:r w:rsidR="00536F0B" w:rsidRPr="00922513">
        <w:rPr>
          <w:rFonts w:ascii="Times New Roman" w:hAnsi="Times New Roman"/>
          <w:sz w:val="24"/>
          <w:szCs w:val="24"/>
        </w:rPr>
        <w:t>) experienced by the participant</w:t>
      </w:r>
      <w:r w:rsidR="00F241FD" w:rsidRPr="00922513">
        <w:rPr>
          <w:rFonts w:ascii="Times New Roman" w:hAnsi="Times New Roman"/>
          <w:sz w:val="24"/>
          <w:szCs w:val="24"/>
        </w:rPr>
        <w:t xml:space="preserve"> on a </w:t>
      </w:r>
      <w:r w:rsidR="00F241FD" w:rsidRPr="00922513">
        <w:rPr>
          <w:rFonts w:ascii="Times New Roman" w:hAnsi="Times New Roman"/>
          <w:i/>
          <w:sz w:val="24"/>
          <w:szCs w:val="24"/>
        </w:rPr>
        <w:t xml:space="preserve">weekly </w:t>
      </w:r>
      <w:r w:rsidR="00F241FD" w:rsidRPr="00922513">
        <w:rPr>
          <w:rFonts w:ascii="Times New Roman" w:hAnsi="Times New Roman"/>
          <w:sz w:val="24"/>
          <w:szCs w:val="24"/>
        </w:rPr>
        <w:t>basis</w:t>
      </w:r>
      <w:r w:rsidR="00536F0B" w:rsidRPr="00922513">
        <w:rPr>
          <w:rFonts w:ascii="Times New Roman" w:hAnsi="Times New Roman"/>
          <w:sz w:val="24"/>
          <w:szCs w:val="24"/>
        </w:rPr>
        <w:t>.</w:t>
      </w:r>
      <w:r w:rsidR="00382E0A" w:rsidRPr="00922513">
        <w:rPr>
          <w:rFonts w:ascii="Times New Roman" w:hAnsi="Times New Roman"/>
          <w:sz w:val="24"/>
          <w:szCs w:val="24"/>
        </w:rPr>
        <w:t xml:space="preserve"> When coded as a binary variable the cut off for endor</w:t>
      </w:r>
      <w:r w:rsidR="00B326F1" w:rsidRPr="00922513">
        <w:rPr>
          <w:rFonts w:ascii="Times New Roman" w:hAnsi="Times New Roman"/>
          <w:sz w:val="24"/>
          <w:szCs w:val="24"/>
        </w:rPr>
        <w:t>s</w:t>
      </w:r>
      <w:r w:rsidR="00382E0A" w:rsidRPr="00922513">
        <w:rPr>
          <w:rFonts w:ascii="Times New Roman" w:hAnsi="Times New Roman"/>
          <w:sz w:val="24"/>
          <w:szCs w:val="24"/>
        </w:rPr>
        <w:t>ing binge eating was classified as displaying three or more binge endorsement behaviours</w:t>
      </w:r>
      <w:r w:rsidR="005D1E2A" w:rsidRPr="00922513">
        <w:rPr>
          <w:rFonts w:ascii="Times New Roman" w:hAnsi="Times New Roman"/>
          <w:sz w:val="24"/>
          <w:szCs w:val="24"/>
        </w:rPr>
        <w:t>, as defined in the EDDS</w:t>
      </w:r>
      <w:r w:rsidR="00382E0A" w:rsidRPr="00922513">
        <w:rPr>
          <w:rFonts w:ascii="Times New Roman" w:hAnsi="Times New Roman"/>
          <w:sz w:val="24"/>
          <w:szCs w:val="24"/>
        </w:rPr>
        <w:t>.</w:t>
      </w:r>
      <w:r w:rsidR="00536F0B" w:rsidRPr="00922513">
        <w:rPr>
          <w:rFonts w:ascii="Times New Roman" w:hAnsi="Times New Roman"/>
          <w:sz w:val="24"/>
          <w:szCs w:val="24"/>
        </w:rPr>
        <w:t xml:space="preserve"> </w:t>
      </w:r>
    </w:p>
    <w:p w14:paraId="4E155747" w14:textId="29D1022F" w:rsidR="00536F0B" w:rsidRPr="00922513" w:rsidRDefault="00536F0B" w:rsidP="000841EF">
      <w:pPr>
        <w:spacing w:line="480" w:lineRule="auto"/>
        <w:rPr>
          <w:rFonts w:ascii="Times New Roman" w:hAnsi="Times New Roman"/>
          <w:sz w:val="24"/>
          <w:szCs w:val="24"/>
        </w:rPr>
      </w:pPr>
    </w:p>
    <w:p w14:paraId="696F567A" w14:textId="48EF00BD" w:rsidR="00536F0B" w:rsidRPr="00922513" w:rsidRDefault="009112B5" w:rsidP="000841EF">
      <w:pPr>
        <w:spacing w:line="480" w:lineRule="auto"/>
        <w:rPr>
          <w:rFonts w:ascii="Times New Roman" w:hAnsi="Times New Roman"/>
          <w:i/>
          <w:iCs/>
          <w:sz w:val="24"/>
          <w:szCs w:val="24"/>
        </w:rPr>
      </w:pPr>
      <w:r w:rsidRPr="00922513">
        <w:rPr>
          <w:rStyle w:val="cf01"/>
          <w:rFonts w:ascii="Times New Roman" w:hAnsi="Times New Roman" w:cs="Times New Roman"/>
          <w:sz w:val="24"/>
          <w:szCs w:val="24"/>
        </w:rPr>
        <w:t xml:space="preserve">We used the ‘binge eating’ and ‘associated features of binge eating’ as the outcome variable for </w:t>
      </w:r>
      <w:r w:rsidR="00756C11" w:rsidRPr="00922513">
        <w:rPr>
          <w:rStyle w:val="cf01"/>
          <w:rFonts w:ascii="Times New Roman" w:hAnsi="Times New Roman" w:cs="Times New Roman"/>
          <w:sz w:val="24"/>
          <w:szCs w:val="24"/>
        </w:rPr>
        <w:t>hy</w:t>
      </w:r>
      <w:r w:rsidR="005618A5" w:rsidRPr="00922513">
        <w:rPr>
          <w:rStyle w:val="cf01"/>
          <w:rFonts w:ascii="Times New Roman" w:hAnsi="Times New Roman" w:cs="Times New Roman"/>
          <w:sz w:val="24"/>
          <w:szCs w:val="24"/>
        </w:rPr>
        <w:t>pothese</w:t>
      </w:r>
      <w:r w:rsidR="00626ED5" w:rsidRPr="00922513">
        <w:rPr>
          <w:rStyle w:val="cf01"/>
          <w:rFonts w:ascii="Times New Roman" w:hAnsi="Times New Roman" w:cs="Times New Roman"/>
          <w:sz w:val="24"/>
          <w:szCs w:val="24"/>
        </w:rPr>
        <w:t xml:space="preserve">s </w:t>
      </w:r>
      <w:r w:rsidRPr="00922513">
        <w:rPr>
          <w:rStyle w:val="cf01"/>
          <w:rFonts w:ascii="Times New Roman" w:hAnsi="Times New Roman" w:cs="Times New Roman"/>
          <w:sz w:val="24"/>
          <w:szCs w:val="24"/>
        </w:rPr>
        <w:t xml:space="preserve">1 and 2, and the exposure in </w:t>
      </w:r>
      <w:r w:rsidR="005618A5" w:rsidRPr="00922513">
        <w:rPr>
          <w:rStyle w:val="cf01"/>
          <w:rFonts w:ascii="Times New Roman" w:hAnsi="Times New Roman" w:cs="Times New Roman"/>
          <w:sz w:val="24"/>
          <w:szCs w:val="24"/>
        </w:rPr>
        <w:t>hypothesis</w:t>
      </w:r>
      <w:r w:rsidRPr="00922513">
        <w:rPr>
          <w:rStyle w:val="cf01"/>
          <w:rFonts w:ascii="Times New Roman" w:hAnsi="Times New Roman" w:cs="Times New Roman"/>
          <w:sz w:val="24"/>
          <w:szCs w:val="24"/>
        </w:rPr>
        <w:t xml:space="preserve"> 3 and exploratory analysis.</w:t>
      </w:r>
    </w:p>
    <w:p w14:paraId="6F557C41" w14:textId="77777777" w:rsidR="00536F0B" w:rsidRPr="00922513" w:rsidRDefault="00536F0B" w:rsidP="000841EF">
      <w:pPr>
        <w:spacing w:line="480" w:lineRule="auto"/>
        <w:rPr>
          <w:rFonts w:ascii="Times New Roman" w:hAnsi="Times New Roman"/>
          <w:i/>
          <w:iCs/>
          <w:sz w:val="24"/>
          <w:szCs w:val="24"/>
        </w:rPr>
      </w:pPr>
    </w:p>
    <w:p w14:paraId="3D8CC612" w14:textId="77777777" w:rsidR="00536F0B" w:rsidRPr="00922513" w:rsidRDefault="00536F0B" w:rsidP="000841EF">
      <w:pPr>
        <w:spacing w:line="480" w:lineRule="auto"/>
        <w:rPr>
          <w:rFonts w:ascii="Times New Roman" w:hAnsi="Times New Roman"/>
          <w:sz w:val="24"/>
          <w:szCs w:val="24"/>
        </w:rPr>
      </w:pPr>
      <w:r w:rsidRPr="00922513">
        <w:rPr>
          <w:rFonts w:ascii="Times New Roman" w:hAnsi="Times New Roman"/>
          <w:i/>
          <w:iCs/>
          <w:sz w:val="24"/>
          <w:szCs w:val="24"/>
        </w:rPr>
        <w:t>Depressive symptoms</w:t>
      </w:r>
      <w:r w:rsidRPr="00922513">
        <w:rPr>
          <w:rFonts w:ascii="Times New Roman" w:hAnsi="Times New Roman"/>
          <w:sz w:val="24"/>
          <w:szCs w:val="24"/>
        </w:rPr>
        <w:t xml:space="preserve"> </w:t>
      </w:r>
    </w:p>
    <w:p w14:paraId="5C976F23" w14:textId="612B5990" w:rsidR="00536F0B" w:rsidRPr="00922513" w:rsidRDefault="00536F0B" w:rsidP="000841EF">
      <w:pPr>
        <w:spacing w:line="480" w:lineRule="auto"/>
        <w:rPr>
          <w:rFonts w:ascii="Times New Roman" w:eastAsiaTheme="minorEastAsia" w:hAnsi="Times New Roman"/>
          <w:sz w:val="24"/>
          <w:szCs w:val="24"/>
        </w:rPr>
      </w:pPr>
      <w:r w:rsidRPr="00922513">
        <w:rPr>
          <w:rFonts w:ascii="Times New Roman" w:hAnsi="Times New Roman"/>
          <w:sz w:val="24"/>
          <w:szCs w:val="24"/>
        </w:rPr>
        <w:tab/>
      </w:r>
      <w:r w:rsidR="00EF1AE9" w:rsidRPr="00922513">
        <w:rPr>
          <w:rFonts w:ascii="Times New Roman" w:hAnsi="Times New Roman"/>
          <w:sz w:val="24"/>
          <w:szCs w:val="24"/>
        </w:rPr>
        <w:t xml:space="preserve">At </w:t>
      </w:r>
      <w:proofErr w:type="spellStart"/>
      <w:r w:rsidR="00EF1AE9" w:rsidRPr="00922513">
        <w:rPr>
          <w:rFonts w:ascii="Times New Roman" w:hAnsi="Times New Roman"/>
          <w:sz w:val="24"/>
          <w:szCs w:val="24"/>
        </w:rPr>
        <w:t>all time</w:t>
      </w:r>
      <w:proofErr w:type="spellEnd"/>
      <w:r w:rsidR="00EF1AE9" w:rsidRPr="00922513">
        <w:rPr>
          <w:rFonts w:ascii="Times New Roman" w:hAnsi="Times New Roman"/>
          <w:sz w:val="24"/>
          <w:szCs w:val="24"/>
        </w:rPr>
        <w:t xml:space="preserve"> points, s</w:t>
      </w:r>
      <w:r w:rsidRPr="00922513">
        <w:rPr>
          <w:rFonts w:ascii="Times New Roman" w:hAnsi="Times New Roman"/>
          <w:sz w:val="24"/>
          <w:szCs w:val="24"/>
        </w:rPr>
        <w:t>ymptoms of depression were measured using the validated Edinburgh Postnatal Depression Scale (EPDS) which covers symptoms experience</w:t>
      </w:r>
      <w:r w:rsidR="00052505" w:rsidRPr="00922513">
        <w:rPr>
          <w:rFonts w:ascii="Times New Roman" w:hAnsi="Times New Roman"/>
          <w:sz w:val="24"/>
          <w:szCs w:val="24"/>
        </w:rPr>
        <w:t>d</w:t>
      </w:r>
      <w:r w:rsidRPr="00922513">
        <w:rPr>
          <w:rFonts w:ascii="Times New Roman" w:hAnsi="Times New Roman"/>
          <w:sz w:val="24"/>
          <w:szCs w:val="24"/>
        </w:rPr>
        <w:t xml:space="preserve"> in the two weeks preceding assessment</w:t>
      </w:r>
      <w:r w:rsidR="00A020BA" w:rsidRPr="00922513">
        <w:rPr>
          <w:rFonts w:ascii="Times New Roman" w:hAnsi="Times New Roman"/>
          <w:sz w:val="24"/>
          <w:szCs w:val="24"/>
        </w:rPr>
        <w:t xml:space="preserve">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Cox&lt;/Author&gt;&lt;Year&gt;1987&lt;/Year&gt;&lt;RecNum&gt;12979&lt;/RecNum&gt;&lt;DisplayText&gt;(46)&lt;/DisplayText&gt;&lt;record&gt;&lt;rec-number&gt;12979&lt;/rec-number&gt;&lt;foreign-keys&gt;&lt;key app="EN" db-id="9f9z0e0x49ezepeax9r5fzf69spa9xte0d22" timestamp="1658915049"&gt;12979&lt;/key&gt;&lt;/foreign-keys&gt;&lt;ref-type name="Journal Article"&gt;17&lt;/ref-type&gt;&lt;contributors&gt;&lt;authors&gt;&lt;author&gt;Cox, John L&lt;/author&gt;&lt;author&gt;Holden, Jeni M&lt;/author&gt;&lt;author&gt;Sagovsky, Ruth&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isbn&gt;0007-1250&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46)</w:t>
      </w:r>
      <w:r w:rsidRPr="00922513">
        <w:rPr>
          <w:rFonts w:ascii="Times New Roman" w:hAnsi="Times New Roman"/>
          <w:sz w:val="24"/>
          <w:szCs w:val="24"/>
        </w:rPr>
        <w:fldChar w:fldCharType="end"/>
      </w:r>
      <w:r w:rsidRPr="00922513">
        <w:rPr>
          <w:rFonts w:ascii="Times New Roman" w:hAnsi="Times New Roman"/>
          <w:sz w:val="24"/>
          <w:szCs w:val="24"/>
        </w:rPr>
        <w:t>. Scores were calculated as linear (out of a maximum of 30) and binary outcomes (</w:t>
      </w:r>
      <m:oMath>
        <m:r>
          <w:rPr>
            <w:rFonts w:ascii="Cambria Math" w:hAnsi="Cambria Math"/>
            <w:sz w:val="24"/>
            <w:szCs w:val="24"/>
          </w:rPr>
          <m:t>≥</m:t>
        </m:r>
      </m:oMath>
      <w:r w:rsidRPr="00922513">
        <w:rPr>
          <w:rFonts w:ascii="Times New Roman" w:eastAsiaTheme="minorEastAsia" w:hAnsi="Times New Roman"/>
          <w:sz w:val="24"/>
          <w:szCs w:val="24"/>
        </w:rPr>
        <w:t xml:space="preserve"> 13 or &lt;13 as a validated cut-off score for lower or higher levels of </w:t>
      </w:r>
      <w:r w:rsidRPr="00922513">
        <w:rPr>
          <w:rFonts w:ascii="Times New Roman" w:eastAsiaTheme="minorEastAsia" w:hAnsi="Times New Roman"/>
          <w:sz w:val="24"/>
          <w:szCs w:val="24"/>
        </w:rPr>
        <w:lastRenderedPageBreak/>
        <w:t xml:space="preserve">depressive symptoms respectively) </w:t>
      </w:r>
      <w:r w:rsidRPr="00922513">
        <w:rPr>
          <w:rFonts w:ascii="Times New Roman" w:eastAsiaTheme="minorEastAsia" w:hAnsi="Times New Roman"/>
          <w:sz w:val="24"/>
          <w:szCs w:val="24"/>
        </w:rPr>
        <w:fldChar w:fldCharType="begin">
          <w:fldData xml:space="preserve">PEVuZE5vdGU+PENpdGU+PEF1dGhvcj5NdXJyYXk8L0F1dGhvcj48WWVhcj4xOTkwPC9ZZWFyPjxS
ZWNOdW0+MTI5Nzg8L1JlY051bT48RGlzcGxheVRleHQ+KDQ3LCA0OCk8L0Rpc3BsYXlUZXh0Pjxy
ZWNvcmQ+PHJlYy1udW1iZXI+MTI5Nzg8L3JlYy1udW1iZXI+PGZvcmVpZ24ta2V5cz48a2V5IGFw
cD0iRU4iIGRiLWlkPSI5Zjl6MGUweDQ5ZXplcGVheDlyNWZ6ZjY5c3BhOXh0ZTBkMjIiIHRpbWVz
dGFtcD0iMTY1ODkxNDg4NCI+MTI5Nzg8L2tleT48L2ZvcmVpZ24ta2V5cz48cmVmLXR5cGUgbmFt
ZT0iSm91cm5hbCBBcnRpY2xlIj4xNzwvcmVmLXR5cGU+PGNvbnRyaWJ1dG9ycz48YXV0aG9ycz48
YXV0aG9yPk11cnJheSwgRGVjbGFuPC9hdXRob3I+PGF1dGhvcj5Db3gsIEpvaG4gTDwvYXV0aG9y
PjwvYXV0aG9ycz48L2NvbnRyaWJ1dG9ycz48dGl0bGVzPjx0aXRsZT5TY3JlZW5pbmcgZm9yIGRl
cHJlc3Npb24gZHVyaW5nIHByZWduYW5jeSB3aXRoIHRoZSBFZGluYnVyZ2ggRGVwcmVzc2lvbiBT
Y2FsZSAoRUREUyk8L3RpdGxlPjxzZWNvbmRhcnktdGl0bGU+Sm91cm5hbCBvZiByZXByb2R1Y3Rp
dmUgYW5kIGluZmFudCBwc3ljaG9sb2d5PC9zZWNvbmRhcnktdGl0bGU+PC90aXRsZXM+PHBlcmlv
ZGljYWw+PGZ1bGwtdGl0bGU+Sm91cm5hbCBvZiByZXByb2R1Y3RpdmUgYW5kIGluZmFudCBwc3lj
aG9sb2d5PC9mdWxsLXRpdGxlPjwvcGVyaW9kaWNhbD48cGFnZXM+OTktMTA3PC9wYWdlcz48dm9s
dW1lPjg8L3ZvbHVtZT48bnVtYmVyPjI8L251bWJlcj48ZGF0ZXM+PHllYXI+MTk5MDwveWVhcj48
L2RhdGVzPjxpc2JuPjAyNjQtNjgzODwvaXNibj48dXJscz48L3VybHM+PC9yZWNvcmQ+PC9DaXRl
PjxDaXRlPjxBdXRob3I+V2lsc29uPC9BdXRob3I+PFllYXI+MjAyMDwvWWVhcj48UmVjTnVtPjEy
OTc1PC9SZWNOdW0+PHJlY29yZD48cmVjLW51bWJlcj4xMjk3NTwvcmVjLW51bWJlcj48Zm9yZWln
bi1rZXlzPjxrZXkgYXBwPSJFTiIgZGItaWQ9IjlmOXowZTB4NDllemVwZWF4OXI1ZnpmNjlzcGE5
eHRlMGQyMiIgdGltZXN0YW1wPSIxNjU4NDc4Njg2Ij4xMjk3NTwva2V5PjwvZm9yZWlnbi1rZXlz
PjxyZWYtdHlwZSBuYW1lPSJKb3VybmFsIEFydGljbGUiPjE3PC9yZWYtdHlwZT48Y29udHJpYnV0
b3JzPjxhdXRob3JzPjxhdXRob3I+V2lsc29uLCBDLiBBLjwvYXV0aG9yPjxhdXRob3I+U2VlZCwg
UC48L2F1dGhvcj48YXV0aG9yPkZseW5uLCBBLiBDLjwvYXV0aG9yPjxhdXRob3I+SG93YXJkLCBM
LiBNLjwvYXV0aG9yPjxhdXRob3I+TW9seW5lYXV4LCBFLjwvYXV0aG9yPjxhdXRob3I+U2lndXJk
YXJkb3R0aXIsIEouPC9hdXRob3I+PGF1dGhvcj5Qb3N0b24sIEwuPC9hdXRob3I+PC9hdXRob3Jz
PjwvY29udHJpYnV0b3JzPjxhdXRoLWFkZHJlc3M+U2VjdGlvbiBvZiBXb21lbiZhcG9zO3MgTWVu
dGFsIEhlYWx0aCwgSW5zdGl0dXRlIG9mIFBzeWNoaWF0cnksIFBzeWNob2xvZ3kgYW5kIE5ldXJv
c2NpZW5jZSwgS2luZyZhcG9zO3MgQ29sbGVnZSBMb25kb24gYW5kIFNvdXRoIExvbmRvbiBhbmQg
TWF1ZHNsZXkgTkhTIEZvdW5kYXRpb24gVHJ1c3QsIFBPMzEgS2luZyZhcG9zO3MgQ29sbGVnZSBM
b25kb24sIERlIENyZXNwaWdueSBQYXJrLCBMb25kb24sIFNFNSA4QUYsIFVLLiBjbGFpcmUud2ls
c29uQGtjbC5hYy51ay4mI3hEO0RlcGFydG1lbnQgb2YgV29tZW4gYW5kIENoaWxkcmVuJmFwb3M7
cyBIZWFsdGgsIEtpbmcmYXBvcztzIENvbGxlZ2UgTG9uZG9uLCBTdCBUaG9tYXMmYXBvczsgSG9z
cGl0YWwsIDEwdGggZmxvb3IgTm9ydGggV2luZywgTG9uZG9uLCBTRTEgN0VILCBVSy4mI3hEO1Nl
Y3Rpb24gb2YgV29tZW4mYXBvcztzIE1lbnRhbCBIZWFsdGgsIEluc3RpdHV0ZSBvZiBQc3ljaGlh
dHJ5LCBQc3ljaG9sb2d5IGFuZCBOZXVyb3NjaWVuY2UsIEtpbmcmYXBvcztzIENvbGxlZ2UgTG9u
ZG9uIGFuZCBTb3V0aCBMb25kb24gYW5kIE1hdWRzbGV5IE5IUyBGb3VuZGF0aW9uIFRydXN0LCBQ
TzMxIEtpbmcmYXBvcztzIENvbGxlZ2UgTG9uZG9uLCBEZSBDcmVzcGlnbnkgUGFyaywgTG9uZG9u
LCBTRTUgOEFGLCBVSy48L2F1dGgtYWRkcmVzcz48dGl0bGVzPjx0aXRsZT5JcyBUaGVyZSBhbiBB
c3NvY2lhdGlvbiBCZXR3ZWVuIERpZXQsIFBoeXNpY2FsIEFjdGl2aXR5IGFuZCBEZXByZXNzaXZl
IFN5bXB0b21zIGluIHRoZSBQZXJpbmF0YWwgUGVyaW9kPyBBbiBBbmFseXNpcyBvZiB0aGUgVVBC
RUFUIENvaG9ydCBvZiBPYmVzZSBQcmVnbmFudCBXb21lbjwvdGl0bGU+PHNlY29uZGFyeS10aXRs
ZT5NYXRlcm4gQ2hpbGQgSGVhbHRoIEo8L3NlY29uZGFyeS10aXRsZT48L3RpdGxlcz48cGVyaW9k
aWNhbD48ZnVsbC10aXRsZT5NYXRlcm4gQ2hpbGQgSGVhbHRoIEo8L2Z1bGwtdGl0bGU+PC9wZXJp
b2RpY2FsPjxwYWdlcz4xNDgyLTE0OTM8L3BhZ2VzPjx2b2x1bWU+MjQ8L3ZvbHVtZT48bnVtYmVy
PjEyPC9udW1iZXI+PGVkaXRpb24+MjAyMC8wNS8wMjwvZWRpdGlvbj48a2V5d29yZHM+PGtleXdv
cmQ+QWR1bHQ8L2tleXdvcmQ+PGtleXdvcmQ+Q29ob3J0IFN0dWRpZXM8L2tleXdvcmQ+PGtleXdv
cmQ+RGVwcmVzc2lvbi9wc3ljaG9sb2d5PC9rZXl3b3JkPjxrZXl3b3JkPkRlcHJlc3Npb24sIFBv
c3RwYXJ0dW08L2tleXdvcmQ+PGtleXdvcmQ+KkRpZXQ8L2tleXdvcmQ+PGtleXdvcmQ+RXhlcmNp
c2UvKnBoeXNpb2xvZ3kvcHN5Y2hvbG9neTwva2V5d29yZD48a2V5d29yZD5GYXR0eSBBY2lkczwv
a2V5d29yZD48a2V5d29yZD5GZW1hbGU8L2tleXdvcmQ+PGtleXdvcmQ+R2x5Y2VtaWMgTG9hZDwv
a2V5d29yZD48a2V5d29yZD5IdW1hbnM8L2tleXdvcmQ+PGtleXdvcmQ+T2Jlc2l0eS8qY29tcGxp
Y2F0aW9ucy9lcGlkZW1pb2xvZ3kvcHN5Y2hvbG9neTwva2V5d29yZD48a2V5d29yZD5QZXJpbmF0
YWwgQ2FyZTwva2V5d29yZD48a2V5d29yZD5QcmVnbmFuY3k8L2tleXdvcmQ+PGtleXdvcmQ+UHJl
Z25hbmN5IENvbXBsaWNhdGlvbnMvZGlhZ25vc2lzLyplcGlkZW1pb2xvZ3kvZXRpb2xvZ3kvcHN5
Y2hvbG9neTwva2V5d29yZD48a2V5d29yZD5QcmVnbmFuY3kgT3V0Y29tZTwva2V5d29yZD48a2V5
d29yZD5QcmVnbmFudCBXb21lbi8qcHN5Y2hvbG9neTwva2V5d29yZD48a2V5d29yZD5QcmVuYXRh
bCBDYXJlPC9rZXl3b3JkPjxrZXl3b3JkPlBzeWNoaWF0cmljIFN0YXR1cyBSYXRpbmcgU2NhbGVz
PC9rZXl3b3JkPjxrZXl3b3JkPlJpc2sgRmFjdG9yczwva2V5d29yZD48a2V5d29yZD5Zb3VuZyBB
ZHVsdDwva2V5d29yZD48a2V5d29yZD5HbHljYWVtaWMgbG9hZDwva2V5d29yZD48a2V5d29yZD5Q
ZXJpbmF0YWwgZGVwcmVzc2lvbjwva2V5d29yZD48a2V5d29yZD5QaHlzaWNhbCBhY3Rpdml0eTwv
a2V5d29yZD48a2V5d29yZD5TYXR1cmF0ZWQgZmF0PC9rZXl3b3JkPjwva2V5d29yZHM+PGRhdGVz
Pjx5ZWFyPjIwMjA8L3llYXI+PHB1Yi1kYXRlcz48ZGF0ZT5EZWM8L2RhdGU+PC9wdWItZGF0ZXM+
PC9kYXRlcz48aXNibj4xMDkyLTc4NzUgKFByaW50KSYjeEQ7MTA5Mi03ODc1PC9pc2JuPjxhY2Nl
c3Npb24tbnVtPjMyMzU2MTMwPC9hY2Nlc3Npb24tbnVtPjx1cmxzPjwvdXJscz48Y3VzdG9tMj5Q
TUM3Njc3Mjg2PC9jdXN0b20yPjxlbGVjdHJvbmljLXJlc291cmNlLW51bT4xMC4xMDA3L3MxMDk5
NS0wMjAtMDI5MzMtMzwvZWxlY3Ryb25pYy1yZXNvdXJjZS1udW0+PHJlbW90ZS1kYXRhYmFzZS1w
cm92aWRlcj5OTE08L3JlbW90ZS1kYXRhYmFzZS1wcm92aWRlcj48bGFuZ3VhZ2U+ZW5nPC9sYW5n
dWFnZT48L3JlY29yZD48L0NpdGU+PC9FbmROb3RlPgB=
</w:fldData>
        </w:fldChar>
      </w:r>
      <w:r w:rsidR="00162524">
        <w:rPr>
          <w:rFonts w:ascii="Times New Roman" w:eastAsiaTheme="minorEastAsia" w:hAnsi="Times New Roman"/>
          <w:sz w:val="24"/>
          <w:szCs w:val="24"/>
        </w:rPr>
        <w:instrText xml:space="preserve"> ADDIN EN.CITE </w:instrText>
      </w:r>
      <w:r w:rsidR="00162524">
        <w:rPr>
          <w:rFonts w:ascii="Times New Roman" w:eastAsiaTheme="minorEastAsia" w:hAnsi="Times New Roman"/>
          <w:sz w:val="24"/>
          <w:szCs w:val="24"/>
        </w:rPr>
        <w:fldChar w:fldCharType="begin">
          <w:fldData xml:space="preserve">PEVuZE5vdGU+PENpdGU+PEF1dGhvcj5NdXJyYXk8L0F1dGhvcj48WWVhcj4xOTkwPC9ZZWFyPjxS
ZWNOdW0+MTI5Nzg8L1JlY051bT48RGlzcGxheVRleHQ+KDQ3LCA0OCk8L0Rpc3BsYXlUZXh0Pjxy
ZWNvcmQ+PHJlYy1udW1iZXI+MTI5Nzg8L3JlYy1udW1iZXI+PGZvcmVpZ24ta2V5cz48a2V5IGFw
cD0iRU4iIGRiLWlkPSI5Zjl6MGUweDQ5ZXplcGVheDlyNWZ6ZjY5c3BhOXh0ZTBkMjIiIHRpbWVz
dGFtcD0iMTY1ODkxNDg4NCI+MTI5Nzg8L2tleT48L2ZvcmVpZ24ta2V5cz48cmVmLXR5cGUgbmFt
ZT0iSm91cm5hbCBBcnRpY2xlIj4xNzwvcmVmLXR5cGU+PGNvbnRyaWJ1dG9ycz48YXV0aG9ycz48
YXV0aG9yPk11cnJheSwgRGVjbGFuPC9hdXRob3I+PGF1dGhvcj5Db3gsIEpvaG4gTDwvYXV0aG9y
PjwvYXV0aG9ycz48L2NvbnRyaWJ1dG9ycz48dGl0bGVzPjx0aXRsZT5TY3JlZW5pbmcgZm9yIGRl
cHJlc3Npb24gZHVyaW5nIHByZWduYW5jeSB3aXRoIHRoZSBFZGluYnVyZ2ggRGVwcmVzc2lvbiBT
Y2FsZSAoRUREUyk8L3RpdGxlPjxzZWNvbmRhcnktdGl0bGU+Sm91cm5hbCBvZiByZXByb2R1Y3Rp
dmUgYW5kIGluZmFudCBwc3ljaG9sb2d5PC9zZWNvbmRhcnktdGl0bGU+PC90aXRsZXM+PHBlcmlv
ZGljYWw+PGZ1bGwtdGl0bGU+Sm91cm5hbCBvZiByZXByb2R1Y3RpdmUgYW5kIGluZmFudCBwc3lj
aG9sb2d5PC9mdWxsLXRpdGxlPjwvcGVyaW9kaWNhbD48cGFnZXM+OTktMTA3PC9wYWdlcz48dm9s
dW1lPjg8L3ZvbHVtZT48bnVtYmVyPjI8L251bWJlcj48ZGF0ZXM+PHllYXI+MTk5MDwveWVhcj48
L2RhdGVzPjxpc2JuPjAyNjQtNjgzODwvaXNibj48dXJscz48L3VybHM+PC9yZWNvcmQ+PC9DaXRl
PjxDaXRlPjxBdXRob3I+V2lsc29uPC9BdXRob3I+PFllYXI+MjAyMDwvWWVhcj48UmVjTnVtPjEy
OTc1PC9SZWNOdW0+PHJlY29yZD48cmVjLW51bWJlcj4xMjk3NTwvcmVjLW51bWJlcj48Zm9yZWln
bi1rZXlzPjxrZXkgYXBwPSJFTiIgZGItaWQ9IjlmOXowZTB4NDllemVwZWF4OXI1ZnpmNjlzcGE5
eHRlMGQyMiIgdGltZXN0YW1wPSIxNjU4NDc4Njg2Ij4xMjk3NTwva2V5PjwvZm9yZWlnbi1rZXlz
PjxyZWYtdHlwZSBuYW1lPSJKb3VybmFsIEFydGljbGUiPjE3PC9yZWYtdHlwZT48Y29udHJpYnV0
b3JzPjxhdXRob3JzPjxhdXRob3I+V2lsc29uLCBDLiBBLjwvYXV0aG9yPjxhdXRob3I+U2VlZCwg
UC48L2F1dGhvcj48YXV0aG9yPkZseW5uLCBBLiBDLjwvYXV0aG9yPjxhdXRob3I+SG93YXJkLCBM
LiBNLjwvYXV0aG9yPjxhdXRob3I+TW9seW5lYXV4LCBFLjwvYXV0aG9yPjxhdXRob3I+U2lndXJk
YXJkb3R0aXIsIEouPC9hdXRob3I+PGF1dGhvcj5Qb3N0b24sIEwuPC9hdXRob3I+PC9hdXRob3Jz
PjwvY29udHJpYnV0b3JzPjxhdXRoLWFkZHJlc3M+U2VjdGlvbiBvZiBXb21lbiZhcG9zO3MgTWVu
dGFsIEhlYWx0aCwgSW5zdGl0dXRlIG9mIFBzeWNoaWF0cnksIFBzeWNob2xvZ3kgYW5kIE5ldXJv
c2NpZW5jZSwgS2luZyZhcG9zO3MgQ29sbGVnZSBMb25kb24gYW5kIFNvdXRoIExvbmRvbiBhbmQg
TWF1ZHNsZXkgTkhTIEZvdW5kYXRpb24gVHJ1c3QsIFBPMzEgS2luZyZhcG9zO3MgQ29sbGVnZSBM
b25kb24sIERlIENyZXNwaWdueSBQYXJrLCBMb25kb24sIFNFNSA4QUYsIFVLLiBjbGFpcmUud2ls
c29uQGtjbC5hYy51ay4mI3hEO0RlcGFydG1lbnQgb2YgV29tZW4gYW5kIENoaWxkcmVuJmFwb3M7
cyBIZWFsdGgsIEtpbmcmYXBvcztzIENvbGxlZ2UgTG9uZG9uLCBTdCBUaG9tYXMmYXBvczsgSG9z
cGl0YWwsIDEwdGggZmxvb3IgTm9ydGggV2luZywgTG9uZG9uLCBTRTEgN0VILCBVSy4mI3hEO1Nl
Y3Rpb24gb2YgV29tZW4mYXBvcztzIE1lbnRhbCBIZWFsdGgsIEluc3RpdHV0ZSBvZiBQc3ljaGlh
dHJ5LCBQc3ljaG9sb2d5IGFuZCBOZXVyb3NjaWVuY2UsIEtpbmcmYXBvcztzIENvbGxlZ2UgTG9u
ZG9uIGFuZCBTb3V0aCBMb25kb24gYW5kIE1hdWRzbGV5IE5IUyBGb3VuZGF0aW9uIFRydXN0LCBQ
TzMxIEtpbmcmYXBvcztzIENvbGxlZ2UgTG9uZG9uLCBEZSBDcmVzcGlnbnkgUGFyaywgTG9uZG9u
LCBTRTUgOEFGLCBVSy48L2F1dGgtYWRkcmVzcz48dGl0bGVzPjx0aXRsZT5JcyBUaGVyZSBhbiBB
c3NvY2lhdGlvbiBCZXR3ZWVuIERpZXQsIFBoeXNpY2FsIEFjdGl2aXR5IGFuZCBEZXByZXNzaXZl
IFN5bXB0b21zIGluIHRoZSBQZXJpbmF0YWwgUGVyaW9kPyBBbiBBbmFseXNpcyBvZiB0aGUgVVBC
RUFUIENvaG9ydCBvZiBPYmVzZSBQcmVnbmFudCBXb21lbjwvdGl0bGU+PHNlY29uZGFyeS10aXRs
ZT5NYXRlcm4gQ2hpbGQgSGVhbHRoIEo8L3NlY29uZGFyeS10aXRsZT48L3RpdGxlcz48cGVyaW9k
aWNhbD48ZnVsbC10aXRsZT5NYXRlcm4gQ2hpbGQgSGVhbHRoIEo8L2Z1bGwtdGl0bGU+PC9wZXJp
b2RpY2FsPjxwYWdlcz4xNDgyLTE0OTM8L3BhZ2VzPjx2b2x1bWU+MjQ8L3ZvbHVtZT48bnVtYmVy
PjEyPC9udW1iZXI+PGVkaXRpb24+MjAyMC8wNS8wMjwvZWRpdGlvbj48a2V5d29yZHM+PGtleXdv
cmQ+QWR1bHQ8L2tleXdvcmQ+PGtleXdvcmQ+Q29ob3J0IFN0dWRpZXM8L2tleXdvcmQ+PGtleXdv
cmQ+RGVwcmVzc2lvbi9wc3ljaG9sb2d5PC9rZXl3b3JkPjxrZXl3b3JkPkRlcHJlc3Npb24sIFBv
c3RwYXJ0dW08L2tleXdvcmQ+PGtleXdvcmQ+KkRpZXQ8L2tleXdvcmQ+PGtleXdvcmQ+RXhlcmNp
c2UvKnBoeXNpb2xvZ3kvcHN5Y2hvbG9neTwva2V5d29yZD48a2V5d29yZD5GYXR0eSBBY2lkczwv
a2V5d29yZD48a2V5d29yZD5GZW1hbGU8L2tleXdvcmQ+PGtleXdvcmQ+R2x5Y2VtaWMgTG9hZDwv
a2V5d29yZD48a2V5d29yZD5IdW1hbnM8L2tleXdvcmQ+PGtleXdvcmQ+T2Jlc2l0eS8qY29tcGxp
Y2F0aW9ucy9lcGlkZW1pb2xvZ3kvcHN5Y2hvbG9neTwva2V5d29yZD48a2V5d29yZD5QZXJpbmF0
YWwgQ2FyZTwva2V5d29yZD48a2V5d29yZD5QcmVnbmFuY3k8L2tleXdvcmQ+PGtleXdvcmQ+UHJl
Z25hbmN5IENvbXBsaWNhdGlvbnMvZGlhZ25vc2lzLyplcGlkZW1pb2xvZ3kvZXRpb2xvZ3kvcHN5
Y2hvbG9neTwva2V5d29yZD48a2V5d29yZD5QcmVnbmFuY3kgT3V0Y29tZTwva2V5d29yZD48a2V5
d29yZD5QcmVnbmFudCBXb21lbi8qcHN5Y2hvbG9neTwva2V5d29yZD48a2V5d29yZD5QcmVuYXRh
bCBDYXJlPC9rZXl3b3JkPjxrZXl3b3JkPlBzeWNoaWF0cmljIFN0YXR1cyBSYXRpbmcgU2NhbGVz
PC9rZXl3b3JkPjxrZXl3b3JkPlJpc2sgRmFjdG9yczwva2V5d29yZD48a2V5d29yZD5Zb3VuZyBB
ZHVsdDwva2V5d29yZD48a2V5d29yZD5HbHljYWVtaWMgbG9hZDwva2V5d29yZD48a2V5d29yZD5Q
ZXJpbmF0YWwgZGVwcmVzc2lvbjwva2V5d29yZD48a2V5d29yZD5QaHlzaWNhbCBhY3Rpdml0eTwv
a2V5d29yZD48a2V5d29yZD5TYXR1cmF0ZWQgZmF0PC9rZXl3b3JkPjwva2V5d29yZHM+PGRhdGVz
Pjx5ZWFyPjIwMjA8L3llYXI+PHB1Yi1kYXRlcz48ZGF0ZT5EZWM8L2RhdGU+PC9wdWItZGF0ZXM+
PC9kYXRlcz48aXNibj4xMDkyLTc4NzUgKFByaW50KSYjeEQ7MTA5Mi03ODc1PC9pc2JuPjxhY2Nl
c3Npb24tbnVtPjMyMzU2MTMwPC9hY2Nlc3Npb24tbnVtPjx1cmxzPjwvdXJscz48Y3VzdG9tMj5Q
TUM3Njc3Mjg2PC9jdXN0b20yPjxlbGVjdHJvbmljLXJlc291cmNlLW51bT4xMC4xMDA3L3MxMDk5
NS0wMjAtMDI5MzMtMzwvZWxlY3Ryb25pYy1yZXNvdXJjZS1udW0+PHJlbW90ZS1kYXRhYmFzZS1w
cm92aWRlcj5OTE08L3JlbW90ZS1kYXRhYmFzZS1wcm92aWRlcj48bGFuZ3VhZ2U+ZW5nPC9sYW5n
dWFnZT48L3JlY29yZD48L0NpdGU+PC9FbmROb3RlPgB=
</w:fldData>
        </w:fldChar>
      </w:r>
      <w:r w:rsidR="00162524">
        <w:rPr>
          <w:rFonts w:ascii="Times New Roman" w:eastAsiaTheme="minorEastAsia" w:hAnsi="Times New Roman"/>
          <w:sz w:val="24"/>
          <w:szCs w:val="24"/>
        </w:rPr>
        <w:instrText xml:space="preserve"> ADDIN EN.CITE.DATA </w:instrText>
      </w:r>
      <w:r w:rsidR="00162524">
        <w:rPr>
          <w:rFonts w:ascii="Times New Roman" w:eastAsiaTheme="minorEastAsia" w:hAnsi="Times New Roman"/>
          <w:sz w:val="24"/>
          <w:szCs w:val="24"/>
        </w:rPr>
      </w:r>
      <w:r w:rsidR="00162524">
        <w:rPr>
          <w:rFonts w:ascii="Times New Roman" w:eastAsiaTheme="minorEastAsia" w:hAnsi="Times New Roman"/>
          <w:sz w:val="24"/>
          <w:szCs w:val="24"/>
        </w:rPr>
        <w:fldChar w:fldCharType="end"/>
      </w:r>
      <w:r w:rsidRPr="00922513">
        <w:rPr>
          <w:rFonts w:ascii="Times New Roman" w:eastAsiaTheme="minorEastAsia" w:hAnsi="Times New Roman"/>
          <w:sz w:val="24"/>
          <w:szCs w:val="24"/>
        </w:rPr>
      </w:r>
      <w:r w:rsidRPr="00922513">
        <w:rPr>
          <w:rFonts w:ascii="Times New Roman" w:eastAsiaTheme="minorEastAsia" w:hAnsi="Times New Roman"/>
          <w:sz w:val="24"/>
          <w:szCs w:val="24"/>
        </w:rPr>
        <w:fldChar w:fldCharType="separate"/>
      </w:r>
      <w:r w:rsidR="00162524">
        <w:rPr>
          <w:rFonts w:ascii="Times New Roman" w:eastAsiaTheme="minorEastAsia" w:hAnsi="Times New Roman"/>
          <w:noProof/>
          <w:sz w:val="24"/>
          <w:szCs w:val="24"/>
        </w:rPr>
        <w:t>(47, 48)</w:t>
      </w:r>
      <w:r w:rsidRPr="00922513">
        <w:rPr>
          <w:rFonts w:ascii="Times New Roman" w:eastAsiaTheme="minorEastAsia" w:hAnsi="Times New Roman"/>
          <w:sz w:val="24"/>
          <w:szCs w:val="24"/>
        </w:rPr>
        <w:fldChar w:fldCharType="end"/>
      </w:r>
      <w:r w:rsidRPr="00922513">
        <w:rPr>
          <w:rFonts w:ascii="Times New Roman" w:eastAsiaTheme="minorEastAsia" w:hAnsi="Times New Roman"/>
          <w:sz w:val="24"/>
          <w:szCs w:val="24"/>
        </w:rPr>
        <w:t xml:space="preserve">. </w:t>
      </w:r>
      <w:r w:rsidR="00EF1AE9" w:rsidRPr="00922513">
        <w:rPr>
          <w:rFonts w:ascii="Times New Roman" w:eastAsiaTheme="minorEastAsia" w:hAnsi="Times New Roman"/>
          <w:sz w:val="24"/>
          <w:szCs w:val="24"/>
        </w:rPr>
        <w:t>Depressive symptoms were the</w:t>
      </w:r>
      <w:r w:rsidRPr="00922513">
        <w:rPr>
          <w:rFonts w:ascii="Times New Roman" w:eastAsiaTheme="minorEastAsia" w:hAnsi="Times New Roman"/>
          <w:sz w:val="24"/>
          <w:szCs w:val="24"/>
        </w:rPr>
        <w:t xml:space="preserve"> exposure for </w:t>
      </w:r>
      <w:r w:rsidR="005618A5" w:rsidRPr="00922513">
        <w:rPr>
          <w:rFonts w:ascii="Times New Roman" w:eastAsiaTheme="minorEastAsia" w:hAnsi="Times New Roman"/>
          <w:sz w:val="24"/>
          <w:szCs w:val="24"/>
        </w:rPr>
        <w:t>hypothesis</w:t>
      </w:r>
      <w:r w:rsidRPr="00922513">
        <w:rPr>
          <w:rFonts w:ascii="Times New Roman" w:eastAsiaTheme="minorEastAsia" w:hAnsi="Times New Roman"/>
          <w:sz w:val="24"/>
          <w:szCs w:val="24"/>
        </w:rPr>
        <w:t xml:space="preserve"> 2</w:t>
      </w:r>
      <w:r w:rsidR="009112B5" w:rsidRPr="00922513">
        <w:rPr>
          <w:rFonts w:ascii="Times New Roman" w:eastAsiaTheme="minorEastAsia" w:hAnsi="Times New Roman"/>
          <w:sz w:val="24"/>
          <w:szCs w:val="24"/>
        </w:rPr>
        <w:t>.</w:t>
      </w:r>
      <w:r w:rsidRPr="00922513">
        <w:rPr>
          <w:rFonts w:ascii="Times New Roman" w:eastAsiaTheme="minorEastAsia" w:hAnsi="Times New Roman"/>
          <w:sz w:val="24"/>
          <w:szCs w:val="24"/>
        </w:rPr>
        <w:t xml:space="preserve"> </w:t>
      </w:r>
    </w:p>
    <w:p w14:paraId="388F804F" w14:textId="77777777" w:rsidR="00536F0B" w:rsidRPr="00922513" w:rsidRDefault="00536F0B" w:rsidP="000841EF">
      <w:pPr>
        <w:spacing w:line="480" w:lineRule="auto"/>
        <w:ind w:left="2552"/>
        <w:rPr>
          <w:rFonts w:ascii="Times New Roman" w:eastAsiaTheme="minorEastAsia" w:hAnsi="Times New Roman"/>
          <w:sz w:val="24"/>
          <w:szCs w:val="24"/>
        </w:rPr>
      </w:pPr>
    </w:p>
    <w:p w14:paraId="743A346F" w14:textId="77777777" w:rsidR="00536F0B" w:rsidRPr="00922513" w:rsidRDefault="00536F0B" w:rsidP="000841EF">
      <w:pPr>
        <w:spacing w:line="480" w:lineRule="auto"/>
        <w:rPr>
          <w:rFonts w:ascii="Times New Roman" w:eastAsiaTheme="minorEastAsia" w:hAnsi="Times New Roman"/>
          <w:i/>
          <w:sz w:val="24"/>
          <w:szCs w:val="24"/>
        </w:rPr>
      </w:pPr>
      <w:r w:rsidRPr="00922513">
        <w:rPr>
          <w:rFonts w:ascii="Times New Roman" w:eastAsiaTheme="minorEastAsia" w:hAnsi="Times New Roman"/>
          <w:i/>
          <w:sz w:val="24"/>
          <w:szCs w:val="24"/>
        </w:rPr>
        <w:t>Gestational weight</w:t>
      </w:r>
    </w:p>
    <w:p w14:paraId="77FA6914" w14:textId="7E541740" w:rsidR="00536F0B" w:rsidRPr="00922513" w:rsidRDefault="00536F0B" w:rsidP="000841EF">
      <w:pPr>
        <w:spacing w:line="480" w:lineRule="auto"/>
        <w:rPr>
          <w:rFonts w:ascii="Times New Roman" w:eastAsiaTheme="minorEastAsia" w:hAnsi="Times New Roman"/>
          <w:iCs/>
          <w:sz w:val="24"/>
          <w:szCs w:val="24"/>
        </w:rPr>
      </w:pPr>
      <w:r w:rsidRPr="00922513">
        <w:rPr>
          <w:rFonts w:ascii="Times New Roman" w:eastAsiaTheme="minorEastAsia" w:hAnsi="Times New Roman"/>
          <w:iCs/>
          <w:sz w:val="24"/>
          <w:szCs w:val="24"/>
        </w:rPr>
        <w:tab/>
        <w:t>Gestational weight was measured at baseline and subsequent</w:t>
      </w:r>
      <w:r w:rsidR="00EF1AE9" w:rsidRPr="00922513">
        <w:rPr>
          <w:rFonts w:ascii="Times New Roman" w:eastAsiaTheme="minorEastAsia" w:hAnsi="Times New Roman"/>
          <w:iCs/>
          <w:sz w:val="24"/>
          <w:szCs w:val="24"/>
        </w:rPr>
        <w:t xml:space="preserve"> antenatal follow ups.</w:t>
      </w:r>
      <w:r w:rsidRPr="00922513">
        <w:rPr>
          <w:rFonts w:ascii="Times New Roman" w:eastAsiaTheme="minorEastAsia" w:hAnsi="Times New Roman"/>
          <w:iCs/>
          <w:sz w:val="24"/>
          <w:szCs w:val="24"/>
        </w:rPr>
        <w:t xml:space="preserve">  </w:t>
      </w:r>
      <w:r w:rsidR="00EF1AE9" w:rsidRPr="00922513">
        <w:rPr>
          <w:rFonts w:ascii="Times New Roman" w:eastAsiaTheme="minorEastAsia" w:hAnsi="Times New Roman"/>
          <w:iCs/>
          <w:sz w:val="24"/>
          <w:szCs w:val="24"/>
        </w:rPr>
        <w:t xml:space="preserve">Mothers </w:t>
      </w:r>
      <w:r w:rsidRPr="00922513">
        <w:rPr>
          <w:rFonts w:ascii="Times New Roman" w:eastAsiaTheme="minorEastAsia" w:hAnsi="Times New Roman"/>
          <w:iCs/>
          <w:sz w:val="24"/>
          <w:szCs w:val="24"/>
        </w:rPr>
        <w:t>w</w:t>
      </w:r>
      <w:r w:rsidR="00EF1AE9" w:rsidRPr="00922513">
        <w:rPr>
          <w:rFonts w:ascii="Times New Roman" w:eastAsiaTheme="minorEastAsia" w:hAnsi="Times New Roman"/>
          <w:iCs/>
          <w:sz w:val="24"/>
          <w:szCs w:val="24"/>
        </w:rPr>
        <w:t>ere</w:t>
      </w:r>
      <w:r w:rsidRPr="00922513">
        <w:rPr>
          <w:rFonts w:ascii="Times New Roman" w:eastAsiaTheme="minorEastAsia" w:hAnsi="Times New Roman"/>
          <w:iCs/>
          <w:sz w:val="24"/>
          <w:szCs w:val="24"/>
        </w:rPr>
        <w:t xml:space="preserve"> measured and weighed</w:t>
      </w:r>
      <w:r w:rsidR="00096B10" w:rsidRPr="00922513">
        <w:rPr>
          <w:rFonts w:ascii="Times New Roman" w:eastAsiaTheme="minorEastAsia" w:hAnsi="Times New Roman"/>
          <w:iCs/>
          <w:sz w:val="24"/>
          <w:szCs w:val="24"/>
        </w:rPr>
        <w:t xml:space="preserve"> by a healthcare professional</w:t>
      </w:r>
      <w:r w:rsidRPr="00922513">
        <w:rPr>
          <w:rFonts w:ascii="Times New Roman" w:eastAsiaTheme="minorEastAsia" w:hAnsi="Times New Roman"/>
          <w:iCs/>
          <w:sz w:val="24"/>
          <w:szCs w:val="24"/>
        </w:rPr>
        <w:t xml:space="preserve">, with the difference in baseline weight calculated </w:t>
      </w:r>
      <w:r w:rsidR="00EF1AE9" w:rsidRPr="00922513">
        <w:rPr>
          <w:rFonts w:ascii="Times New Roman" w:eastAsiaTheme="minorEastAsia" w:hAnsi="Times New Roman"/>
          <w:iCs/>
          <w:sz w:val="24"/>
          <w:szCs w:val="24"/>
        </w:rPr>
        <w:t>at each</w:t>
      </w:r>
      <w:r w:rsidRPr="00922513">
        <w:rPr>
          <w:rFonts w:ascii="Times New Roman" w:eastAsiaTheme="minorEastAsia" w:hAnsi="Times New Roman"/>
          <w:iCs/>
          <w:sz w:val="24"/>
          <w:szCs w:val="24"/>
        </w:rPr>
        <w:t xml:space="preserve"> </w:t>
      </w:r>
      <w:r w:rsidR="00EF1AE9" w:rsidRPr="00922513">
        <w:rPr>
          <w:rFonts w:ascii="Times New Roman" w:eastAsiaTheme="minorEastAsia" w:hAnsi="Times New Roman"/>
          <w:iCs/>
          <w:sz w:val="24"/>
          <w:szCs w:val="24"/>
        </w:rPr>
        <w:t>follow up assessment</w:t>
      </w:r>
      <w:r w:rsidRPr="00922513">
        <w:rPr>
          <w:rFonts w:ascii="Times New Roman" w:eastAsiaTheme="minorEastAsia" w:hAnsi="Times New Roman"/>
          <w:iCs/>
          <w:sz w:val="24"/>
          <w:szCs w:val="24"/>
        </w:rPr>
        <w:t xml:space="preserve">. This was the outcome variable in </w:t>
      </w:r>
      <w:r w:rsidR="005618A5" w:rsidRPr="00922513">
        <w:rPr>
          <w:rFonts w:ascii="Times New Roman" w:eastAsiaTheme="minorEastAsia" w:hAnsi="Times New Roman"/>
          <w:iCs/>
          <w:sz w:val="24"/>
          <w:szCs w:val="24"/>
        </w:rPr>
        <w:t>hypothesis</w:t>
      </w:r>
      <w:r w:rsidRPr="00922513">
        <w:rPr>
          <w:rFonts w:ascii="Times New Roman" w:eastAsiaTheme="minorEastAsia" w:hAnsi="Times New Roman"/>
          <w:iCs/>
          <w:sz w:val="24"/>
          <w:szCs w:val="24"/>
        </w:rPr>
        <w:t xml:space="preserve"> 3 </w:t>
      </w:r>
    </w:p>
    <w:p w14:paraId="5C9E0DB0" w14:textId="77777777" w:rsidR="00536F0B" w:rsidRPr="00922513" w:rsidRDefault="00536F0B" w:rsidP="000841EF">
      <w:pPr>
        <w:spacing w:line="480" w:lineRule="auto"/>
        <w:ind w:left="2552"/>
        <w:rPr>
          <w:rFonts w:ascii="Times New Roman" w:eastAsiaTheme="minorEastAsia" w:hAnsi="Times New Roman"/>
          <w:i/>
          <w:sz w:val="24"/>
          <w:szCs w:val="24"/>
        </w:rPr>
      </w:pPr>
    </w:p>
    <w:p w14:paraId="368008A8" w14:textId="77777777" w:rsidR="00536F0B" w:rsidRPr="00922513" w:rsidRDefault="00536F0B" w:rsidP="000841EF">
      <w:pPr>
        <w:spacing w:line="480" w:lineRule="auto"/>
        <w:rPr>
          <w:rFonts w:ascii="Times New Roman" w:eastAsiaTheme="minorEastAsia" w:hAnsi="Times New Roman"/>
          <w:i/>
          <w:sz w:val="24"/>
          <w:szCs w:val="24"/>
        </w:rPr>
      </w:pPr>
      <w:r w:rsidRPr="00922513">
        <w:rPr>
          <w:rFonts w:ascii="Times New Roman" w:eastAsiaTheme="minorEastAsia" w:hAnsi="Times New Roman"/>
          <w:i/>
          <w:sz w:val="24"/>
          <w:szCs w:val="24"/>
        </w:rPr>
        <w:t>Birth weight</w:t>
      </w:r>
    </w:p>
    <w:p w14:paraId="68D8E833" w14:textId="54AE3CAF" w:rsidR="00536F0B" w:rsidRPr="00922513" w:rsidRDefault="00536F0B" w:rsidP="000841EF">
      <w:pPr>
        <w:spacing w:line="480" w:lineRule="auto"/>
        <w:rPr>
          <w:rFonts w:ascii="Times New Roman" w:eastAsiaTheme="minorEastAsia" w:hAnsi="Times New Roman"/>
          <w:iCs/>
          <w:sz w:val="24"/>
          <w:szCs w:val="24"/>
        </w:rPr>
      </w:pPr>
      <w:r w:rsidRPr="00922513">
        <w:rPr>
          <w:rFonts w:ascii="Times New Roman" w:eastAsiaTheme="minorEastAsia" w:hAnsi="Times New Roman"/>
          <w:iCs/>
          <w:sz w:val="24"/>
          <w:szCs w:val="24"/>
        </w:rPr>
        <w:tab/>
        <w:t xml:space="preserve">Upon delivery the baby was measured and weighed and customised birthweight centiles with Gestation Related Optimal Weight (GROW) software, version 6.7.5.1 (Gestation Network, Perinatal Institute, Birmingham, UK) were calculated. This was the outcome variable in </w:t>
      </w:r>
      <w:r w:rsidR="005618A5" w:rsidRPr="00922513">
        <w:rPr>
          <w:rFonts w:ascii="Times New Roman" w:eastAsiaTheme="minorEastAsia" w:hAnsi="Times New Roman"/>
          <w:iCs/>
          <w:sz w:val="24"/>
          <w:szCs w:val="24"/>
        </w:rPr>
        <w:t>hypothesis</w:t>
      </w:r>
      <w:r w:rsidRPr="00922513">
        <w:rPr>
          <w:rFonts w:ascii="Times New Roman" w:eastAsiaTheme="minorEastAsia" w:hAnsi="Times New Roman"/>
          <w:iCs/>
          <w:sz w:val="24"/>
          <w:szCs w:val="24"/>
        </w:rPr>
        <w:t xml:space="preserve"> 3 </w:t>
      </w:r>
    </w:p>
    <w:p w14:paraId="6450DE31" w14:textId="77777777" w:rsidR="00536F0B" w:rsidRPr="00922513" w:rsidRDefault="00536F0B" w:rsidP="000841EF">
      <w:pPr>
        <w:spacing w:line="480" w:lineRule="auto"/>
        <w:ind w:left="2552"/>
        <w:rPr>
          <w:rFonts w:ascii="Times New Roman" w:eastAsiaTheme="minorEastAsia" w:hAnsi="Times New Roman"/>
          <w:sz w:val="24"/>
          <w:szCs w:val="24"/>
        </w:rPr>
      </w:pPr>
    </w:p>
    <w:p w14:paraId="0D68ECB3" w14:textId="6B8C9B04" w:rsidR="00536F0B" w:rsidRPr="00922513" w:rsidRDefault="00536F0B" w:rsidP="000841EF">
      <w:pPr>
        <w:spacing w:line="480" w:lineRule="auto"/>
        <w:rPr>
          <w:rFonts w:ascii="Times New Roman" w:eastAsiaTheme="minorEastAsia" w:hAnsi="Times New Roman"/>
          <w:i/>
          <w:iCs/>
          <w:sz w:val="24"/>
          <w:szCs w:val="24"/>
        </w:rPr>
      </w:pPr>
      <w:r w:rsidRPr="00922513">
        <w:rPr>
          <w:rFonts w:ascii="Times New Roman" w:eastAsiaTheme="minorEastAsia" w:hAnsi="Times New Roman"/>
          <w:i/>
          <w:iCs/>
          <w:sz w:val="24"/>
          <w:szCs w:val="24"/>
        </w:rPr>
        <w:t>Confounders</w:t>
      </w:r>
    </w:p>
    <w:p w14:paraId="0C23CE49" w14:textId="1AB7354A" w:rsidR="004639B0" w:rsidRPr="00922513" w:rsidRDefault="002331E5" w:rsidP="000841EF">
      <w:pPr>
        <w:spacing w:line="480" w:lineRule="auto"/>
        <w:rPr>
          <w:rFonts w:ascii="Times New Roman" w:eastAsiaTheme="minorEastAsia" w:hAnsi="Times New Roman"/>
          <w:iCs/>
          <w:sz w:val="24"/>
          <w:szCs w:val="24"/>
        </w:rPr>
      </w:pPr>
      <w:r w:rsidRPr="00922513">
        <w:rPr>
          <w:rFonts w:ascii="Times New Roman" w:eastAsiaTheme="minorEastAsia" w:hAnsi="Times New Roman"/>
          <w:iCs/>
          <w:sz w:val="24"/>
          <w:szCs w:val="24"/>
        </w:rPr>
        <w:t xml:space="preserve">Lifetime binge eating instances and lifetime features associated with binge eating were adjusted for in the analysis pertaining to </w:t>
      </w:r>
      <w:r w:rsidR="00756C11" w:rsidRPr="00922513">
        <w:rPr>
          <w:rFonts w:ascii="Times New Roman" w:eastAsiaTheme="minorEastAsia" w:hAnsi="Times New Roman"/>
          <w:iCs/>
          <w:sz w:val="24"/>
          <w:szCs w:val="24"/>
        </w:rPr>
        <w:t>hypothesis</w:t>
      </w:r>
      <w:r w:rsidRPr="00922513">
        <w:rPr>
          <w:rFonts w:ascii="Times New Roman" w:eastAsiaTheme="minorEastAsia" w:hAnsi="Times New Roman"/>
          <w:iCs/>
          <w:sz w:val="24"/>
          <w:szCs w:val="24"/>
        </w:rPr>
        <w:t xml:space="preserve"> 1. </w:t>
      </w:r>
      <w:r w:rsidR="004639B0" w:rsidRPr="00922513">
        <w:rPr>
          <w:rFonts w:ascii="Times New Roman" w:eastAsiaTheme="minorEastAsia" w:hAnsi="Times New Roman"/>
          <w:iCs/>
          <w:sz w:val="24"/>
          <w:szCs w:val="24"/>
        </w:rPr>
        <w:t xml:space="preserve">Analyses pertaining to </w:t>
      </w:r>
      <w:r w:rsidRPr="00922513">
        <w:rPr>
          <w:rFonts w:ascii="Times New Roman" w:eastAsiaTheme="minorEastAsia" w:hAnsi="Times New Roman"/>
          <w:iCs/>
          <w:sz w:val="24"/>
          <w:szCs w:val="24"/>
        </w:rPr>
        <w:t>hypotheses</w:t>
      </w:r>
      <w:r w:rsidR="004639B0" w:rsidRPr="00922513">
        <w:rPr>
          <w:rFonts w:ascii="Times New Roman" w:eastAsiaTheme="minorEastAsia" w:hAnsi="Times New Roman"/>
          <w:iCs/>
          <w:sz w:val="24"/>
          <w:szCs w:val="24"/>
        </w:rPr>
        <w:t xml:space="preserve"> 2 and 3 were adjusted for potential confounders of the associations under investigation</w:t>
      </w:r>
      <w:r w:rsidR="00087BEB" w:rsidRPr="00922513">
        <w:rPr>
          <w:rFonts w:ascii="Times New Roman" w:eastAsiaTheme="minorEastAsia" w:hAnsi="Times New Roman"/>
          <w:iCs/>
          <w:sz w:val="24"/>
          <w:szCs w:val="24"/>
        </w:rPr>
        <w:t xml:space="preserve">, with depressive symptoms additionally adjusted for in analysis for </w:t>
      </w:r>
      <w:r w:rsidR="00756C11" w:rsidRPr="00922513">
        <w:rPr>
          <w:rFonts w:ascii="Times New Roman" w:eastAsiaTheme="minorEastAsia" w:hAnsi="Times New Roman"/>
          <w:iCs/>
          <w:sz w:val="24"/>
          <w:szCs w:val="24"/>
        </w:rPr>
        <w:t>hypothesis</w:t>
      </w:r>
      <w:r w:rsidR="00087BEB" w:rsidRPr="00922513">
        <w:rPr>
          <w:rFonts w:ascii="Times New Roman" w:eastAsiaTheme="minorEastAsia" w:hAnsi="Times New Roman"/>
          <w:iCs/>
          <w:sz w:val="24"/>
          <w:szCs w:val="24"/>
        </w:rPr>
        <w:t xml:space="preserve"> 3</w:t>
      </w:r>
      <w:r w:rsidR="004639B0" w:rsidRPr="00922513">
        <w:rPr>
          <w:rFonts w:ascii="Times New Roman" w:eastAsiaTheme="minorEastAsia" w:hAnsi="Times New Roman"/>
          <w:iCs/>
          <w:sz w:val="24"/>
          <w:szCs w:val="24"/>
        </w:rPr>
        <w:t xml:space="preserve">. These were: </w:t>
      </w:r>
    </w:p>
    <w:p w14:paraId="2E4DE122" w14:textId="77777777" w:rsidR="004639B0" w:rsidRPr="00922513" w:rsidRDefault="004639B0" w:rsidP="000841EF">
      <w:pPr>
        <w:spacing w:line="480" w:lineRule="auto"/>
        <w:rPr>
          <w:rFonts w:ascii="Times New Roman" w:eastAsiaTheme="minorEastAsia" w:hAnsi="Times New Roman"/>
          <w:i/>
          <w:iCs/>
          <w:sz w:val="24"/>
          <w:szCs w:val="24"/>
        </w:rPr>
      </w:pPr>
    </w:p>
    <w:p w14:paraId="0D4D3BEA" w14:textId="6AD31AD4" w:rsidR="00536F0B" w:rsidRPr="00922513" w:rsidRDefault="00536F0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t xml:space="preserve">Baseline </w:t>
      </w:r>
      <w:r w:rsidR="004639B0" w:rsidRPr="00922513">
        <w:rPr>
          <w:rFonts w:ascii="Times New Roman" w:hAnsi="Times New Roman" w:cs="Times New Roman"/>
        </w:rPr>
        <w:t xml:space="preserve">maternal </w:t>
      </w:r>
      <w:r w:rsidRPr="00922513">
        <w:rPr>
          <w:rFonts w:ascii="Times New Roman" w:hAnsi="Times New Roman" w:cs="Times New Roman"/>
        </w:rPr>
        <w:t>weight: the participants</w:t>
      </w:r>
      <w:r w:rsidR="004639B0" w:rsidRPr="00922513">
        <w:rPr>
          <w:rFonts w:ascii="Times New Roman" w:hAnsi="Times New Roman" w:cs="Times New Roman"/>
        </w:rPr>
        <w:t>’</w:t>
      </w:r>
      <w:r w:rsidRPr="00922513">
        <w:rPr>
          <w:rFonts w:ascii="Times New Roman" w:hAnsi="Times New Roman" w:cs="Times New Roman"/>
        </w:rPr>
        <w:t xml:space="preserve"> weight in kg, measured at baseline 15</w:t>
      </w:r>
      <w:r w:rsidRPr="00922513">
        <w:rPr>
          <w:rFonts w:ascii="Times New Roman" w:hAnsi="Times New Roman" w:cs="Times New Roman"/>
          <w:vertAlign w:val="superscript"/>
        </w:rPr>
        <w:t>+0</w:t>
      </w:r>
      <w:r w:rsidR="00440CC4" w:rsidRPr="00922513">
        <w:rPr>
          <w:rFonts w:ascii="Times New Roman" w:hAnsi="Times New Roman" w:cs="Times New Roman"/>
          <w:vertAlign w:val="superscript"/>
        </w:rPr>
        <w:t xml:space="preserve"> days</w:t>
      </w:r>
      <w:r w:rsidRPr="00922513">
        <w:rPr>
          <w:rFonts w:ascii="Times New Roman" w:hAnsi="Times New Roman" w:cs="Times New Roman"/>
        </w:rPr>
        <w:t>-18</w:t>
      </w:r>
      <w:r w:rsidRPr="00922513">
        <w:rPr>
          <w:rFonts w:ascii="Times New Roman" w:hAnsi="Times New Roman" w:cs="Times New Roman"/>
          <w:vertAlign w:val="superscript"/>
        </w:rPr>
        <w:t>+6</w:t>
      </w:r>
      <w:r w:rsidR="00440CC4" w:rsidRPr="00922513">
        <w:rPr>
          <w:rFonts w:ascii="Times New Roman" w:hAnsi="Times New Roman" w:cs="Times New Roman"/>
          <w:vertAlign w:val="superscript"/>
        </w:rPr>
        <w:t xml:space="preserve"> days</w:t>
      </w:r>
      <w:r w:rsidRPr="00922513">
        <w:rPr>
          <w:rFonts w:ascii="Times New Roman" w:hAnsi="Times New Roman" w:cs="Times New Roman"/>
        </w:rPr>
        <w:t xml:space="preserve"> weeks gestation.</w:t>
      </w:r>
      <w:r w:rsidR="00F8441B" w:rsidRPr="00922513">
        <w:rPr>
          <w:rFonts w:ascii="Times New Roman" w:hAnsi="Times New Roman" w:cs="Times New Roman"/>
        </w:rPr>
        <w:t xml:space="preserve"> </w:t>
      </w:r>
    </w:p>
    <w:p w14:paraId="67002BEA" w14:textId="2A3DB340" w:rsidR="00536F0B" w:rsidRPr="00922513" w:rsidRDefault="00536F0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lastRenderedPageBreak/>
        <w:t>Deprivation:</w:t>
      </w:r>
      <w:r w:rsidR="004639B0" w:rsidRPr="00922513">
        <w:rPr>
          <w:rFonts w:ascii="Times New Roman" w:hAnsi="Times New Roman" w:cs="Times New Roman"/>
        </w:rPr>
        <w:t xml:space="preserve"> measured using the</w:t>
      </w:r>
      <w:r w:rsidRPr="00922513">
        <w:rPr>
          <w:rFonts w:ascii="Times New Roman" w:hAnsi="Times New Roman" w:cs="Times New Roman"/>
        </w:rPr>
        <w:t xml:space="preserve"> index of multiple deprivation (IMD) </w:t>
      </w:r>
      <w:r w:rsidR="004639B0" w:rsidRPr="00922513">
        <w:rPr>
          <w:rFonts w:ascii="Times New Roman" w:hAnsi="Times New Roman" w:cs="Times New Roman"/>
        </w:rPr>
        <w:t>associated with participants residential</w:t>
      </w:r>
      <w:r w:rsidRPr="00922513">
        <w:rPr>
          <w:rFonts w:ascii="Times New Roman" w:hAnsi="Times New Roman" w:cs="Times New Roman"/>
        </w:rPr>
        <w:t xml:space="preserve"> postcode and expressed as </w:t>
      </w:r>
      <w:r w:rsidR="004639B0" w:rsidRPr="00922513">
        <w:rPr>
          <w:rFonts w:ascii="Times New Roman" w:hAnsi="Times New Roman" w:cs="Times New Roman"/>
        </w:rPr>
        <w:t xml:space="preserve">fifths based on the IMD distribution in </w:t>
      </w:r>
      <w:r w:rsidRPr="00922513">
        <w:rPr>
          <w:rFonts w:ascii="Times New Roman" w:hAnsi="Times New Roman" w:cs="Times New Roman"/>
        </w:rPr>
        <w:t xml:space="preserve"> the English population </w:t>
      </w:r>
      <w:r w:rsidRPr="00922513">
        <w:rPr>
          <w:rFonts w:ascii="Times New Roman" w:hAnsi="Times New Roman" w:cs="Times New Roman"/>
        </w:rPr>
        <w:fldChar w:fldCharType="begin"/>
      </w:r>
      <w:r w:rsidR="00162524">
        <w:rPr>
          <w:rFonts w:ascii="Times New Roman" w:hAnsi="Times New Roman" w:cs="Times New Roman"/>
        </w:rPr>
        <w:instrText xml:space="preserve"> ADDIN EN.CITE &lt;EndNote&gt;&lt;Cite&gt;&lt;Author&gt;ONS&lt;/Author&gt;&lt;Year&gt;2015&lt;/Year&gt;&lt;RecNum&gt;13045&lt;/RecNum&gt;&lt;DisplayText&gt;(49)&lt;/DisplayText&gt;&lt;record&gt;&lt;rec-number&gt;13045&lt;/rec-number&gt;&lt;foreign-keys&gt;&lt;key app="EN" db-id="9f9z0e0x49ezepeax9r5fzf69spa9xte0d22" timestamp="1675289032"&gt;13045&lt;/key&gt;&lt;/foreign-keys&gt;&lt;ref-type name="Web Page"&gt;12&lt;/ref-type&gt;&lt;contributors&gt;&lt;authors&gt;&lt;author&gt;ONS&lt;/author&gt;&lt;/authors&gt;&lt;/contributors&gt;&lt;titles&gt;&lt;title&gt;English indices of deprivation 2015.&lt;/title&gt;&lt;/titles&gt;&lt;number&gt;20/08/2022&lt;/number&gt;&lt;dates&gt;&lt;year&gt;2015&lt;/year&gt;&lt;/dates&gt;&lt;urls&gt;&lt;related-urls&gt;&lt;url&gt;https://www.gov.uk/government/statistics/english-indices-of-deprivation-2015&lt;/url&gt;&lt;/related-urls&gt;&lt;/urls&gt;&lt;/record&gt;&lt;/Cite&gt;&lt;/EndNote&gt;</w:instrText>
      </w:r>
      <w:r w:rsidRPr="00922513">
        <w:rPr>
          <w:rFonts w:ascii="Times New Roman" w:hAnsi="Times New Roman" w:cs="Times New Roman"/>
        </w:rPr>
        <w:fldChar w:fldCharType="separate"/>
      </w:r>
      <w:r w:rsidR="00162524">
        <w:rPr>
          <w:rFonts w:ascii="Times New Roman" w:hAnsi="Times New Roman" w:cs="Times New Roman"/>
          <w:noProof/>
        </w:rPr>
        <w:t>(49)</w:t>
      </w:r>
      <w:r w:rsidRPr="00922513">
        <w:rPr>
          <w:rFonts w:ascii="Times New Roman" w:hAnsi="Times New Roman" w:cs="Times New Roman"/>
        </w:rPr>
        <w:fldChar w:fldCharType="end"/>
      </w:r>
      <w:r w:rsidR="004639B0" w:rsidRPr="00922513">
        <w:rPr>
          <w:rFonts w:ascii="Times New Roman" w:hAnsi="Times New Roman" w:cs="Times New Roman"/>
        </w:rPr>
        <w:t>. A</w:t>
      </w:r>
      <w:r w:rsidRPr="00922513">
        <w:rPr>
          <w:rFonts w:ascii="Times New Roman" w:hAnsi="Times New Roman" w:cs="Times New Roman"/>
        </w:rPr>
        <w:t xml:space="preserve">djusted values were used for Scottish addresses </w:t>
      </w:r>
      <w:r w:rsidRPr="00922513">
        <w:rPr>
          <w:rFonts w:ascii="Times New Roman" w:hAnsi="Times New Roman" w:cs="Times New Roman"/>
        </w:rPr>
        <w:fldChar w:fldCharType="begin"/>
      </w:r>
      <w:r w:rsidR="00162524">
        <w:rPr>
          <w:rFonts w:ascii="Times New Roman" w:hAnsi="Times New Roman" w:cs="Times New Roman"/>
        </w:rPr>
        <w:instrText xml:space="preserve"> ADDIN EN.CITE &lt;EndNote&gt;&lt;Cite&gt;&lt;Author&gt;SIMD&lt;/Author&gt;&lt;Year&gt;2009&lt;/Year&gt;&lt;RecNum&gt;13046&lt;/RecNum&gt;&lt;DisplayText&gt;(50)&lt;/DisplayText&gt;&lt;record&gt;&lt;rec-number&gt;13046&lt;/rec-number&gt;&lt;foreign-keys&gt;&lt;key app="EN" db-id="9f9z0e0x49ezepeax9r5fzf69spa9xte0d22" timestamp="1675289210"&gt;13046&lt;/key&gt;&lt;/foreign-keys&gt;&lt;ref-type name="Web Page"&gt;12&lt;/ref-type&gt;&lt;contributors&gt;&lt;authors&gt;&lt;author&gt;SIMD&lt;/author&gt;&lt;/authors&gt;&lt;/contributors&gt;&lt;titles&gt;&lt;title&gt;Scottish Index of Multiple Deprivation: 2009 General Report&lt;/title&gt;&lt;/titles&gt;&lt;number&gt;20/8/2022&lt;/number&gt;&lt;dates&gt;&lt;year&gt;2009&lt;/year&gt;&lt;/dates&gt;&lt;urls&gt;&lt;related-urls&gt;&lt;url&gt;https://www.gov.scot/publications/scottish-index-multiple-deprivation-2009-general-report/&lt;/url&gt;&lt;/related-urls&gt;&lt;/urls&gt;&lt;/record&gt;&lt;/Cite&gt;&lt;/EndNote&gt;</w:instrText>
      </w:r>
      <w:r w:rsidRPr="00922513">
        <w:rPr>
          <w:rFonts w:ascii="Times New Roman" w:hAnsi="Times New Roman" w:cs="Times New Roman"/>
        </w:rPr>
        <w:fldChar w:fldCharType="separate"/>
      </w:r>
      <w:r w:rsidR="00162524">
        <w:rPr>
          <w:rFonts w:ascii="Times New Roman" w:hAnsi="Times New Roman" w:cs="Times New Roman"/>
          <w:noProof/>
        </w:rPr>
        <w:t>(50)</w:t>
      </w:r>
      <w:r w:rsidRPr="00922513">
        <w:rPr>
          <w:rFonts w:ascii="Times New Roman" w:hAnsi="Times New Roman" w:cs="Times New Roman"/>
        </w:rPr>
        <w:fldChar w:fldCharType="end"/>
      </w:r>
      <w:r w:rsidRPr="00922513">
        <w:rPr>
          <w:rFonts w:ascii="Times New Roman" w:hAnsi="Times New Roman" w:cs="Times New Roman"/>
        </w:rPr>
        <w:t>.</w:t>
      </w:r>
      <w:r w:rsidRPr="00922513" w:rsidDel="005B3807">
        <w:rPr>
          <w:rFonts w:ascii="Times New Roman" w:hAnsi="Times New Roman" w:cs="Times New Roman"/>
        </w:rPr>
        <w:t xml:space="preserve"> </w:t>
      </w:r>
    </w:p>
    <w:p w14:paraId="0CA19AC9" w14:textId="4B7FF74F" w:rsidR="00536F0B" w:rsidRPr="00922513" w:rsidRDefault="00536F0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t>Ethnicity: participants reported their main ethnicity, which was categorised as Asian, Black, White, or Other in line with Office for National Statistics categorisations.</w:t>
      </w:r>
    </w:p>
    <w:p w14:paraId="073F6015" w14:textId="1356A840" w:rsidR="00F8441B" w:rsidRPr="00922513" w:rsidRDefault="00F8441B" w:rsidP="000841EF">
      <w:pPr>
        <w:spacing w:line="480" w:lineRule="auto"/>
        <w:rPr>
          <w:rFonts w:ascii="Times New Roman" w:hAnsi="Times New Roman"/>
        </w:rPr>
      </w:pPr>
      <w:r w:rsidRPr="00922513">
        <w:rPr>
          <w:rFonts w:ascii="Times New Roman" w:hAnsi="Times New Roman"/>
          <w:sz w:val="24"/>
          <w:szCs w:val="24"/>
        </w:rPr>
        <w:t xml:space="preserve">Analyses pertaining to </w:t>
      </w:r>
      <w:r w:rsidR="00756C11" w:rsidRPr="00922513">
        <w:rPr>
          <w:rFonts w:ascii="Times New Roman" w:hAnsi="Times New Roman"/>
          <w:sz w:val="24"/>
          <w:szCs w:val="24"/>
        </w:rPr>
        <w:t>hypothesis</w:t>
      </w:r>
      <w:r w:rsidRPr="00922513">
        <w:rPr>
          <w:rFonts w:ascii="Times New Roman" w:hAnsi="Times New Roman"/>
          <w:sz w:val="24"/>
          <w:szCs w:val="24"/>
        </w:rPr>
        <w:t xml:space="preserve"> </w:t>
      </w:r>
      <w:r w:rsidR="00DD524B" w:rsidRPr="00922513">
        <w:rPr>
          <w:rFonts w:ascii="Times New Roman" w:hAnsi="Times New Roman"/>
          <w:sz w:val="24"/>
          <w:szCs w:val="24"/>
        </w:rPr>
        <w:t xml:space="preserve">1 and </w:t>
      </w:r>
      <w:r w:rsidRPr="00922513">
        <w:rPr>
          <w:rFonts w:ascii="Times New Roman" w:hAnsi="Times New Roman"/>
          <w:sz w:val="24"/>
          <w:szCs w:val="24"/>
        </w:rPr>
        <w:t xml:space="preserve">2, were also adjusted for: </w:t>
      </w:r>
    </w:p>
    <w:p w14:paraId="2EBBBE47" w14:textId="04BDD858" w:rsidR="00536F0B" w:rsidRPr="00922513" w:rsidRDefault="00536F0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t xml:space="preserve">Lifetime </w:t>
      </w:r>
      <w:r w:rsidR="000069CC" w:rsidRPr="00922513">
        <w:rPr>
          <w:rFonts w:ascii="Times New Roman" w:hAnsi="Times New Roman" w:cs="Times New Roman"/>
        </w:rPr>
        <w:t>features associated with binge eating</w:t>
      </w:r>
      <w:r w:rsidRPr="00922513">
        <w:rPr>
          <w:rFonts w:ascii="Times New Roman" w:hAnsi="Times New Roman" w:cs="Times New Roman"/>
        </w:rPr>
        <w:t>: this was calculated from the EDDS sub-scale on binge eating endorsement, when worded in respect to the participants lifetime history of eating behaviours.</w:t>
      </w:r>
    </w:p>
    <w:p w14:paraId="737F788A" w14:textId="6C6F5890" w:rsidR="00536F0B" w:rsidRPr="00922513" w:rsidRDefault="00536F0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t xml:space="preserve">Lifetime binge </w:t>
      </w:r>
      <w:r w:rsidR="000069CC" w:rsidRPr="00922513">
        <w:rPr>
          <w:rFonts w:ascii="Times New Roman" w:hAnsi="Times New Roman" w:cs="Times New Roman"/>
        </w:rPr>
        <w:t>eating instances</w:t>
      </w:r>
      <w:r w:rsidRPr="00922513">
        <w:rPr>
          <w:rFonts w:ascii="Times New Roman" w:hAnsi="Times New Roman" w:cs="Times New Roman"/>
        </w:rPr>
        <w:t>: this was calculated from the EDDS sub-scale on binge eating loss of control, when worded in respect to the participants lifetime history of eating behaviours.</w:t>
      </w:r>
    </w:p>
    <w:p w14:paraId="31269F7E" w14:textId="2AA269B8" w:rsidR="00087BEB" w:rsidRPr="00922513" w:rsidRDefault="00087BEB" w:rsidP="000841EF">
      <w:pPr>
        <w:pStyle w:val="ListParagraph"/>
        <w:numPr>
          <w:ilvl w:val="0"/>
          <w:numId w:val="15"/>
        </w:numPr>
        <w:spacing w:line="480" w:lineRule="auto"/>
        <w:ind w:left="0" w:hanging="142"/>
        <w:rPr>
          <w:rFonts w:ascii="Times New Roman" w:hAnsi="Times New Roman" w:cs="Times New Roman"/>
        </w:rPr>
      </w:pPr>
      <w:r w:rsidRPr="00922513">
        <w:rPr>
          <w:rFonts w:ascii="Times New Roman" w:hAnsi="Times New Roman" w:cs="Times New Roman"/>
        </w:rPr>
        <w:t xml:space="preserve">Depressive symptoms: </w:t>
      </w:r>
      <w:r w:rsidR="00A608AE" w:rsidRPr="00922513">
        <w:rPr>
          <w:rFonts w:ascii="Times New Roman" w:hAnsi="Times New Roman" w:cs="Times New Roman"/>
        </w:rPr>
        <w:t>calculated</w:t>
      </w:r>
      <w:r w:rsidRPr="00922513">
        <w:rPr>
          <w:rFonts w:ascii="Times New Roman" w:hAnsi="Times New Roman" w:cs="Times New Roman"/>
        </w:rPr>
        <w:t xml:space="preserve"> from the EPDS</w:t>
      </w:r>
      <w:r w:rsidR="00A608AE" w:rsidRPr="00922513">
        <w:rPr>
          <w:rFonts w:ascii="Times New Roman" w:hAnsi="Times New Roman" w:cs="Times New Roman"/>
        </w:rPr>
        <w:t xml:space="preserve"> as a linear outcome.</w:t>
      </w:r>
    </w:p>
    <w:p w14:paraId="7C4042A9" w14:textId="2C6475E4" w:rsidR="00536F0B" w:rsidRPr="00922513" w:rsidRDefault="00536F0B" w:rsidP="000841EF">
      <w:pPr>
        <w:spacing w:line="480" w:lineRule="auto"/>
        <w:rPr>
          <w:rFonts w:ascii="Times New Roman" w:hAnsi="Times New Roman"/>
          <w:i/>
          <w:sz w:val="24"/>
          <w:szCs w:val="24"/>
        </w:rPr>
      </w:pPr>
      <w:r w:rsidRPr="00922513">
        <w:rPr>
          <w:rFonts w:ascii="Times New Roman" w:hAnsi="Times New Roman"/>
          <w:i/>
          <w:sz w:val="24"/>
          <w:szCs w:val="24"/>
        </w:rPr>
        <w:t>Covariates</w:t>
      </w:r>
    </w:p>
    <w:p w14:paraId="484A4967" w14:textId="0C8393FD" w:rsidR="00536F0B" w:rsidRPr="00922513" w:rsidRDefault="00536F0B" w:rsidP="000841EF">
      <w:pPr>
        <w:pStyle w:val="ListParagraph"/>
        <w:numPr>
          <w:ilvl w:val="0"/>
          <w:numId w:val="17"/>
        </w:numPr>
        <w:spacing w:line="480" w:lineRule="auto"/>
        <w:ind w:left="0"/>
        <w:rPr>
          <w:rFonts w:ascii="Times New Roman" w:hAnsi="Times New Roman" w:cs="Times New Roman"/>
          <w:iCs/>
        </w:rPr>
      </w:pPr>
      <w:r w:rsidRPr="00922513">
        <w:rPr>
          <w:rFonts w:ascii="Times New Roman" w:hAnsi="Times New Roman" w:cs="Times New Roman"/>
          <w:iCs/>
        </w:rPr>
        <w:t>Randomisation to the intervention: intervention versus control group</w:t>
      </w:r>
      <w:r w:rsidR="008302A9" w:rsidRPr="00922513">
        <w:rPr>
          <w:rFonts w:ascii="Times New Roman" w:hAnsi="Times New Roman" w:cs="Times New Roman"/>
          <w:iCs/>
        </w:rPr>
        <w:t xml:space="preserve"> (</w:t>
      </w:r>
      <w:r w:rsidR="00756C11" w:rsidRPr="00922513">
        <w:rPr>
          <w:rFonts w:ascii="Times New Roman" w:hAnsi="Times New Roman" w:cs="Times New Roman"/>
          <w:iCs/>
        </w:rPr>
        <w:t>hypothesis</w:t>
      </w:r>
      <w:r w:rsidR="008302A9" w:rsidRPr="00922513">
        <w:rPr>
          <w:rFonts w:ascii="Times New Roman" w:hAnsi="Times New Roman" w:cs="Times New Roman"/>
          <w:iCs/>
        </w:rPr>
        <w:t xml:space="preserve"> 2)</w:t>
      </w:r>
      <w:r w:rsidRPr="00922513">
        <w:rPr>
          <w:rFonts w:ascii="Times New Roman" w:hAnsi="Times New Roman" w:cs="Times New Roman"/>
          <w:iCs/>
        </w:rPr>
        <w:t>.</w:t>
      </w:r>
    </w:p>
    <w:p w14:paraId="4B939DA3" w14:textId="77777777" w:rsidR="00EA57E5" w:rsidRPr="00922513" w:rsidRDefault="00EA57E5" w:rsidP="000841EF">
      <w:pPr>
        <w:spacing w:line="480" w:lineRule="auto"/>
        <w:rPr>
          <w:rFonts w:ascii="Times New Roman" w:hAnsi="Times New Roman"/>
          <w:b/>
          <w:bCs/>
          <w:sz w:val="24"/>
          <w:szCs w:val="24"/>
        </w:rPr>
      </w:pPr>
    </w:p>
    <w:p w14:paraId="22F02620" w14:textId="09367798" w:rsidR="00536F0B" w:rsidRPr="00922513" w:rsidRDefault="00536F0B" w:rsidP="000841EF">
      <w:pPr>
        <w:spacing w:line="480" w:lineRule="auto"/>
        <w:rPr>
          <w:rFonts w:ascii="Times New Roman" w:hAnsi="Times New Roman"/>
          <w:b/>
          <w:bCs/>
          <w:sz w:val="24"/>
          <w:szCs w:val="24"/>
        </w:rPr>
      </w:pPr>
      <w:r w:rsidRPr="00922513">
        <w:rPr>
          <w:rFonts w:ascii="Times New Roman" w:hAnsi="Times New Roman"/>
          <w:b/>
          <w:bCs/>
          <w:sz w:val="24"/>
          <w:szCs w:val="24"/>
        </w:rPr>
        <w:t>Statistical Analysis</w:t>
      </w:r>
    </w:p>
    <w:p w14:paraId="71F36B25" w14:textId="585E0E46"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 xml:space="preserve">Of the binge eating data a proportion of </w:t>
      </w:r>
      <w:r w:rsidR="00943B2E" w:rsidRPr="00922513">
        <w:rPr>
          <w:rFonts w:ascii="Times New Roman" w:hAnsi="Times New Roman"/>
          <w:sz w:val="24"/>
          <w:szCs w:val="24"/>
        </w:rPr>
        <w:t>39%</w:t>
      </w:r>
      <w:r w:rsidRPr="00922513">
        <w:rPr>
          <w:rFonts w:ascii="Times New Roman" w:hAnsi="Times New Roman"/>
          <w:sz w:val="24"/>
          <w:szCs w:val="24"/>
        </w:rPr>
        <w:t xml:space="preserve"> was missing across all timepoints</w:t>
      </w:r>
      <w:r w:rsidR="001F2CFF" w:rsidRPr="00922513">
        <w:rPr>
          <w:rFonts w:ascii="Times New Roman" w:hAnsi="Times New Roman"/>
          <w:sz w:val="24"/>
          <w:szCs w:val="24"/>
        </w:rPr>
        <w:t>. T</w:t>
      </w:r>
      <w:r w:rsidRPr="00922513">
        <w:rPr>
          <w:rFonts w:ascii="Times New Roman" w:hAnsi="Times New Roman"/>
          <w:sz w:val="24"/>
          <w:szCs w:val="24"/>
        </w:rPr>
        <w:t>o handle missing data for outcome variables multi-level models</w:t>
      </w:r>
      <w:r w:rsidR="00CB1505" w:rsidRPr="00922513">
        <w:rPr>
          <w:rFonts w:ascii="Times New Roman" w:hAnsi="Times New Roman"/>
          <w:sz w:val="24"/>
          <w:szCs w:val="24"/>
        </w:rPr>
        <w:t xml:space="preserve"> </w:t>
      </w:r>
      <w:r w:rsidRPr="00922513">
        <w:rPr>
          <w:rFonts w:ascii="Times New Roman" w:hAnsi="Times New Roman"/>
          <w:sz w:val="24"/>
          <w:szCs w:val="24"/>
        </w:rPr>
        <w:t xml:space="preserve">were used applying maximum-likelihood methods given that outcome data </w:t>
      </w:r>
      <w:r w:rsidR="00052505" w:rsidRPr="00922513">
        <w:rPr>
          <w:rFonts w:ascii="Times New Roman" w:hAnsi="Times New Roman"/>
          <w:sz w:val="24"/>
          <w:szCs w:val="24"/>
        </w:rPr>
        <w:t>are</w:t>
      </w:r>
      <w:r w:rsidRPr="00922513">
        <w:rPr>
          <w:rFonts w:ascii="Times New Roman" w:hAnsi="Times New Roman"/>
          <w:sz w:val="24"/>
          <w:szCs w:val="24"/>
        </w:rPr>
        <w:t xml:space="preserve"> assumed to be missing at random</w:t>
      </w:r>
      <w:r w:rsidR="00750819" w:rsidRPr="00922513">
        <w:rPr>
          <w:rFonts w:ascii="Times New Roman" w:hAnsi="Times New Roman"/>
          <w:sz w:val="24"/>
          <w:szCs w:val="24"/>
        </w:rPr>
        <w:t xml:space="preserve"> yielding robust results</w:t>
      </w:r>
      <w:r w:rsidRPr="00922513">
        <w:rPr>
          <w:rFonts w:ascii="Times New Roman" w:hAnsi="Times New Roman"/>
          <w:sz w:val="24"/>
          <w:szCs w:val="24"/>
        </w:rPr>
        <w:t xml:space="preserve">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Fitzmaurice&lt;/Author&gt;&lt;Year&gt;2008&lt;/Year&gt;&lt;RecNum&gt;13018&lt;/RecNum&gt;&lt;DisplayText&gt;(51-53)&lt;/DisplayText&gt;&lt;record&gt;&lt;rec-number&gt;13018&lt;/rec-number&gt;&lt;foreign-keys&gt;&lt;key app="EN" db-id="9f9z0e0x49ezepeax9r5fzf69spa9xte0d22" timestamp="1672954338"&gt;13018&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Cite&gt;&lt;Author&gt;Snijders&lt;/Author&gt;&lt;Year&gt;2011&lt;/Year&gt;&lt;RecNum&gt;13019&lt;/RecNum&gt;&lt;record&gt;&lt;rec-number&gt;13019&lt;/rec-number&gt;&lt;foreign-keys&gt;&lt;key app="EN" db-id="9f9z0e0x49ezepeax9r5fzf69spa9xte0d22" timestamp="1672954380"&gt;13019&lt;/key&gt;&lt;/foreign-keys&gt;&lt;ref-type name="Book"&gt;6&lt;/ref-type&gt;&lt;contributors&gt;&lt;authors&gt;&lt;author&gt;Snijders, Tom AB&lt;/author&gt;&lt;author&gt;Bosker, Roel J&lt;/author&gt;&lt;/authors&gt;&lt;/contributors&gt;&lt;titles&gt;&lt;title&gt;Multilevel analysis: An introduction to basic and advanced multilevel modeling&lt;/title&gt;&lt;/titles&gt;&lt;dates&gt;&lt;year&gt;2011&lt;/year&gt;&lt;/dates&gt;&lt;publisher&gt;sage&lt;/publisher&gt;&lt;isbn&gt;144625433X&lt;/isbn&gt;&lt;urls&gt;&lt;/urls&gt;&lt;/record&gt;&lt;/Cite&gt;&lt;Cite&gt;&lt;Author&gt;Enders&lt;/Author&gt;&lt;Year&gt;2010&lt;/Year&gt;&lt;RecNum&gt;13074&lt;/RecNum&gt;&lt;record&gt;&lt;rec-number&gt;13074&lt;/rec-number&gt;&lt;foreign-keys&gt;&lt;key app="EN" db-id="9f9z0e0x49ezepeax9r5fzf69spa9xte0d22" timestamp="1691418581"&gt;13074&lt;/key&gt;&lt;/foreign-keys&gt;&lt;ref-type name="Journal Article"&gt;17&lt;/ref-type&gt;&lt;contributors&gt;&lt;authors&gt;&lt;author&gt;Enders, CK&lt;/author&gt;&lt;/authors&gt;&lt;/contributors&gt;&lt;titles&gt;&lt;title&gt;Applied missing data analysis: Guilford press&lt;/title&gt;&lt;secondary-title&gt;New York&lt;/secondary-title&gt;&lt;/titles&gt;&lt;periodical&gt;&lt;full-title&gt;New York&lt;/full-title&gt;&lt;/periodical&gt;&lt;dates&gt;&lt;year&gt;2010&lt;/year&gt;&lt;/dates&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51-53)</w:t>
      </w:r>
      <w:r w:rsidRPr="00922513">
        <w:rPr>
          <w:rFonts w:ascii="Times New Roman" w:hAnsi="Times New Roman"/>
          <w:sz w:val="24"/>
          <w:szCs w:val="24"/>
        </w:rPr>
        <w:fldChar w:fldCharType="end"/>
      </w:r>
      <w:r w:rsidRPr="00922513">
        <w:rPr>
          <w:rFonts w:ascii="Times New Roman" w:hAnsi="Times New Roman"/>
          <w:sz w:val="24"/>
          <w:szCs w:val="24"/>
        </w:rPr>
        <w:t>.</w:t>
      </w:r>
      <w:r w:rsidR="00212650" w:rsidRPr="00922513">
        <w:rPr>
          <w:rFonts w:ascii="Times New Roman" w:hAnsi="Times New Roman"/>
          <w:sz w:val="24"/>
          <w:szCs w:val="24"/>
        </w:rPr>
        <w:t xml:space="preserve"> Descriptives of sample demographics and the prevalence of binge eating behaviours across time points, were analysed presenting means (standard deviations), medians (inter-quartile range) and counts (percentages).</w:t>
      </w:r>
    </w:p>
    <w:p w14:paraId="22625C42" w14:textId="77777777" w:rsidR="00536F0B" w:rsidRPr="00922513" w:rsidRDefault="00536F0B" w:rsidP="000841EF">
      <w:pPr>
        <w:spacing w:line="480" w:lineRule="auto"/>
        <w:rPr>
          <w:rFonts w:ascii="Times New Roman" w:hAnsi="Times New Roman"/>
          <w:sz w:val="24"/>
          <w:szCs w:val="24"/>
        </w:rPr>
      </w:pPr>
    </w:p>
    <w:p w14:paraId="47452BD6" w14:textId="2583EB5D" w:rsidR="009E04C0"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lastRenderedPageBreak/>
        <w:tab/>
      </w:r>
      <w:r w:rsidR="005618A5" w:rsidRPr="00922513">
        <w:rPr>
          <w:rFonts w:ascii="Times New Roman" w:hAnsi="Times New Roman"/>
          <w:sz w:val="24"/>
          <w:szCs w:val="24"/>
        </w:rPr>
        <w:t>Hypothesis</w:t>
      </w:r>
      <w:r w:rsidR="00345789" w:rsidRPr="00922513">
        <w:rPr>
          <w:rFonts w:ascii="Times New Roman" w:hAnsi="Times New Roman"/>
          <w:sz w:val="24"/>
          <w:szCs w:val="24"/>
        </w:rPr>
        <w:t xml:space="preserve"> </w:t>
      </w:r>
      <w:r w:rsidRPr="00922513">
        <w:rPr>
          <w:rFonts w:ascii="Times New Roman" w:hAnsi="Times New Roman"/>
          <w:sz w:val="24"/>
          <w:szCs w:val="24"/>
        </w:rPr>
        <w:t xml:space="preserve">1: </w:t>
      </w:r>
      <w:r w:rsidR="009E04C0" w:rsidRPr="00922513">
        <w:rPr>
          <w:rFonts w:ascii="Times New Roman" w:hAnsi="Times New Roman"/>
          <w:sz w:val="24"/>
          <w:szCs w:val="24"/>
        </w:rPr>
        <w:t xml:space="preserve">To investigate </w:t>
      </w:r>
      <w:r w:rsidR="00F262F2" w:rsidRPr="00922513">
        <w:rPr>
          <w:rFonts w:ascii="Times New Roman" w:hAnsi="Times New Roman"/>
          <w:sz w:val="24"/>
          <w:szCs w:val="24"/>
        </w:rPr>
        <w:t>the effect of the intervention on</w:t>
      </w:r>
      <w:r w:rsidR="00DC64D8" w:rsidRPr="00922513">
        <w:rPr>
          <w:rFonts w:ascii="Times New Roman" w:hAnsi="Times New Roman"/>
          <w:sz w:val="24"/>
          <w:szCs w:val="24"/>
        </w:rPr>
        <w:t xml:space="preserve"> number of associated</w:t>
      </w:r>
      <w:r w:rsidR="00F262F2" w:rsidRPr="00922513">
        <w:rPr>
          <w:rFonts w:ascii="Times New Roman" w:hAnsi="Times New Roman"/>
          <w:sz w:val="24"/>
          <w:szCs w:val="24"/>
        </w:rPr>
        <w:t xml:space="preserve"> </w:t>
      </w:r>
      <w:proofErr w:type="gramStart"/>
      <w:r w:rsidR="00A74F6E" w:rsidRPr="00922513">
        <w:rPr>
          <w:rFonts w:ascii="Times New Roman" w:hAnsi="Times New Roman"/>
          <w:sz w:val="24"/>
          <w:szCs w:val="24"/>
        </w:rPr>
        <w:t>binge</w:t>
      </w:r>
      <w:proofErr w:type="gramEnd"/>
      <w:r w:rsidR="00A74F6E" w:rsidRPr="00922513">
        <w:rPr>
          <w:rFonts w:ascii="Times New Roman" w:hAnsi="Times New Roman"/>
          <w:sz w:val="24"/>
          <w:szCs w:val="24"/>
        </w:rPr>
        <w:t xml:space="preserve"> eating b</w:t>
      </w:r>
      <w:r w:rsidR="00DC64D8" w:rsidRPr="00922513">
        <w:rPr>
          <w:rFonts w:ascii="Times New Roman" w:hAnsi="Times New Roman"/>
          <w:sz w:val="24"/>
          <w:szCs w:val="24"/>
        </w:rPr>
        <w:t>ehaviours</w:t>
      </w:r>
      <w:r w:rsidR="00771B2C" w:rsidRPr="00922513">
        <w:rPr>
          <w:rFonts w:ascii="Times New Roman" w:hAnsi="Times New Roman"/>
          <w:sz w:val="24"/>
          <w:szCs w:val="24"/>
        </w:rPr>
        <w:t xml:space="preserve"> and cognitions,</w:t>
      </w:r>
      <w:r w:rsidR="00DC64D8" w:rsidRPr="00922513">
        <w:rPr>
          <w:rFonts w:ascii="Times New Roman" w:hAnsi="Times New Roman"/>
          <w:sz w:val="24"/>
          <w:szCs w:val="24"/>
        </w:rPr>
        <w:t xml:space="preserve"> and number of </w:t>
      </w:r>
      <w:proofErr w:type="gramStart"/>
      <w:r w:rsidR="00DC64D8" w:rsidRPr="00922513">
        <w:rPr>
          <w:rFonts w:ascii="Times New Roman" w:hAnsi="Times New Roman"/>
          <w:sz w:val="24"/>
          <w:szCs w:val="24"/>
        </w:rPr>
        <w:t>binge</w:t>
      </w:r>
      <w:proofErr w:type="gramEnd"/>
      <w:r w:rsidR="00DC64D8" w:rsidRPr="00922513">
        <w:rPr>
          <w:rFonts w:ascii="Times New Roman" w:hAnsi="Times New Roman"/>
          <w:sz w:val="24"/>
          <w:szCs w:val="24"/>
        </w:rPr>
        <w:t xml:space="preserve"> eating episodes</w:t>
      </w:r>
      <w:r w:rsidR="005F0A39" w:rsidRPr="00922513">
        <w:rPr>
          <w:rFonts w:ascii="Times New Roman" w:hAnsi="Times New Roman"/>
          <w:sz w:val="24"/>
          <w:szCs w:val="24"/>
        </w:rPr>
        <w:t xml:space="preserve">, multilevel Poisson regression models, with random intercept for </w:t>
      </w:r>
      <w:r w:rsidR="00B27345" w:rsidRPr="00922513">
        <w:rPr>
          <w:rFonts w:ascii="Times New Roman" w:hAnsi="Times New Roman"/>
          <w:sz w:val="24"/>
          <w:szCs w:val="24"/>
        </w:rPr>
        <w:t>participant and a</w:t>
      </w:r>
      <w:r w:rsidR="00CB1505" w:rsidRPr="00922513">
        <w:rPr>
          <w:rFonts w:ascii="Times New Roman" w:hAnsi="Times New Roman"/>
          <w:sz w:val="24"/>
          <w:szCs w:val="24"/>
        </w:rPr>
        <w:t xml:space="preserve"> time variable indicating follow up assessment as a fixed effect. Adjustments were made for lifetime number of binge eating episodes measured at baseline and lifetime number of associated features of binge eating endorsed measured at baseline.</w:t>
      </w:r>
    </w:p>
    <w:p w14:paraId="23F82E00" w14:textId="77777777" w:rsidR="00BB4690" w:rsidRPr="00922513" w:rsidRDefault="00BB4690" w:rsidP="000841EF">
      <w:pPr>
        <w:spacing w:line="480" w:lineRule="auto"/>
        <w:rPr>
          <w:rFonts w:ascii="Times New Roman" w:hAnsi="Times New Roman"/>
          <w:sz w:val="24"/>
          <w:szCs w:val="24"/>
        </w:rPr>
      </w:pPr>
    </w:p>
    <w:p w14:paraId="1D27A704" w14:textId="28181C49" w:rsidR="00CB1505" w:rsidRPr="00922513" w:rsidRDefault="005618A5" w:rsidP="00BB4690">
      <w:pPr>
        <w:spacing w:line="480" w:lineRule="auto"/>
        <w:ind w:firstLine="720"/>
        <w:rPr>
          <w:rFonts w:ascii="Times New Roman" w:hAnsi="Times New Roman"/>
          <w:sz w:val="24"/>
          <w:szCs w:val="24"/>
        </w:rPr>
      </w:pPr>
      <w:r w:rsidRPr="00922513">
        <w:rPr>
          <w:rFonts w:ascii="Times New Roman" w:hAnsi="Times New Roman"/>
          <w:sz w:val="24"/>
          <w:szCs w:val="24"/>
        </w:rPr>
        <w:t>Hypothesis</w:t>
      </w:r>
      <w:r w:rsidR="00CB1505" w:rsidRPr="00922513">
        <w:rPr>
          <w:rFonts w:ascii="Times New Roman" w:hAnsi="Times New Roman"/>
          <w:sz w:val="24"/>
          <w:szCs w:val="24"/>
        </w:rPr>
        <w:t xml:space="preserve"> 2: To investigate the effect of depressive symptoms on </w:t>
      </w:r>
      <w:r w:rsidR="00BB4690" w:rsidRPr="00922513">
        <w:rPr>
          <w:rFonts w:ascii="Times New Roman" w:hAnsi="Times New Roman"/>
          <w:sz w:val="24"/>
          <w:szCs w:val="24"/>
        </w:rPr>
        <w:t xml:space="preserve">number of associated </w:t>
      </w:r>
      <w:proofErr w:type="gramStart"/>
      <w:r w:rsidR="00BB4690" w:rsidRPr="00922513">
        <w:rPr>
          <w:rFonts w:ascii="Times New Roman" w:hAnsi="Times New Roman"/>
          <w:sz w:val="24"/>
          <w:szCs w:val="24"/>
        </w:rPr>
        <w:t>binge</w:t>
      </w:r>
      <w:proofErr w:type="gramEnd"/>
      <w:r w:rsidR="00BB4690" w:rsidRPr="00922513">
        <w:rPr>
          <w:rFonts w:ascii="Times New Roman" w:hAnsi="Times New Roman"/>
          <w:sz w:val="24"/>
          <w:szCs w:val="24"/>
        </w:rPr>
        <w:t xml:space="preserve"> eating behaviours</w:t>
      </w:r>
      <w:r w:rsidR="00771B2C" w:rsidRPr="00922513">
        <w:rPr>
          <w:rFonts w:ascii="Times New Roman" w:hAnsi="Times New Roman"/>
          <w:sz w:val="24"/>
          <w:szCs w:val="24"/>
        </w:rPr>
        <w:t xml:space="preserve"> and </w:t>
      </w:r>
      <w:proofErr w:type="spellStart"/>
      <w:r w:rsidR="00771B2C" w:rsidRPr="00922513">
        <w:rPr>
          <w:rFonts w:ascii="Times New Roman" w:hAnsi="Times New Roman"/>
          <w:sz w:val="24"/>
          <w:szCs w:val="24"/>
        </w:rPr>
        <w:t>congitions</w:t>
      </w:r>
      <w:proofErr w:type="spellEnd"/>
      <w:r w:rsidR="00771B2C" w:rsidRPr="00922513">
        <w:rPr>
          <w:rFonts w:ascii="Times New Roman" w:hAnsi="Times New Roman"/>
          <w:sz w:val="24"/>
          <w:szCs w:val="24"/>
        </w:rPr>
        <w:t>,</w:t>
      </w:r>
      <w:r w:rsidR="00BB4690" w:rsidRPr="00922513">
        <w:rPr>
          <w:rFonts w:ascii="Times New Roman" w:hAnsi="Times New Roman"/>
          <w:sz w:val="24"/>
          <w:szCs w:val="24"/>
        </w:rPr>
        <w:t xml:space="preserve"> and number of </w:t>
      </w:r>
      <w:proofErr w:type="gramStart"/>
      <w:r w:rsidR="00BB4690" w:rsidRPr="00922513">
        <w:rPr>
          <w:rFonts w:ascii="Times New Roman" w:hAnsi="Times New Roman"/>
          <w:sz w:val="24"/>
          <w:szCs w:val="24"/>
        </w:rPr>
        <w:t>binge</w:t>
      </w:r>
      <w:proofErr w:type="gramEnd"/>
      <w:r w:rsidR="00BB4690" w:rsidRPr="00922513">
        <w:rPr>
          <w:rFonts w:ascii="Times New Roman" w:hAnsi="Times New Roman"/>
          <w:sz w:val="24"/>
          <w:szCs w:val="24"/>
        </w:rPr>
        <w:t xml:space="preserve"> eating episodes, multilevel Poisson regression models, with random intercept for participant and a time variable indicating follow up assessment as a fixed effect. Univariable and multivariable models adjusting for baseline weight, deprivation, ethnicity, treatment arm, lifetime features associated with binge eating measured at baseline and lifetime binge eating instances measured at baseline.</w:t>
      </w:r>
    </w:p>
    <w:p w14:paraId="13248E4B" w14:textId="77777777" w:rsidR="00536F0B" w:rsidRPr="00922513" w:rsidRDefault="00536F0B" w:rsidP="000841EF">
      <w:pPr>
        <w:spacing w:line="480" w:lineRule="auto"/>
        <w:ind w:left="2552"/>
        <w:rPr>
          <w:rFonts w:ascii="Times New Roman" w:hAnsi="Times New Roman"/>
          <w:sz w:val="24"/>
          <w:szCs w:val="24"/>
        </w:rPr>
      </w:pPr>
    </w:p>
    <w:p w14:paraId="243ADC69" w14:textId="32977E1A" w:rsidR="00DD524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r>
      <w:r w:rsidR="005618A5" w:rsidRPr="00922513">
        <w:rPr>
          <w:rFonts w:ascii="Times New Roman" w:hAnsi="Times New Roman"/>
          <w:sz w:val="24"/>
          <w:szCs w:val="24"/>
        </w:rPr>
        <w:t>Hypothesis</w:t>
      </w:r>
      <w:r w:rsidR="00345789" w:rsidRPr="00922513">
        <w:rPr>
          <w:rFonts w:ascii="Times New Roman" w:hAnsi="Times New Roman"/>
          <w:sz w:val="24"/>
          <w:szCs w:val="24"/>
        </w:rPr>
        <w:t xml:space="preserve"> </w:t>
      </w:r>
      <w:r w:rsidRPr="00922513">
        <w:rPr>
          <w:rFonts w:ascii="Times New Roman" w:hAnsi="Times New Roman"/>
          <w:sz w:val="24"/>
          <w:szCs w:val="24"/>
        </w:rPr>
        <w:t xml:space="preserve">3: To investigate </w:t>
      </w:r>
      <w:r w:rsidR="00DD524B" w:rsidRPr="00922513">
        <w:rPr>
          <w:rFonts w:ascii="Times New Roman" w:hAnsi="Times New Roman"/>
          <w:sz w:val="24"/>
          <w:szCs w:val="24"/>
        </w:rPr>
        <w:t>the association between binge eating exposures</w:t>
      </w:r>
      <w:r w:rsidR="00DF5C7D" w:rsidRPr="00922513">
        <w:rPr>
          <w:rFonts w:ascii="Times New Roman" w:hAnsi="Times New Roman"/>
          <w:sz w:val="24"/>
          <w:szCs w:val="24"/>
        </w:rPr>
        <w:t>, and</w:t>
      </w:r>
      <w:r w:rsidR="00DD524B" w:rsidRPr="00922513">
        <w:rPr>
          <w:rFonts w:ascii="Times New Roman" w:hAnsi="Times New Roman"/>
          <w:sz w:val="24"/>
          <w:szCs w:val="24"/>
        </w:rPr>
        <w:t xml:space="preserve"> GWG and birthweight</w:t>
      </w:r>
      <w:r w:rsidR="00750819" w:rsidRPr="00922513">
        <w:rPr>
          <w:rFonts w:ascii="Times New Roman" w:hAnsi="Times New Roman"/>
          <w:sz w:val="24"/>
          <w:szCs w:val="24"/>
        </w:rPr>
        <w:t xml:space="preserve"> we used a multilevel linear regression model nesting repeated </w:t>
      </w:r>
      <w:r w:rsidR="0082239F" w:rsidRPr="00922513">
        <w:rPr>
          <w:rFonts w:ascii="Times New Roman" w:hAnsi="Times New Roman"/>
          <w:sz w:val="24"/>
          <w:szCs w:val="24"/>
        </w:rPr>
        <w:t>time point</w:t>
      </w:r>
      <w:r w:rsidR="00750819" w:rsidRPr="00922513">
        <w:rPr>
          <w:rFonts w:ascii="Times New Roman" w:hAnsi="Times New Roman"/>
          <w:sz w:val="24"/>
          <w:szCs w:val="24"/>
        </w:rPr>
        <w:t xml:space="preserve"> within participants. In our models we included a random intercept on participants and a time variable indicating follow up assessment as a fixed effect. </w:t>
      </w:r>
      <w:r w:rsidR="00DD524B" w:rsidRPr="00922513">
        <w:rPr>
          <w:rFonts w:ascii="Times New Roman" w:hAnsi="Times New Roman"/>
          <w:sz w:val="24"/>
          <w:szCs w:val="24"/>
        </w:rPr>
        <w:t xml:space="preserve">A </w:t>
      </w:r>
      <w:r w:rsidR="00DF5C7D" w:rsidRPr="00922513">
        <w:rPr>
          <w:rFonts w:ascii="Times New Roman" w:hAnsi="Times New Roman"/>
          <w:sz w:val="24"/>
          <w:szCs w:val="24"/>
        </w:rPr>
        <w:t>two-level</w:t>
      </w:r>
      <w:r w:rsidR="00DD524B" w:rsidRPr="00922513">
        <w:rPr>
          <w:rFonts w:ascii="Times New Roman" w:hAnsi="Times New Roman"/>
          <w:sz w:val="24"/>
          <w:szCs w:val="24"/>
        </w:rPr>
        <w:t xml:space="preserve"> model was compared to a single level model</w:t>
      </w:r>
      <w:r w:rsidR="00EA202F" w:rsidRPr="00922513">
        <w:rPr>
          <w:rFonts w:ascii="Times New Roman" w:hAnsi="Times New Roman"/>
          <w:sz w:val="24"/>
          <w:szCs w:val="24"/>
        </w:rPr>
        <w:t xml:space="preserve"> (with no random intercept of participant)</w:t>
      </w:r>
      <w:r w:rsidR="00DD524B" w:rsidRPr="00922513">
        <w:rPr>
          <w:rFonts w:ascii="Times New Roman" w:hAnsi="Times New Roman"/>
          <w:sz w:val="24"/>
          <w:szCs w:val="24"/>
        </w:rPr>
        <w:t xml:space="preserve"> using a Chi-squared test to determine goodness of fit, if the models were significantly different the two-level model was used going forward. </w:t>
      </w:r>
    </w:p>
    <w:p w14:paraId="0F747DC0" w14:textId="77777777" w:rsidR="00DD524B" w:rsidRPr="00922513" w:rsidRDefault="00DD524B" w:rsidP="000841EF">
      <w:pPr>
        <w:spacing w:line="480" w:lineRule="auto"/>
        <w:rPr>
          <w:rFonts w:ascii="Times New Roman" w:hAnsi="Times New Roman"/>
          <w:sz w:val="24"/>
          <w:szCs w:val="24"/>
        </w:rPr>
      </w:pPr>
    </w:p>
    <w:p w14:paraId="7C737BC7" w14:textId="61C0A5D1"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lastRenderedPageBreak/>
        <w:t xml:space="preserve">To investigate the outcome of </w:t>
      </w:r>
      <w:r w:rsidR="00D604F4" w:rsidRPr="00922513">
        <w:rPr>
          <w:rFonts w:ascii="Times New Roman" w:hAnsi="Times New Roman"/>
          <w:sz w:val="24"/>
          <w:szCs w:val="24"/>
        </w:rPr>
        <w:t>GWG</w:t>
      </w:r>
      <w:r w:rsidRPr="00922513">
        <w:rPr>
          <w:rFonts w:ascii="Times New Roman" w:hAnsi="Times New Roman"/>
          <w:sz w:val="24"/>
          <w:szCs w:val="24"/>
        </w:rPr>
        <w:t xml:space="preserve"> we used multilevel regression models, modelling outcomes at repeated time points</w:t>
      </w:r>
      <w:r w:rsidR="009004B0" w:rsidRPr="00922513">
        <w:rPr>
          <w:rFonts w:ascii="Times New Roman" w:hAnsi="Times New Roman"/>
          <w:sz w:val="24"/>
          <w:szCs w:val="24"/>
        </w:rPr>
        <w:t xml:space="preserve"> </w:t>
      </w:r>
      <w:r w:rsidRPr="00922513">
        <w:rPr>
          <w:rFonts w:ascii="Times New Roman" w:hAnsi="Times New Roman"/>
          <w:sz w:val="24"/>
          <w:szCs w:val="24"/>
        </w:rPr>
        <w:t xml:space="preserve">for individual participants, we fitted a random intercept of time point in the models. </w:t>
      </w:r>
    </w:p>
    <w:p w14:paraId="75608BC2" w14:textId="77777777" w:rsidR="00536F0B" w:rsidRPr="00922513" w:rsidRDefault="00536F0B" w:rsidP="000841EF">
      <w:pPr>
        <w:spacing w:line="480" w:lineRule="auto"/>
        <w:ind w:left="2552"/>
        <w:rPr>
          <w:rFonts w:ascii="Times New Roman" w:hAnsi="Times New Roman"/>
          <w:sz w:val="24"/>
          <w:szCs w:val="24"/>
        </w:rPr>
      </w:pPr>
    </w:p>
    <w:p w14:paraId="086E02D8" w14:textId="45649FF5" w:rsidR="005C689D" w:rsidRPr="00922513" w:rsidRDefault="00536F0B" w:rsidP="00555183">
      <w:pPr>
        <w:spacing w:line="480" w:lineRule="auto"/>
        <w:ind w:firstLine="720"/>
        <w:rPr>
          <w:rFonts w:ascii="Times New Roman" w:hAnsi="Times New Roman"/>
          <w:sz w:val="24"/>
          <w:szCs w:val="24"/>
        </w:rPr>
      </w:pPr>
      <w:r w:rsidRPr="00922513">
        <w:rPr>
          <w:rFonts w:ascii="Times New Roman" w:hAnsi="Times New Roman"/>
          <w:sz w:val="24"/>
          <w:szCs w:val="24"/>
        </w:rPr>
        <w:t xml:space="preserve">R was used for data manipulation and analysis using the following packages, </w:t>
      </w:r>
      <w:proofErr w:type="spellStart"/>
      <w:r w:rsidRPr="00922513">
        <w:rPr>
          <w:rFonts w:ascii="Times New Roman" w:hAnsi="Times New Roman"/>
          <w:sz w:val="24"/>
          <w:szCs w:val="24"/>
        </w:rPr>
        <w:t>lm</w:t>
      </w:r>
      <w:proofErr w:type="spellEnd"/>
      <w:r w:rsidRPr="00922513">
        <w:rPr>
          <w:rFonts w:ascii="Times New Roman" w:hAnsi="Times New Roman"/>
          <w:sz w:val="24"/>
          <w:szCs w:val="24"/>
        </w:rPr>
        <w:t xml:space="preserve">, </w:t>
      </w:r>
      <w:proofErr w:type="spellStart"/>
      <w:r w:rsidRPr="00922513">
        <w:rPr>
          <w:rFonts w:ascii="Times New Roman" w:hAnsi="Times New Roman"/>
          <w:sz w:val="24"/>
          <w:szCs w:val="24"/>
        </w:rPr>
        <w:t>lmer</w:t>
      </w:r>
      <w:proofErr w:type="spellEnd"/>
      <w:r w:rsidRPr="00922513">
        <w:rPr>
          <w:rFonts w:ascii="Times New Roman" w:hAnsi="Times New Roman"/>
          <w:sz w:val="24"/>
          <w:szCs w:val="24"/>
        </w:rPr>
        <w:t xml:space="preserve">, </w:t>
      </w:r>
      <w:proofErr w:type="spellStart"/>
      <w:r w:rsidRPr="00922513">
        <w:rPr>
          <w:rFonts w:ascii="Times New Roman" w:hAnsi="Times New Roman"/>
          <w:sz w:val="24"/>
          <w:szCs w:val="24"/>
        </w:rPr>
        <w:t>lavaan</w:t>
      </w:r>
      <w:proofErr w:type="spellEnd"/>
      <w:r w:rsidRPr="00922513">
        <w:rPr>
          <w:rFonts w:ascii="Times New Roman" w:hAnsi="Times New Roman"/>
          <w:sz w:val="24"/>
          <w:szCs w:val="24"/>
        </w:rPr>
        <w:t xml:space="preserve">, </w:t>
      </w:r>
      <w:proofErr w:type="spellStart"/>
      <w:r w:rsidRPr="00922513">
        <w:rPr>
          <w:rFonts w:ascii="Times New Roman" w:hAnsi="Times New Roman"/>
          <w:sz w:val="24"/>
          <w:szCs w:val="24"/>
        </w:rPr>
        <w:t>tidyverse</w:t>
      </w:r>
      <w:proofErr w:type="spellEnd"/>
      <w:r w:rsidRPr="00922513">
        <w:rPr>
          <w:rFonts w:ascii="Times New Roman" w:hAnsi="Times New Roman"/>
          <w:sz w:val="24"/>
          <w:szCs w:val="24"/>
        </w:rPr>
        <w:t xml:space="preserve">, </w:t>
      </w:r>
      <w:proofErr w:type="spellStart"/>
      <w:r w:rsidRPr="00922513">
        <w:rPr>
          <w:rFonts w:ascii="Times New Roman" w:hAnsi="Times New Roman"/>
          <w:sz w:val="24"/>
          <w:szCs w:val="24"/>
        </w:rPr>
        <w:t>naniar</w:t>
      </w:r>
      <w:proofErr w:type="spellEnd"/>
      <w:r w:rsidRPr="00922513">
        <w:rPr>
          <w:rFonts w:ascii="Times New Roman" w:hAnsi="Times New Roman"/>
          <w:sz w:val="24"/>
          <w:szCs w:val="24"/>
        </w:rPr>
        <w:t xml:space="preserve">, </w:t>
      </w:r>
      <w:proofErr w:type="spellStart"/>
      <w:r w:rsidRPr="00922513">
        <w:rPr>
          <w:rFonts w:ascii="Times New Roman" w:hAnsi="Times New Roman"/>
          <w:sz w:val="24"/>
          <w:szCs w:val="24"/>
        </w:rPr>
        <w:t>jtools</w:t>
      </w:r>
      <w:proofErr w:type="spellEnd"/>
      <w:r w:rsidRPr="00922513">
        <w:rPr>
          <w:rFonts w:ascii="Times New Roman" w:hAnsi="Times New Roman"/>
          <w:sz w:val="24"/>
          <w:szCs w:val="24"/>
        </w:rPr>
        <w:t xml:space="preserve"> and </w:t>
      </w:r>
      <w:proofErr w:type="spellStart"/>
      <w:r w:rsidRPr="00922513">
        <w:rPr>
          <w:rFonts w:ascii="Times New Roman" w:hAnsi="Times New Roman"/>
          <w:sz w:val="24"/>
          <w:szCs w:val="24"/>
        </w:rPr>
        <w:t>afex</w:t>
      </w:r>
      <w:proofErr w:type="spellEnd"/>
      <w:r w:rsidRPr="00922513">
        <w:rPr>
          <w:rFonts w:ascii="Times New Roman" w:hAnsi="Times New Roman"/>
          <w:sz w:val="24"/>
          <w:szCs w:val="24"/>
        </w:rPr>
        <w:t>.</w:t>
      </w:r>
    </w:p>
    <w:p w14:paraId="5AA4A7AF" w14:textId="77777777" w:rsidR="00536F0B" w:rsidRPr="00922513" w:rsidRDefault="00536F0B" w:rsidP="000841EF">
      <w:pPr>
        <w:pStyle w:val="MDPI21heading1"/>
        <w:spacing w:line="480" w:lineRule="auto"/>
        <w:ind w:left="0"/>
        <w:rPr>
          <w:rFonts w:ascii="Times New Roman" w:hAnsi="Times New Roman"/>
          <w:sz w:val="24"/>
          <w:szCs w:val="24"/>
        </w:rPr>
      </w:pPr>
      <w:r w:rsidRPr="00922513">
        <w:rPr>
          <w:rFonts w:ascii="Times New Roman" w:hAnsi="Times New Roman"/>
          <w:sz w:val="24"/>
          <w:szCs w:val="24"/>
        </w:rPr>
        <w:t>3. Results</w:t>
      </w:r>
    </w:p>
    <w:p w14:paraId="608E055D" w14:textId="19E98258" w:rsidR="00F80895" w:rsidRPr="00922513" w:rsidRDefault="00F80895" w:rsidP="000841EF">
      <w:pPr>
        <w:spacing w:line="480" w:lineRule="auto"/>
        <w:rPr>
          <w:rFonts w:ascii="Times New Roman" w:hAnsi="Times New Roman"/>
          <w:sz w:val="24"/>
          <w:szCs w:val="24"/>
        </w:rPr>
      </w:pPr>
      <w:r w:rsidRPr="00922513">
        <w:rPr>
          <w:rFonts w:ascii="Times New Roman" w:hAnsi="Times New Roman"/>
          <w:i/>
          <w:sz w:val="24"/>
          <w:szCs w:val="24"/>
        </w:rPr>
        <w:t>Sample characteristics</w:t>
      </w:r>
      <w:r w:rsidR="00536F0B" w:rsidRPr="00922513">
        <w:rPr>
          <w:rFonts w:ascii="Times New Roman" w:hAnsi="Times New Roman"/>
          <w:sz w:val="24"/>
          <w:szCs w:val="24"/>
        </w:rPr>
        <w:tab/>
      </w:r>
    </w:p>
    <w:p w14:paraId="79C1C6BA" w14:textId="381DDEC1"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 xml:space="preserve">The characteristics of the sample of 1554 women are presented in </w:t>
      </w:r>
      <w:r w:rsidRPr="00922513">
        <w:rPr>
          <w:rFonts w:ascii="Times New Roman" w:hAnsi="Times New Roman"/>
          <w:b/>
          <w:bCs/>
          <w:sz w:val="24"/>
          <w:szCs w:val="24"/>
        </w:rPr>
        <w:t>Table 1</w:t>
      </w:r>
      <w:r w:rsidRPr="00922513">
        <w:rPr>
          <w:rFonts w:ascii="Times New Roman" w:hAnsi="Times New Roman"/>
          <w:sz w:val="24"/>
          <w:szCs w:val="24"/>
        </w:rPr>
        <w:t>. Mean sample age was 30.5 years (standard deviation</w:t>
      </w:r>
      <w:r w:rsidR="00F80895" w:rsidRPr="00922513">
        <w:rPr>
          <w:rFonts w:ascii="Times New Roman" w:hAnsi="Times New Roman"/>
          <w:sz w:val="24"/>
          <w:szCs w:val="24"/>
        </w:rPr>
        <w:t xml:space="preserve"> (SD)</w:t>
      </w:r>
      <w:r w:rsidRPr="00922513">
        <w:rPr>
          <w:rFonts w:ascii="Times New Roman" w:hAnsi="Times New Roman"/>
          <w:sz w:val="24"/>
          <w:szCs w:val="24"/>
        </w:rPr>
        <w:t xml:space="preserve"> 5.5) and median BMI was 35 (</w:t>
      </w:r>
      <w:r w:rsidRPr="00922513">
        <w:rPr>
          <w:rFonts w:ascii="Times New Roman" w:hAnsi="Times New Roman"/>
          <w:color w:val="000000" w:themeColor="text1"/>
          <w:sz w:val="24"/>
          <w:szCs w:val="24"/>
        </w:rPr>
        <w:t xml:space="preserve">Inter Quartile Range </w:t>
      </w:r>
      <w:r w:rsidRPr="00922513">
        <w:rPr>
          <w:rFonts w:ascii="Times New Roman" w:hAnsi="Times New Roman"/>
          <w:sz w:val="24"/>
          <w:szCs w:val="24"/>
        </w:rPr>
        <w:t xml:space="preserve">(IQR) 32.8-38.5). Over 75% of </w:t>
      </w:r>
      <w:r w:rsidR="00F80895" w:rsidRPr="00922513">
        <w:rPr>
          <w:rFonts w:ascii="Times New Roman" w:hAnsi="Times New Roman"/>
          <w:sz w:val="24"/>
          <w:szCs w:val="24"/>
        </w:rPr>
        <w:t>participants lived</w:t>
      </w:r>
      <w:r w:rsidRPr="00922513">
        <w:rPr>
          <w:rFonts w:ascii="Times New Roman" w:hAnsi="Times New Roman"/>
          <w:sz w:val="24"/>
          <w:szCs w:val="24"/>
        </w:rPr>
        <w:t xml:space="preserve"> in the two most deprived fifths of IMD</w:t>
      </w:r>
      <w:r w:rsidR="00F80895" w:rsidRPr="00922513">
        <w:rPr>
          <w:rFonts w:ascii="Times New Roman" w:hAnsi="Times New Roman"/>
          <w:sz w:val="24"/>
          <w:szCs w:val="24"/>
        </w:rPr>
        <w:t xml:space="preserve"> and </w:t>
      </w:r>
      <w:r w:rsidRPr="00922513">
        <w:rPr>
          <w:rFonts w:ascii="Times New Roman" w:hAnsi="Times New Roman"/>
          <w:sz w:val="24"/>
          <w:szCs w:val="24"/>
        </w:rPr>
        <w:t xml:space="preserve">63% of </w:t>
      </w:r>
      <w:r w:rsidR="00F80895" w:rsidRPr="00922513">
        <w:rPr>
          <w:rFonts w:ascii="Times New Roman" w:hAnsi="Times New Roman"/>
          <w:sz w:val="24"/>
          <w:szCs w:val="24"/>
        </w:rPr>
        <w:t>participants</w:t>
      </w:r>
      <w:r w:rsidRPr="00922513">
        <w:rPr>
          <w:rFonts w:ascii="Times New Roman" w:hAnsi="Times New Roman"/>
          <w:sz w:val="24"/>
          <w:szCs w:val="24"/>
        </w:rPr>
        <w:t xml:space="preserve"> were of white ethnicity.</w:t>
      </w:r>
      <w:r w:rsidR="00C43A9A" w:rsidRPr="00922513">
        <w:rPr>
          <w:rFonts w:ascii="Times New Roman" w:hAnsi="Times New Roman"/>
          <w:sz w:val="24"/>
          <w:szCs w:val="24"/>
        </w:rPr>
        <w:t xml:space="preserve"> There was no significant difference between trial arms on variables presented in Table 1.</w:t>
      </w:r>
      <w:r w:rsidRPr="00922513">
        <w:rPr>
          <w:rFonts w:ascii="Times New Roman" w:hAnsi="Times New Roman"/>
          <w:sz w:val="24"/>
          <w:szCs w:val="24"/>
        </w:rPr>
        <w:br w:type="page"/>
      </w:r>
    </w:p>
    <w:p w14:paraId="19F1CBD4" w14:textId="77777777" w:rsidR="00536F0B" w:rsidRPr="00922513" w:rsidRDefault="00536F0B" w:rsidP="00536F0B">
      <w:pPr>
        <w:rPr>
          <w:rFonts w:ascii="Times New Roman" w:hAnsi="Times New Roman"/>
          <w:sz w:val="24"/>
          <w:szCs w:val="24"/>
        </w:rPr>
      </w:pPr>
    </w:p>
    <w:tbl>
      <w:tblPr>
        <w:tblStyle w:val="TableGrid"/>
        <w:tblW w:w="76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304"/>
        <w:gridCol w:w="1343"/>
        <w:gridCol w:w="1747"/>
        <w:gridCol w:w="1323"/>
      </w:tblGrid>
      <w:tr w:rsidR="003F0D83" w:rsidRPr="00922513" w14:paraId="20D36B80" w14:textId="136FAF0D" w:rsidTr="000841EF">
        <w:trPr>
          <w:trHeight w:val="790"/>
        </w:trPr>
        <w:tc>
          <w:tcPr>
            <w:tcW w:w="1969" w:type="dxa"/>
          </w:tcPr>
          <w:p w14:paraId="6C253A09" w14:textId="77777777" w:rsidR="003F0D83" w:rsidRPr="00922513" w:rsidRDefault="003F0D83" w:rsidP="00C36053">
            <w:pPr>
              <w:rPr>
                <w:rFonts w:ascii="Times New Roman" w:hAnsi="Times New Roman"/>
              </w:rPr>
            </w:pPr>
          </w:p>
        </w:tc>
        <w:tc>
          <w:tcPr>
            <w:tcW w:w="1304" w:type="dxa"/>
            <w:vAlign w:val="center"/>
          </w:tcPr>
          <w:p w14:paraId="6B306A0C" w14:textId="77777777" w:rsidR="003F0D83" w:rsidRPr="00922513" w:rsidRDefault="003F0D83" w:rsidP="00F80895">
            <w:pPr>
              <w:jc w:val="right"/>
              <w:rPr>
                <w:rFonts w:ascii="Times New Roman" w:hAnsi="Times New Roman"/>
                <w:b/>
                <w:bCs/>
              </w:rPr>
            </w:pPr>
            <w:r w:rsidRPr="00922513">
              <w:rPr>
                <w:rFonts w:ascii="Times New Roman" w:hAnsi="Times New Roman"/>
                <w:b/>
                <w:bCs/>
              </w:rPr>
              <w:t>Total (n=1554)</w:t>
            </w:r>
          </w:p>
          <w:p w14:paraId="3B613516" w14:textId="77777777" w:rsidR="003F0D83" w:rsidRPr="00922513" w:rsidRDefault="003F0D83" w:rsidP="00F80895">
            <w:pPr>
              <w:jc w:val="right"/>
              <w:rPr>
                <w:rFonts w:ascii="Times New Roman" w:hAnsi="Times New Roman"/>
                <w:b/>
                <w:bCs/>
              </w:rPr>
            </w:pPr>
          </w:p>
        </w:tc>
        <w:tc>
          <w:tcPr>
            <w:tcW w:w="1343" w:type="dxa"/>
            <w:vAlign w:val="center"/>
          </w:tcPr>
          <w:p w14:paraId="1B3E6808" w14:textId="77777777" w:rsidR="003F0D83" w:rsidRPr="00922513" w:rsidRDefault="003F0D83" w:rsidP="00F80895">
            <w:pPr>
              <w:jc w:val="right"/>
              <w:rPr>
                <w:rFonts w:ascii="Times New Roman" w:hAnsi="Times New Roman"/>
                <w:b/>
                <w:bCs/>
              </w:rPr>
            </w:pPr>
            <w:r w:rsidRPr="00922513">
              <w:rPr>
                <w:rFonts w:ascii="Times New Roman" w:hAnsi="Times New Roman"/>
                <w:b/>
                <w:bCs/>
              </w:rPr>
              <w:t>Standard (n=771)</w:t>
            </w:r>
          </w:p>
          <w:p w14:paraId="4429C8FB" w14:textId="77777777" w:rsidR="003F0D83" w:rsidRPr="00922513" w:rsidRDefault="003F0D83" w:rsidP="00F80895">
            <w:pPr>
              <w:jc w:val="right"/>
              <w:rPr>
                <w:rFonts w:ascii="Times New Roman" w:hAnsi="Times New Roman"/>
                <w:b/>
                <w:bCs/>
              </w:rPr>
            </w:pPr>
          </w:p>
        </w:tc>
        <w:tc>
          <w:tcPr>
            <w:tcW w:w="1747" w:type="dxa"/>
            <w:vAlign w:val="center"/>
          </w:tcPr>
          <w:p w14:paraId="1210295E" w14:textId="77777777" w:rsidR="003F0D83" w:rsidRPr="00922513" w:rsidRDefault="003F0D83" w:rsidP="00F80895">
            <w:pPr>
              <w:jc w:val="right"/>
              <w:rPr>
                <w:rFonts w:ascii="Times New Roman" w:hAnsi="Times New Roman"/>
                <w:b/>
                <w:bCs/>
              </w:rPr>
            </w:pPr>
            <w:r w:rsidRPr="00922513">
              <w:rPr>
                <w:rFonts w:ascii="Times New Roman" w:hAnsi="Times New Roman"/>
                <w:b/>
                <w:bCs/>
              </w:rPr>
              <w:t>Intervention (n=783)</w:t>
            </w:r>
          </w:p>
          <w:p w14:paraId="110FA902" w14:textId="77777777" w:rsidR="003F0D83" w:rsidRPr="00922513" w:rsidRDefault="003F0D83" w:rsidP="00F80895">
            <w:pPr>
              <w:jc w:val="right"/>
              <w:rPr>
                <w:rFonts w:ascii="Times New Roman" w:hAnsi="Times New Roman"/>
                <w:b/>
                <w:bCs/>
              </w:rPr>
            </w:pPr>
          </w:p>
        </w:tc>
        <w:tc>
          <w:tcPr>
            <w:tcW w:w="1323" w:type="dxa"/>
          </w:tcPr>
          <w:p w14:paraId="3DB8E0CC" w14:textId="77777777" w:rsidR="003F0D83" w:rsidRPr="00922513" w:rsidRDefault="003F0D83" w:rsidP="00F80895">
            <w:pPr>
              <w:jc w:val="right"/>
              <w:rPr>
                <w:rFonts w:ascii="Times New Roman" w:hAnsi="Times New Roman"/>
                <w:b/>
                <w:bCs/>
              </w:rPr>
            </w:pPr>
          </w:p>
          <w:p w14:paraId="3E9B4842" w14:textId="4DA4D1A9" w:rsidR="00ED1A96" w:rsidRPr="00922513" w:rsidRDefault="006E2A53" w:rsidP="00ED1A96">
            <w:pPr>
              <w:jc w:val="center"/>
              <w:rPr>
                <w:rFonts w:ascii="Times New Roman" w:hAnsi="Times New Roman"/>
                <w:b/>
                <w:bCs/>
              </w:rPr>
            </w:pPr>
            <w:r w:rsidRPr="00922513">
              <w:rPr>
                <w:rFonts w:ascii="Times New Roman" w:hAnsi="Times New Roman"/>
                <w:b/>
                <w:bCs/>
                <w:i/>
                <w:iCs/>
              </w:rPr>
              <w:t>P value</w:t>
            </w:r>
          </w:p>
        </w:tc>
      </w:tr>
      <w:tr w:rsidR="003F0D83" w:rsidRPr="00922513" w14:paraId="51C8B700" w14:textId="662FF134" w:rsidTr="000841EF">
        <w:trPr>
          <w:trHeight w:val="807"/>
        </w:trPr>
        <w:tc>
          <w:tcPr>
            <w:tcW w:w="1969" w:type="dxa"/>
          </w:tcPr>
          <w:p w14:paraId="69CFC2B2" w14:textId="77777777" w:rsidR="003F0D83" w:rsidRPr="00922513" w:rsidRDefault="003F0D83" w:rsidP="00C36053">
            <w:pPr>
              <w:rPr>
                <w:rFonts w:ascii="Times New Roman" w:hAnsi="Times New Roman"/>
                <w:b/>
                <w:bCs/>
              </w:rPr>
            </w:pPr>
            <w:r w:rsidRPr="00922513">
              <w:rPr>
                <w:rFonts w:ascii="Times New Roman" w:hAnsi="Times New Roman"/>
                <w:b/>
                <w:bCs/>
              </w:rPr>
              <w:t>Age</w:t>
            </w:r>
          </w:p>
          <w:p w14:paraId="626D2584" w14:textId="77777777" w:rsidR="003F0D83" w:rsidRPr="00922513" w:rsidRDefault="003F0D83" w:rsidP="00C36053">
            <w:pPr>
              <w:rPr>
                <w:rFonts w:ascii="Times New Roman" w:hAnsi="Times New Roman"/>
                <w:b/>
                <w:bCs/>
              </w:rPr>
            </w:pPr>
            <w:proofErr w:type="gramStart"/>
            <w:r w:rsidRPr="00922513">
              <w:rPr>
                <w:rFonts w:ascii="Times New Roman" w:hAnsi="Times New Roman"/>
                <w:b/>
                <w:bCs/>
              </w:rPr>
              <w:t>Mean(</w:t>
            </w:r>
            <w:proofErr w:type="gramEnd"/>
            <w:r w:rsidRPr="00922513">
              <w:rPr>
                <w:rFonts w:ascii="Times New Roman" w:hAnsi="Times New Roman"/>
                <w:b/>
                <w:bCs/>
              </w:rPr>
              <w:t>Standard Deviation (SD))</w:t>
            </w:r>
          </w:p>
        </w:tc>
        <w:tc>
          <w:tcPr>
            <w:tcW w:w="1304" w:type="dxa"/>
            <w:vAlign w:val="center"/>
          </w:tcPr>
          <w:p w14:paraId="104526A7" w14:textId="77777777" w:rsidR="003F0D83" w:rsidRPr="00922513" w:rsidRDefault="003F0D83" w:rsidP="00F80895">
            <w:pPr>
              <w:jc w:val="right"/>
              <w:rPr>
                <w:rFonts w:ascii="Times New Roman" w:hAnsi="Times New Roman"/>
              </w:rPr>
            </w:pPr>
          </w:p>
          <w:p w14:paraId="47E88525" w14:textId="77777777" w:rsidR="003F0D83" w:rsidRPr="00922513" w:rsidRDefault="003F0D83" w:rsidP="00F80895">
            <w:pPr>
              <w:jc w:val="right"/>
              <w:rPr>
                <w:rFonts w:ascii="Times New Roman" w:hAnsi="Times New Roman"/>
              </w:rPr>
            </w:pPr>
            <w:r w:rsidRPr="00922513">
              <w:rPr>
                <w:rFonts w:ascii="Times New Roman" w:hAnsi="Times New Roman"/>
              </w:rPr>
              <w:t>30.5 (5.5)</w:t>
            </w:r>
          </w:p>
        </w:tc>
        <w:tc>
          <w:tcPr>
            <w:tcW w:w="1343" w:type="dxa"/>
            <w:vAlign w:val="center"/>
          </w:tcPr>
          <w:p w14:paraId="3E48CA49" w14:textId="77777777" w:rsidR="003F0D83" w:rsidRPr="00922513" w:rsidRDefault="003F0D83" w:rsidP="00F80895">
            <w:pPr>
              <w:jc w:val="right"/>
              <w:rPr>
                <w:rFonts w:ascii="Times New Roman" w:hAnsi="Times New Roman"/>
              </w:rPr>
            </w:pPr>
          </w:p>
          <w:p w14:paraId="0985374D" w14:textId="77777777" w:rsidR="003F0D83" w:rsidRPr="00922513" w:rsidRDefault="003F0D83" w:rsidP="00F80895">
            <w:pPr>
              <w:jc w:val="right"/>
              <w:rPr>
                <w:rFonts w:ascii="Times New Roman" w:hAnsi="Times New Roman"/>
              </w:rPr>
            </w:pPr>
            <w:r w:rsidRPr="00922513">
              <w:rPr>
                <w:rFonts w:ascii="Times New Roman" w:hAnsi="Times New Roman"/>
              </w:rPr>
              <w:t>30.5 (5.6)</w:t>
            </w:r>
          </w:p>
        </w:tc>
        <w:tc>
          <w:tcPr>
            <w:tcW w:w="1747" w:type="dxa"/>
            <w:vAlign w:val="center"/>
          </w:tcPr>
          <w:p w14:paraId="56A74436" w14:textId="77777777" w:rsidR="003F0D83" w:rsidRPr="00922513" w:rsidRDefault="003F0D83" w:rsidP="00F80895">
            <w:pPr>
              <w:jc w:val="right"/>
              <w:rPr>
                <w:rFonts w:ascii="Times New Roman" w:hAnsi="Times New Roman"/>
              </w:rPr>
            </w:pPr>
          </w:p>
          <w:p w14:paraId="69F0B125" w14:textId="77777777" w:rsidR="003F0D83" w:rsidRPr="00922513" w:rsidRDefault="003F0D83" w:rsidP="00F80895">
            <w:pPr>
              <w:jc w:val="right"/>
              <w:rPr>
                <w:rFonts w:ascii="Times New Roman" w:hAnsi="Times New Roman"/>
              </w:rPr>
            </w:pPr>
            <w:r w:rsidRPr="00922513">
              <w:rPr>
                <w:rFonts w:ascii="Times New Roman" w:hAnsi="Times New Roman"/>
              </w:rPr>
              <w:t>30.5 (5.5)</w:t>
            </w:r>
          </w:p>
        </w:tc>
        <w:tc>
          <w:tcPr>
            <w:tcW w:w="1323" w:type="dxa"/>
          </w:tcPr>
          <w:p w14:paraId="4183F35C" w14:textId="77777777" w:rsidR="003F0D83" w:rsidRPr="00922513" w:rsidRDefault="003F0D83" w:rsidP="006E2A53">
            <w:pPr>
              <w:jc w:val="center"/>
              <w:rPr>
                <w:rFonts w:ascii="Times New Roman" w:hAnsi="Times New Roman"/>
              </w:rPr>
            </w:pPr>
          </w:p>
          <w:p w14:paraId="584540F0" w14:textId="51F334C9" w:rsidR="006E2A53" w:rsidRPr="00922513" w:rsidRDefault="006E2A53" w:rsidP="006E2A53">
            <w:pPr>
              <w:jc w:val="center"/>
              <w:rPr>
                <w:rFonts w:ascii="Times New Roman" w:hAnsi="Times New Roman"/>
              </w:rPr>
            </w:pPr>
            <w:r w:rsidRPr="00922513">
              <w:rPr>
                <w:rFonts w:ascii="Times New Roman" w:hAnsi="Times New Roman"/>
              </w:rPr>
              <w:t>.651</w:t>
            </w:r>
          </w:p>
        </w:tc>
      </w:tr>
      <w:tr w:rsidR="003F0D83" w:rsidRPr="00922513" w14:paraId="0473DAFE" w14:textId="73D92A59" w:rsidTr="000841EF">
        <w:trPr>
          <w:trHeight w:val="1065"/>
        </w:trPr>
        <w:tc>
          <w:tcPr>
            <w:tcW w:w="1969" w:type="dxa"/>
          </w:tcPr>
          <w:p w14:paraId="1C215DAF" w14:textId="77777777" w:rsidR="003F0D83" w:rsidRPr="00922513" w:rsidRDefault="003F0D83" w:rsidP="00C36053">
            <w:pPr>
              <w:rPr>
                <w:rFonts w:ascii="Times New Roman" w:hAnsi="Times New Roman"/>
                <w:b/>
                <w:bCs/>
              </w:rPr>
            </w:pPr>
            <w:r w:rsidRPr="00922513">
              <w:rPr>
                <w:rFonts w:ascii="Times New Roman" w:hAnsi="Times New Roman"/>
                <w:b/>
                <w:bCs/>
              </w:rPr>
              <w:t>BMI</w:t>
            </w:r>
          </w:p>
          <w:p w14:paraId="4713BE84" w14:textId="77777777" w:rsidR="003F0D83" w:rsidRPr="00922513" w:rsidRDefault="003F0D83" w:rsidP="00C36053">
            <w:pPr>
              <w:rPr>
                <w:rFonts w:ascii="Times New Roman" w:hAnsi="Times New Roman"/>
                <w:b/>
                <w:bCs/>
              </w:rPr>
            </w:pPr>
            <w:r w:rsidRPr="00922513">
              <w:rPr>
                <w:rFonts w:ascii="Times New Roman" w:hAnsi="Times New Roman"/>
                <w:b/>
                <w:bCs/>
              </w:rPr>
              <w:t>Median (IQR)</w:t>
            </w:r>
          </w:p>
        </w:tc>
        <w:tc>
          <w:tcPr>
            <w:tcW w:w="1304" w:type="dxa"/>
            <w:vAlign w:val="center"/>
          </w:tcPr>
          <w:p w14:paraId="5B80B3C8" w14:textId="77777777" w:rsidR="003F0D83" w:rsidRPr="00922513" w:rsidRDefault="003F0D83" w:rsidP="00F80895">
            <w:pPr>
              <w:jc w:val="right"/>
              <w:rPr>
                <w:rFonts w:ascii="Times New Roman" w:hAnsi="Times New Roman"/>
              </w:rPr>
            </w:pPr>
          </w:p>
          <w:p w14:paraId="737DD3B9" w14:textId="77777777" w:rsidR="003F0D83" w:rsidRPr="00922513" w:rsidRDefault="003F0D83" w:rsidP="00F80895">
            <w:pPr>
              <w:jc w:val="right"/>
              <w:rPr>
                <w:rFonts w:ascii="Times New Roman" w:hAnsi="Times New Roman"/>
              </w:rPr>
            </w:pPr>
            <w:r w:rsidRPr="00922513">
              <w:rPr>
                <w:rFonts w:ascii="Times New Roman" w:hAnsi="Times New Roman"/>
              </w:rPr>
              <w:t>35.0 (32.8-38.5)</w:t>
            </w:r>
          </w:p>
        </w:tc>
        <w:tc>
          <w:tcPr>
            <w:tcW w:w="1343" w:type="dxa"/>
            <w:vAlign w:val="center"/>
          </w:tcPr>
          <w:p w14:paraId="3D3058C4" w14:textId="77777777" w:rsidR="003F0D83" w:rsidRPr="00922513" w:rsidRDefault="003F0D83" w:rsidP="00F80895">
            <w:pPr>
              <w:jc w:val="right"/>
              <w:rPr>
                <w:rFonts w:ascii="Times New Roman" w:hAnsi="Times New Roman"/>
              </w:rPr>
            </w:pPr>
          </w:p>
          <w:p w14:paraId="02CA3B16" w14:textId="77777777" w:rsidR="003F0D83" w:rsidRPr="00922513" w:rsidRDefault="003F0D83" w:rsidP="00F80895">
            <w:pPr>
              <w:jc w:val="right"/>
              <w:rPr>
                <w:rFonts w:ascii="Times New Roman" w:hAnsi="Times New Roman"/>
              </w:rPr>
            </w:pPr>
            <w:r w:rsidRPr="00922513">
              <w:rPr>
                <w:rFonts w:ascii="Times New Roman" w:hAnsi="Times New Roman"/>
              </w:rPr>
              <w:t>35.2 (33.0-38.4)</w:t>
            </w:r>
          </w:p>
        </w:tc>
        <w:tc>
          <w:tcPr>
            <w:tcW w:w="1747" w:type="dxa"/>
            <w:vAlign w:val="center"/>
          </w:tcPr>
          <w:p w14:paraId="23497357" w14:textId="77777777" w:rsidR="003F0D83" w:rsidRPr="00922513" w:rsidRDefault="003F0D83" w:rsidP="00F80895">
            <w:pPr>
              <w:jc w:val="right"/>
              <w:rPr>
                <w:rFonts w:ascii="Times New Roman" w:hAnsi="Times New Roman"/>
              </w:rPr>
            </w:pPr>
          </w:p>
          <w:p w14:paraId="53DA9ADC" w14:textId="77777777" w:rsidR="003F0D83" w:rsidRPr="00922513" w:rsidRDefault="003F0D83" w:rsidP="00F80895">
            <w:pPr>
              <w:jc w:val="right"/>
              <w:rPr>
                <w:rFonts w:ascii="Times New Roman" w:hAnsi="Times New Roman"/>
              </w:rPr>
            </w:pPr>
            <w:r w:rsidRPr="00922513">
              <w:rPr>
                <w:rFonts w:ascii="Times New Roman" w:hAnsi="Times New Roman"/>
              </w:rPr>
              <w:t>35.0 (32.6-38.7)</w:t>
            </w:r>
          </w:p>
        </w:tc>
        <w:tc>
          <w:tcPr>
            <w:tcW w:w="1323" w:type="dxa"/>
          </w:tcPr>
          <w:p w14:paraId="6D3A9F80" w14:textId="777671C8" w:rsidR="003F0D83" w:rsidRPr="00922513" w:rsidRDefault="006E2A53" w:rsidP="006E2A53">
            <w:pPr>
              <w:jc w:val="center"/>
              <w:rPr>
                <w:rFonts w:ascii="Times New Roman" w:hAnsi="Times New Roman"/>
              </w:rPr>
            </w:pPr>
            <w:r w:rsidRPr="00922513">
              <w:rPr>
                <w:rFonts w:ascii="Times New Roman" w:hAnsi="Times New Roman"/>
              </w:rPr>
              <w:t>.880</w:t>
            </w:r>
          </w:p>
        </w:tc>
      </w:tr>
      <w:tr w:rsidR="003F0D83" w:rsidRPr="00922513" w14:paraId="2BF0D36C" w14:textId="7D05E569" w:rsidTr="000841EF">
        <w:trPr>
          <w:trHeight w:val="257"/>
        </w:trPr>
        <w:tc>
          <w:tcPr>
            <w:tcW w:w="1969" w:type="dxa"/>
          </w:tcPr>
          <w:p w14:paraId="6BA4F96B" w14:textId="77777777" w:rsidR="003F0D83" w:rsidRPr="00922513" w:rsidRDefault="003F0D83" w:rsidP="00C36053">
            <w:pPr>
              <w:rPr>
                <w:rFonts w:ascii="Times New Roman" w:hAnsi="Times New Roman"/>
                <w:b/>
                <w:bCs/>
              </w:rPr>
            </w:pPr>
          </w:p>
        </w:tc>
        <w:tc>
          <w:tcPr>
            <w:tcW w:w="1304" w:type="dxa"/>
            <w:vAlign w:val="center"/>
          </w:tcPr>
          <w:p w14:paraId="33017216" w14:textId="77777777" w:rsidR="003F0D83" w:rsidRPr="00922513" w:rsidRDefault="003F0D83" w:rsidP="00F80895">
            <w:pPr>
              <w:jc w:val="right"/>
              <w:rPr>
                <w:rFonts w:ascii="Times New Roman" w:hAnsi="Times New Roman"/>
                <w:b/>
              </w:rPr>
            </w:pPr>
            <w:r w:rsidRPr="00922513">
              <w:rPr>
                <w:rFonts w:ascii="Times New Roman" w:hAnsi="Times New Roman"/>
                <w:b/>
              </w:rPr>
              <w:t>N (%)</w:t>
            </w:r>
          </w:p>
        </w:tc>
        <w:tc>
          <w:tcPr>
            <w:tcW w:w="1343" w:type="dxa"/>
            <w:vAlign w:val="center"/>
          </w:tcPr>
          <w:p w14:paraId="59828557" w14:textId="77777777" w:rsidR="003F0D83" w:rsidRPr="00922513" w:rsidRDefault="003F0D83" w:rsidP="00F80895">
            <w:pPr>
              <w:jc w:val="right"/>
              <w:rPr>
                <w:rFonts w:ascii="Times New Roman" w:hAnsi="Times New Roman"/>
                <w:b/>
              </w:rPr>
            </w:pPr>
            <w:proofErr w:type="gramStart"/>
            <w:r w:rsidRPr="00922513">
              <w:rPr>
                <w:rFonts w:ascii="Times New Roman" w:hAnsi="Times New Roman"/>
                <w:b/>
              </w:rPr>
              <w:t>n(</w:t>
            </w:r>
            <w:proofErr w:type="gramEnd"/>
            <w:r w:rsidRPr="00922513">
              <w:rPr>
                <w:rFonts w:ascii="Times New Roman" w:hAnsi="Times New Roman"/>
                <w:b/>
              </w:rPr>
              <w:t>%)</w:t>
            </w:r>
          </w:p>
        </w:tc>
        <w:tc>
          <w:tcPr>
            <w:tcW w:w="1747" w:type="dxa"/>
            <w:vAlign w:val="center"/>
          </w:tcPr>
          <w:p w14:paraId="7F424227" w14:textId="77777777" w:rsidR="003F0D83" w:rsidRPr="00922513" w:rsidRDefault="003F0D83" w:rsidP="00F80895">
            <w:pPr>
              <w:jc w:val="right"/>
              <w:rPr>
                <w:rFonts w:ascii="Times New Roman" w:hAnsi="Times New Roman"/>
                <w:b/>
              </w:rPr>
            </w:pPr>
            <w:proofErr w:type="gramStart"/>
            <w:r w:rsidRPr="00922513">
              <w:rPr>
                <w:rFonts w:ascii="Times New Roman" w:hAnsi="Times New Roman"/>
                <w:b/>
              </w:rPr>
              <w:t>n(</w:t>
            </w:r>
            <w:proofErr w:type="gramEnd"/>
            <w:r w:rsidRPr="00922513">
              <w:rPr>
                <w:rFonts w:ascii="Times New Roman" w:hAnsi="Times New Roman"/>
                <w:b/>
              </w:rPr>
              <w:t>%)</w:t>
            </w:r>
          </w:p>
        </w:tc>
        <w:tc>
          <w:tcPr>
            <w:tcW w:w="1323" w:type="dxa"/>
          </w:tcPr>
          <w:p w14:paraId="663EED58" w14:textId="77777777" w:rsidR="003F0D83" w:rsidRPr="00922513" w:rsidRDefault="003F0D83" w:rsidP="006E2A53">
            <w:pPr>
              <w:jc w:val="center"/>
              <w:rPr>
                <w:rFonts w:ascii="Times New Roman" w:hAnsi="Times New Roman"/>
                <w:b/>
              </w:rPr>
            </w:pPr>
          </w:p>
        </w:tc>
      </w:tr>
      <w:tr w:rsidR="003F0D83" w:rsidRPr="00922513" w14:paraId="7D99DAE1" w14:textId="17244115" w:rsidTr="000841EF">
        <w:trPr>
          <w:trHeight w:val="275"/>
        </w:trPr>
        <w:tc>
          <w:tcPr>
            <w:tcW w:w="1969" w:type="dxa"/>
          </w:tcPr>
          <w:p w14:paraId="50EB9672" w14:textId="77777777" w:rsidR="003F0D83" w:rsidRPr="00922513" w:rsidRDefault="003F0D83" w:rsidP="00C36053">
            <w:pPr>
              <w:rPr>
                <w:rFonts w:ascii="Times New Roman" w:hAnsi="Times New Roman"/>
                <w:b/>
                <w:bCs/>
              </w:rPr>
            </w:pPr>
            <w:r w:rsidRPr="00922513">
              <w:rPr>
                <w:rFonts w:ascii="Times New Roman" w:hAnsi="Times New Roman"/>
                <w:b/>
                <w:bCs/>
              </w:rPr>
              <w:t>Ethnicity</w:t>
            </w:r>
          </w:p>
        </w:tc>
        <w:tc>
          <w:tcPr>
            <w:tcW w:w="1304" w:type="dxa"/>
            <w:vAlign w:val="center"/>
          </w:tcPr>
          <w:p w14:paraId="78F786CD" w14:textId="77777777" w:rsidR="003F0D83" w:rsidRPr="00922513" w:rsidRDefault="003F0D83" w:rsidP="00F80895">
            <w:pPr>
              <w:jc w:val="right"/>
              <w:rPr>
                <w:rFonts w:ascii="Times New Roman" w:hAnsi="Times New Roman"/>
              </w:rPr>
            </w:pPr>
          </w:p>
        </w:tc>
        <w:tc>
          <w:tcPr>
            <w:tcW w:w="1343" w:type="dxa"/>
            <w:vAlign w:val="center"/>
          </w:tcPr>
          <w:p w14:paraId="4AFB5C2F" w14:textId="77777777" w:rsidR="003F0D83" w:rsidRPr="00922513" w:rsidRDefault="003F0D83" w:rsidP="00F80895">
            <w:pPr>
              <w:jc w:val="right"/>
              <w:rPr>
                <w:rFonts w:ascii="Times New Roman" w:hAnsi="Times New Roman"/>
              </w:rPr>
            </w:pPr>
          </w:p>
        </w:tc>
        <w:tc>
          <w:tcPr>
            <w:tcW w:w="1747" w:type="dxa"/>
            <w:vAlign w:val="center"/>
          </w:tcPr>
          <w:p w14:paraId="280C5EB4" w14:textId="77777777" w:rsidR="003F0D83" w:rsidRPr="00922513" w:rsidRDefault="003F0D83" w:rsidP="00F80895">
            <w:pPr>
              <w:jc w:val="right"/>
              <w:rPr>
                <w:rFonts w:ascii="Times New Roman" w:hAnsi="Times New Roman"/>
              </w:rPr>
            </w:pPr>
          </w:p>
        </w:tc>
        <w:tc>
          <w:tcPr>
            <w:tcW w:w="1323" w:type="dxa"/>
          </w:tcPr>
          <w:p w14:paraId="64E17C9F" w14:textId="7E1AEAF2" w:rsidR="003F0D83" w:rsidRPr="00922513" w:rsidRDefault="006010D6" w:rsidP="006E2A53">
            <w:pPr>
              <w:jc w:val="center"/>
              <w:rPr>
                <w:rFonts w:ascii="Times New Roman" w:hAnsi="Times New Roman"/>
              </w:rPr>
            </w:pPr>
            <w:r w:rsidRPr="00922513">
              <w:rPr>
                <w:rFonts w:ascii="Times New Roman" w:hAnsi="Times New Roman"/>
              </w:rPr>
              <w:t>.943</w:t>
            </w:r>
          </w:p>
        </w:tc>
      </w:tr>
      <w:tr w:rsidR="003F0D83" w:rsidRPr="00922513" w14:paraId="128D7BB9" w14:textId="3976D03B" w:rsidTr="000841EF">
        <w:trPr>
          <w:trHeight w:val="532"/>
        </w:trPr>
        <w:tc>
          <w:tcPr>
            <w:tcW w:w="1969" w:type="dxa"/>
          </w:tcPr>
          <w:p w14:paraId="126EF27C" w14:textId="77777777" w:rsidR="003F0D83" w:rsidRPr="00922513" w:rsidRDefault="003F0D83" w:rsidP="00C36053">
            <w:pPr>
              <w:jc w:val="right"/>
              <w:rPr>
                <w:rFonts w:ascii="Times New Roman" w:hAnsi="Times New Roman"/>
                <w:b/>
                <w:bCs/>
              </w:rPr>
            </w:pPr>
            <w:r w:rsidRPr="00922513">
              <w:rPr>
                <w:rFonts w:ascii="Times New Roman" w:hAnsi="Times New Roman"/>
                <w:b/>
                <w:bCs/>
              </w:rPr>
              <w:t>White</w:t>
            </w:r>
          </w:p>
        </w:tc>
        <w:tc>
          <w:tcPr>
            <w:tcW w:w="1304" w:type="dxa"/>
            <w:vAlign w:val="center"/>
          </w:tcPr>
          <w:p w14:paraId="4559458E" w14:textId="77777777" w:rsidR="003F0D83" w:rsidRPr="00922513" w:rsidRDefault="003F0D83" w:rsidP="00F80895">
            <w:pPr>
              <w:jc w:val="right"/>
              <w:rPr>
                <w:rFonts w:ascii="Times New Roman" w:hAnsi="Times New Roman"/>
              </w:rPr>
            </w:pPr>
            <w:r w:rsidRPr="00922513">
              <w:rPr>
                <w:rFonts w:ascii="Times New Roman" w:hAnsi="Times New Roman"/>
              </w:rPr>
              <w:t>973 (62.6%)</w:t>
            </w:r>
          </w:p>
        </w:tc>
        <w:tc>
          <w:tcPr>
            <w:tcW w:w="1343" w:type="dxa"/>
            <w:vAlign w:val="center"/>
          </w:tcPr>
          <w:p w14:paraId="0CCE2F82" w14:textId="77777777" w:rsidR="003F0D83" w:rsidRPr="00922513" w:rsidRDefault="003F0D83" w:rsidP="00F80895">
            <w:pPr>
              <w:jc w:val="right"/>
              <w:rPr>
                <w:rFonts w:ascii="Times New Roman" w:hAnsi="Times New Roman"/>
              </w:rPr>
            </w:pPr>
            <w:r w:rsidRPr="00922513">
              <w:rPr>
                <w:rFonts w:ascii="Times New Roman" w:hAnsi="Times New Roman"/>
              </w:rPr>
              <w:t>483 (62.7%)</w:t>
            </w:r>
          </w:p>
        </w:tc>
        <w:tc>
          <w:tcPr>
            <w:tcW w:w="1747" w:type="dxa"/>
            <w:vAlign w:val="center"/>
          </w:tcPr>
          <w:p w14:paraId="5D013650" w14:textId="77777777" w:rsidR="003F0D83" w:rsidRPr="00922513" w:rsidRDefault="003F0D83" w:rsidP="00F80895">
            <w:pPr>
              <w:jc w:val="right"/>
              <w:rPr>
                <w:rFonts w:ascii="Times New Roman" w:hAnsi="Times New Roman"/>
              </w:rPr>
            </w:pPr>
            <w:r w:rsidRPr="00922513">
              <w:rPr>
                <w:rFonts w:ascii="Times New Roman" w:hAnsi="Times New Roman"/>
              </w:rPr>
              <w:t>490 (65.6%)</w:t>
            </w:r>
          </w:p>
        </w:tc>
        <w:tc>
          <w:tcPr>
            <w:tcW w:w="1323" w:type="dxa"/>
          </w:tcPr>
          <w:p w14:paraId="1E1F3390" w14:textId="77777777" w:rsidR="003F0D83" w:rsidRPr="00922513" w:rsidRDefault="003F0D83" w:rsidP="006E2A53">
            <w:pPr>
              <w:jc w:val="center"/>
              <w:rPr>
                <w:rFonts w:ascii="Times New Roman" w:hAnsi="Times New Roman"/>
              </w:rPr>
            </w:pPr>
          </w:p>
        </w:tc>
      </w:tr>
      <w:tr w:rsidR="003F0D83" w:rsidRPr="00922513" w14:paraId="44869B59" w14:textId="2E09E3C5" w:rsidTr="000841EF">
        <w:trPr>
          <w:trHeight w:val="532"/>
        </w:trPr>
        <w:tc>
          <w:tcPr>
            <w:tcW w:w="1969" w:type="dxa"/>
          </w:tcPr>
          <w:p w14:paraId="58D027D2" w14:textId="77777777" w:rsidR="003F0D83" w:rsidRPr="00922513" w:rsidRDefault="003F0D83" w:rsidP="00C36053">
            <w:pPr>
              <w:jc w:val="right"/>
              <w:rPr>
                <w:rFonts w:ascii="Times New Roman" w:hAnsi="Times New Roman"/>
                <w:b/>
                <w:bCs/>
              </w:rPr>
            </w:pPr>
            <w:r w:rsidRPr="00922513">
              <w:rPr>
                <w:rFonts w:ascii="Times New Roman" w:hAnsi="Times New Roman"/>
                <w:b/>
                <w:bCs/>
              </w:rPr>
              <w:t>Black</w:t>
            </w:r>
          </w:p>
        </w:tc>
        <w:tc>
          <w:tcPr>
            <w:tcW w:w="1304" w:type="dxa"/>
            <w:vAlign w:val="center"/>
          </w:tcPr>
          <w:p w14:paraId="4494854C" w14:textId="77777777" w:rsidR="003F0D83" w:rsidRPr="00922513" w:rsidRDefault="003F0D83" w:rsidP="00F80895">
            <w:pPr>
              <w:jc w:val="right"/>
              <w:rPr>
                <w:rFonts w:ascii="Times New Roman" w:hAnsi="Times New Roman"/>
              </w:rPr>
            </w:pPr>
            <w:r w:rsidRPr="00922513">
              <w:rPr>
                <w:rFonts w:ascii="Times New Roman" w:hAnsi="Times New Roman"/>
              </w:rPr>
              <w:t>401 (25.8%)</w:t>
            </w:r>
          </w:p>
        </w:tc>
        <w:tc>
          <w:tcPr>
            <w:tcW w:w="1343" w:type="dxa"/>
            <w:vAlign w:val="center"/>
          </w:tcPr>
          <w:p w14:paraId="10CA7E91" w14:textId="77777777" w:rsidR="003F0D83" w:rsidRPr="00922513" w:rsidRDefault="003F0D83" w:rsidP="00F80895">
            <w:pPr>
              <w:jc w:val="right"/>
              <w:rPr>
                <w:rFonts w:ascii="Times New Roman" w:hAnsi="Times New Roman"/>
              </w:rPr>
            </w:pPr>
            <w:r w:rsidRPr="00922513">
              <w:rPr>
                <w:rFonts w:ascii="Times New Roman" w:hAnsi="Times New Roman"/>
              </w:rPr>
              <w:t>199 (25.8%)</w:t>
            </w:r>
          </w:p>
        </w:tc>
        <w:tc>
          <w:tcPr>
            <w:tcW w:w="1747" w:type="dxa"/>
            <w:vAlign w:val="center"/>
          </w:tcPr>
          <w:p w14:paraId="43663EDE" w14:textId="77777777" w:rsidR="003F0D83" w:rsidRPr="00922513" w:rsidRDefault="003F0D83" w:rsidP="00F80895">
            <w:pPr>
              <w:jc w:val="right"/>
              <w:rPr>
                <w:rFonts w:ascii="Times New Roman" w:hAnsi="Times New Roman"/>
              </w:rPr>
            </w:pPr>
            <w:r w:rsidRPr="00922513">
              <w:rPr>
                <w:rFonts w:ascii="Times New Roman" w:hAnsi="Times New Roman"/>
              </w:rPr>
              <w:t>202 (25.8%)</w:t>
            </w:r>
          </w:p>
        </w:tc>
        <w:tc>
          <w:tcPr>
            <w:tcW w:w="1323" w:type="dxa"/>
          </w:tcPr>
          <w:p w14:paraId="4C73C8D8" w14:textId="77777777" w:rsidR="003F0D83" w:rsidRPr="00922513" w:rsidRDefault="003F0D83" w:rsidP="006E2A53">
            <w:pPr>
              <w:jc w:val="center"/>
              <w:rPr>
                <w:rFonts w:ascii="Times New Roman" w:hAnsi="Times New Roman"/>
              </w:rPr>
            </w:pPr>
          </w:p>
        </w:tc>
      </w:tr>
      <w:tr w:rsidR="003F0D83" w:rsidRPr="00922513" w14:paraId="264E9009" w14:textId="10ECDCDD" w:rsidTr="000841EF">
        <w:trPr>
          <w:trHeight w:val="275"/>
        </w:trPr>
        <w:tc>
          <w:tcPr>
            <w:tcW w:w="1969" w:type="dxa"/>
          </w:tcPr>
          <w:p w14:paraId="7B0270DB" w14:textId="77777777" w:rsidR="003F0D83" w:rsidRPr="00922513" w:rsidRDefault="003F0D83" w:rsidP="00C36053">
            <w:pPr>
              <w:jc w:val="right"/>
              <w:rPr>
                <w:rFonts w:ascii="Times New Roman" w:hAnsi="Times New Roman"/>
                <w:b/>
                <w:bCs/>
              </w:rPr>
            </w:pPr>
            <w:r w:rsidRPr="00922513">
              <w:rPr>
                <w:rFonts w:ascii="Times New Roman" w:hAnsi="Times New Roman"/>
                <w:b/>
                <w:bCs/>
              </w:rPr>
              <w:t>Asian</w:t>
            </w:r>
          </w:p>
        </w:tc>
        <w:tc>
          <w:tcPr>
            <w:tcW w:w="1304" w:type="dxa"/>
            <w:vAlign w:val="center"/>
          </w:tcPr>
          <w:p w14:paraId="27B0855C" w14:textId="77777777" w:rsidR="003F0D83" w:rsidRPr="00922513" w:rsidRDefault="003F0D83" w:rsidP="00F80895">
            <w:pPr>
              <w:jc w:val="right"/>
              <w:rPr>
                <w:rFonts w:ascii="Times New Roman" w:hAnsi="Times New Roman"/>
              </w:rPr>
            </w:pPr>
            <w:r w:rsidRPr="00922513">
              <w:rPr>
                <w:rFonts w:ascii="Times New Roman" w:hAnsi="Times New Roman"/>
              </w:rPr>
              <w:t>95 (6.1%)</w:t>
            </w:r>
          </w:p>
        </w:tc>
        <w:tc>
          <w:tcPr>
            <w:tcW w:w="1343" w:type="dxa"/>
            <w:vAlign w:val="center"/>
          </w:tcPr>
          <w:p w14:paraId="39F8E161" w14:textId="77777777" w:rsidR="003F0D83" w:rsidRPr="00922513" w:rsidRDefault="003F0D83" w:rsidP="00F80895">
            <w:pPr>
              <w:jc w:val="right"/>
              <w:rPr>
                <w:rFonts w:ascii="Times New Roman" w:hAnsi="Times New Roman"/>
              </w:rPr>
            </w:pPr>
            <w:r w:rsidRPr="00922513">
              <w:rPr>
                <w:rFonts w:ascii="Times New Roman" w:hAnsi="Times New Roman"/>
              </w:rPr>
              <w:t>48 (6.2%)</w:t>
            </w:r>
          </w:p>
        </w:tc>
        <w:tc>
          <w:tcPr>
            <w:tcW w:w="1747" w:type="dxa"/>
            <w:vAlign w:val="center"/>
          </w:tcPr>
          <w:p w14:paraId="1BEB209B" w14:textId="77777777" w:rsidR="003F0D83" w:rsidRPr="00922513" w:rsidRDefault="003F0D83" w:rsidP="00F80895">
            <w:pPr>
              <w:jc w:val="right"/>
              <w:rPr>
                <w:rFonts w:ascii="Times New Roman" w:hAnsi="Times New Roman"/>
              </w:rPr>
            </w:pPr>
            <w:r w:rsidRPr="00922513">
              <w:rPr>
                <w:rFonts w:ascii="Times New Roman" w:hAnsi="Times New Roman"/>
              </w:rPr>
              <w:t>47 (6.1%)</w:t>
            </w:r>
          </w:p>
        </w:tc>
        <w:tc>
          <w:tcPr>
            <w:tcW w:w="1323" w:type="dxa"/>
          </w:tcPr>
          <w:p w14:paraId="69E1CE51" w14:textId="77777777" w:rsidR="003F0D83" w:rsidRPr="00922513" w:rsidRDefault="003F0D83" w:rsidP="006E2A53">
            <w:pPr>
              <w:jc w:val="center"/>
              <w:rPr>
                <w:rFonts w:ascii="Times New Roman" w:hAnsi="Times New Roman"/>
              </w:rPr>
            </w:pPr>
          </w:p>
        </w:tc>
      </w:tr>
      <w:tr w:rsidR="003F0D83" w:rsidRPr="00922513" w14:paraId="67CEAB47" w14:textId="16B4F6EF" w:rsidTr="000841EF">
        <w:trPr>
          <w:trHeight w:val="257"/>
        </w:trPr>
        <w:tc>
          <w:tcPr>
            <w:tcW w:w="1969" w:type="dxa"/>
          </w:tcPr>
          <w:p w14:paraId="2EF865D0" w14:textId="77777777" w:rsidR="003F0D83" w:rsidRPr="00922513" w:rsidRDefault="003F0D83" w:rsidP="00C36053">
            <w:pPr>
              <w:jc w:val="right"/>
              <w:rPr>
                <w:rFonts w:ascii="Times New Roman" w:hAnsi="Times New Roman"/>
                <w:b/>
                <w:bCs/>
              </w:rPr>
            </w:pPr>
            <w:r w:rsidRPr="00922513">
              <w:rPr>
                <w:rFonts w:ascii="Times New Roman" w:hAnsi="Times New Roman"/>
                <w:b/>
                <w:bCs/>
              </w:rPr>
              <w:t>Other</w:t>
            </w:r>
          </w:p>
        </w:tc>
        <w:tc>
          <w:tcPr>
            <w:tcW w:w="1304" w:type="dxa"/>
            <w:vAlign w:val="center"/>
          </w:tcPr>
          <w:p w14:paraId="0A66AD6A" w14:textId="77777777" w:rsidR="003F0D83" w:rsidRPr="00922513" w:rsidRDefault="003F0D83" w:rsidP="00F80895">
            <w:pPr>
              <w:jc w:val="right"/>
              <w:rPr>
                <w:rFonts w:ascii="Times New Roman" w:hAnsi="Times New Roman"/>
              </w:rPr>
            </w:pPr>
            <w:r w:rsidRPr="00922513">
              <w:rPr>
                <w:rFonts w:ascii="Times New Roman" w:hAnsi="Times New Roman"/>
              </w:rPr>
              <w:t>85 (5.5%)</w:t>
            </w:r>
          </w:p>
        </w:tc>
        <w:tc>
          <w:tcPr>
            <w:tcW w:w="1343" w:type="dxa"/>
            <w:vAlign w:val="center"/>
          </w:tcPr>
          <w:p w14:paraId="20176E9C" w14:textId="77777777" w:rsidR="003F0D83" w:rsidRPr="00922513" w:rsidRDefault="003F0D83" w:rsidP="00F80895">
            <w:pPr>
              <w:jc w:val="right"/>
              <w:rPr>
                <w:rFonts w:ascii="Times New Roman" w:hAnsi="Times New Roman"/>
              </w:rPr>
            </w:pPr>
            <w:r w:rsidRPr="00922513">
              <w:rPr>
                <w:rFonts w:ascii="Times New Roman" w:hAnsi="Times New Roman"/>
              </w:rPr>
              <w:t>41 (5.3%)</w:t>
            </w:r>
          </w:p>
        </w:tc>
        <w:tc>
          <w:tcPr>
            <w:tcW w:w="1747" w:type="dxa"/>
            <w:vAlign w:val="center"/>
          </w:tcPr>
          <w:p w14:paraId="3DFB2BDE" w14:textId="77777777" w:rsidR="003F0D83" w:rsidRPr="00922513" w:rsidRDefault="003F0D83" w:rsidP="00F80895">
            <w:pPr>
              <w:jc w:val="right"/>
              <w:rPr>
                <w:rFonts w:ascii="Times New Roman" w:hAnsi="Times New Roman"/>
              </w:rPr>
            </w:pPr>
            <w:r w:rsidRPr="00922513">
              <w:rPr>
                <w:rFonts w:ascii="Times New Roman" w:hAnsi="Times New Roman"/>
              </w:rPr>
              <w:t>44 (5.6%)</w:t>
            </w:r>
          </w:p>
        </w:tc>
        <w:tc>
          <w:tcPr>
            <w:tcW w:w="1323" w:type="dxa"/>
          </w:tcPr>
          <w:p w14:paraId="3771EBD1" w14:textId="77777777" w:rsidR="003F0D83" w:rsidRPr="00922513" w:rsidRDefault="003F0D83" w:rsidP="006E2A53">
            <w:pPr>
              <w:jc w:val="center"/>
              <w:rPr>
                <w:rFonts w:ascii="Times New Roman" w:hAnsi="Times New Roman"/>
              </w:rPr>
            </w:pPr>
          </w:p>
        </w:tc>
      </w:tr>
      <w:tr w:rsidR="003F0D83" w:rsidRPr="00922513" w14:paraId="765A7F3E" w14:textId="28708539" w:rsidTr="000841EF">
        <w:trPr>
          <w:trHeight w:val="275"/>
        </w:trPr>
        <w:tc>
          <w:tcPr>
            <w:tcW w:w="1969" w:type="dxa"/>
          </w:tcPr>
          <w:p w14:paraId="7E8DB581" w14:textId="77777777" w:rsidR="003F0D83" w:rsidRPr="00922513" w:rsidRDefault="003F0D83" w:rsidP="00C36053">
            <w:pPr>
              <w:rPr>
                <w:rFonts w:ascii="Times New Roman" w:hAnsi="Times New Roman"/>
                <w:b/>
                <w:bCs/>
              </w:rPr>
            </w:pPr>
            <w:r w:rsidRPr="00922513">
              <w:rPr>
                <w:rFonts w:ascii="Times New Roman" w:hAnsi="Times New Roman"/>
                <w:b/>
                <w:bCs/>
              </w:rPr>
              <w:t>Parity</w:t>
            </w:r>
          </w:p>
        </w:tc>
        <w:tc>
          <w:tcPr>
            <w:tcW w:w="1304" w:type="dxa"/>
            <w:vAlign w:val="center"/>
          </w:tcPr>
          <w:p w14:paraId="1D791997" w14:textId="77777777" w:rsidR="003F0D83" w:rsidRPr="00922513" w:rsidRDefault="003F0D83" w:rsidP="00F80895">
            <w:pPr>
              <w:jc w:val="right"/>
              <w:rPr>
                <w:rFonts w:ascii="Times New Roman" w:hAnsi="Times New Roman"/>
              </w:rPr>
            </w:pPr>
          </w:p>
        </w:tc>
        <w:tc>
          <w:tcPr>
            <w:tcW w:w="1343" w:type="dxa"/>
            <w:vAlign w:val="center"/>
          </w:tcPr>
          <w:p w14:paraId="49D775EB" w14:textId="77777777" w:rsidR="003F0D83" w:rsidRPr="00922513" w:rsidRDefault="003F0D83" w:rsidP="00F80895">
            <w:pPr>
              <w:jc w:val="right"/>
              <w:rPr>
                <w:rFonts w:ascii="Times New Roman" w:hAnsi="Times New Roman"/>
              </w:rPr>
            </w:pPr>
          </w:p>
        </w:tc>
        <w:tc>
          <w:tcPr>
            <w:tcW w:w="1747" w:type="dxa"/>
            <w:vAlign w:val="center"/>
          </w:tcPr>
          <w:p w14:paraId="69D39DD2" w14:textId="77777777" w:rsidR="003F0D83" w:rsidRPr="00922513" w:rsidRDefault="003F0D83" w:rsidP="00F80895">
            <w:pPr>
              <w:jc w:val="right"/>
              <w:rPr>
                <w:rFonts w:ascii="Times New Roman" w:hAnsi="Times New Roman"/>
              </w:rPr>
            </w:pPr>
          </w:p>
        </w:tc>
        <w:tc>
          <w:tcPr>
            <w:tcW w:w="1323" w:type="dxa"/>
          </w:tcPr>
          <w:p w14:paraId="7FB39C71" w14:textId="4FE32DAB" w:rsidR="003F0D83" w:rsidRPr="00922513" w:rsidRDefault="007B3D82" w:rsidP="006E2A53">
            <w:pPr>
              <w:jc w:val="center"/>
              <w:rPr>
                <w:rFonts w:ascii="Times New Roman" w:hAnsi="Times New Roman"/>
              </w:rPr>
            </w:pPr>
            <w:r w:rsidRPr="00922513">
              <w:rPr>
                <w:rFonts w:ascii="Times New Roman" w:hAnsi="Times New Roman"/>
              </w:rPr>
              <w:t>.4</w:t>
            </w:r>
            <w:r w:rsidR="00293BE7" w:rsidRPr="00922513">
              <w:rPr>
                <w:rFonts w:ascii="Times New Roman" w:hAnsi="Times New Roman"/>
              </w:rPr>
              <w:t>42</w:t>
            </w:r>
          </w:p>
        </w:tc>
      </w:tr>
      <w:tr w:rsidR="003F0D83" w:rsidRPr="00922513" w14:paraId="6BE68775" w14:textId="288598DB" w:rsidTr="000841EF">
        <w:trPr>
          <w:trHeight w:val="532"/>
        </w:trPr>
        <w:tc>
          <w:tcPr>
            <w:tcW w:w="1969" w:type="dxa"/>
          </w:tcPr>
          <w:p w14:paraId="08D05454" w14:textId="77777777" w:rsidR="003F0D83" w:rsidRPr="00922513" w:rsidRDefault="003F0D83" w:rsidP="00C36053">
            <w:pPr>
              <w:jc w:val="right"/>
              <w:rPr>
                <w:rFonts w:ascii="Times New Roman" w:hAnsi="Times New Roman"/>
                <w:b/>
                <w:bCs/>
              </w:rPr>
            </w:pPr>
            <w:r w:rsidRPr="00922513">
              <w:rPr>
                <w:rFonts w:ascii="Times New Roman" w:hAnsi="Times New Roman"/>
                <w:b/>
                <w:bCs/>
              </w:rPr>
              <w:t>Primiparous</w:t>
            </w:r>
          </w:p>
        </w:tc>
        <w:tc>
          <w:tcPr>
            <w:tcW w:w="1304" w:type="dxa"/>
            <w:vAlign w:val="center"/>
          </w:tcPr>
          <w:p w14:paraId="3B3FD616" w14:textId="77777777" w:rsidR="003F0D83" w:rsidRPr="00922513" w:rsidRDefault="003F0D83" w:rsidP="00F80895">
            <w:pPr>
              <w:jc w:val="right"/>
              <w:rPr>
                <w:rFonts w:ascii="Times New Roman" w:hAnsi="Times New Roman"/>
              </w:rPr>
            </w:pPr>
            <w:r w:rsidRPr="00922513">
              <w:rPr>
                <w:rFonts w:ascii="Times New Roman" w:hAnsi="Times New Roman"/>
              </w:rPr>
              <w:t>674 (43.4%)</w:t>
            </w:r>
          </w:p>
        </w:tc>
        <w:tc>
          <w:tcPr>
            <w:tcW w:w="1343" w:type="dxa"/>
            <w:vAlign w:val="center"/>
          </w:tcPr>
          <w:p w14:paraId="1B04CCFB" w14:textId="77777777" w:rsidR="003F0D83" w:rsidRPr="00922513" w:rsidRDefault="003F0D83" w:rsidP="00F80895">
            <w:pPr>
              <w:jc w:val="right"/>
              <w:rPr>
                <w:rFonts w:ascii="Times New Roman" w:hAnsi="Times New Roman"/>
              </w:rPr>
            </w:pPr>
            <w:r w:rsidRPr="00922513">
              <w:rPr>
                <w:rFonts w:ascii="Times New Roman" w:hAnsi="Times New Roman"/>
              </w:rPr>
              <w:t>338 (43.8%)</w:t>
            </w:r>
          </w:p>
        </w:tc>
        <w:tc>
          <w:tcPr>
            <w:tcW w:w="1747" w:type="dxa"/>
            <w:vAlign w:val="center"/>
          </w:tcPr>
          <w:p w14:paraId="22387B7F" w14:textId="77777777" w:rsidR="003F0D83" w:rsidRPr="00922513" w:rsidRDefault="003F0D83" w:rsidP="00F80895">
            <w:pPr>
              <w:jc w:val="right"/>
              <w:rPr>
                <w:rFonts w:ascii="Times New Roman" w:hAnsi="Times New Roman"/>
              </w:rPr>
            </w:pPr>
            <w:r w:rsidRPr="00922513">
              <w:rPr>
                <w:rFonts w:ascii="Times New Roman" w:hAnsi="Times New Roman"/>
              </w:rPr>
              <w:t>336 (43.0%)</w:t>
            </w:r>
          </w:p>
        </w:tc>
        <w:tc>
          <w:tcPr>
            <w:tcW w:w="1323" w:type="dxa"/>
          </w:tcPr>
          <w:p w14:paraId="2845E280" w14:textId="77777777" w:rsidR="003F0D83" w:rsidRPr="00922513" w:rsidRDefault="003F0D83" w:rsidP="006E2A53">
            <w:pPr>
              <w:jc w:val="center"/>
              <w:rPr>
                <w:rFonts w:ascii="Times New Roman" w:hAnsi="Times New Roman"/>
              </w:rPr>
            </w:pPr>
          </w:p>
        </w:tc>
      </w:tr>
      <w:tr w:rsidR="003F0D83" w:rsidRPr="00922513" w14:paraId="30C4E389" w14:textId="1C0F1348" w:rsidTr="000841EF">
        <w:trPr>
          <w:trHeight w:val="532"/>
        </w:trPr>
        <w:tc>
          <w:tcPr>
            <w:tcW w:w="1969" w:type="dxa"/>
          </w:tcPr>
          <w:p w14:paraId="05E788EC" w14:textId="77777777" w:rsidR="003F0D83" w:rsidRPr="00922513" w:rsidRDefault="003F0D83" w:rsidP="00C36053">
            <w:pPr>
              <w:jc w:val="right"/>
              <w:rPr>
                <w:rFonts w:ascii="Times New Roman" w:hAnsi="Times New Roman"/>
                <w:b/>
                <w:bCs/>
              </w:rPr>
            </w:pPr>
            <w:r w:rsidRPr="00922513">
              <w:rPr>
                <w:rFonts w:ascii="Times New Roman" w:hAnsi="Times New Roman"/>
                <w:b/>
                <w:bCs/>
              </w:rPr>
              <w:t>Multiparous</w:t>
            </w:r>
          </w:p>
        </w:tc>
        <w:tc>
          <w:tcPr>
            <w:tcW w:w="1304" w:type="dxa"/>
            <w:vAlign w:val="center"/>
          </w:tcPr>
          <w:p w14:paraId="1E7C6B20" w14:textId="77777777" w:rsidR="003F0D83" w:rsidRPr="00922513" w:rsidRDefault="003F0D83" w:rsidP="00F80895">
            <w:pPr>
              <w:jc w:val="right"/>
              <w:rPr>
                <w:rFonts w:ascii="Times New Roman" w:hAnsi="Times New Roman"/>
              </w:rPr>
            </w:pPr>
            <w:r w:rsidRPr="00922513">
              <w:rPr>
                <w:rFonts w:ascii="Times New Roman" w:hAnsi="Times New Roman"/>
              </w:rPr>
              <w:t>880 (56.3%)</w:t>
            </w:r>
          </w:p>
        </w:tc>
        <w:tc>
          <w:tcPr>
            <w:tcW w:w="1343" w:type="dxa"/>
            <w:vAlign w:val="center"/>
          </w:tcPr>
          <w:p w14:paraId="2626769B" w14:textId="77777777" w:rsidR="003F0D83" w:rsidRPr="00922513" w:rsidRDefault="003F0D83" w:rsidP="00F80895">
            <w:pPr>
              <w:jc w:val="right"/>
              <w:rPr>
                <w:rFonts w:ascii="Times New Roman" w:hAnsi="Times New Roman"/>
              </w:rPr>
            </w:pPr>
            <w:r w:rsidRPr="00922513">
              <w:rPr>
                <w:rFonts w:ascii="Times New Roman" w:hAnsi="Times New Roman"/>
              </w:rPr>
              <w:t>433 (56.2%)</w:t>
            </w:r>
          </w:p>
        </w:tc>
        <w:tc>
          <w:tcPr>
            <w:tcW w:w="1747" w:type="dxa"/>
            <w:vAlign w:val="center"/>
          </w:tcPr>
          <w:p w14:paraId="2CA0D2D4" w14:textId="77777777" w:rsidR="003F0D83" w:rsidRPr="00922513" w:rsidRDefault="003F0D83" w:rsidP="00F80895">
            <w:pPr>
              <w:jc w:val="right"/>
              <w:rPr>
                <w:rFonts w:ascii="Times New Roman" w:hAnsi="Times New Roman"/>
              </w:rPr>
            </w:pPr>
            <w:r w:rsidRPr="00922513">
              <w:rPr>
                <w:rFonts w:ascii="Times New Roman" w:hAnsi="Times New Roman"/>
              </w:rPr>
              <w:t>447 (57.0%)</w:t>
            </w:r>
          </w:p>
        </w:tc>
        <w:tc>
          <w:tcPr>
            <w:tcW w:w="1323" w:type="dxa"/>
          </w:tcPr>
          <w:p w14:paraId="09636F47" w14:textId="77777777" w:rsidR="003F0D83" w:rsidRPr="00922513" w:rsidRDefault="003F0D83" w:rsidP="006E2A53">
            <w:pPr>
              <w:jc w:val="center"/>
              <w:rPr>
                <w:rFonts w:ascii="Times New Roman" w:hAnsi="Times New Roman"/>
              </w:rPr>
            </w:pPr>
          </w:p>
        </w:tc>
      </w:tr>
      <w:tr w:rsidR="003F0D83" w:rsidRPr="00922513" w14:paraId="358BD48F" w14:textId="46B09A29" w:rsidTr="000841EF">
        <w:trPr>
          <w:trHeight w:val="532"/>
        </w:trPr>
        <w:tc>
          <w:tcPr>
            <w:tcW w:w="1969" w:type="dxa"/>
          </w:tcPr>
          <w:p w14:paraId="0C59D46B" w14:textId="77777777" w:rsidR="003F0D83" w:rsidRPr="00922513" w:rsidRDefault="003F0D83" w:rsidP="00C36053">
            <w:pPr>
              <w:jc w:val="right"/>
              <w:rPr>
                <w:rFonts w:ascii="Times New Roman" w:hAnsi="Times New Roman"/>
                <w:b/>
                <w:bCs/>
              </w:rPr>
            </w:pPr>
          </w:p>
          <w:p w14:paraId="6D36B195" w14:textId="77777777" w:rsidR="003F0D83" w:rsidRPr="00922513" w:rsidRDefault="003F0D83" w:rsidP="00C36053">
            <w:pPr>
              <w:jc w:val="right"/>
              <w:rPr>
                <w:rFonts w:ascii="Times New Roman" w:hAnsi="Times New Roman"/>
                <w:b/>
                <w:bCs/>
              </w:rPr>
            </w:pPr>
          </w:p>
        </w:tc>
        <w:tc>
          <w:tcPr>
            <w:tcW w:w="1304" w:type="dxa"/>
            <w:vAlign w:val="center"/>
          </w:tcPr>
          <w:p w14:paraId="6647A17B" w14:textId="77777777" w:rsidR="003F0D83" w:rsidRPr="00922513" w:rsidRDefault="003F0D83" w:rsidP="00F80895">
            <w:pPr>
              <w:jc w:val="right"/>
              <w:rPr>
                <w:rFonts w:ascii="Times New Roman" w:hAnsi="Times New Roman"/>
              </w:rPr>
            </w:pPr>
          </w:p>
        </w:tc>
        <w:tc>
          <w:tcPr>
            <w:tcW w:w="1343" w:type="dxa"/>
            <w:vAlign w:val="center"/>
          </w:tcPr>
          <w:p w14:paraId="650ACB5D" w14:textId="77777777" w:rsidR="003F0D83" w:rsidRPr="00922513" w:rsidRDefault="003F0D83" w:rsidP="00F80895">
            <w:pPr>
              <w:jc w:val="right"/>
              <w:rPr>
                <w:rFonts w:ascii="Times New Roman" w:hAnsi="Times New Roman"/>
              </w:rPr>
            </w:pPr>
          </w:p>
        </w:tc>
        <w:tc>
          <w:tcPr>
            <w:tcW w:w="1747" w:type="dxa"/>
            <w:vAlign w:val="center"/>
          </w:tcPr>
          <w:p w14:paraId="6A28AD43" w14:textId="77777777" w:rsidR="003F0D83" w:rsidRPr="00922513" w:rsidRDefault="003F0D83" w:rsidP="00F80895">
            <w:pPr>
              <w:jc w:val="right"/>
              <w:rPr>
                <w:rFonts w:ascii="Times New Roman" w:hAnsi="Times New Roman"/>
              </w:rPr>
            </w:pPr>
          </w:p>
        </w:tc>
        <w:tc>
          <w:tcPr>
            <w:tcW w:w="1323" w:type="dxa"/>
          </w:tcPr>
          <w:p w14:paraId="0016E68C" w14:textId="77777777" w:rsidR="003F0D83" w:rsidRPr="00922513" w:rsidRDefault="003F0D83" w:rsidP="006E2A53">
            <w:pPr>
              <w:jc w:val="center"/>
              <w:rPr>
                <w:rFonts w:ascii="Times New Roman" w:hAnsi="Times New Roman"/>
              </w:rPr>
            </w:pPr>
          </w:p>
        </w:tc>
      </w:tr>
      <w:tr w:rsidR="003F0D83" w:rsidRPr="00922513" w14:paraId="0E8D6B67" w14:textId="09973F90" w:rsidTr="000841EF">
        <w:trPr>
          <w:trHeight w:val="257"/>
        </w:trPr>
        <w:tc>
          <w:tcPr>
            <w:tcW w:w="1969" w:type="dxa"/>
          </w:tcPr>
          <w:p w14:paraId="50663708" w14:textId="77777777" w:rsidR="003F0D83" w:rsidRPr="00922513" w:rsidRDefault="003F0D83" w:rsidP="00C36053">
            <w:pPr>
              <w:rPr>
                <w:rFonts w:ascii="Times New Roman" w:hAnsi="Times New Roman"/>
                <w:b/>
                <w:bCs/>
              </w:rPr>
            </w:pPr>
            <w:r w:rsidRPr="00922513">
              <w:rPr>
                <w:rFonts w:ascii="Times New Roman" w:hAnsi="Times New Roman"/>
                <w:b/>
                <w:bCs/>
              </w:rPr>
              <w:t>Smoker status</w:t>
            </w:r>
          </w:p>
        </w:tc>
        <w:tc>
          <w:tcPr>
            <w:tcW w:w="1304" w:type="dxa"/>
            <w:vAlign w:val="center"/>
          </w:tcPr>
          <w:p w14:paraId="7C5A19E0" w14:textId="77777777" w:rsidR="003F0D83" w:rsidRPr="00922513" w:rsidRDefault="003F0D83" w:rsidP="00F80895">
            <w:pPr>
              <w:jc w:val="right"/>
              <w:rPr>
                <w:rFonts w:ascii="Times New Roman" w:hAnsi="Times New Roman"/>
              </w:rPr>
            </w:pPr>
          </w:p>
        </w:tc>
        <w:tc>
          <w:tcPr>
            <w:tcW w:w="1343" w:type="dxa"/>
            <w:vAlign w:val="center"/>
          </w:tcPr>
          <w:p w14:paraId="279F9CC3" w14:textId="77777777" w:rsidR="003F0D83" w:rsidRPr="00922513" w:rsidRDefault="003F0D83" w:rsidP="00F80895">
            <w:pPr>
              <w:jc w:val="right"/>
              <w:rPr>
                <w:rFonts w:ascii="Times New Roman" w:hAnsi="Times New Roman"/>
              </w:rPr>
            </w:pPr>
          </w:p>
        </w:tc>
        <w:tc>
          <w:tcPr>
            <w:tcW w:w="1747" w:type="dxa"/>
            <w:vAlign w:val="center"/>
          </w:tcPr>
          <w:p w14:paraId="314DBE61" w14:textId="77777777" w:rsidR="003F0D83" w:rsidRPr="00922513" w:rsidRDefault="003F0D83" w:rsidP="00F80895">
            <w:pPr>
              <w:jc w:val="right"/>
              <w:rPr>
                <w:rFonts w:ascii="Times New Roman" w:hAnsi="Times New Roman"/>
              </w:rPr>
            </w:pPr>
          </w:p>
        </w:tc>
        <w:tc>
          <w:tcPr>
            <w:tcW w:w="1323" w:type="dxa"/>
          </w:tcPr>
          <w:p w14:paraId="0A6E1B5C" w14:textId="77777777" w:rsidR="003F0D83" w:rsidRPr="00922513" w:rsidRDefault="003F0D83" w:rsidP="006E2A53">
            <w:pPr>
              <w:jc w:val="center"/>
              <w:rPr>
                <w:rFonts w:ascii="Times New Roman" w:hAnsi="Times New Roman"/>
              </w:rPr>
            </w:pPr>
          </w:p>
        </w:tc>
      </w:tr>
      <w:tr w:rsidR="003F0D83" w:rsidRPr="00922513" w14:paraId="736B069E" w14:textId="3D1C415A" w:rsidTr="000841EF">
        <w:trPr>
          <w:trHeight w:val="532"/>
        </w:trPr>
        <w:tc>
          <w:tcPr>
            <w:tcW w:w="1969" w:type="dxa"/>
          </w:tcPr>
          <w:p w14:paraId="625E11ED" w14:textId="77777777" w:rsidR="003F0D83" w:rsidRPr="00922513" w:rsidRDefault="003F0D83" w:rsidP="00C36053">
            <w:pPr>
              <w:jc w:val="right"/>
              <w:rPr>
                <w:rFonts w:ascii="Times New Roman" w:hAnsi="Times New Roman"/>
                <w:b/>
                <w:bCs/>
              </w:rPr>
            </w:pPr>
            <w:r w:rsidRPr="00922513">
              <w:rPr>
                <w:rFonts w:ascii="Times New Roman" w:hAnsi="Times New Roman"/>
                <w:b/>
                <w:bCs/>
              </w:rPr>
              <w:t>Current</w:t>
            </w:r>
          </w:p>
        </w:tc>
        <w:tc>
          <w:tcPr>
            <w:tcW w:w="1304" w:type="dxa"/>
            <w:vAlign w:val="center"/>
          </w:tcPr>
          <w:p w14:paraId="4DE2A430" w14:textId="77777777" w:rsidR="003F0D83" w:rsidRPr="00922513" w:rsidRDefault="003F0D83" w:rsidP="00F80895">
            <w:pPr>
              <w:jc w:val="right"/>
              <w:rPr>
                <w:rFonts w:ascii="Times New Roman" w:hAnsi="Times New Roman"/>
              </w:rPr>
            </w:pPr>
            <w:r w:rsidRPr="00922513">
              <w:rPr>
                <w:rFonts w:ascii="Times New Roman" w:hAnsi="Times New Roman"/>
              </w:rPr>
              <w:t>108 (7.0%)</w:t>
            </w:r>
          </w:p>
        </w:tc>
        <w:tc>
          <w:tcPr>
            <w:tcW w:w="1343" w:type="dxa"/>
            <w:vAlign w:val="center"/>
          </w:tcPr>
          <w:p w14:paraId="0AC19F48" w14:textId="77777777" w:rsidR="003F0D83" w:rsidRPr="00922513" w:rsidRDefault="003F0D83" w:rsidP="00F80895">
            <w:pPr>
              <w:jc w:val="right"/>
              <w:rPr>
                <w:rFonts w:ascii="Times New Roman" w:hAnsi="Times New Roman"/>
              </w:rPr>
            </w:pPr>
            <w:r w:rsidRPr="00922513">
              <w:rPr>
                <w:rFonts w:ascii="Times New Roman" w:hAnsi="Times New Roman"/>
              </w:rPr>
              <w:t>60 (7.8%)</w:t>
            </w:r>
          </w:p>
        </w:tc>
        <w:tc>
          <w:tcPr>
            <w:tcW w:w="1747" w:type="dxa"/>
            <w:vAlign w:val="center"/>
          </w:tcPr>
          <w:p w14:paraId="41083877" w14:textId="77777777" w:rsidR="003F0D83" w:rsidRPr="00922513" w:rsidRDefault="003F0D83" w:rsidP="00F80895">
            <w:pPr>
              <w:jc w:val="right"/>
              <w:rPr>
                <w:rFonts w:ascii="Times New Roman" w:hAnsi="Times New Roman"/>
              </w:rPr>
            </w:pPr>
            <w:r w:rsidRPr="00922513">
              <w:rPr>
                <w:rFonts w:ascii="Times New Roman" w:hAnsi="Times New Roman"/>
              </w:rPr>
              <w:t>48 (6.1%)</w:t>
            </w:r>
          </w:p>
        </w:tc>
        <w:tc>
          <w:tcPr>
            <w:tcW w:w="1323" w:type="dxa"/>
          </w:tcPr>
          <w:p w14:paraId="0003F26F" w14:textId="510083EA" w:rsidR="003F0D83" w:rsidRPr="00922513" w:rsidRDefault="00293BE7" w:rsidP="006E2A53">
            <w:pPr>
              <w:jc w:val="center"/>
              <w:rPr>
                <w:rFonts w:ascii="Times New Roman" w:hAnsi="Times New Roman"/>
              </w:rPr>
            </w:pPr>
            <w:r w:rsidRPr="00922513">
              <w:rPr>
                <w:rFonts w:ascii="Times New Roman" w:hAnsi="Times New Roman"/>
              </w:rPr>
              <w:t>.229</w:t>
            </w:r>
          </w:p>
        </w:tc>
      </w:tr>
      <w:tr w:rsidR="003F0D83" w:rsidRPr="00922513" w14:paraId="6CBF911E" w14:textId="32783A55" w:rsidTr="000841EF">
        <w:trPr>
          <w:trHeight w:val="275"/>
        </w:trPr>
        <w:tc>
          <w:tcPr>
            <w:tcW w:w="1969" w:type="dxa"/>
          </w:tcPr>
          <w:p w14:paraId="6BE9CFFC" w14:textId="77777777" w:rsidR="003F0D83" w:rsidRPr="00922513" w:rsidRDefault="003F0D83" w:rsidP="00C36053">
            <w:pPr>
              <w:rPr>
                <w:rFonts w:ascii="Times New Roman" w:hAnsi="Times New Roman"/>
                <w:b/>
                <w:bCs/>
              </w:rPr>
            </w:pPr>
            <w:r w:rsidRPr="00922513">
              <w:rPr>
                <w:rFonts w:ascii="Times New Roman" w:hAnsi="Times New Roman"/>
                <w:b/>
                <w:bCs/>
              </w:rPr>
              <w:t>IMD</w:t>
            </w:r>
          </w:p>
        </w:tc>
        <w:tc>
          <w:tcPr>
            <w:tcW w:w="1304" w:type="dxa"/>
            <w:vAlign w:val="center"/>
          </w:tcPr>
          <w:p w14:paraId="03DCE8AB" w14:textId="77777777" w:rsidR="003F0D83" w:rsidRPr="00922513" w:rsidRDefault="003F0D83" w:rsidP="00F80895">
            <w:pPr>
              <w:jc w:val="right"/>
              <w:rPr>
                <w:rFonts w:ascii="Times New Roman" w:hAnsi="Times New Roman"/>
              </w:rPr>
            </w:pPr>
          </w:p>
        </w:tc>
        <w:tc>
          <w:tcPr>
            <w:tcW w:w="1343" w:type="dxa"/>
            <w:vAlign w:val="center"/>
          </w:tcPr>
          <w:p w14:paraId="4CD68DCF" w14:textId="77777777" w:rsidR="003F0D83" w:rsidRPr="00922513" w:rsidRDefault="003F0D83" w:rsidP="00F80895">
            <w:pPr>
              <w:jc w:val="right"/>
              <w:rPr>
                <w:rFonts w:ascii="Times New Roman" w:hAnsi="Times New Roman"/>
              </w:rPr>
            </w:pPr>
          </w:p>
        </w:tc>
        <w:tc>
          <w:tcPr>
            <w:tcW w:w="1747" w:type="dxa"/>
            <w:vAlign w:val="center"/>
          </w:tcPr>
          <w:p w14:paraId="5E0B260C" w14:textId="77777777" w:rsidR="003F0D83" w:rsidRPr="00922513" w:rsidRDefault="003F0D83" w:rsidP="00F80895">
            <w:pPr>
              <w:jc w:val="right"/>
              <w:rPr>
                <w:rFonts w:ascii="Times New Roman" w:hAnsi="Times New Roman"/>
              </w:rPr>
            </w:pPr>
          </w:p>
        </w:tc>
        <w:tc>
          <w:tcPr>
            <w:tcW w:w="1323" w:type="dxa"/>
          </w:tcPr>
          <w:p w14:paraId="49629696" w14:textId="3C9AA33B" w:rsidR="003F0D83" w:rsidRPr="00922513" w:rsidRDefault="00293BE7" w:rsidP="006E2A53">
            <w:pPr>
              <w:jc w:val="center"/>
              <w:rPr>
                <w:rFonts w:ascii="Times New Roman" w:hAnsi="Times New Roman"/>
              </w:rPr>
            </w:pPr>
            <w:r w:rsidRPr="00922513">
              <w:rPr>
                <w:rFonts w:ascii="Times New Roman" w:hAnsi="Times New Roman"/>
              </w:rPr>
              <w:t>.073</w:t>
            </w:r>
          </w:p>
        </w:tc>
      </w:tr>
      <w:tr w:rsidR="003F0D83" w:rsidRPr="00922513" w14:paraId="3BCADE1B" w14:textId="6637D9A2" w:rsidTr="000841EF">
        <w:trPr>
          <w:trHeight w:val="257"/>
        </w:trPr>
        <w:tc>
          <w:tcPr>
            <w:tcW w:w="1969" w:type="dxa"/>
          </w:tcPr>
          <w:p w14:paraId="0C2F2848" w14:textId="77777777" w:rsidR="003F0D83" w:rsidRPr="00922513" w:rsidRDefault="003F0D83" w:rsidP="00C36053">
            <w:pPr>
              <w:jc w:val="right"/>
              <w:rPr>
                <w:rFonts w:ascii="Times New Roman" w:hAnsi="Times New Roman"/>
                <w:b/>
                <w:bCs/>
              </w:rPr>
            </w:pPr>
            <w:r w:rsidRPr="00922513">
              <w:rPr>
                <w:rFonts w:ascii="Times New Roman" w:hAnsi="Times New Roman"/>
                <w:b/>
                <w:bCs/>
              </w:rPr>
              <w:t>1 (Least)</w:t>
            </w:r>
          </w:p>
        </w:tc>
        <w:tc>
          <w:tcPr>
            <w:tcW w:w="1304" w:type="dxa"/>
            <w:vAlign w:val="center"/>
          </w:tcPr>
          <w:p w14:paraId="082919B7" w14:textId="77777777" w:rsidR="003F0D83" w:rsidRPr="00922513" w:rsidRDefault="003F0D83" w:rsidP="00F80895">
            <w:pPr>
              <w:jc w:val="right"/>
              <w:rPr>
                <w:rFonts w:ascii="Times New Roman" w:hAnsi="Times New Roman"/>
              </w:rPr>
            </w:pPr>
            <w:r w:rsidRPr="00922513">
              <w:rPr>
                <w:rFonts w:ascii="Times New Roman" w:hAnsi="Times New Roman"/>
              </w:rPr>
              <w:t>65 (4.2%)</w:t>
            </w:r>
          </w:p>
        </w:tc>
        <w:tc>
          <w:tcPr>
            <w:tcW w:w="1343" w:type="dxa"/>
            <w:vAlign w:val="center"/>
          </w:tcPr>
          <w:p w14:paraId="2BCC46DE" w14:textId="77777777" w:rsidR="003F0D83" w:rsidRPr="00922513" w:rsidRDefault="003F0D83" w:rsidP="00F80895">
            <w:pPr>
              <w:jc w:val="right"/>
              <w:rPr>
                <w:rFonts w:ascii="Times New Roman" w:hAnsi="Times New Roman"/>
              </w:rPr>
            </w:pPr>
            <w:r w:rsidRPr="00922513">
              <w:rPr>
                <w:rFonts w:ascii="Times New Roman" w:hAnsi="Times New Roman"/>
              </w:rPr>
              <w:t>36 (4.7%)</w:t>
            </w:r>
          </w:p>
        </w:tc>
        <w:tc>
          <w:tcPr>
            <w:tcW w:w="1747" w:type="dxa"/>
            <w:vAlign w:val="center"/>
          </w:tcPr>
          <w:p w14:paraId="56C76DC4" w14:textId="77777777" w:rsidR="003F0D83" w:rsidRPr="00922513" w:rsidRDefault="003F0D83" w:rsidP="00F80895">
            <w:pPr>
              <w:jc w:val="right"/>
              <w:rPr>
                <w:rFonts w:ascii="Times New Roman" w:hAnsi="Times New Roman"/>
              </w:rPr>
            </w:pPr>
            <w:r w:rsidRPr="00922513">
              <w:rPr>
                <w:rFonts w:ascii="Times New Roman" w:hAnsi="Times New Roman"/>
              </w:rPr>
              <w:t>29 (3.7%)</w:t>
            </w:r>
          </w:p>
        </w:tc>
        <w:tc>
          <w:tcPr>
            <w:tcW w:w="1323" w:type="dxa"/>
          </w:tcPr>
          <w:p w14:paraId="07A51BFC" w14:textId="77777777" w:rsidR="003F0D83" w:rsidRPr="00922513" w:rsidRDefault="003F0D83" w:rsidP="006E2A53">
            <w:pPr>
              <w:jc w:val="center"/>
              <w:rPr>
                <w:rFonts w:ascii="Times New Roman" w:hAnsi="Times New Roman"/>
              </w:rPr>
            </w:pPr>
          </w:p>
        </w:tc>
      </w:tr>
      <w:tr w:rsidR="003F0D83" w:rsidRPr="00922513" w14:paraId="1DB764E9" w14:textId="642F36E3" w:rsidTr="000841EF">
        <w:trPr>
          <w:trHeight w:val="532"/>
        </w:trPr>
        <w:tc>
          <w:tcPr>
            <w:tcW w:w="1969" w:type="dxa"/>
          </w:tcPr>
          <w:p w14:paraId="70B78CD8" w14:textId="77777777" w:rsidR="003F0D83" w:rsidRPr="00922513" w:rsidRDefault="003F0D83" w:rsidP="00C36053">
            <w:pPr>
              <w:jc w:val="right"/>
              <w:rPr>
                <w:rFonts w:ascii="Times New Roman" w:hAnsi="Times New Roman"/>
                <w:b/>
                <w:bCs/>
              </w:rPr>
            </w:pPr>
            <w:r w:rsidRPr="00922513">
              <w:rPr>
                <w:rFonts w:ascii="Times New Roman" w:hAnsi="Times New Roman"/>
                <w:b/>
                <w:bCs/>
              </w:rPr>
              <w:t>2</w:t>
            </w:r>
          </w:p>
        </w:tc>
        <w:tc>
          <w:tcPr>
            <w:tcW w:w="1304" w:type="dxa"/>
            <w:vAlign w:val="center"/>
          </w:tcPr>
          <w:p w14:paraId="4CA32EE8" w14:textId="77777777" w:rsidR="003F0D83" w:rsidRPr="00922513" w:rsidRDefault="003F0D83" w:rsidP="00F80895">
            <w:pPr>
              <w:jc w:val="right"/>
              <w:rPr>
                <w:rFonts w:ascii="Times New Roman" w:hAnsi="Times New Roman"/>
              </w:rPr>
            </w:pPr>
            <w:r w:rsidRPr="00922513">
              <w:rPr>
                <w:rFonts w:ascii="Times New Roman" w:hAnsi="Times New Roman"/>
              </w:rPr>
              <w:t>103 (6.6%)</w:t>
            </w:r>
          </w:p>
        </w:tc>
        <w:tc>
          <w:tcPr>
            <w:tcW w:w="1343" w:type="dxa"/>
            <w:vAlign w:val="center"/>
          </w:tcPr>
          <w:p w14:paraId="2B4B5E9D" w14:textId="77777777" w:rsidR="003F0D83" w:rsidRPr="00922513" w:rsidRDefault="003F0D83" w:rsidP="00F80895">
            <w:pPr>
              <w:jc w:val="right"/>
              <w:rPr>
                <w:rFonts w:ascii="Times New Roman" w:hAnsi="Times New Roman"/>
              </w:rPr>
            </w:pPr>
            <w:r w:rsidRPr="00922513">
              <w:rPr>
                <w:rFonts w:ascii="Times New Roman" w:hAnsi="Times New Roman"/>
              </w:rPr>
              <w:t>44 (5.7%)</w:t>
            </w:r>
          </w:p>
        </w:tc>
        <w:tc>
          <w:tcPr>
            <w:tcW w:w="1747" w:type="dxa"/>
            <w:vAlign w:val="center"/>
          </w:tcPr>
          <w:p w14:paraId="057968D5" w14:textId="77777777" w:rsidR="003F0D83" w:rsidRPr="00922513" w:rsidRDefault="003F0D83" w:rsidP="00F80895">
            <w:pPr>
              <w:jc w:val="right"/>
              <w:rPr>
                <w:rFonts w:ascii="Times New Roman" w:hAnsi="Times New Roman"/>
              </w:rPr>
            </w:pPr>
            <w:r w:rsidRPr="00922513">
              <w:rPr>
                <w:rFonts w:ascii="Times New Roman" w:hAnsi="Times New Roman"/>
              </w:rPr>
              <w:t>59 (7.6%)</w:t>
            </w:r>
          </w:p>
        </w:tc>
        <w:tc>
          <w:tcPr>
            <w:tcW w:w="1323" w:type="dxa"/>
          </w:tcPr>
          <w:p w14:paraId="02597FFB" w14:textId="77777777" w:rsidR="003F0D83" w:rsidRPr="00922513" w:rsidRDefault="003F0D83" w:rsidP="006E2A53">
            <w:pPr>
              <w:jc w:val="center"/>
              <w:rPr>
                <w:rFonts w:ascii="Times New Roman" w:hAnsi="Times New Roman"/>
              </w:rPr>
            </w:pPr>
          </w:p>
        </w:tc>
      </w:tr>
      <w:tr w:rsidR="003F0D83" w:rsidRPr="00922513" w14:paraId="3926362F" w14:textId="3E8F67AC" w:rsidTr="000841EF">
        <w:trPr>
          <w:trHeight w:val="550"/>
        </w:trPr>
        <w:tc>
          <w:tcPr>
            <w:tcW w:w="1969" w:type="dxa"/>
          </w:tcPr>
          <w:p w14:paraId="1FA6F498" w14:textId="77777777" w:rsidR="003F0D83" w:rsidRPr="00922513" w:rsidRDefault="003F0D83" w:rsidP="00C36053">
            <w:pPr>
              <w:jc w:val="right"/>
              <w:rPr>
                <w:rFonts w:ascii="Times New Roman" w:hAnsi="Times New Roman"/>
                <w:b/>
                <w:bCs/>
              </w:rPr>
            </w:pPr>
            <w:r w:rsidRPr="00922513">
              <w:rPr>
                <w:rFonts w:ascii="Times New Roman" w:hAnsi="Times New Roman"/>
                <w:b/>
                <w:bCs/>
              </w:rPr>
              <w:t>3</w:t>
            </w:r>
          </w:p>
        </w:tc>
        <w:tc>
          <w:tcPr>
            <w:tcW w:w="1304" w:type="dxa"/>
            <w:vAlign w:val="center"/>
          </w:tcPr>
          <w:p w14:paraId="63023CAA" w14:textId="77777777" w:rsidR="003F0D83" w:rsidRPr="00922513" w:rsidRDefault="003F0D83" w:rsidP="00F80895">
            <w:pPr>
              <w:jc w:val="right"/>
              <w:rPr>
                <w:rFonts w:ascii="Times New Roman" w:hAnsi="Times New Roman"/>
              </w:rPr>
            </w:pPr>
            <w:r w:rsidRPr="00922513">
              <w:rPr>
                <w:rFonts w:ascii="Times New Roman" w:hAnsi="Times New Roman"/>
              </w:rPr>
              <w:t>177 (11.4%)</w:t>
            </w:r>
          </w:p>
        </w:tc>
        <w:tc>
          <w:tcPr>
            <w:tcW w:w="1343" w:type="dxa"/>
            <w:vAlign w:val="center"/>
          </w:tcPr>
          <w:p w14:paraId="67DE309A" w14:textId="77777777" w:rsidR="003F0D83" w:rsidRPr="00922513" w:rsidRDefault="003F0D83" w:rsidP="00F80895">
            <w:pPr>
              <w:jc w:val="right"/>
              <w:rPr>
                <w:rFonts w:ascii="Times New Roman" w:hAnsi="Times New Roman"/>
              </w:rPr>
            </w:pPr>
            <w:r w:rsidRPr="00922513">
              <w:rPr>
                <w:rFonts w:ascii="Times New Roman" w:hAnsi="Times New Roman"/>
              </w:rPr>
              <w:t>84 (10.9%)</w:t>
            </w:r>
          </w:p>
        </w:tc>
        <w:tc>
          <w:tcPr>
            <w:tcW w:w="1747" w:type="dxa"/>
            <w:vAlign w:val="center"/>
          </w:tcPr>
          <w:p w14:paraId="51FB84E5" w14:textId="77777777" w:rsidR="003F0D83" w:rsidRPr="00922513" w:rsidRDefault="003F0D83" w:rsidP="00F80895">
            <w:pPr>
              <w:jc w:val="right"/>
              <w:rPr>
                <w:rFonts w:ascii="Times New Roman" w:hAnsi="Times New Roman"/>
              </w:rPr>
            </w:pPr>
            <w:r w:rsidRPr="00922513">
              <w:rPr>
                <w:rFonts w:ascii="Times New Roman" w:hAnsi="Times New Roman"/>
              </w:rPr>
              <w:t>93 (12.0%)</w:t>
            </w:r>
          </w:p>
        </w:tc>
        <w:tc>
          <w:tcPr>
            <w:tcW w:w="1323" w:type="dxa"/>
          </w:tcPr>
          <w:p w14:paraId="1E8900C3" w14:textId="77777777" w:rsidR="003F0D83" w:rsidRPr="00922513" w:rsidRDefault="003F0D83" w:rsidP="006E2A53">
            <w:pPr>
              <w:jc w:val="center"/>
              <w:rPr>
                <w:rFonts w:ascii="Times New Roman" w:hAnsi="Times New Roman"/>
              </w:rPr>
            </w:pPr>
          </w:p>
        </w:tc>
      </w:tr>
      <w:tr w:rsidR="003F0D83" w:rsidRPr="00922513" w14:paraId="474F5180" w14:textId="08EF0A11" w:rsidTr="000841EF">
        <w:trPr>
          <w:trHeight w:val="532"/>
        </w:trPr>
        <w:tc>
          <w:tcPr>
            <w:tcW w:w="1969" w:type="dxa"/>
          </w:tcPr>
          <w:p w14:paraId="09F97F9F" w14:textId="77777777" w:rsidR="003F0D83" w:rsidRPr="00922513" w:rsidRDefault="003F0D83" w:rsidP="00C36053">
            <w:pPr>
              <w:jc w:val="right"/>
              <w:rPr>
                <w:rFonts w:ascii="Times New Roman" w:hAnsi="Times New Roman"/>
                <w:b/>
                <w:bCs/>
              </w:rPr>
            </w:pPr>
            <w:r w:rsidRPr="00922513">
              <w:rPr>
                <w:rFonts w:ascii="Times New Roman" w:hAnsi="Times New Roman"/>
                <w:b/>
                <w:bCs/>
              </w:rPr>
              <w:t>4</w:t>
            </w:r>
          </w:p>
        </w:tc>
        <w:tc>
          <w:tcPr>
            <w:tcW w:w="1304" w:type="dxa"/>
            <w:vAlign w:val="center"/>
          </w:tcPr>
          <w:p w14:paraId="43A1A25F" w14:textId="77777777" w:rsidR="003F0D83" w:rsidRPr="00922513" w:rsidRDefault="003F0D83" w:rsidP="00F80895">
            <w:pPr>
              <w:jc w:val="right"/>
              <w:rPr>
                <w:rFonts w:ascii="Times New Roman" w:hAnsi="Times New Roman"/>
              </w:rPr>
            </w:pPr>
            <w:r w:rsidRPr="00922513">
              <w:rPr>
                <w:rFonts w:ascii="Times New Roman" w:hAnsi="Times New Roman"/>
              </w:rPr>
              <w:t>533 (34.3%)</w:t>
            </w:r>
          </w:p>
        </w:tc>
        <w:tc>
          <w:tcPr>
            <w:tcW w:w="1343" w:type="dxa"/>
            <w:vAlign w:val="center"/>
          </w:tcPr>
          <w:p w14:paraId="2ADEE56A" w14:textId="77777777" w:rsidR="003F0D83" w:rsidRPr="00922513" w:rsidRDefault="003F0D83" w:rsidP="00F80895">
            <w:pPr>
              <w:jc w:val="right"/>
              <w:rPr>
                <w:rFonts w:ascii="Times New Roman" w:hAnsi="Times New Roman"/>
              </w:rPr>
            </w:pPr>
            <w:r w:rsidRPr="00922513">
              <w:rPr>
                <w:rFonts w:ascii="Times New Roman" w:hAnsi="Times New Roman"/>
              </w:rPr>
              <w:t>288 (37.4%)</w:t>
            </w:r>
          </w:p>
        </w:tc>
        <w:tc>
          <w:tcPr>
            <w:tcW w:w="1747" w:type="dxa"/>
            <w:vAlign w:val="center"/>
          </w:tcPr>
          <w:p w14:paraId="4413D140" w14:textId="77777777" w:rsidR="003F0D83" w:rsidRPr="00922513" w:rsidRDefault="003F0D83" w:rsidP="00F80895">
            <w:pPr>
              <w:jc w:val="right"/>
              <w:rPr>
                <w:rFonts w:ascii="Times New Roman" w:hAnsi="Times New Roman"/>
              </w:rPr>
            </w:pPr>
            <w:r w:rsidRPr="00922513">
              <w:rPr>
                <w:rFonts w:ascii="Times New Roman" w:hAnsi="Times New Roman"/>
              </w:rPr>
              <w:t>245 (31.5%)</w:t>
            </w:r>
          </w:p>
        </w:tc>
        <w:tc>
          <w:tcPr>
            <w:tcW w:w="1323" w:type="dxa"/>
          </w:tcPr>
          <w:p w14:paraId="5561DDC1" w14:textId="77777777" w:rsidR="003F0D83" w:rsidRPr="00922513" w:rsidRDefault="003F0D83" w:rsidP="006E2A53">
            <w:pPr>
              <w:jc w:val="center"/>
              <w:rPr>
                <w:rFonts w:ascii="Times New Roman" w:hAnsi="Times New Roman"/>
              </w:rPr>
            </w:pPr>
          </w:p>
        </w:tc>
      </w:tr>
      <w:tr w:rsidR="003F0D83" w:rsidRPr="00922513" w14:paraId="72750C03" w14:textId="26851C11" w:rsidTr="000841EF">
        <w:trPr>
          <w:trHeight w:val="532"/>
        </w:trPr>
        <w:tc>
          <w:tcPr>
            <w:tcW w:w="1969" w:type="dxa"/>
          </w:tcPr>
          <w:p w14:paraId="48F67FC1" w14:textId="77777777" w:rsidR="003F0D83" w:rsidRPr="00922513" w:rsidRDefault="003F0D83" w:rsidP="00C36053">
            <w:pPr>
              <w:jc w:val="right"/>
              <w:rPr>
                <w:rFonts w:ascii="Times New Roman" w:hAnsi="Times New Roman"/>
                <w:b/>
                <w:bCs/>
              </w:rPr>
            </w:pPr>
            <w:r w:rsidRPr="00922513">
              <w:rPr>
                <w:rFonts w:ascii="Times New Roman" w:hAnsi="Times New Roman"/>
                <w:b/>
                <w:bCs/>
              </w:rPr>
              <w:t>5 (Most)</w:t>
            </w:r>
          </w:p>
        </w:tc>
        <w:tc>
          <w:tcPr>
            <w:tcW w:w="1304" w:type="dxa"/>
            <w:vAlign w:val="center"/>
          </w:tcPr>
          <w:p w14:paraId="338FEA4D" w14:textId="77777777" w:rsidR="003F0D83" w:rsidRPr="00922513" w:rsidRDefault="003F0D83" w:rsidP="00F80895">
            <w:pPr>
              <w:jc w:val="right"/>
              <w:rPr>
                <w:rFonts w:ascii="Times New Roman" w:hAnsi="Times New Roman"/>
              </w:rPr>
            </w:pPr>
            <w:r w:rsidRPr="00922513">
              <w:rPr>
                <w:rFonts w:ascii="Times New Roman" w:hAnsi="Times New Roman"/>
              </w:rPr>
              <w:t>670 (43.1%)</w:t>
            </w:r>
          </w:p>
        </w:tc>
        <w:tc>
          <w:tcPr>
            <w:tcW w:w="1343" w:type="dxa"/>
            <w:vAlign w:val="center"/>
          </w:tcPr>
          <w:p w14:paraId="331C67FC" w14:textId="77777777" w:rsidR="003F0D83" w:rsidRPr="00922513" w:rsidRDefault="003F0D83" w:rsidP="00F80895">
            <w:pPr>
              <w:jc w:val="right"/>
              <w:rPr>
                <w:rFonts w:ascii="Times New Roman" w:hAnsi="Times New Roman"/>
              </w:rPr>
            </w:pPr>
            <w:r w:rsidRPr="00922513">
              <w:rPr>
                <w:rFonts w:ascii="Times New Roman" w:hAnsi="Times New Roman"/>
              </w:rPr>
              <w:t>319 (41.5%)</w:t>
            </w:r>
          </w:p>
        </w:tc>
        <w:tc>
          <w:tcPr>
            <w:tcW w:w="1747" w:type="dxa"/>
            <w:vAlign w:val="center"/>
          </w:tcPr>
          <w:p w14:paraId="63CE0A7B" w14:textId="77777777" w:rsidR="003F0D83" w:rsidRPr="00922513" w:rsidRDefault="003F0D83" w:rsidP="00F80895">
            <w:pPr>
              <w:jc w:val="right"/>
              <w:rPr>
                <w:rFonts w:ascii="Times New Roman" w:hAnsi="Times New Roman"/>
              </w:rPr>
            </w:pPr>
            <w:r w:rsidRPr="00922513">
              <w:rPr>
                <w:rFonts w:ascii="Times New Roman" w:hAnsi="Times New Roman"/>
              </w:rPr>
              <w:t>352 (45.2%)</w:t>
            </w:r>
          </w:p>
        </w:tc>
        <w:tc>
          <w:tcPr>
            <w:tcW w:w="1323" w:type="dxa"/>
          </w:tcPr>
          <w:p w14:paraId="5B9281AE" w14:textId="77777777" w:rsidR="003F0D83" w:rsidRPr="00922513" w:rsidRDefault="003F0D83" w:rsidP="006E2A53">
            <w:pPr>
              <w:jc w:val="center"/>
              <w:rPr>
                <w:rFonts w:ascii="Times New Roman" w:hAnsi="Times New Roman"/>
              </w:rPr>
            </w:pPr>
          </w:p>
        </w:tc>
      </w:tr>
      <w:tr w:rsidR="003F0D83" w:rsidRPr="00922513" w14:paraId="0AC29E72" w14:textId="1E85D152" w:rsidTr="000841EF">
        <w:trPr>
          <w:trHeight w:val="257"/>
        </w:trPr>
        <w:tc>
          <w:tcPr>
            <w:tcW w:w="1969" w:type="dxa"/>
          </w:tcPr>
          <w:p w14:paraId="0F5ACE8C" w14:textId="77777777" w:rsidR="003F0D83" w:rsidRPr="00922513" w:rsidRDefault="003F0D83" w:rsidP="00C36053">
            <w:pPr>
              <w:jc w:val="right"/>
              <w:rPr>
                <w:rFonts w:ascii="Times New Roman" w:hAnsi="Times New Roman"/>
                <w:b/>
                <w:bCs/>
              </w:rPr>
            </w:pPr>
          </w:p>
        </w:tc>
        <w:tc>
          <w:tcPr>
            <w:tcW w:w="1304" w:type="dxa"/>
            <w:vAlign w:val="center"/>
          </w:tcPr>
          <w:p w14:paraId="29B2834A" w14:textId="77777777" w:rsidR="003F0D83" w:rsidRPr="00922513" w:rsidRDefault="003F0D83" w:rsidP="00F80895">
            <w:pPr>
              <w:jc w:val="right"/>
              <w:rPr>
                <w:rFonts w:ascii="Times New Roman" w:hAnsi="Times New Roman"/>
                <w:b/>
              </w:rPr>
            </w:pPr>
          </w:p>
        </w:tc>
        <w:tc>
          <w:tcPr>
            <w:tcW w:w="1343" w:type="dxa"/>
            <w:vAlign w:val="center"/>
          </w:tcPr>
          <w:p w14:paraId="40636ABA" w14:textId="77777777" w:rsidR="003F0D83" w:rsidRPr="00922513" w:rsidRDefault="003F0D83" w:rsidP="00F80895">
            <w:pPr>
              <w:jc w:val="right"/>
              <w:rPr>
                <w:rFonts w:ascii="Times New Roman" w:hAnsi="Times New Roman"/>
              </w:rPr>
            </w:pPr>
          </w:p>
        </w:tc>
        <w:tc>
          <w:tcPr>
            <w:tcW w:w="1747" w:type="dxa"/>
            <w:vAlign w:val="center"/>
          </w:tcPr>
          <w:p w14:paraId="410227EE" w14:textId="77777777" w:rsidR="003F0D83" w:rsidRPr="00922513" w:rsidRDefault="003F0D83" w:rsidP="00F80895">
            <w:pPr>
              <w:jc w:val="right"/>
              <w:rPr>
                <w:rFonts w:ascii="Times New Roman" w:hAnsi="Times New Roman"/>
              </w:rPr>
            </w:pPr>
          </w:p>
        </w:tc>
        <w:tc>
          <w:tcPr>
            <w:tcW w:w="1323" w:type="dxa"/>
          </w:tcPr>
          <w:p w14:paraId="0EBBF9DA" w14:textId="77777777" w:rsidR="003F0D83" w:rsidRPr="00922513" w:rsidRDefault="003F0D83" w:rsidP="006E2A53">
            <w:pPr>
              <w:jc w:val="center"/>
              <w:rPr>
                <w:rFonts w:ascii="Times New Roman" w:hAnsi="Times New Roman"/>
              </w:rPr>
            </w:pPr>
          </w:p>
        </w:tc>
      </w:tr>
      <w:tr w:rsidR="003F0D83" w:rsidRPr="00922513" w14:paraId="5DC9FD57" w14:textId="5C6CE979" w:rsidTr="000841EF">
        <w:trPr>
          <w:trHeight w:val="532"/>
        </w:trPr>
        <w:tc>
          <w:tcPr>
            <w:tcW w:w="1969" w:type="dxa"/>
          </w:tcPr>
          <w:p w14:paraId="67452BBE" w14:textId="77777777" w:rsidR="003F0D83" w:rsidRPr="00922513" w:rsidRDefault="003F0D83" w:rsidP="00C36053">
            <w:pPr>
              <w:rPr>
                <w:rFonts w:ascii="Times New Roman" w:hAnsi="Times New Roman"/>
                <w:b/>
                <w:bCs/>
              </w:rPr>
            </w:pPr>
            <w:r w:rsidRPr="00922513">
              <w:rPr>
                <w:rFonts w:ascii="Times New Roman" w:hAnsi="Times New Roman"/>
                <w:b/>
                <w:bCs/>
              </w:rPr>
              <w:t xml:space="preserve">Baseline EPDS </w:t>
            </w:r>
            <w:r w:rsidRPr="00922513">
              <w:rPr>
                <w:rFonts w:ascii="Times New Roman" w:hAnsi="Times New Roman"/>
                <w:b/>
                <w:bCs/>
              </w:rPr>
              <w:br/>
              <w:t>(/30)</w:t>
            </w:r>
          </w:p>
        </w:tc>
        <w:tc>
          <w:tcPr>
            <w:tcW w:w="1304" w:type="dxa"/>
            <w:vAlign w:val="center"/>
          </w:tcPr>
          <w:p w14:paraId="63ABF7EE" w14:textId="77777777" w:rsidR="003F0D83" w:rsidRPr="00922513" w:rsidRDefault="003F0D83" w:rsidP="00F80895">
            <w:pPr>
              <w:jc w:val="right"/>
              <w:rPr>
                <w:rFonts w:ascii="Times New Roman" w:hAnsi="Times New Roman"/>
              </w:rPr>
            </w:pPr>
          </w:p>
        </w:tc>
        <w:tc>
          <w:tcPr>
            <w:tcW w:w="1343" w:type="dxa"/>
            <w:vAlign w:val="center"/>
          </w:tcPr>
          <w:p w14:paraId="5753527B" w14:textId="77777777" w:rsidR="003F0D83" w:rsidRPr="00922513" w:rsidRDefault="003F0D83" w:rsidP="00F80895">
            <w:pPr>
              <w:jc w:val="right"/>
              <w:rPr>
                <w:rFonts w:ascii="Times New Roman" w:hAnsi="Times New Roman"/>
              </w:rPr>
            </w:pPr>
          </w:p>
        </w:tc>
        <w:tc>
          <w:tcPr>
            <w:tcW w:w="1747" w:type="dxa"/>
            <w:vAlign w:val="center"/>
          </w:tcPr>
          <w:p w14:paraId="32901D8A" w14:textId="77777777" w:rsidR="003F0D83" w:rsidRPr="00922513" w:rsidRDefault="003F0D83" w:rsidP="00F80895">
            <w:pPr>
              <w:jc w:val="right"/>
              <w:rPr>
                <w:rFonts w:ascii="Times New Roman" w:hAnsi="Times New Roman"/>
              </w:rPr>
            </w:pPr>
          </w:p>
        </w:tc>
        <w:tc>
          <w:tcPr>
            <w:tcW w:w="1323" w:type="dxa"/>
          </w:tcPr>
          <w:p w14:paraId="5945B985" w14:textId="77777777" w:rsidR="003F0D83" w:rsidRPr="00922513" w:rsidRDefault="003F0D83" w:rsidP="006E2A53">
            <w:pPr>
              <w:jc w:val="center"/>
              <w:rPr>
                <w:rFonts w:ascii="Times New Roman" w:hAnsi="Times New Roman"/>
              </w:rPr>
            </w:pPr>
          </w:p>
        </w:tc>
      </w:tr>
      <w:tr w:rsidR="003F0D83" w:rsidRPr="00922513" w14:paraId="3F7A0E09" w14:textId="62EB191A" w:rsidTr="000841EF">
        <w:trPr>
          <w:trHeight w:val="275"/>
        </w:trPr>
        <w:tc>
          <w:tcPr>
            <w:tcW w:w="1969" w:type="dxa"/>
          </w:tcPr>
          <w:p w14:paraId="2908D404" w14:textId="77777777" w:rsidR="003F0D83" w:rsidRPr="00922513" w:rsidRDefault="003F0D83" w:rsidP="00C36053">
            <w:pPr>
              <w:jc w:val="right"/>
              <w:rPr>
                <w:rFonts w:ascii="Times New Roman" w:hAnsi="Times New Roman"/>
                <w:b/>
                <w:bCs/>
              </w:rPr>
            </w:pPr>
            <w:r w:rsidRPr="00922513">
              <w:rPr>
                <w:rFonts w:ascii="Times New Roman" w:hAnsi="Times New Roman"/>
                <w:b/>
                <w:bCs/>
              </w:rPr>
              <w:t>Median (IQR)</w:t>
            </w:r>
          </w:p>
        </w:tc>
        <w:tc>
          <w:tcPr>
            <w:tcW w:w="1304" w:type="dxa"/>
            <w:vAlign w:val="center"/>
          </w:tcPr>
          <w:p w14:paraId="52BA5606" w14:textId="77777777" w:rsidR="003F0D83" w:rsidRPr="00922513" w:rsidRDefault="003F0D83" w:rsidP="00F80895">
            <w:pPr>
              <w:jc w:val="right"/>
              <w:rPr>
                <w:rFonts w:ascii="Times New Roman" w:hAnsi="Times New Roman"/>
              </w:rPr>
            </w:pPr>
            <w:r w:rsidRPr="00922513">
              <w:rPr>
                <w:rFonts w:ascii="Times New Roman" w:hAnsi="Times New Roman"/>
              </w:rPr>
              <w:t>6 (3-10)</w:t>
            </w:r>
          </w:p>
        </w:tc>
        <w:tc>
          <w:tcPr>
            <w:tcW w:w="1343" w:type="dxa"/>
            <w:vAlign w:val="center"/>
          </w:tcPr>
          <w:p w14:paraId="51830356" w14:textId="77777777" w:rsidR="003F0D83" w:rsidRPr="00922513" w:rsidRDefault="003F0D83" w:rsidP="00F80895">
            <w:pPr>
              <w:jc w:val="right"/>
              <w:rPr>
                <w:rFonts w:ascii="Times New Roman" w:hAnsi="Times New Roman"/>
              </w:rPr>
            </w:pPr>
            <w:r w:rsidRPr="00922513">
              <w:rPr>
                <w:rFonts w:ascii="Times New Roman" w:hAnsi="Times New Roman"/>
              </w:rPr>
              <w:t>6 (3-10)</w:t>
            </w:r>
          </w:p>
        </w:tc>
        <w:tc>
          <w:tcPr>
            <w:tcW w:w="1747" w:type="dxa"/>
            <w:vAlign w:val="center"/>
          </w:tcPr>
          <w:p w14:paraId="2A23EE4F" w14:textId="77777777" w:rsidR="003F0D83" w:rsidRPr="00922513" w:rsidRDefault="003F0D83" w:rsidP="00F80895">
            <w:pPr>
              <w:jc w:val="right"/>
              <w:rPr>
                <w:rFonts w:ascii="Times New Roman" w:hAnsi="Times New Roman"/>
              </w:rPr>
            </w:pPr>
            <w:r w:rsidRPr="00922513">
              <w:rPr>
                <w:rFonts w:ascii="Times New Roman" w:hAnsi="Times New Roman"/>
              </w:rPr>
              <w:t>6 (3-10)</w:t>
            </w:r>
          </w:p>
        </w:tc>
        <w:tc>
          <w:tcPr>
            <w:tcW w:w="1323" w:type="dxa"/>
          </w:tcPr>
          <w:p w14:paraId="702EE8F6" w14:textId="7FA63837" w:rsidR="003F0D83" w:rsidRPr="00922513" w:rsidRDefault="007B3D82" w:rsidP="006E2A53">
            <w:pPr>
              <w:jc w:val="center"/>
              <w:rPr>
                <w:rFonts w:ascii="Times New Roman" w:hAnsi="Times New Roman"/>
              </w:rPr>
            </w:pPr>
            <w:r w:rsidRPr="00922513">
              <w:rPr>
                <w:rFonts w:ascii="Times New Roman" w:hAnsi="Times New Roman"/>
              </w:rPr>
              <w:t>.</w:t>
            </w:r>
            <w:r w:rsidR="00293BE7" w:rsidRPr="00922513">
              <w:rPr>
                <w:rFonts w:ascii="Times New Roman" w:hAnsi="Times New Roman"/>
              </w:rPr>
              <w:t>488</w:t>
            </w:r>
          </w:p>
        </w:tc>
      </w:tr>
      <w:tr w:rsidR="003F0D83" w:rsidRPr="00922513" w14:paraId="16EE643B" w14:textId="52AC227F" w:rsidTr="000841EF">
        <w:trPr>
          <w:trHeight w:val="532"/>
        </w:trPr>
        <w:tc>
          <w:tcPr>
            <w:tcW w:w="1969" w:type="dxa"/>
          </w:tcPr>
          <w:p w14:paraId="48795818" w14:textId="77777777" w:rsidR="003F0D83" w:rsidRPr="00922513" w:rsidRDefault="003F0D83" w:rsidP="00C36053">
            <w:pPr>
              <w:jc w:val="right"/>
              <w:rPr>
                <w:rFonts w:ascii="Times New Roman" w:hAnsi="Times New Roman"/>
                <w:b/>
                <w:bCs/>
              </w:rPr>
            </w:pPr>
            <w:r w:rsidRPr="00922513">
              <w:rPr>
                <w:rFonts w:ascii="Times New Roman" w:hAnsi="Times New Roman"/>
                <w:b/>
                <w:bCs/>
              </w:rPr>
              <w:t>Missing n (%)</w:t>
            </w:r>
          </w:p>
        </w:tc>
        <w:tc>
          <w:tcPr>
            <w:tcW w:w="1304" w:type="dxa"/>
            <w:vAlign w:val="center"/>
          </w:tcPr>
          <w:p w14:paraId="72356EFA" w14:textId="77777777" w:rsidR="003F0D83" w:rsidRPr="00922513" w:rsidRDefault="003F0D83" w:rsidP="00F80895">
            <w:pPr>
              <w:jc w:val="right"/>
              <w:rPr>
                <w:rFonts w:ascii="Times New Roman" w:hAnsi="Times New Roman"/>
              </w:rPr>
            </w:pPr>
            <w:r w:rsidRPr="00922513">
              <w:rPr>
                <w:rFonts w:ascii="Times New Roman" w:hAnsi="Times New Roman"/>
              </w:rPr>
              <w:t>195 (12.6%)</w:t>
            </w:r>
          </w:p>
        </w:tc>
        <w:tc>
          <w:tcPr>
            <w:tcW w:w="1343" w:type="dxa"/>
            <w:vAlign w:val="center"/>
          </w:tcPr>
          <w:p w14:paraId="06EF59FF" w14:textId="77777777" w:rsidR="003F0D83" w:rsidRPr="00922513" w:rsidRDefault="003F0D83" w:rsidP="00F80895">
            <w:pPr>
              <w:jc w:val="right"/>
              <w:rPr>
                <w:rFonts w:ascii="Times New Roman" w:hAnsi="Times New Roman"/>
              </w:rPr>
            </w:pPr>
            <w:r w:rsidRPr="00922513">
              <w:rPr>
                <w:rFonts w:ascii="Times New Roman" w:hAnsi="Times New Roman"/>
              </w:rPr>
              <w:t>102 (13.2%)</w:t>
            </w:r>
          </w:p>
        </w:tc>
        <w:tc>
          <w:tcPr>
            <w:tcW w:w="1747" w:type="dxa"/>
            <w:vAlign w:val="center"/>
          </w:tcPr>
          <w:p w14:paraId="275C31C7" w14:textId="77777777" w:rsidR="003F0D83" w:rsidRPr="00922513" w:rsidRDefault="003F0D83" w:rsidP="00F80895">
            <w:pPr>
              <w:jc w:val="right"/>
              <w:rPr>
                <w:rFonts w:ascii="Times New Roman" w:hAnsi="Times New Roman"/>
              </w:rPr>
            </w:pPr>
            <w:r w:rsidRPr="00922513">
              <w:rPr>
                <w:rFonts w:ascii="Times New Roman" w:hAnsi="Times New Roman"/>
              </w:rPr>
              <w:t>93 (11.9%)</w:t>
            </w:r>
          </w:p>
        </w:tc>
        <w:tc>
          <w:tcPr>
            <w:tcW w:w="1323" w:type="dxa"/>
          </w:tcPr>
          <w:p w14:paraId="30B4492A" w14:textId="77777777" w:rsidR="003F0D83" w:rsidRPr="00922513" w:rsidRDefault="003F0D83" w:rsidP="006E2A53">
            <w:pPr>
              <w:jc w:val="center"/>
              <w:rPr>
                <w:rFonts w:ascii="Times New Roman" w:hAnsi="Times New Roman"/>
              </w:rPr>
            </w:pPr>
          </w:p>
        </w:tc>
      </w:tr>
      <w:tr w:rsidR="003F0D83" w:rsidRPr="00922513" w14:paraId="48C02696" w14:textId="0F67A0BC" w:rsidTr="000841EF">
        <w:trPr>
          <w:trHeight w:val="532"/>
        </w:trPr>
        <w:tc>
          <w:tcPr>
            <w:tcW w:w="1969" w:type="dxa"/>
          </w:tcPr>
          <w:p w14:paraId="5287E31B" w14:textId="77777777" w:rsidR="003F0D83" w:rsidRPr="00922513" w:rsidRDefault="003F0D83" w:rsidP="00C36053">
            <w:pPr>
              <w:jc w:val="right"/>
              <w:rPr>
                <w:rFonts w:ascii="Times New Roman" w:hAnsi="Times New Roman"/>
                <w:b/>
                <w:bCs/>
              </w:rPr>
            </w:pPr>
            <w:r w:rsidRPr="00922513">
              <w:rPr>
                <w:rFonts w:ascii="Times New Roman" w:hAnsi="Times New Roman"/>
                <w:b/>
                <w:bCs/>
              </w:rPr>
              <w:sym w:font="Symbol" w:char="F0B3"/>
            </w:r>
            <w:r w:rsidRPr="00922513">
              <w:rPr>
                <w:rFonts w:ascii="Times New Roman" w:hAnsi="Times New Roman"/>
                <w:b/>
                <w:bCs/>
              </w:rPr>
              <w:t>13</w:t>
            </w:r>
          </w:p>
        </w:tc>
        <w:tc>
          <w:tcPr>
            <w:tcW w:w="1304" w:type="dxa"/>
            <w:vAlign w:val="center"/>
          </w:tcPr>
          <w:p w14:paraId="42205B13" w14:textId="77777777" w:rsidR="003F0D83" w:rsidRPr="00922513" w:rsidRDefault="003F0D83" w:rsidP="00F80895">
            <w:pPr>
              <w:jc w:val="right"/>
              <w:rPr>
                <w:rFonts w:ascii="Times New Roman" w:hAnsi="Times New Roman"/>
              </w:rPr>
            </w:pPr>
            <w:r w:rsidRPr="00922513">
              <w:rPr>
                <w:rFonts w:ascii="Times New Roman" w:hAnsi="Times New Roman"/>
              </w:rPr>
              <w:t>260 (16.7%)</w:t>
            </w:r>
          </w:p>
        </w:tc>
        <w:tc>
          <w:tcPr>
            <w:tcW w:w="1343" w:type="dxa"/>
            <w:vAlign w:val="center"/>
          </w:tcPr>
          <w:p w14:paraId="6E52C0B1" w14:textId="77777777" w:rsidR="003F0D83" w:rsidRPr="00922513" w:rsidRDefault="003F0D83" w:rsidP="00F80895">
            <w:pPr>
              <w:jc w:val="right"/>
              <w:rPr>
                <w:rFonts w:ascii="Times New Roman" w:hAnsi="Times New Roman"/>
              </w:rPr>
            </w:pPr>
            <w:r w:rsidRPr="00922513">
              <w:rPr>
                <w:rFonts w:ascii="Times New Roman" w:hAnsi="Times New Roman"/>
              </w:rPr>
              <w:t>81 (10.5%)</w:t>
            </w:r>
          </w:p>
        </w:tc>
        <w:tc>
          <w:tcPr>
            <w:tcW w:w="1747" w:type="dxa"/>
            <w:vAlign w:val="center"/>
          </w:tcPr>
          <w:p w14:paraId="77B72981" w14:textId="77777777" w:rsidR="003F0D83" w:rsidRPr="00922513" w:rsidRDefault="003F0D83" w:rsidP="00F80895">
            <w:pPr>
              <w:jc w:val="right"/>
              <w:rPr>
                <w:rFonts w:ascii="Times New Roman" w:hAnsi="Times New Roman"/>
              </w:rPr>
            </w:pPr>
            <w:r w:rsidRPr="00922513">
              <w:rPr>
                <w:rFonts w:ascii="Times New Roman" w:hAnsi="Times New Roman"/>
              </w:rPr>
              <w:t>179 (22.9%)</w:t>
            </w:r>
          </w:p>
        </w:tc>
        <w:tc>
          <w:tcPr>
            <w:tcW w:w="1323" w:type="dxa"/>
          </w:tcPr>
          <w:p w14:paraId="158E02EC" w14:textId="77777777" w:rsidR="003F0D83" w:rsidRPr="00922513" w:rsidRDefault="003F0D83" w:rsidP="006E2A53">
            <w:pPr>
              <w:jc w:val="center"/>
              <w:rPr>
                <w:rFonts w:ascii="Times New Roman" w:hAnsi="Times New Roman"/>
              </w:rPr>
            </w:pPr>
          </w:p>
        </w:tc>
      </w:tr>
      <w:tr w:rsidR="003F0D83" w:rsidRPr="00922513" w14:paraId="29491670" w14:textId="0412DB2C" w:rsidTr="000841EF">
        <w:trPr>
          <w:trHeight w:val="532"/>
        </w:trPr>
        <w:tc>
          <w:tcPr>
            <w:tcW w:w="1969" w:type="dxa"/>
          </w:tcPr>
          <w:p w14:paraId="0E95118D" w14:textId="77777777" w:rsidR="003F0D83" w:rsidRPr="00922513" w:rsidRDefault="003F0D83" w:rsidP="00C36053">
            <w:pPr>
              <w:jc w:val="right"/>
              <w:rPr>
                <w:rFonts w:ascii="Times New Roman" w:hAnsi="Times New Roman"/>
                <w:b/>
                <w:bCs/>
              </w:rPr>
            </w:pPr>
            <w:r w:rsidRPr="00922513">
              <w:rPr>
                <w:rFonts w:ascii="Times New Roman" w:hAnsi="Times New Roman"/>
                <w:b/>
                <w:bCs/>
              </w:rPr>
              <w:t>&lt;13</w:t>
            </w:r>
          </w:p>
        </w:tc>
        <w:tc>
          <w:tcPr>
            <w:tcW w:w="1304" w:type="dxa"/>
            <w:vAlign w:val="center"/>
          </w:tcPr>
          <w:p w14:paraId="07CF0586" w14:textId="77777777" w:rsidR="003F0D83" w:rsidRPr="00922513" w:rsidRDefault="003F0D83" w:rsidP="00F80895">
            <w:pPr>
              <w:jc w:val="right"/>
              <w:rPr>
                <w:rFonts w:ascii="Times New Roman" w:hAnsi="Times New Roman"/>
              </w:rPr>
            </w:pPr>
            <w:r w:rsidRPr="00922513">
              <w:rPr>
                <w:rFonts w:ascii="Times New Roman" w:hAnsi="Times New Roman"/>
              </w:rPr>
              <w:t>1192 (76.7%)</w:t>
            </w:r>
          </w:p>
        </w:tc>
        <w:tc>
          <w:tcPr>
            <w:tcW w:w="1343" w:type="dxa"/>
            <w:vAlign w:val="center"/>
          </w:tcPr>
          <w:p w14:paraId="2C139B1B" w14:textId="77777777" w:rsidR="003F0D83" w:rsidRPr="00922513" w:rsidRDefault="003F0D83" w:rsidP="00F80895">
            <w:pPr>
              <w:jc w:val="right"/>
              <w:rPr>
                <w:rFonts w:ascii="Times New Roman" w:hAnsi="Times New Roman"/>
              </w:rPr>
            </w:pPr>
            <w:r w:rsidRPr="00922513">
              <w:rPr>
                <w:rFonts w:ascii="Times New Roman" w:hAnsi="Times New Roman"/>
              </w:rPr>
              <w:t>588 (76.3%)</w:t>
            </w:r>
          </w:p>
        </w:tc>
        <w:tc>
          <w:tcPr>
            <w:tcW w:w="1747" w:type="dxa"/>
            <w:vAlign w:val="center"/>
          </w:tcPr>
          <w:p w14:paraId="073221D8" w14:textId="77777777" w:rsidR="003F0D83" w:rsidRPr="00922513" w:rsidRDefault="003F0D83" w:rsidP="00F80895">
            <w:pPr>
              <w:jc w:val="right"/>
              <w:rPr>
                <w:rFonts w:ascii="Times New Roman" w:hAnsi="Times New Roman"/>
              </w:rPr>
            </w:pPr>
            <w:r w:rsidRPr="00922513">
              <w:rPr>
                <w:rFonts w:ascii="Times New Roman" w:hAnsi="Times New Roman"/>
              </w:rPr>
              <w:t>604 (77.1%)</w:t>
            </w:r>
          </w:p>
        </w:tc>
        <w:tc>
          <w:tcPr>
            <w:tcW w:w="1323" w:type="dxa"/>
          </w:tcPr>
          <w:p w14:paraId="626EECBE" w14:textId="77777777" w:rsidR="003F0D83" w:rsidRPr="00922513" w:rsidRDefault="003F0D83" w:rsidP="006E2A53">
            <w:pPr>
              <w:jc w:val="center"/>
              <w:rPr>
                <w:rFonts w:ascii="Times New Roman" w:hAnsi="Times New Roman"/>
              </w:rPr>
            </w:pPr>
          </w:p>
        </w:tc>
      </w:tr>
      <w:tr w:rsidR="003F0D83" w:rsidRPr="00922513" w14:paraId="0DAD0F95" w14:textId="547D12FC" w:rsidTr="000841EF">
        <w:trPr>
          <w:trHeight w:val="257"/>
        </w:trPr>
        <w:tc>
          <w:tcPr>
            <w:tcW w:w="1969" w:type="dxa"/>
          </w:tcPr>
          <w:p w14:paraId="73EE9EA7" w14:textId="77777777" w:rsidR="003F0D83" w:rsidRPr="00922513" w:rsidRDefault="003F0D83" w:rsidP="00C36053">
            <w:pPr>
              <w:rPr>
                <w:rFonts w:ascii="Times New Roman" w:hAnsi="Times New Roman"/>
                <w:b/>
                <w:bCs/>
              </w:rPr>
            </w:pPr>
          </w:p>
        </w:tc>
        <w:tc>
          <w:tcPr>
            <w:tcW w:w="1304" w:type="dxa"/>
            <w:vAlign w:val="center"/>
          </w:tcPr>
          <w:p w14:paraId="24494FF3" w14:textId="77777777" w:rsidR="003F0D83" w:rsidRPr="00922513" w:rsidRDefault="003F0D83" w:rsidP="00F80895">
            <w:pPr>
              <w:jc w:val="right"/>
              <w:rPr>
                <w:rFonts w:ascii="Times New Roman" w:hAnsi="Times New Roman"/>
              </w:rPr>
            </w:pPr>
          </w:p>
        </w:tc>
        <w:tc>
          <w:tcPr>
            <w:tcW w:w="1343" w:type="dxa"/>
            <w:vAlign w:val="center"/>
          </w:tcPr>
          <w:p w14:paraId="2B8CEAAE" w14:textId="77777777" w:rsidR="003F0D83" w:rsidRPr="00922513" w:rsidRDefault="003F0D83" w:rsidP="00F80895">
            <w:pPr>
              <w:jc w:val="right"/>
              <w:rPr>
                <w:rFonts w:ascii="Times New Roman" w:hAnsi="Times New Roman"/>
              </w:rPr>
            </w:pPr>
          </w:p>
        </w:tc>
        <w:tc>
          <w:tcPr>
            <w:tcW w:w="1747" w:type="dxa"/>
            <w:vAlign w:val="center"/>
          </w:tcPr>
          <w:p w14:paraId="5813E10A" w14:textId="77777777" w:rsidR="003F0D83" w:rsidRPr="00922513" w:rsidRDefault="003F0D83" w:rsidP="00F80895">
            <w:pPr>
              <w:jc w:val="right"/>
              <w:rPr>
                <w:rFonts w:ascii="Times New Roman" w:hAnsi="Times New Roman"/>
              </w:rPr>
            </w:pPr>
          </w:p>
        </w:tc>
        <w:tc>
          <w:tcPr>
            <w:tcW w:w="1323" w:type="dxa"/>
          </w:tcPr>
          <w:p w14:paraId="5D4E1ED8" w14:textId="77777777" w:rsidR="003F0D83" w:rsidRPr="00922513" w:rsidRDefault="003F0D83" w:rsidP="006E2A53">
            <w:pPr>
              <w:jc w:val="center"/>
              <w:rPr>
                <w:rFonts w:ascii="Times New Roman" w:hAnsi="Times New Roman"/>
              </w:rPr>
            </w:pPr>
          </w:p>
        </w:tc>
      </w:tr>
      <w:tr w:rsidR="003F0D83" w:rsidRPr="00922513" w14:paraId="01647C02" w14:textId="19022162" w:rsidTr="000841EF">
        <w:trPr>
          <w:trHeight w:val="807"/>
        </w:trPr>
        <w:tc>
          <w:tcPr>
            <w:tcW w:w="1969" w:type="dxa"/>
          </w:tcPr>
          <w:p w14:paraId="433B7D87" w14:textId="77777777" w:rsidR="003F0D83" w:rsidRPr="00922513" w:rsidRDefault="003F0D83" w:rsidP="00C36053">
            <w:pPr>
              <w:rPr>
                <w:rFonts w:ascii="Times New Roman" w:hAnsi="Times New Roman"/>
                <w:b/>
                <w:bCs/>
              </w:rPr>
            </w:pPr>
            <w:r w:rsidRPr="00922513">
              <w:rPr>
                <w:rFonts w:ascii="Times New Roman" w:hAnsi="Times New Roman"/>
                <w:b/>
                <w:bCs/>
              </w:rPr>
              <w:lastRenderedPageBreak/>
              <w:t xml:space="preserve">Baseline </w:t>
            </w:r>
          </w:p>
          <w:p w14:paraId="5C4B78EF" w14:textId="77777777" w:rsidR="003F0D83" w:rsidRPr="00922513" w:rsidRDefault="003F0D83" w:rsidP="00C36053">
            <w:pPr>
              <w:rPr>
                <w:rFonts w:ascii="Times New Roman" w:hAnsi="Times New Roman"/>
                <w:b/>
                <w:bCs/>
              </w:rPr>
            </w:pPr>
            <w:r w:rsidRPr="00922513">
              <w:rPr>
                <w:rFonts w:ascii="Times New Roman" w:hAnsi="Times New Roman"/>
                <w:b/>
                <w:bCs/>
              </w:rPr>
              <w:t>Binge Endorsement</w:t>
            </w:r>
          </w:p>
        </w:tc>
        <w:tc>
          <w:tcPr>
            <w:tcW w:w="1304" w:type="dxa"/>
            <w:vAlign w:val="center"/>
          </w:tcPr>
          <w:p w14:paraId="566B614F" w14:textId="77777777" w:rsidR="003F0D83" w:rsidRPr="00922513" w:rsidRDefault="003F0D83" w:rsidP="00F80895">
            <w:pPr>
              <w:jc w:val="right"/>
              <w:rPr>
                <w:rFonts w:ascii="Times New Roman" w:hAnsi="Times New Roman"/>
              </w:rPr>
            </w:pPr>
          </w:p>
        </w:tc>
        <w:tc>
          <w:tcPr>
            <w:tcW w:w="1343" w:type="dxa"/>
            <w:vAlign w:val="center"/>
          </w:tcPr>
          <w:p w14:paraId="7080F088" w14:textId="77777777" w:rsidR="003F0D83" w:rsidRPr="00922513" w:rsidRDefault="003F0D83" w:rsidP="00F80895">
            <w:pPr>
              <w:jc w:val="right"/>
              <w:rPr>
                <w:rFonts w:ascii="Times New Roman" w:hAnsi="Times New Roman"/>
              </w:rPr>
            </w:pPr>
          </w:p>
        </w:tc>
        <w:tc>
          <w:tcPr>
            <w:tcW w:w="1747" w:type="dxa"/>
            <w:vAlign w:val="center"/>
          </w:tcPr>
          <w:p w14:paraId="1D9893A2" w14:textId="77777777" w:rsidR="003F0D83" w:rsidRPr="00922513" w:rsidRDefault="003F0D83" w:rsidP="00F80895">
            <w:pPr>
              <w:jc w:val="right"/>
              <w:rPr>
                <w:rFonts w:ascii="Times New Roman" w:hAnsi="Times New Roman"/>
              </w:rPr>
            </w:pPr>
          </w:p>
        </w:tc>
        <w:tc>
          <w:tcPr>
            <w:tcW w:w="1323" w:type="dxa"/>
          </w:tcPr>
          <w:p w14:paraId="01C76913" w14:textId="77777777" w:rsidR="003F0D83" w:rsidRPr="00922513" w:rsidRDefault="003F0D83" w:rsidP="006E2A53">
            <w:pPr>
              <w:jc w:val="center"/>
              <w:rPr>
                <w:rFonts w:ascii="Times New Roman" w:hAnsi="Times New Roman"/>
              </w:rPr>
            </w:pPr>
          </w:p>
        </w:tc>
      </w:tr>
      <w:tr w:rsidR="003F0D83" w:rsidRPr="00922513" w14:paraId="274948AF" w14:textId="5A16A16B" w:rsidTr="000841EF">
        <w:trPr>
          <w:trHeight w:val="257"/>
        </w:trPr>
        <w:tc>
          <w:tcPr>
            <w:tcW w:w="1969" w:type="dxa"/>
          </w:tcPr>
          <w:p w14:paraId="06F5F727" w14:textId="77777777" w:rsidR="003F0D83" w:rsidRPr="00922513" w:rsidRDefault="003F0D83" w:rsidP="00C36053">
            <w:pPr>
              <w:jc w:val="right"/>
              <w:rPr>
                <w:rFonts w:ascii="Times New Roman" w:hAnsi="Times New Roman"/>
                <w:b/>
                <w:bCs/>
              </w:rPr>
            </w:pPr>
            <w:r w:rsidRPr="00922513">
              <w:rPr>
                <w:rFonts w:ascii="Times New Roman" w:hAnsi="Times New Roman"/>
                <w:b/>
                <w:bCs/>
              </w:rPr>
              <w:t>Median (IQR)</w:t>
            </w:r>
          </w:p>
        </w:tc>
        <w:tc>
          <w:tcPr>
            <w:tcW w:w="1304" w:type="dxa"/>
            <w:vAlign w:val="center"/>
          </w:tcPr>
          <w:p w14:paraId="25173CE8" w14:textId="77777777" w:rsidR="003F0D83" w:rsidRPr="00922513" w:rsidRDefault="003F0D83" w:rsidP="00F80895">
            <w:pPr>
              <w:jc w:val="right"/>
              <w:rPr>
                <w:rFonts w:ascii="Times New Roman" w:hAnsi="Times New Roman"/>
              </w:rPr>
            </w:pPr>
            <w:r w:rsidRPr="00922513">
              <w:rPr>
                <w:rFonts w:ascii="Times New Roman" w:hAnsi="Times New Roman"/>
              </w:rPr>
              <w:t>3 (2-5)</w:t>
            </w:r>
          </w:p>
        </w:tc>
        <w:tc>
          <w:tcPr>
            <w:tcW w:w="1343" w:type="dxa"/>
            <w:vAlign w:val="center"/>
          </w:tcPr>
          <w:p w14:paraId="078855EE" w14:textId="77777777" w:rsidR="003F0D83" w:rsidRPr="00922513" w:rsidRDefault="003F0D83" w:rsidP="00F80895">
            <w:pPr>
              <w:jc w:val="right"/>
              <w:rPr>
                <w:rFonts w:ascii="Times New Roman" w:hAnsi="Times New Roman"/>
              </w:rPr>
            </w:pPr>
            <w:r w:rsidRPr="00922513">
              <w:rPr>
                <w:rFonts w:ascii="Times New Roman" w:hAnsi="Times New Roman"/>
              </w:rPr>
              <w:t>3 (2-5)</w:t>
            </w:r>
          </w:p>
        </w:tc>
        <w:tc>
          <w:tcPr>
            <w:tcW w:w="1747" w:type="dxa"/>
            <w:vAlign w:val="center"/>
          </w:tcPr>
          <w:p w14:paraId="14554BCA" w14:textId="77777777" w:rsidR="003F0D83" w:rsidRPr="00922513" w:rsidRDefault="003F0D83" w:rsidP="00F80895">
            <w:pPr>
              <w:jc w:val="right"/>
              <w:rPr>
                <w:rFonts w:ascii="Times New Roman" w:hAnsi="Times New Roman"/>
              </w:rPr>
            </w:pPr>
            <w:r w:rsidRPr="00922513">
              <w:rPr>
                <w:rFonts w:ascii="Times New Roman" w:hAnsi="Times New Roman"/>
              </w:rPr>
              <w:t>3 (2-5)</w:t>
            </w:r>
          </w:p>
        </w:tc>
        <w:tc>
          <w:tcPr>
            <w:tcW w:w="1323" w:type="dxa"/>
          </w:tcPr>
          <w:p w14:paraId="313B6376" w14:textId="68CED794" w:rsidR="003F0D83" w:rsidRPr="00922513" w:rsidRDefault="007B3D82" w:rsidP="006E2A53">
            <w:pPr>
              <w:jc w:val="center"/>
              <w:rPr>
                <w:rFonts w:ascii="Times New Roman" w:hAnsi="Times New Roman"/>
              </w:rPr>
            </w:pPr>
            <w:r w:rsidRPr="00922513">
              <w:rPr>
                <w:rFonts w:ascii="Times New Roman" w:hAnsi="Times New Roman"/>
              </w:rPr>
              <w:t>.</w:t>
            </w:r>
            <w:r w:rsidR="00293BE7" w:rsidRPr="00922513">
              <w:rPr>
                <w:rFonts w:ascii="Times New Roman" w:hAnsi="Times New Roman"/>
              </w:rPr>
              <w:t>813</w:t>
            </w:r>
          </w:p>
        </w:tc>
      </w:tr>
      <w:tr w:rsidR="003F0D83" w:rsidRPr="00922513" w14:paraId="1B3CB33B" w14:textId="4E636B53" w:rsidTr="000841EF">
        <w:trPr>
          <w:trHeight w:val="532"/>
        </w:trPr>
        <w:tc>
          <w:tcPr>
            <w:tcW w:w="1969" w:type="dxa"/>
          </w:tcPr>
          <w:p w14:paraId="4176178F" w14:textId="77777777" w:rsidR="003F0D83" w:rsidRPr="00922513" w:rsidRDefault="003F0D83" w:rsidP="00C36053">
            <w:pPr>
              <w:jc w:val="right"/>
              <w:rPr>
                <w:rFonts w:ascii="Times New Roman" w:hAnsi="Times New Roman"/>
                <w:b/>
                <w:bCs/>
              </w:rPr>
            </w:pPr>
            <w:r w:rsidRPr="00922513">
              <w:rPr>
                <w:rFonts w:ascii="Times New Roman" w:hAnsi="Times New Roman"/>
                <w:b/>
                <w:bCs/>
              </w:rPr>
              <w:t>Missing n (%)</w:t>
            </w:r>
          </w:p>
        </w:tc>
        <w:tc>
          <w:tcPr>
            <w:tcW w:w="1304" w:type="dxa"/>
            <w:vAlign w:val="center"/>
          </w:tcPr>
          <w:p w14:paraId="6A72B10F" w14:textId="77777777" w:rsidR="003F0D83" w:rsidRPr="00922513" w:rsidRDefault="003F0D83" w:rsidP="00F80895">
            <w:pPr>
              <w:jc w:val="right"/>
              <w:rPr>
                <w:rFonts w:ascii="Times New Roman" w:hAnsi="Times New Roman"/>
              </w:rPr>
            </w:pPr>
            <w:r w:rsidRPr="00922513">
              <w:rPr>
                <w:rFonts w:ascii="Times New Roman" w:hAnsi="Times New Roman"/>
              </w:rPr>
              <w:t>208 (13.4%)</w:t>
            </w:r>
          </w:p>
        </w:tc>
        <w:tc>
          <w:tcPr>
            <w:tcW w:w="1343" w:type="dxa"/>
            <w:vAlign w:val="center"/>
          </w:tcPr>
          <w:p w14:paraId="4CFF8861" w14:textId="77777777" w:rsidR="003F0D83" w:rsidRPr="00922513" w:rsidRDefault="003F0D83" w:rsidP="00F80895">
            <w:pPr>
              <w:jc w:val="right"/>
              <w:rPr>
                <w:rFonts w:ascii="Times New Roman" w:hAnsi="Times New Roman"/>
              </w:rPr>
            </w:pPr>
            <w:r w:rsidRPr="00922513">
              <w:rPr>
                <w:rFonts w:ascii="Times New Roman" w:hAnsi="Times New Roman"/>
              </w:rPr>
              <w:t>394 (22.2%)</w:t>
            </w:r>
          </w:p>
        </w:tc>
        <w:tc>
          <w:tcPr>
            <w:tcW w:w="1747" w:type="dxa"/>
            <w:vAlign w:val="center"/>
          </w:tcPr>
          <w:p w14:paraId="021FDBB7" w14:textId="77777777" w:rsidR="003F0D83" w:rsidRPr="00922513" w:rsidRDefault="003F0D83" w:rsidP="00F80895">
            <w:pPr>
              <w:jc w:val="right"/>
              <w:rPr>
                <w:rFonts w:ascii="Times New Roman" w:hAnsi="Times New Roman"/>
              </w:rPr>
            </w:pPr>
            <w:r w:rsidRPr="00922513">
              <w:rPr>
                <w:rFonts w:ascii="Times New Roman" w:hAnsi="Times New Roman"/>
              </w:rPr>
              <w:t>114 (14.6%)</w:t>
            </w:r>
          </w:p>
        </w:tc>
        <w:tc>
          <w:tcPr>
            <w:tcW w:w="1323" w:type="dxa"/>
          </w:tcPr>
          <w:p w14:paraId="5719379A" w14:textId="77777777" w:rsidR="003F0D83" w:rsidRPr="00922513" w:rsidRDefault="003F0D83" w:rsidP="006E2A53">
            <w:pPr>
              <w:jc w:val="center"/>
              <w:rPr>
                <w:rFonts w:ascii="Times New Roman" w:hAnsi="Times New Roman"/>
              </w:rPr>
            </w:pPr>
          </w:p>
        </w:tc>
      </w:tr>
      <w:tr w:rsidR="003F0D83" w:rsidRPr="00922513" w14:paraId="5B476608" w14:textId="7D76F0B9" w:rsidTr="000841EF">
        <w:trPr>
          <w:trHeight w:val="275"/>
        </w:trPr>
        <w:tc>
          <w:tcPr>
            <w:tcW w:w="1969" w:type="dxa"/>
          </w:tcPr>
          <w:p w14:paraId="02B49750" w14:textId="77777777" w:rsidR="003F0D83" w:rsidRPr="00922513" w:rsidRDefault="003F0D83" w:rsidP="00C36053">
            <w:pPr>
              <w:rPr>
                <w:rFonts w:ascii="Times New Roman" w:hAnsi="Times New Roman"/>
                <w:b/>
                <w:bCs/>
              </w:rPr>
            </w:pPr>
          </w:p>
        </w:tc>
        <w:tc>
          <w:tcPr>
            <w:tcW w:w="1304" w:type="dxa"/>
            <w:vAlign w:val="center"/>
          </w:tcPr>
          <w:p w14:paraId="651D7702" w14:textId="77777777" w:rsidR="003F0D83" w:rsidRPr="00922513" w:rsidRDefault="003F0D83" w:rsidP="00F80895">
            <w:pPr>
              <w:jc w:val="right"/>
              <w:rPr>
                <w:rFonts w:ascii="Times New Roman" w:hAnsi="Times New Roman"/>
              </w:rPr>
            </w:pPr>
          </w:p>
        </w:tc>
        <w:tc>
          <w:tcPr>
            <w:tcW w:w="1343" w:type="dxa"/>
            <w:vAlign w:val="center"/>
          </w:tcPr>
          <w:p w14:paraId="366B623E" w14:textId="77777777" w:rsidR="003F0D83" w:rsidRPr="00922513" w:rsidRDefault="003F0D83" w:rsidP="00F80895">
            <w:pPr>
              <w:jc w:val="right"/>
              <w:rPr>
                <w:rFonts w:ascii="Times New Roman" w:hAnsi="Times New Roman"/>
              </w:rPr>
            </w:pPr>
          </w:p>
        </w:tc>
        <w:tc>
          <w:tcPr>
            <w:tcW w:w="1747" w:type="dxa"/>
            <w:vAlign w:val="center"/>
          </w:tcPr>
          <w:p w14:paraId="50A4BF30" w14:textId="77777777" w:rsidR="003F0D83" w:rsidRPr="00922513" w:rsidRDefault="003F0D83" w:rsidP="00F80895">
            <w:pPr>
              <w:jc w:val="right"/>
              <w:rPr>
                <w:rFonts w:ascii="Times New Roman" w:hAnsi="Times New Roman"/>
              </w:rPr>
            </w:pPr>
          </w:p>
        </w:tc>
        <w:tc>
          <w:tcPr>
            <w:tcW w:w="1323" w:type="dxa"/>
          </w:tcPr>
          <w:p w14:paraId="56FDEAFB" w14:textId="77777777" w:rsidR="003F0D83" w:rsidRPr="00922513" w:rsidRDefault="003F0D83" w:rsidP="006E2A53">
            <w:pPr>
              <w:jc w:val="center"/>
              <w:rPr>
                <w:rFonts w:ascii="Times New Roman" w:hAnsi="Times New Roman"/>
              </w:rPr>
            </w:pPr>
          </w:p>
        </w:tc>
      </w:tr>
      <w:tr w:rsidR="003F0D83" w:rsidRPr="00922513" w14:paraId="32CA7107" w14:textId="662C9019" w:rsidTr="000841EF">
        <w:trPr>
          <w:trHeight w:val="532"/>
        </w:trPr>
        <w:tc>
          <w:tcPr>
            <w:tcW w:w="1969" w:type="dxa"/>
          </w:tcPr>
          <w:p w14:paraId="5D2239B0" w14:textId="77777777" w:rsidR="003F0D83" w:rsidRPr="00922513" w:rsidRDefault="003F0D83" w:rsidP="00C36053">
            <w:pPr>
              <w:jc w:val="left"/>
              <w:rPr>
                <w:rFonts w:ascii="Times New Roman" w:hAnsi="Times New Roman"/>
                <w:b/>
                <w:bCs/>
              </w:rPr>
            </w:pPr>
            <w:r w:rsidRPr="00922513">
              <w:rPr>
                <w:rFonts w:ascii="Times New Roman" w:hAnsi="Times New Roman"/>
                <w:b/>
                <w:bCs/>
              </w:rPr>
              <w:t>Baseline Binge Loss of Control</w:t>
            </w:r>
          </w:p>
        </w:tc>
        <w:tc>
          <w:tcPr>
            <w:tcW w:w="1304" w:type="dxa"/>
            <w:vAlign w:val="center"/>
          </w:tcPr>
          <w:p w14:paraId="050C0DA7" w14:textId="77777777" w:rsidR="003F0D83" w:rsidRPr="00922513" w:rsidRDefault="003F0D83" w:rsidP="00F80895">
            <w:pPr>
              <w:jc w:val="right"/>
              <w:rPr>
                <w:rFonts w:ascii="Times New Roman" w:hAnsi="Times New Roman"/>
              </w:rPr>
            </w:pPr>
          </w:p>
        </w:tc>
        <w:tc>
          <w:tcPr>
            <w:tcW w:w="1343" w:type="dxa"/>
            <w:vAlign w:val="center"/>
          </w:tcPr>
          <w:p w14:paraId="3A7464AF" w14:textId="77777777" w:rsidR="003F0D83" w:rsidRPr="00922513" w:rsidRDefault="003F0D83" w:rsidP="00F80895">
            <w:pPr>
              <w:jc w:val="right"/>
              <w:rPr>
                <w:rFonts w:ascii="Times New Roman" w:hAnsi="Times New Roman"/>
              </w:rPr>
            </w:pPr>
          </w:p>
        </w:tc>
        <w:tc>
          <w:tcPr>
            <w:tcW w:w="1747" w:type="dxa"/>
            <w:vAlign w:val="center"/>
          </w:tcPr>
          <w:p w14:paraId="1E475D13" w14:textId="77777777" w:rsidR="003F0D83" w:rsidRPr="00922513" w:rsidRDefault="003F0D83" w:rsidP="00F80895">
            <w:pPr>
              <w:jc w:val="right"/>
              <w:rPr>
                <w:rFonts w:ascii="Times New Roman" w:hAnsi="Times New Roman"/>
              </w:rPr>
            </w:pPr>
          </w:p>
        </w:tc>
        <w:tc>
          <w:tcPr>
            <w:tcW w:w="1323" w:type="dxa"/>
          </w:tcPr>
          <w:p w14:paraId="56A10505" w14:textId="77777777" w:rsidR="003F0D83" w:rsidRPr="00922513" w:rsidRDefault="003F0D83" w:rsidP="006E2A53">
            <w:pPr>
              <w:jc w:val="center"/>
              <w:rPr>
                <w:rFonts w:ascii="Times New Roman" w:hAnsi="Times New Roman"/>
              </w:rPr>
            </w:pPr>
          </w:p>
        </w:tc>
      </w:tr>
      <w:tr w:rsidR="003F0D83" w:rsidRPr="00922513" w14:paraId="7DB4AC47" w14:textId="7A4A66E8" w:rsidTr="000841EF">
        <w:trPr>
          <w:trHeight w:val="257"/>
        </w:trPr>
        <w:tc>
          <w:tcPr>
            <w:tcW w:w="1969" w:type="dxa"/>
          </w:tcPr>
          <w:p w14:paraId="1B5EEC31" w14:textId="77777777" w:rsidR="003F0D83" w:rsidRPr="00922513" w:rsidRDefault="003F0D83" w:rsidP="00C36053">
            <w:pPr>
              <w:jc w:val="right"/>
              <w:rPr>
                <w:rFonts w:ascii="Times New Roman" w:hAnsi="Times New Roman"/>
                <w:b/>
                <w:bCs/>
              </w:rPr>
            </w:pPr>
            <w:r w:rsidRPr="00922513">
              <w:rPr>
                <w:rFonts w:ascii="Times New Roman" w:hAnsi="Times New Roman"/>
                <w:b/>
                <w:bCs/>
              </w:rPr>
              <w:t>Median (IQR)</w:t>
            </w:r>
          </w:p>
        </w:tc>
        <w:tc>
          <w:tcPr>
            <w:tcW w:w="1304" w:type="dxa"/>
            <w:vAlign w:val="center"/>
          </w:tcPr>
          <w:p w14:paraId="2397D4B1" w14:textId="77777777" w:rsidR="003F0D83" w:rsidRPr="00922513" w:rsidRDefault="003F0D83" w:rsidP="00F80895">
            <w:pPr>
              <w:jc w:val="right"/>
              <w:rPr>
                <w:rFonts w:ascii="Times New Roman" w:hAnsi="Times New Roman"/>
              </w:rPr>
            </w:pPr>
            <w:r w:rsidRPr="00922513">
              <w:rPr>
                <w:rFonts w:ascii="Times New Roman" w:hAnsi="Times New Roman"/>
              </w:rPr>
              <w:t>1 (1-2)</w:t>
            </w:r>
          </w:p>
        </w:tc>
        <w:tc>
          <w:tcPr>
            <w:tcW w:w="1343" w:type="dxa"/>
            <w:vAlign w:val="center"/>
          </w:tcPr>
          <w:p w14:paraId="12C74952" w14:textId="77777777" w:rsidR="003F0D83" w:rsidRPr="00922513" w:rsidRDefault="003F0D83" w:rsidP="00F80895">
            <w:pPr>
              <w:jc w:val="right"/>
              <w:rPr>
                <w:rFonts w:ascii="Times New Roman" w:hAnsi="Times New Roman"/>
              </w:rPr>
            </w:pPr>
            <w:r w:rsidRPr="00922513">
              <w:rPr>
                <w:rFonts w:ascii="Times New Roman" w:hAnsi="Times New Roman"/>
              </w:rPr>
              <w:t>1 (1-2)</w:t>
            </w:r>
          </w:p>
        </w:tc>
        <w:tc>
          <w:tcPr>
            <w:tcW w:w="1747" w:type="dxa"/>
            <w:vAlign w:val="center"/>
          </w:tcPr>
          <w:p w14:paraId="0254790D" w14:textId="77777777" w:rsidR="003F0D83" w:rsidRPr="00922513" w:rsidRDefault="003F0D83" w:rsidP="00F80895">
            <w:pPr>
              <w:jc w:val="right"/>
              <w:rPr>
                <w:rFonts w:ascii="Times New Roman" w:hAnsi="Times New Roman"/>
              </w:rPr>
            </w:pPr>
            <w:r w:rsidRPr="00922513">
              <w:rPr>
                <w:rFonts w:ascii="Times New Roman" w:hAnsi="Times New Roman"/>
              </w:rPr>
              <w:t>1 (1-2)</w:t>
            </w:r>
          </w:p>
        </w:tc>
        <w:tc>
          <w:tcPr>
            <w:tcW w:w="1323" w:type="dxa"/>
          </w:tcPr>
          <w:p w14:paraId="135AC72C" w14:textId="24E3E35C" w:rsidR="003F0D83" w:rsidRPr="00922513" w:rsidRDefault="007B3D82" w:rsidP="006E2A53">
            <w:pPr>
              <w:jc w:val="center"/>
              <w:rPr>
                <w:rFonts w:ascii="Times New Roman" w:hAnsi="Times New Roman"/>
              </w:rPr>
            </w:pPr>
            <w:r w:rsidRPr="00922513">
              <w:rPr>
                <w:rFonts w:ascii="Times New Roman" w:hAnsi="Times New Roman"/>
              </w:rPr>
              <w:t>.</w:t>
            </w:r>
            <w:r w:rsidR="00293BE7" w:rsidRPr="00922513">
              <w:rPr>
                <w:rFonts w:ascii="Times New Roman" w:hAnsi="Times New Roman"/>
              </w:rPr>
              <w:t>966</w:t>
            </w:r>
          </w:p>
        </w:tc>
      </w:tr>
      <w:tr w:rsidR="003F0D83" w:rsidRPr="00922513" w14:paraId="42172C57" w14:textId="1C97A440" w:rsidTr="000841EF">
        <w:trPr>
          <w:trHeight w:val="532"/>
        </w:trPr>
        <w:tc>
          <w:tcPr>
            <w:tcW w:w="1969" w:type="dxa"/>
          </w:tcPr>
          <w:p w14:paraId="174227B8" w14:textId="77777777" w:rsidR="003F0D83" w:rsidRPr="00922513" w:rsidRDefault="003F0D83" w:rsidP="00C36053">
            <w:pPr>
              <w:jc w:val="right"/>
              <w:rPr>
                <w:rFonts w:ascii="Times New Roman" w:hAnsi="Times New Roman"/>
                <w:b/>
                <w:bCs/>
              </w:rPr>
            </w:pPr>
            <w:r w:rsidRPr="00922513">
              <w:rPr>
                <w:rFonts w:ascii="Times New Roman" w:hAnsi="Times New Roman"/>
                <w:b/>
                <w:bCs/>
              </w:rPr>
              <w:t>Missing n (%)</w:t>
            </w:r>
          </w:p>
        </w:tc>
        <w:tc>
          <w:tcPr>
            <w:tcW w:w="1304" w:type="dxa"/>
            <w:vAlign w:val="center"/>
          </w:tcPr>
          <w:p w14:paraId="5FFA7510" w14:textId="77777777" w:rsidR="003F0D83" w:rsidRPr="00922513" w:rsidRDefault="003F0D83" w:rsidP="00F80895">
            <w:pPr>
              <w:jc w:val="right"/>
              <w:rPr>
                <w:rFonts w:ascii="Times New Roman" w:hAnsi="Times New Roman"/>
              </w:rPr>
            </w:pPr>
            <w:r w:rsidRPr="00922513">
              <w:rPr>
                <w:rFonts w:ascii="Times New Roman" w:hAnsi="Times New Roman"/>
              </w:rPr>
              <w:t>192 (12.4%)</w:t>
            </w:r>
          </w:p>
        </w:tc>
        <w:tc>
          <w:tcPr>
            <w:tcW w:w="1343" w:type="dxa"/>
            <w:vAlign w:val="center"/>
          </w:tcPr>
          <w:p w14:paraId="2669E1FF" w14:textId="77777777" w:rsidR="003F0D83" w:rsidRPr="00922513" w:rsidRDefault="003F0D83" w:rsidP="00F80895">
            <w:pPr>
              <w:jc w:val="right"/>
              <w:rPr>
                <w:rFonts w:ascii="Times New Roman" w:hAnsi="Times New Roman"/>
              </w:rPr>
            </w:pPr>
            <w:r w:rsidRPr="00922513">
              <w:rPr>
                <w:rFonts w:ascii="Times New Roman" w:hAnsi="Times New Roman"/>
              </w:rPr>
              <w:t>96 (12.5%)</w:t>
            </w:r>
          </w:p>
        </w:tc>
        <w:tc>
          <w:tcPr>
            <w:tcW w:w="1747" w:type="dxa"/>
            <w:vAlign w:val="center"/>
          </w:tcPr>
          <w:p w14:paraId="470FBECA" w14:textId="77777777" w:rsidR="003F0D83" w:rsidRPr="00922513" w:rsidRDefault="003F0D83" w:rsidP="00F80895">
            <w:pPr>
              <w:jc w:val="right"/>
              <w:rPr>
                <w:rFonts w:ascii="Times New Roman" w:hAnsi="Times New Roman"/>
              </w:rPr>
            </w:pPr>
            <w:r w:rsidRPr="00922513">
              <w:rPr>
                <w:rFonts w:ascii="Times New Roman" w:hAnsi="Times New Roman"/>
              </w:rPr>
              <w:t>96 (12.3%)</w:t>
            </w:r>
          </w:p>
        </w:tc>
        <w:tc>
          <w:tcPr>
            <w:tcW w:w="1323" w:type="dxa"/>
          </w:tcPr>
          <w:p w14:paraId="0084E6BF" w14:textId="77777777" w:rsidR="003F0D83" w:rsidRPr="00922513" w:rsidRDefault="003F0D83" w:rsidP="006E2A53">
            <w:pPr>
              <w:jc w:val="center"/>
              <w:rPr>
                <w:rFonts w:ascii="Times New Roman" w:hAnsi="Times New Roman"/>
              </w:rPr>
            </w:pPr>
          </w:p>
        </w:tc>
      </w:tr>
    </w:tbl>
    <w:p w14:paraId="6424D8C4" w14:textId="1D709E79" w:rsidR="00F80895" w:rsidRPr="00922513" w:rsidRDefault="00536F0B" w:rsidP="00555183">
      <w:pPr>
        <w:pStyle w:val="Caption"/>
        <w:rPr>
          <w:rFonts w:ascii="Times New Roman" w:hAnsi="Times New Roman" w:cs="Times New Roman"/>
          <w:b/>
          <w:bCs/>
        </w:rPr>
      </w:pPr>
      <w:r w:rsidRPr="00922513">
        <w:rPr>
          <w:rFonts w:ascii="Times New Roman" w:hAnsi="Times New Roman" w:cs="Times New Roman"/>
          <w:b/>
          <w:bCs/>
        </w:rPr>
        <w:t xml:space="preserve">Table </w:t>
      </w:r>
      <w:r w:rsidR="00180816" w:rsidRPr="00922513">
        <w:rPr>
          <w:rFonts w:ascii="Times New Roman" w:hAnsi="Times New Roman" w:cs="Times New Roman"/>
          <w:b/>
          <w:bCs/>
        </w:rPr>
        <w:fldChar w:fldCharType="begin"/>
      </w:r>
      <w:r w:rsidR="00180816" w:rsidRPr="00922513">
        <w:rPr>
          <w:rFonts w:ascii="Times New Roman" w:hAnsi="Times New Roman" w:cs="Times New Roman"/>
          <w:b/>
          <w:bCs/>
        </w:rPr>
        <w:instrText xml:space="preserve"> SEQ Table \* ARABIC </w:instrText>
      </w:r>
      <w:r w:rsidR="00180816" w:rsidRPr="00922513">
        <w:rPr>
          <w:rFonts w:ascii="Times New Roman" w:hAnsi="Times New Roman" w:cs="Times New Roman"/>
          <w:b/>
          <w:bCs/>
        </w:rPr>
        <w:fldChar w:fldCharType="separate"/>
      </w:r>
      <w:r w:rsidR="003E2D6C">
        <w:rPr>
          <w:rFonts w:ascii="Times New Roman" w:hAnsi="Times New Roman" w:cs="Times New Roman"/>
          <w:b/>
          <w:bCs/>
          <w:noProof/>
        </w:rPr>
        <w:t>1</w:t>
      </w:r>
      <w:r w:rsidR="00180816" w:rsidRPr="00922513">
        <w:rPr>
          <w:rFonts w:ascii="Times New Roman" w:hAnsi="Times New Roman" w:cs="Times New Roman"/>
          <w:b/>
          <w:bCs/>
        </w:rPr>
        <w:fldChar w:fldCharType="end"/>
      </w:r>
      <w:r w:rsidRPr="00922513">
        <w:rPr>
          <w:rFonts w:ascii="Times New Roman" w:hAnsi="Times New Roman" w:cs="Times New Roman"/>
          <w:b/>
          <w:bCs/>
        </w:rPr>
        <w:t xml:space="preserve"> Characteristics of the sample.</w:t>
      </w:r>
      <w:r w:rsidR="00010F31" w:rsidRPr="00922513">
        <w:rPr>
          <w:rFonts w:ascii="Times New Roman" w:hAnsi="Times New Roman" w:cs="Times New Roman"/>
          <w:b/>
          <w:bCs/>
        </w:rPr>
        <w:t xml:space="preserve"> </w:t>
      </w:r>
      <w:r w:rsidR="00A45310" w:rsidRPr="00922513">
        <w:rPr>
          <w:rFonts w:ascii="Times New Roman" w:hAnsi="Times New Roman" w:cs="Times New Roman"/>
          <w:b/>
          <w:bCs/>
        </w:rPr>
        <w:t>Significance</w:t>
      </w:r>
      <w:r w:rsidR="00010F31" w:rsidRPr="00922513">
        <w:rPr>
          <w:rFonts w:ascii="Times New Roman" w:hAnsi="Times New Roman" w:cs="Times New Roman"/>
          <w:b/>
          <w:bCs/>
        </w:rPr>
        <w:t xml:space="preserve"> testing between arms were conducted as followed Chi-Squared for count data, T-test for means, and Kruskal Wallis for medians.</w:t>
      </w:r>
      <w:r w:rsidR="00F80895" w:rsidRPr="00922513">
        <w:rPr>
          <w:rFonts w:ascii="Times New Roman" w:hAnsi="Times New Roman"/>
          <w:sz w:val="24"/>
          <w:szCs w:val="24"/>
        </w:rPr>
        <w:br w:type="page"/>
      </w:r>
    </w:p>
    <w:p w14:paraId="1F24273E" w14:textId="25C9632C" w:rsidR="00536F0B" w:rsidRPr="00922513" w:rsidRDefault="00F80895" w:rsidP="000841EF">
      <w:pPr>
        <w:spacing w:line="480" w:lineRule="auto"/>
        <w:rPr>
          <w:rFonts w:ascii="Times New Roman" w:hAnsi="Times New Roman"/>
          <w:i/>
          <w:sz w:val="24"/>
          <w:szCs w:val="24"/>
        </w:rPr>
      </w:pPr>
      <w:r w:rsidRPr="00922513">
        <w:rPr>
          <w:rFonts w:ascii="Times New Roman" w:hAnsi="Times New Roman"/>
          <w:i/>
          <w:sz w:val="24"/>
          <w:szCs w:val="24"/>
        </w:rPr>
        <w:lastRenderedPageBreak/>
        <w:t>Prevalence of binge eating disorder at baseline</w:t>
      </w:r>
    </w:p>
    <w:p w14:paraId="39EE4DC6" w14:textId="77777777" w:rsidR="00F80895" w:rsidRPr="00922513" w:rsidRDefault="00F80895" w:rsidP="000841EF">
      <w:pPr>
        <w:spacing w:line="480" w:lineRule="auto"/>
        <w:rPr>
          <w:rFonts w:ascii="Times New Roman" w:hAnsi="Times New Roman"/>
          <w:i/>
          <w:sz w:val="24"/>
          <w:szCs w:val="24"/>
        </w:rPr>
      </w:pPr>
    </w:p>
    <w:p w14:paraId="6C06B3A9" w14:textId="39430D7C" w:rsidR="00F80895" w:rsidRPr="00922513" w:rsidRDefault="00536F0B" w:rsidP="000841EF">
      <w:pPr>
        <w:spacing w:line="480" w:lineRule="auto"/>
        <w:rPr>
          <w:rFonts w:ascii="Times New Roman" w:hAnsi="Times New Roman"/>
          <w:color w:val="000000" w:themeColor="text1"/>
          <w:sz w:val="24"/>
          <w:szCs w:val="24"/>
        </w:rPr>
      </w:pPr>
      <w:r w:rsidRPr="00922513">
        <w:rPr>
          <w:rFonts w:ascii="Times New Roman" w:hAnsi="Times New Roman"/>
          <w:color w:val="000000" w:themeColor="text1"/>
          <w:sz w:val="24"/>
          <w:szCs w:val="24"/>
        </w:rPr>
        <w:tab/>
      </w:r>
      <w:r w:rsidR="00F80895" w:rsidRPr="00922513">
        <w:rPr>
          <w:rFonts w:ascii="Times New Roman" w:hAnsi="Times New Roman"/>
          <w:color w:val="000000" w:themeColor="text1"/>
          <w:sz w:val="24"/>
          <w:szCs w:val="24"/>
        </w:rPr>
        <w:t xml:space="preserve">A total of </w:t>
      </w:r>
      <w:r w:rsidRPr="00922513">
        <w:rPr>
          <w:rFonts w:ascii="Times New Roman" w:hAnsi="Times New Roman"/>
          <w:color w:val="000000" w:themeColor="text1"/>
          <w:sz w:val="24"/>
          <w:szCs w:val="24"/>
        </w:rPr>
        <w:t xml:space="preserve">23 (1.48%) </w:t>
      </w:r>
      <w:r w:rsidR="00F80895" w:rsidRPr="00922513">
        <w:rPr>
          <w:rFonts w:ascii="Times New Roman" w:hAnsi="Times New Roman"/>
          <w:color w:val="000000" w:themeColor="text1"/>
          <w:sz w:val="24"/>
          <w:szCs w:val="24"/>
        </w:rPr>
        <w:t xml:space="preserve">participants </w:t>
      </w:r>
      <w:r w:rsidRPr="00922513">
        <w:rPr>
          <w:rFonts w:ascii="Times New Roman" w:hAnsi="Times New Roman"/>
          <w:color w:val="000000" w:themeColor="text1"/>
          <w:sz w:val="24"/>
          <w:szCs w:val="24"/>
        </w:rPr>
        <w:t xml:space="preserve">met full criteria for </w:t>
      </w:r>
      <w:r w:rsidR="00DB3CEE" w:rsidRPr="00922513">
        <w:rPr>
          <w:rFonts w:ascii="Times New Roman" w:hAnsi="Times New Roman"/>
          <w:color w:val="000000" w:themeColor="text1"/>
          <w:sz w:val="24"/>
          <w:szCs w:val="24"/>
        </w:rPr>
        <w:t>BED</w:t>
      </w:r>
      <w:r w:rsidR="00F80895" w:rsidRPr="00922513">
        <w:rPr>
          <w:rFonts w:ascii="Times New Roman" w:hAnsi="Times New Roman"/>
          <w:color w:val="000000" w:themeColor="text1"/>
          <w:sz w:val="24"/>
          <w:szCs w:val="24"/>
        </w:rPr>
        <w:t xml:space="preserve">. </w:t>
      </w:r>
      <w:r w:rsidRPr="00922513">
        <w:rPr>
          <w:rFonts w:ascii="Times New Roman" w:hAnsi="Times New Roman"/>
          <w:color w:val="000000" w:themeColor="text1"/>
          <w:sz w:val="24"/>
          <w:szCs w:val="24"/>
        </w:rPr>
        <w:t xml:space="preserve"> </w:t>
      </w:r>
      <w:r w:rsidR="00F80895" w:rsidRPr="00922513">
        <w:rPr>
          <w:rFonts w:ascii="Times New Roman" w:hAnsi="Times New Roman"/>
          <w:color w:val="000000" w:themeColor="text1"/>
          <w:sz w:val="24"/>
          <w:szCs w:val="24"/>
        </w:rPr>
        <w:t>Given the low prevalence of BED in the sample, we decided to use</w:t>
      </w:r>
      <w:r w:rsidR="00C41F7B" w:rsidRPr="00922513">
        <w:rPr>
          <w:rFonts w:ascii="Times New Roman" w:hAnsi="Times New Roman"/>
          <w:color w:val="000000" w:themeColor="text1"/>
          <w:sz w:val="24"/>
          <w:szCs w:val="24"/>
        </w:rPr>
        <w:t xml:space="preserve"> </w:t>
      </w:r>
      <w:r w:rsidR="00F80895" w:rsidRPr="00922513">
        <w:rPr>
          <w:rFonts w:ascii="Times New Roman" w:hAnsi="Times New Roman"/>
          <w:color w:val="000000" w:themeColor="text1"/>
          <w:sz w:val="24"/>
          <w:szCs w:val="24"/>
        </w:rPr>
        <w:t xml:space="preserve">only number of </w:t>
      </w:r>
      <w:proofErr w:type="gramStart"/>
      <w:r w:rsidRPr="00922513">
        <w:rPr>
          <w:rFonts w:ascii="Times New Roman" w:hAnsi="Times New Roman"/>
          <w:color w:val="000000" w:themeColor="text1"/>
          <w:sz w:val="24"/>
          <w:szCs w:val="24"/>
        </w:rPr>
        <w:t>binge</w:t>
      </w:r>
      <w:proofErr w:type="gramEnd"/>
      <w:r w:rsidRPr="00922513">
        <w:rPr>
          <w:rFonts w:ascii="Times New Roman" w:hAnsi="Times New Roman"/>
          <w:color w:val="000000" w:themeColor="text1"/>
          <w:sz w:val="24"/>
          <w:szCs w:val="24"/>
        </w:rPr>
        <w:t xml:space="preserve"> eating</w:t>
      </w:r>
      <w:r w:rsidR="00F80895" w:rsidRPr="00922513">
        <w:rPr>
          <w:rFonts w:ascii="Times New Roman" w:hAnsi="Times New Roman"/>
          <w:color w:val="000000" w:themeColor="text1"/>
          <w:sz w:val="24"/>
          <w:szCs w:val="24"/>
        </w:rPr>
        <w:t xml:space="preserve"> episodes</w:t>
      </w:r>
      <w:r w:rsidRPr="00922513">
        <w:rPr>
          <w:rFonts w:ascii="Times New Roman" w:hAnsi="Times New Roman"/>
          <w:color w:val="000000" w:themeColor="text1"/>
          <w:sz w:val="24"/>
          <w:szCs w:val="24"/>
        </w:rPr>
        <w:t xml:space="preserve"> </w:t>
      </w:r>
      <w:r w:rsidR="00C41F7B" w:rsidRPr="00922513">
        <w:rPr>
          <w:rFonts w:ascii="Times New Roman" w:hAnsi="Times New Roman"/>
          <w:color w:val="000000" w:themeColor="text1"/>
          <w:sz w:val="24"/>
          <w:szCs w:val="24"/>
        </w:rPr>
        <w:t>and associated features of binge eating</w:t>
      </w:r>
      <w:r w:rsidRPr="00922513">
        <w:rPr>
          <w:rFonts w:ascii="Times New Roman" w:hAnsi="Times New Roman"/>
          <w:color w:val="000000" w:themeColor="text1"/>
          <w:sz w:val="24"/>
          <w:szCs w:val="24"/>
        </w:rPr>
        <w:t xml:space="preserve"> in the subsequent analysis</w:t>
      </w:r>
      <w:r w:rsidR="00F80895" w:rsidRPr="00922513">
        <w:rPr>
          <w:rFonts w:ascii="Times New Roman" w:hAnsi="Times New Roman"/>
          <w:color w:val="000000" w:themeColor="text1"/>
          <w:sz w:val="24"/>
          <w:szCs w:val="24"/>
        </w:rPr>
        <w:t xml:space="preserve"> </w:t>
      </w:r>
      <w:proofErr w:type="gramStart"/>
      <w:r w:rsidR="00F80895" w:rsidRPr="00922513">
        <w:rPr>
          <w:rFonts w:ascii="Times New Roman" w:hAnsi="Times New Roman"/>
          <w:color w:val="000000" w:themeColor="text1"/>
          <w:sz w:val="24"/>
          <w:szCs w:val="24"/>
        </w:rPr>
        <w:t>in order to</w:t>
      </w:r>
      <w:proofErr w:type="gramEnd"/>
      <w:r w:rsidR="00F80895" w:rsidRPr="00922513">
        <w:rPr>
          <w:rFonts w:ascii="Times New Roman" w:hAnsi="Times New Roman"/>
          <w:color w:val="000000" w:themeColor="text1"/>
          <w:sz w:val="24"/>
          <w:szCs w:val="24"/>
        </w:rPr>
        <w:t xml:space="preserve"> retain sufficient statistical power</w:t>
      </w:r>
      <w:r w:rsidRPr="00922513">
        <w:rPr>
          <w:rFonts w:ascii="Times New Roman" w:hAnsi="Times New Roman"/>
          <w:color w:val="000000" w:themeColor="text1"/>
          <w:sz w:val="24"/>
          <w:szCs w:val="24"/>
        </w:rPr>
        <w:t xml:space="preserve">. </w:t>
      </w:r>
    </w:p>
    <w:p w14:paraId="389E865E" w14:textId="77777777" w:rsidR="00F80895" w:rsidRPr="00922513" w:rsidRDefault="00F80895" w:rsidP="000841EF">
      <w:pPr>
        <w:spacing w:line="480" w:lineRule="auto"/>
        <w:rPr>
          <w:rFonts w:ascii="Times New Roman" w:hAnsi="Times New Roman"/>
          <w:sz w:val="24"/>
          <w:szCs w:val="24"/>
        </w:rPr>
      </w:pPr>
    </w:p>
    <w:p w14:paraId="490240FA" w14:textId="6C083407"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 xml:space="preserve">Table 2 shows the prevalence of </w:t>
      </w:r>
      <w:r w:rsidR="00595B20" w:rsidRPr="00922513">
        <w:rPr>
          <w:rFonts w:ascii="Times New Roman" w:hAnsi="Times New Roman"/>
          <w:sz w:val="24"/>
          <w:szCs w:val="24"/>
        </w:rPr>
        <w:t>features associated with binge eating</w:t>
      </w:r>
      <w:r w:rsidR="00595B20" w:rsidRPr="00922513" w:rsidDel="00595B20">
        <w:rPr>
          <w:rFonts w:ascii="Times New Roman" w:hAnsi="Times New Roman"/>
          <w:sz w:val="24"/>
          <w:szCs w:val="24"/>
        </w:rPr>
        <w:t xml:space="preserve"> </w:t>
      </w:r>
      <w:r w:rsidR="00595B20" w:rsidRPr="00922513">
        <w:rPr>
          <w:rFonts w:ascii="Times New Roman" w:hAnsi="Times New Roman"/>
          <w:sz w:val="24"/>
          <w:szCs w:val="24"/>
        </w:rPr>
        <w:t xml:space="preserve">and number of </w:t>
      </w:r>
      <w:proofErr w:type="gramStart"/>
      <w:r w:rsidR="00595B20" w:rsidRPr="00922513">
        <w:rPr>
          <w:rFonts w:ascii="Times New Roman" w:hAnsi="Times New Roman"/>
          <w:sz w:val="24"/>
          <w:szCs w:val="24"/>
        </w:rPr>
        <w:t>binge</w:t>
      </w:r>
      <w:proofErr w:type="gramEnd"/>
      <w:r w:rsidR="00595B20" w:rsidRPr="00922513">
        <w:rPr>
          <w:rFonts w:ascii="Times New Roman" w:hAnsi="Times New Roman"/>
          <w:sz w:val="24"/>
          <w:szCs w:val="24"/>
        </w:rPr>
        <w:t xml:space="preserve"> eating instances for</w:t>
      </w:r>
      <w:r w:rsidRPr="00922513">
        <w:rPr>
          <w:rFonts w:ascii="Times New Roman" w:hAnsi="Times New Roman"/>
          <w:sz w:val="24"/>
          <w:szCs w:val="24"/>
        </w:rPr>
        <w:t xml:space="preserve"> the sample, at</w:t>
      </w:r>
      <w:r w:rsidR="0082511F" w:rsidRPr="00922513">
        <w:rPr>
          <w:rFonts w:ascii="Times New Roman" w:hAnsi="Times New Roman"/>
          <w:sz w:val="24"/>
          <w:szCs w:val="24"/>
        </w:rPr>
        <w:t xml:space="preserve"> baseline, </w:t>
      </w:r>
      <w:r w:rsidRPr="00922513">
        <w:rPr>
          <w:rFonts w:ascii="Times New Roman" w:hAnsi="Times New Roman"/>
          <w:sz w:val="24"/>
          <w:szCs w:val="24"/>
        </w:rPr>
        <w:t>28 weeks of pregnancy, 36 weeks of pregnancy and 6-weeks post-partum.</w:t>
      </w:r>
      <w:r w:rsidR="00E43951" w:rsidRPr="00922513">
        <w:rPr>
          <w:rFonts w:ascii="Times New Roman" w:hAnsi="Times New Roman"/>
          <w:sz w:val="24"/>
          <w:szCs w:val="24"/>
        </w:rPr>
        <w:t xml:space="preserve"> Supplementary </w:t>
      </w:r>
      <w:r w:rsidR="001F2CFF" w:rsidRPr="00922513">
        <w:rPr>
          <w:rFonts w:ascii="Times New Roman" w:hAnsi="Times New Roman"/>
          <w:sz w:val="24"/>
          <w:szCs w:val="24"/>
        </w:rPr>
        <w:t>T</w:t>
      </w:r>
      <w:r w:rsidR="00E43951" w:rsidRPr="00922513">
        <w:rPr>
          <w:rFonts w:ascii="Times New Roman" w:hAnsi="Times New Roman"/>
          <w:sz w:val="24"/>
          <w:szCs w:val="24"/>
        </w:rPr>
        <w:t xml:space="preserve">able 1 shows </w:t>
      </w:r>
      <w:r w:rsidR="001F2CFF" w:rsidRPr="00922513">
        <w:rPr>
          <w:rFonts w:ascii="Times New Roman" w:hAnsi="Times New Roman"/>
          <w:sz w:val="24"/>
          <w:szCs w:val="24"/>
        </w:rPr>
        <w:t xml:space="preserve">data from </w:t>
      </w:r>
      <w:r w:rsidR="00E43951" w:rsidRPr="00922513">
        <w:rPr>
          <w:rFonts w:ascii="Times New Roman" w:hAnsi="Times New Roman"/>
          <w:sz w:val="24"/>
          <w:szCs w:val="24"/>
        </w:rPr>
        <w:t>Table 2 broken down by trial arm</w:t>
      </w:r>
      <w:r w:rsidR="00617E26" w:rsidRPr="00922513">
        <w:rPr>
          <w:rFonts w:ascii="Times New Roman" w:hAnsi="Times New Roman"/>
          <w:sz w:val="24"/>
          <w:szCs w:val="24"/>
        </w:rPr>
        <w:t>, chi-squared tests indicated no significant difference between arms</w:t>
      </w:r>
      <w:r w:rsidR="00E43951" w:rsidRPr="00922513">
        <w:rPr>
          <w:rFonts w:ascii="Times New Roman" w:hAnsi="Times New Roman"/>
          <w:sz w:val="24"/>
          <w:szCs w:val="24"/>
        </w:rPr>
        <w:t>.</w:t>
      </w:r>
      <w:r w:rsidR="00AB5B2C" w:rsidRPr="00922513">
        <w:rPr>
          <w:rFonts w:ascii="Times New Roman" w:hAnsi="Times New Roman"/>
          <w:sz w:val="24"/>
          <w:szCs w:val="24"/>
        </w:rPr>
        <w:t xml:space="preserve"> Demographics variables did not significantly differ between the trial arms</w:t>
      </w:r>
      <w:r w:rsidR="00595B20" w:rsidRPr="00922513">
        <w:rPr>
          <w:rFonts w:ascii="Times New Roman" w:hAnsi="Times New Roman"/>
          <w:sz w:val="24"/>
          <w:szCs w:val="24"/>
        </w:rPr>
        <w:t xml:space="preserve"> within Table 1</w:t>
      </w:r>
      <w:r w:rsidR="00AB5B2C" w:rsidRPr="00922513">
        <w:rPr>
          <w:rFonts w:ascii="Times New Roman" w:hAnsi="Times New Roman"/>
          <w:sz w:val="24"/>
          <w:szCs w:val="24"/>
        </w:rPr>
        <w:t xml:space="preserve"> </w:t>
      </w:r>
      <w:r w:rsidR="00AB5B2C"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Poston&lt;/Author&gt;&lt;Year&gt;2015&lt;/Year&gt;&lt;RecNum&gt;13040&lt;/RecNum&gt;&lt;DisplayText&gt;(36)&lt;/DisplayText&gt;&lt;record&gt;&lt;rec-number&gt;13040&lt;/rec-number&gt;&lt;foreign-keys&gt;&lt;key app="EN" db-id="9f9z0e0x49ezepeax9r5fzf69spa9xte0d22" timestamp="1675180489"&gt;13040&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isbn&gt;2213-8587&lt;/isbn&gt;&lt;urls&gt;&lt;/urls&gt;&lt;/record&gt;&lt;/Cite&gt;&lt;/EndNote&gt;</w:instrText>
      </w:r>
      <w:r w:rsidR="00AB5B2C" w:rsidRPr="00922513">
        <w:rPr>
          <w:rFonts w:ascii="Times New Roman" w:hAnsi="Times New Roman"/>
          <w:sz w:val="24"/>
          <w:szCs w:val="24"/>
        </w:rPr>
        <w:fldChar w:fldCharType="separate"/>
      </w:r>
      <w:r w:rsidR="00162524">
        <w:rPr>
          <w:rFonts w:ascii="Times New Roman" w:hAnsi="Times New Roman"/>
          <w:noProof/>
          <w:sz w:val="24"/>
          <w:szCs w:val="24"/>
        </w:rPr>
        <w:t>(36)</w:t>
      </w:r>
      <w:r w:rsidR="00AB5B2C" w:rsidRPr="00922513">
        <w:rPr>
          <w:rFonts w:ascii="Times New Roman" w:hAnsi="Times New Roman"/>
          <w:sz w:val="24"/>
          <w:szCs w:val="24"/>
        </w:rPr>
        <w:fldChar w:fldCharType="end"/>
      </w:r>
      <w:r w:rsidR="001F2CFF" w:rsidRPr="00922513">
        <w:rPr>
          <w:rFonts w:ascii="Times New Roman" w:hAnsi="Times New Roman"/>
          <w:sz w:val="24"/>
          <w:szCs w:val="24"/>
        </w:rPr>
        <w:t>,</w:t>
      </w:r>
      <w:r w:rsidR="00B16887" w:rsidRPr="00922513">
        <w:rPr>
          <w:rFonts w:ascii="Times New Roman" w:hAnsi="Times New Roman"/>
          <w:sz w:val="24"/>
          <w:szCs w:val="24"/>
        </w:rPr>
        <w:t xml:space="preserve"> and for binge</w:t>
      </w:r>
      <w:r w:rsidR="009004B0" w:rsidRPr="00922513">
        <w:rPr>
          <w:rFonts w:ascii="Times New Roman" w:hAnsi="Times New Roman"/>
          <w:sz w:val="24"/>
          <w:szCs w:val="24"/>
        </w:rPr>
        <w:t>-eating</w:t>
      </w:r>
      <w:r w:rsidR="00B16887" w:rsidRPr="00922513">
        <w:rPr>
          <w:rFonts w:ascii="Times New Roman" w:hAnsi="Times New Roman"/>
          <w:sz w:val="24"/>
          <w:szCs w:val="24"/>
        </w:rPr>
        <w:t xml:space="preserve"> behaviours and EPDS there w</w:t>
      </w:r>
      <w:r w:rsidR="00052505" w:rsidRPr="00922513">
        <w:rPr>
          <w:rFonts w:ascii="Times New Roman" w:hAnsi="Times New Roman"/>
          <w:sz w:val="24"/>
          <w:szCs w:val="24"/>
        </w:rPr>
        <w:t>ere</w:t>
      </w:r>
      <w:r w:rsidR="00B16887" w:rsidRPr="00922513">
        <w:rPr>
          <w:rFonts w:ascii="Times New Roman" w:hAnsi="Times New Roman"/>
          <w:sz w:val="24"/>
          <w:szCs w:val="24"/>
        </w:rPr>
        <w:t xml:space="preserve"> no significant differences</w:t>
      </w:r>
      <w:r w:rsidR="00595B20" w:rsidRPr="00922513">
        <w:rPr>
          <w:rFonts w:ascii="Times New Roman" w:hAnsi="Times New Roman"/>
          <w:sz w:val="24"/>
          <w:szCs w:val="24"/>
        </w:rPr>
        <w:t xml:space="preserve"> within </w:t>
      </w:r>
      <w:r w:rsidR="001628F1" w:rsidRPr="00922513">
        <w:rPr>
          <w:rFonts w:ascii="Times New Roman" w:hAnsi="Times New Roman"/>
          <w:sz w:val="24"/>
          <w:szCs w:val="24"/>
        </w:rPr>
        <w:t xml:space="preserve">Supplementary </w:t>
      </w:r>
      <w:r w:rsidR="00595B20" w:rsidRPr="00922513">
        <w:rPr>
          <w:rFonts w:ascii="Times New Roman" w:hAnsi="Times New Roman"/>
          <w:sz w:val="24"/>
          <w:szCs w:val="24"/>
        </w:rPr>
        <w:t xml:space="preserve">Table </w:t>
      </w:r>
      <w:r w:rsidR="001628F1" w:rsidRPr="00922513">
        <w:rPr>
          <w:rFonts w:ascii="Times New Roman" w:hAnsi="Times New Roman"/>
          <w:sz w:val="24"/>
          <w:szCs w:val="24"/>
        </w:rPr>
        <w:t>1</w:t>
      </w:r>
      <w:r w:rsidR="00AB5B2C" w:rsidRPr="00922513">
        <w:rPr>
          <w:rFonts w:ascii="Times New Roman" w:hAnsi="Times New Roman"/>
          <w:sz w:val="24"/>
          <w:szCs w:val="24"/>
        </w:rPr>
        <w:t>.</w:t>
      </w:r>
    </w:p>
    <w:p w14:paraId="6ACC3F24" w14:textId="77777777" w:rsidR="000841EF" w:rsidRPr="00922513" w:rsidRDefault="000841EF" w:rsidP="000841EF">
      <w:pPr>
        <w:spacing w:line="480" w:lineRule="auto"/>
        <w:rPr>
          <w:rFonts w:ascii="Times New Roman" w:hAnsi="Times New Roman"/>
          <w:sz w:val="24"/>
          <w:szCs w:val="24"/>
        </w:rPr>
      </w:pPr>
    </w:p>
    <w:p w14:paraId="2F43EF46" w14:textId="77777777" w:rsidR="000841EF" w:rsidRPr="00922513" w:rsidRDefault="000841EF" w:rsidP="000841EF">
      <w:pPr>
        <w:spacing w:line="480" w:lineRule="auto"/>
        <w:rPr>
          <w:rFonts w:ascii="Times New Roman" w:hAnsi="Times New Roman"/>
          <w:sz w:val="24"/>
          <w:szCs w:val="24"/>
        </w:rPr>
      </w:pPr>
    </w:p>
    <w:p w14:paraId="6DE0F0A5" w14:textId="77777777" w:rsidR="000841EF" w:rsidRPr="00922513" w:rsidRDefault="000841EF" w:rsidP="000841EF">
      <w:pPr>
        <w:spacing w:line="480" w:lineRule="auto"/>
        <w:rPr>
          <w:rFonts w:ascii="Times New Roman" w:hAnsi="Times New Roman"/>
          <w:sz w:val="24"/>
          <w:szCs w:val="24"/>
        </w:rPr>
      </w:pPr>
    </w:p>
    <w:p w14:paraId="168940BE" w14:textId="77777777" w:rsidR="000841EF" w:rsidRPr="00922513" w:rsidRDefault="000841EF" w:rsidP="000841EF">
      <w:pPr>
        <w:spacing w:line="480" w:lineRule="auto"/>
        <w:rPr>
          <w:rFonts w:ascii="Times New Roman" w:hAnsi="Times New Roman"/>
          <w:sz w:val="24"/>
          <w:szCs w:val="24"/>
        </w:rPr>
      </w:pPr>
    </w:p>
    <w:p w14:paraId="722B81D9" w14:textId="77777777" w:rsidR="000841EF" w:rsidRPr="00922513" w:rsidRDefault="000841EF" w:rsidP="000841EF">
      <w:pPr>
        <w:spacing w:line="480" w:lineRule="auto"/>
        <w:rPr>
          <w:rFonts w:ascii="Times New Roman" w:hAnsi="Times New Roman"/>
          <w:sz w:val="24"/>
          <w:szCs w:val="24"/>
        </w:rPr>
      </w:pPr>
    </w:p>
    <w:p w14:paraId="5D37B484" w14:textId="77777777" w:rsidR="000841EF" w:rsidRPr="00922513" w:rsidRDefault="000841EF" w:rsidP="000841EF">
      <w:pPr>
        <w:spacing w:line="480" w:lineRule="auto"/>
        <w:rPr>
          <w:rFonts w:ascii="Times New Roman" w:hAnsi="Times New Roman"/>
          <w:sz w:val="24"/>
          <w:szCs w:val="24"/>
        </w:rPr>
      </w:pPr>
    </w:p>
    <w:p w14:paraId="39EECDDD" w14:textId="77777777" w:rsidR="00555183" w:rsidRPr="00922513" w:rsidRDefault="00555183" w:rsidP="000841EF">
      <w:pPr>
        <w:spacing w:line="480" w:lineRule="auto"/>
        <w:rPr>
          <w:rFonts w:ascii="Times New Roman" w:hAnsi="Times New Roman"/>
          <w:sz w:val="24"/>
          <w:szCs w:val="24"/>
        </w:rPr>
      </w:pPr>
    </w:p>
    <w:p w14:paraId="5CF82F5E" w14:textId="77777777" w:rsidR="00555183" w:rsidRPr="00922513" w:rsidRDefault="00555183" w:rsidP="000841EF">
      <w:pPr>
        <w:spacing w:line="480" w:lineRule="auto"/>
        <w:rPr>
          <w:rFonts w:ascii="Times New Roman" w:hAnsi="Times New Roman"/>
          <w:sz w:val="24"/>
          <w:szCs w:val="24"/>
        </w:rPr>
      </w:pPr>
    </w:p>
    <w:p w14:paraId="577CA9BB" w14:textId="77777777" w:rsidR="00555183" w:rsidRPr="00922513" w:rsidRDefault="00555183" w:rsidP="000841EF">
      <w:pPr>
        <w:spacing w:line="480" w:lineRule="auto"/>
        <w:rPr>
          <w:rFonts w:ascii="Times New Roman" w:hAnsi="Times New Roman"/>
          <w:sz w:val="24"/>
          <w:szCs w:val="24"/>
        </w:rPr>
      </w:pPr>
    </w:p>
    <w:p w14:paraId="5D3F3D7E" w14:textId="77777777" w:rsidR="00555183" w:rsidRPr="00922513" w:rsidRDefault="00555183" w:rsidP="000841EF">
      <w:pPr>
        <w:spacing w:line="480" w:lineRule="auto"/>
        <w:rPr>
          <w:rFonts w:ascii="Times New Roman" w:hAnsi="Times New Roman"/>
          <w:sz w:val="24"/>
          <w:szCs w:val="24"/>
        </w:rPr>
      </w:pPr>
    </w:p>
    <w:p w14:paraId="2AF2074F" w14:textId="77777777" w:rsidR="000841EF" w:rsidRPr="00922513" w:rsidRDefault="000841EF" w:rsidP="000841EF">
      <w:pPr>
        <w:spacing w:line="480" w:lineRule="auto"/>
        <w:rPr>
          <w:rFonts w:ascii="Times New Roman" w:hAnsi="Times New Roman"/>
          <w:sz w:val="24"/>
          <w:szCs w:val="24"/>
        </w:rPr>
      </w:pPr>
    </w:p>
    <w:p w14:paraId="0A29B674" w14:textId="77777777" w:rsidR="000841EF" w:rsidRPr="00922513" w:rsidRDefault="000841EF" w:rsidP="000841EF">
      <w:pPr>
        <w:spacing w:line="480" w:lineRule="auto"/>
        <w:rPr>
          <w:rFonts w:ascii="Times New Roman" w:hAnsi="Times New Roman"/>
          <w:sz w:val="24"/>
          <w:szCs w:val="24"/>
        </w:rPr>
      </w:pPr>
    </w:p>
    <w:p w14:paraId="76838D49" w14:textId="77777777" w:rsidR="00536F0B" w:rsidRPr="00922513" w:rsidRDefault="00536F0B" w:rsidP="00536F0B">
      <w:pPr>
        <w:rPr>
          <w:color w:val="000000" w:themeColor="text1"/>
          <w:sz w:val="18"/>
          <w:szCs w:val="18"/>
        </w:rPr>
      </w:pPr>
    </w:p>
    <w:tbl>
      <w:tblPr>
        <w:tblStyle w:val="TableGrid"/>
        <w:tblpPr w:leftFromText="180" w:rightFromText="180" w:vertAnchor="text" w:horzAnchor="margin" w:tblpXSpec="center" w:tblpY="2"/>
        <w:tblW w:w="10915" w:type="dxa"/>
        <w:tblBorders>
          <w:left w:val="none" w:sz="0" w:space="0" w:color="auto"/>
          <w:right w:val="none" w:sz="0" w:space="0" w:color="auto"/>
        </w:tblBorders>
        <w:tblLayout w:type="fixed"/>
        <w:tblLook w:val="04A0" w:firstRow="1" w:lastRow="0" w:firstColumn="1" w:lastColumn="0" w:noHBand="0" w:noVBand="1"/>
      </w:tblPr>
      <w:tblGrid>
        <w:gridCol w:w="2476"/>
        <w:gridCol w:w="1385"/>
        <w:gridCol w:w="1842"/>
        <w:gridCol w:w="1668"/>
        <w:gridCol w:w="1701"/>
        <w:gridCol w:w="1843"/>
      </w:tblGrid>
      <w:tr w:rsidR="00657628" w:rsidRPr="00922513" w14:paraId="02A6DDA7" w14:textId="77777777" w:rsidTr="005D1184">
        <w:trPr>
          <w:trHeight w:val="248"/>
        </w:trPr>
        <w:tc>
          <w:tcPr>
            <w:tcW w:w="3861" w:type="dxa"/>
            <w:gridSpan w:val="2"/>
            <w:vMerge w:val="restart"/>
          </w:tcPr>
          <w:p w14:paraId="2FD01AE3" w14:textId="77777777" w:rsidR="00657628" w:rsidRPr="00922513" w:rsidRDefault="00657628" w:rsidP="00657628">
            <w:pPr>
              <w:rPr>
                <w:rFonts w:ascii="Times New Roman" w:hAnsi="Times New Roman"/>
                <w:b/>
                <w:bCs/>
              </w:rPr>
            </w:pPr>
          </w:p>
        </w:tc>
        <w:tc>
          <w:tcPr>
            <w:tcW w:w="7054" w:type="dxa"/>
            <w:gridSpan w:val="4"/>
          </w:tcPr>
          <w:p w14:paraId="5DA4498F" w14:textId="77777777" w:rsidR="00657628" w:rsidRPr="00922513" w:rsidRDefault="00657628" w:rsidP="00657628">
            <w:pPr>
              <w:jc w:val="center"/>
              <w:rPr>
                <w:rFonts w:ascii="Times New Roman" w:hAnsi="Times New Roman"/>
                <w:b/>
                <w:bCs/>
              </w:rPr>
            </w:pPr>
            <w:r w:rsidRPr="00922513">
              <w:rPr>
                <w:rFonts w:ascii="Times New Roman" w:hAnsi="Times New Roman"/>
                <w:b/>
                <w:bCs/>
              </w:rPr>
              <w:t>Time Point</w:t>
            </w:r>
          </w:p>
        </w:tc>
      </w:tr>
      <w:tr w:rsidR="00657628" w:rsidRPr="00922513" w14:paraId="357A91F5" w14:textId="77777777" w:rsidTr="005D1184">
        <w:trPr>
          <w:trHeight w:val="248"/>
        </w:trPr>
        <w:tc>
          <w:tcPr>
            <w:tcW w:w="3861" w:type="dxa"/>
            <w:gridSpan w:val="2"/>
            <w:vMerge/>
          </w:tcPr>
          <w:p w14:paraId="5691F5F5" w14:textId="77777777" w:rsidR="00657628" w:rsidRPr="00922513" w:rsidRDefault="00657628" w:rsidP="00657628">
            <w:pPr>
              <w:rPr>
                <w:rFonts w:ascii="Times New Roman" w:hAnsi="Times New Roman"/>
                <w:b/>
                <w:bCs/>
              </w:rPr>
            </w:pPr>
          </w:p>
        </w:tc>
        <w:tc>
          <w:tcPr>
            <w:tcW w:w="1842" w:type="dxa"/>
          </w:tcPr>
          <w:p w14:paraId="38958AE1" w14:textId="77777777" w:rsidR="00657628" w:rsidRPr="00922513" w:rsidRDefault="00657628" w:rsidP="00657628">
            <w:pPr>
              <w:jc w:val="right"/>
              <w:rPr>
                <w:rFonts w:ascii="Times New Roman" w:hAnsi="Times New Roman"/>
                <w:b/>
                <w:bCs/>
              </w:rPr>
            </w:pPr>
            <w:proofErr w:type="spellStart"/>
            <w:r w:rsidRPr="00922513">
              <w:rPr>
                <w:rFonts w:ascii="Times New Roman" w:hAnsi="Times New Roman"/>
                <w:b/>
                <w:bCs/>
              </w:rPr>
              <w:t>Baseline</w:t>
            </w:r>
            <w:r w:rsidRPr="00922513">
              <w:rPr>
                <w:rFonts w:ascii="Times New Roman" w:hAnsi="Times New Roman"/>
                <w:b/>
                <w:bCs/>
                <w:vertAlign w:val="superscript"/>
              </w:rPr>
              <w:t>a</w:t>
            </w:r>
            <w:proofErr w:type="spellEnd"/>
          </w:p>
        </w:tc>
        <w:tc>
          <w:tcPr>
            <w:tcW w:w="1668" w:type="dxa"/>
          </w:tcPr>
          <w:p w14:paraId="5BFDA02B" w14:textId="77777777" w:rsidR="00657628" w:rsidRPr="00922513" w:rsidRDefault="00657628" w:rsidP="00657628">
            <w:pPr>
              <w:jc w:val="right"/>
              <w:rPr>
                <w:rFonts w:ascii="Times New Roman" w:hAnsi="Times New Roman"/>
                <w:b/>
                <w:bCs/>
              </w:rPr>
            </w:pPr>
            <w:r w:rsidRPr="00922513">
              <w:rPr>
                <w:rFonts w:ascii="Times New Roman" w:hAnsi="Times New Roman"/>
                <w:b/>
                <w:bCs/>
              </w:rPr>
              <w:t xml:space="preserve">28 </w:t>
            </w:r>
            <w:proofErr w:type="spellStart"/>
            <w:r w:rsidRPr="00922513">
              <w:rPr>
                <w:rFonts w:ascii="Times New Roman" w:hAnsi="Times New Roman"/>
                <w:b/>
                <w:bCs/>
              </w:rPr>
              <w:t>Weeks</w:t>
            </w:r>
            <w:r w:rsidRPr="00922513">
              <w:rPr>
                <w:rFonts w:ascii="Times New Roman" w:hAnsi="Times New Roman"/>
                <w:b/>
                <w:bCs/>
                <w:vertAlign w:val="superscript"/>
              </w:rPr>
              <w:t>b</w:t>
            </w:r>
            <w:proofErr w:type="spellEnd"/>
            <w:r w:rsidRPr="00922513">
              <w:rPr>
                <w:rFonts w:ascii="Times New Roman" w:hAnsi="Times New Roman"/>
                <w:b/>
                <w:bCs/>
              </w:rPr>
              <w:t xml:space="preserve"> </w:t>
            </w:r>
          </w:p>
        </w:tc>
        <w:tc>
          <w:tcPr>
            <w:tcW w:w="1701" w:type="dxa"/>
          </w:tcPr>
          <w:p w14:paraId="2BF687EF" w14:textId="77777777" w:rsidR="00657628" w:rsidRPr="00922513" w:rsidRDefault="00657628" w:rsidP="00657628">
            <w:pPr>
              <w:jc w:val="right"/>
              <w:rPr>
                <w:rFonts w:ascii="Times New Roman" w:hAnsi="Times New Roman"/>
                <w:b/>
                <w:bCs/>
                <w:vertAlign w:val="superscript"/>
              </w:rPr>
            </w:pPr>
            <w:r w:rsidRPr="00922513">
              <w:rPr>
                <w:rFonts w:ascii="Times New Roman" w:hAnsi="Times New Roman"/>
                <w:b/>
                <w:bCs/>
              </w:rPr>
              <w:t xml:space="preserve">32 </w:t>
            </w:r>
            <w:proofErr w:type="spellStart"/>
            <w:r w:rsidRPr="00922513">
              <w:rPr>
                <w:rFonts w:ascii="Times New Roman" w:hAnsi="Times New Roman"/>
                <w:b/>
                <w:bCs/>
              </w:rPr>
              <w:t>Weeks</w:t>
            </w:r>
            <w:r w:rsidRPr="00922513">
              <w:rPr>
                <w:rFonts w:ascii="Times New Roman" w:hAnsi="Times New Roman"/>
                <w:b/>
                <w:bCs/>
                <w:vertAlign w:val="superscript"/>
              </w:rPr>
              <w:t>b</w:t>
            </w:r>
            <w:proofErr w:type="spellEnd"/>
          </w:p>
          <w:p w14:paraId="2BC9AE66" w14:textId="77777777" w:rsidR="00657628" w:rsidRPr="00922513" w:rsidRDefault="00657628" w:rsidP="00657628">
            <w:pPr>
              <w:jc w:val="right"/>
              <w:rPr>
                <w:rFonts w:ascii="Times New Roman" w:hAnsi="Times New Roman"/>
                <w:b/>
                <w:bCs/>
              </w:rPr>
            </w:pPr>
          </w:p>
        </w:tc>
        <w:tc>
          <w:tcPr>
            <w:tcW w:w="1843" w:type="dxa"/>
          </w:tcPr>
          <w:p w14:paraId="733438F9" w14:textId="77777777" w:rsidR="00657628" w:rsidRPr="00922513" w:rsidRDefault="00657628" w:rsidP="00657628">
            <w:pPr>
              <w:jc w:val="right"/>
              <w:rPr>
                <w:rFonts w:ascii="Times New Roman" w:hAnsi="Times New Roman"/>
                <w:b/>
                <w:bCs/>
                <w:vertAlign w:val="superscript"/>
              </w:rPr>
            </w:pPr>
            <w:r w:rsidRPr="00922513">
              <w:rPr>
                <w:rFonts w:ascii="Times New Roman" w:hAnsi="Times New Roman"/>
                <w:b/>
                <w:bCs/>
              </w:rPr>
              <w:t>6 Weeks Post-</w:t>
            </w:r>
            <w:proofErr w:type="spellStart"/>
            <w:r w:rsidRPr="00922513">
              <w:rPr>
                <w:rFonts w:ascii="Times New Roman" w:hAnsi="Times New Roman"/>
                <w:b/>
                <w:bCs/>
              </w:rPr>
              <w:t>partum</w:t>
            </w:r>
            <w:r w:rsidRPr="00922513">
              <w:rPr>
                <w:rFonts w:ascii="Times New Roman" w:hAnsi="Times New Roman"/>
                <w:b/>
                <w:bCs/>
                <w:vertAlign w:val="superscript"/>
              </w:rPr>
              <w:t>b</w:t>
            </w:r>
            <w:proofErr w:type="spellEnd"/>
          </w:p>
        </w:tc>
      </w:tr>
      <w:tr w:rsidR="00657628" w:rsidRPr="00922513" w14:paraId="284ACEC6" w14:textId="77777777" w:rsidTr="005D1184">
        <w:trPr>
          <w:trHeight w:val="320"/>
        </w:trPr>
        <w:tc>
          <w:tcPr>
            <w:tcW w:w="2476" w:type="dxa"/>
          </w:tcPr>
          <w:p w14:paraId="3A3E3441" w14:textId="77777777" w:rsidR="00657628" w:rsidRPr="00922513" w:rsidRDefault="00657628" w:rsidP="00657628">
            <w:pPr>
              <w:rPr>
                <w:rFonts w:ascii="Times New Roman" w:hAnsi="Times New Roman"/>
                <w:b/>
                <w:bCs/>
                <w:u w:val="single"/>
              </w:rPr>
            </w:pPr>
            <w:r w:rsidRPr="00922513">
              <w:rPr>
                <w:rFonts w:ascii="Times New Roman" w:hAnsi="Times New Roman"/>
                <w:b/>
                <w:bCs/>
                <w:u w:val="single"/>
              </w:rPr>
              <w:t>Binge eating variable</w:t>
            </w:r>
          </w:p>
        </w:tc>
        <w:tc>
          <w:tcPr>
            <w:tcW w:w="1385" w:type="dxa"/>
          </w:tcPr>
          <w:p w14:paraId="7F6769B1" w14:textId="77777777" w:rsidR="00657628" w:rsidRPr="00922513" w:rsidRDefault="00657628" w:rsidP="00657628">
            <w:pPr>
              <w:rPr>
                <w:rFonts w:ascii="Times New Roman" w:hAnsi="Times New Roman"/>
                <w:b/>
                <w:bCs/>
              </w:rPr>
            </w:pPr>
          </w:p>
        </w:tc>
        <w:tc>
          <w:tcPr>
            <w:tcW w:w="1842" w:type="dxa"/>
            <w:vAlign w:val="center"/>
          </w:tcPr>
          <w:p w14:paraId="3D4EA177" w14:textId="77777777" w:rsidR="00657628" w:rsidRPr="00922513" w:rsidRDefault="00657628" w:rsidP="00657628">
            <w:pPr>
              <w:ind w:right="90"/>
              <w:jc w:val="left"/>
              <w:rPr>
                <w:rFonts w:ascii="Times New Roman" w:hAnsi="Times New Roman"/>
                <w:b/>
                <w:bCs/>
              </w:rPr>
            </w:pPr>
            <w:proofErr w:type="gramStart"/>
            <w:r w:rsidRPr="00922513">
              <w:rPr>
                <w:rFonts w:ascii="Times New Roman" w:hAnsi="Times New Roman"/>
                <w:b/>
                <w:bCs/>
              </w:rPr>
              <w:t>n(</w:t>
            </w:r>
            <w:proofErr w:type="gramEnd"/>
            <w:r w:rsidRPr="00922513">
              <w:rPr>
                <w:rFonts w:ascii="Times New Roman" w:hAnsi="Times New Roman"/>
                <w:b/>
                <w:bCs/>
              </w:rPr>
              <w:t>%)</w:t>
            </w:r>
          </w:p>
        </w:tc>
        <w:tc>
          <w:tcPr>
            <w:tcW w:w="1668" w:type="dxa"/>
            <w:vAlign w:val="center"/>
          </w:tcPr>
          <w:p w14:paraId="0C9516F1" w14:textId="77777777" w:rsidR="00657628" w:rsidRPr="00922513" w:rsidRDefault="00657628" w:rsidP="00657628">
            <w:pPr>
              <w:jc w:val="left"/>
              <w:rPr>
                <w:rFonts w:ascii="Times New Roman" w:hAnsi="Times New Roman"/>
                <w:b/>
                <w:bCs/>
              </w:rPr>
            </w:pPr>
            <w:proofErr w:type="gramStart"/>
            <w:r w:rsidRPr="00922513">
              <w:rPr>
                <w:rFonts w:ascii="Times New Roman" w:hAnsi="Times New Roman"/>
                <w:b/>
                <w:bCs/>
              </w:rPr>
              <w:t>n(</w:t>
            </w:r>
            <w:proofErr w:type="gramEnd"/>
            <w:r w:rsidRPr="00922513">
              <w:rPr>
                <w:rFonts w:ascii="Times New Roman" w:hAnsi="Times New Roman"/>
                <w:b/>
                <w:bCs/>
              </w:rPr>
              <w:t>%)</w:t>
            </w:r>
          </w:p>
        </w:tc>
        <w:tc>
          <w:tcPr>
            <w:tcW w:w="1701" w:type="dxa"/>
            <w:vAlign w:val="center"/>
          </w:tcPr>
          <w:p w14:paraId="4E9DE4AE" w14:textId="77777777" w:rsidR="00657628" w:rsidRPr="00922513" w:rsidRDefault="00657628" w:rsidP="00657628">
            <w:pPr>
              <w:jc w:val="left"/>
              <w:rPr>
                <w:rFonts w:ascii="Times New Roman" w:hAnsi="Times New Roman"/>
                <w:b/>
                <w:bCs/>
              </w:rPr>
            </w:pPr>
            <w:proofErr w:type="gramStart"/>
            <w:r w:rsidRPr="00922513">
              <w:rPr>
                <w:rFonts w:ascii="Times New Roman" w:hAnsi="Times New Roman"/>
                <w:b/>
                <w:bCs/>
              </w:rPr>
              <w:t>n(</w:t>
            </w:r>
            <w:proofErr w:type="gramEnd"/>
            <w:r w:rsidRPr="00922513">
              <w:rPr>
                <w:rFonts w:ascii="Times New Roman" w:hAnsi="Times New Roman"/>
                <w:b/>
                <w:bCs/>
              </w:rPr>
              <w:t>%)</w:t>
            </w:r>
          </w:p>
        </w:tc>
        <w:tc>
          <w:tcPr>
            <w:tcW w:w="1843" w:type="dxa"/>
            <w:vAlign w:val="center"/>
          </w:tcPr>
          <w:p w14:paraId="1A5ACBD8" w14:textId="77777777" w:rsidR="00657628" w:rsidRPr="00922513" w:rsidRDefault="00657628" w:rsidP="00657628">
            <w:pPr>
              <w:jc w:val="left"/>
              <w:rPr>
                <w:rFonts w:ascii="Times New Roman" w:hAnsi="Times New Roman"/>
                <w:b/>
                <w:bCs/>
              </w:rPr>
            </w:pPr>
            <w:proofErr w:type="gramStart"/>
            <w:r w:rsidRPr="00922513">
              <w:rPr>
                <w:rFonts w:ascii="Times New Roman" w:hAnsi="Times New Roman"/>
                <w:b/>
                <w:bCs/>
              </w:rPr>
              <w:t>n(</w:t>
            </w:r>
            <w:proofErr w:type="gramEnd"/>
            <w:r w:rsidRPr="00922513">
              <w:rPr>
                <w:rFonts w:ascii="Times New Roman" w:hAnsi="Times New Roman"/>
                <w:b/>
                <w:bCs/>
              </w:rPr>
              <w:t>%)</w:t>
            </w:r>
          </w:p>
        </w:tc>
      </w:tr>
      <w:tr w:rsidR="00657628" w:rsidRPr="00922513" w14:paraId="690F39ED" w14:textId="77777777" w:rsidTr="005D1184">
        <w:trPr>
          <w:trHeight w:val="2125"/>
        </w:trPr>
        <w:tc>
          <w:tcPr>
            <w:tcW w:w="2476" w:type="dxa"/>
          </w:tcPr>
          <w:p w14:paraId="5569460D" w14:textId="5CFA22B8" w:rsidR="00657628" w:rsidRPr="00922513" w:rsidRDefault="00657628" w:rsidP="00DB3CEE">
            <w:pPr>
              <w:rPr>
                <w:rFonts w:ascii="Times New Roman" w:hAnsi="Times New Roman"/>
                <w:b/>
                <w:bCs/>
              </w:rPr>
            </w:pPr>
            <w:r w:rsidRPr="00922513">
              <w:rPr>
                <w:rFonts w:ascii="Times New Roman" w:hAnsi="Times New Roman"/>
                <w:b/>
                <w:bCs/>
              </w:rPr>
              <w:t xml:space="preserve">Number of </w:t>
            </w:r>
            <w:proofErr w:type="gramStart"/>
            <w:r w:rsidRPr="00922513">
              <w:rPr>
                <w:rFonts w:ascii="Times New Roman" w:hAnsi="Times New Roman"/>
                <w:b/>
                <w:bCs/>
              </w:rPr>
              <w:t>binge</w:t>
            </w:r>
            <w:proofErr w:type="gramEnd"/>
            <w:r w:rsidRPr="00922513">
              <w:rPr>
                <w:rFonts w:ascii="Times New Roman" w:hAnsi="Times New Roman"/>
                <w:b/>
                <w:bCs/>
              </w:rPr>
              <w:t xml:space="preserve"> eating episodes </w:t>
            </w:r>
          </w:p>
        </w:tc>
        <w:tc>
          <w:tcPr>
            <w:tcW w:w="1385" w:type="dxa"/>
          </w:tcPr>
          <w:p w14:paraId="42B14A72" w14:textId="77777777" w:rsidR="00657628" w:rsidRPr="00922513" w:rsidRDefault="00657628" w:rsidP="00657628">
            <w:pPr>
              <w:rPr>
                <w:rFonts w:ascii="Times New Roman" w:hAnsi="Times New Roman"/>
              </w:rPr>
            </w:pPr>
            <w:r w:rsidRPr="00922513">
              <w:rPr>
                <w:rFonts w:ascii="Times New Roman" w:hAnsi="Times New Roman"/>
              </w:rPr>
              <w:t>0</w:t>
            </w:r>
          </w:p>
          <w:p w14:paraId="2681DC92" w14:textId="77777777" w:rsidR="00657628" w:rsidRPr="00922513" w:rsidRDefault="00657628" w:rsidP="00657628">
            <w:pPr>
              <w:rPr>
                <w:rFonts w:ascii="Times New Roman" w:hAnsi="Times New Roman"/>
              </w:rPr>
            </w:pPr>
            <w:r w:rsidRPr="00922513">
              <w:rPr>
                <w:rFonts w:ascii="Times New Roman" w:hAnsi="Times New Roman"/>
              </w:rPr>
              <w:t>1</w:t>
            </w:r>
          </w:p>
          <w:p w14:paraId="5EF788C1" w14:textId="77777777" w:rsidR="00657628" w:rsidRPr="00922513" w:rsidRDefault="00657628" w:rsidP="00657628">
            <w:pPr>
              <w:rPr>
                <w:rFonts w:ascii="Times New Roman" w:hAnsi="Times New Roman"/>
              </w:rPr>
            </w:pPr>
            <w:r w:rsidRPr="00922513">
              <w:rPr>
                <w:rFonts w:ascii="Times New Roman" w:hAnsi="Times New Roman"/>
              </w:rPr>
              <w:t>2</w:t>
            </w:r>
          </w:p>
          <w:p w14:paraId="59464B66" w14:textId="77777777" w:rsidR="00657628" w:rsidRPr="00922513" w:rsidRDefault="00657628" w:rsidP="00657628">
            <w:pPr>
              <w:rPr>
                <w:rFonts w:ascii="Times New Roman" w:hAnsi="Times New Roman"/>
              </w:rPr>
            </w:pPr>
            <w:r w:rsidRPr="00922513">
              <w:rPr>
                <w:rFonts w:ascii="Times New Roman" w:hAnsi="Times New Roman"/>
              </w:rPr>
              <w:t>3</w:t>
            </w:r>
          </w:p>
          <w:p w14:paraId="78C7687C" w14:textId="77777777" w:rsidR="00657628" w:rsidRPr="00922513" w:rsidRDefault="00657628" w:rsidP="00657628">
            <w:pPr>
              <w:rPr>
                <w:rFonts w:ascii="Times New Roman" w:hAnsi="Times New Roman"/>
              </w:rPr>
            </w:pPr>
            <w:r w:rsidRPr="00922513">
              <w:rPr>
                <w:rFonts w:ascii="Times New Roman" w:hAnsi="Times New Roman"/>
              </w:rPr>
              <w:t>4</w:t>
            </w:r>
          </w:p>
          <w:p w14:paraId="1500547C" w14:textId="77777777" w:rsidR="00657628" w:rsidRPr="00922513" w:rsidRDefault="00657628" w:rsidP="00657628">
            <w:pPr>
              <w:rPr>
                <w:rFonts w:ascii="Times New Roman" w:hAnsi="Times New Roman"/>
                <w:b/>
                <w:bCs/>
              </w:rPr>
            </w:pPr>
            <w:r w:rsidRPr="00922513">
              <w:rPr>
                <w:rFonts w:ascii="Times New Roman" w:hAnsi="Times New Roman"/>
                <w:b/>
                <w:bCs/>
              </w:rPr>
              <w:t>Yes</w:t>
            </w:r>
          </w:p>
          <w:p w14:paraId="48B5E134" w14:textId="77777777" w:rsidR="00657628" w:rsidRPr="00922513" w:rsidRDefault="00657628" w:rsidP="00657628">
            <w:pPr>
              <w:rPr>
                <w:rFonts w:ascii="Times New Roman" w:hAnsi="Times New Roman"/>
                <w:b/>
                <w:bCs/>
              </w:rPr>
            </w:pPr>
            <w:r w:rsidRPr="00922513">
              <w:rPr>
                <w:rFonts w:ascii="Times New Roman" w:hAnsi="Times New Roman"/>
                <w:b/>
                <w:bCs/>
              </w:rPr>
              <w:t>No</w:t>
            </w:r>
          </w:p>
          <w:p w14:paraId="048D5EA9" w14:textId="77777777" w:rsidR="00657628" w:rsidRPr="00922513" w:rsidRDefault="00657628" w:rsidP="00657628">
            <w:pPr>
              <w:rPr>
                <w:rFonts w:ascii="Times New Roman" w:hAnsi="Times New Roman"/>
              </w:rPr>
            </w:pPr>
            <w:r w:rsidRPr="00922513">
              <w:rPr>
                <w:rFonts w:ascii="Times New Roman" w:hAnsi="Times New Roman"/>
              </w:rPr>
              <w:t>N</w:t>
            </w:r>
          </w:p>
          <w:p w14:paraId="3E7539E9" w14:textId="77777777" w:rsidR="005D1184" w:rsidRPr="00922513" w:rsidRDefault="005D1184" w:rsidP="00657628">
            <w:pPr>
              <w:rPr>
                <w:rFonts w:ascii="Times New Roman" w:hAnsi="Times New Roman"/>
              </w:rPr>
            </w:pPr>
            <w:r w:rsidRPr="00922513">
              <w:rPr>
                <w:rFonts w:ascii="Times New Roman" w:hAnsi="Times New Roman"/>
              </w:rPr>
              <w:t>Missing</w:t>
            </w:r>
          </w:p>
          <w:p w14:paraId="323B622F" w14:textId="77777777" w:rsidR="005D1184" w:rsidRPr="00922513" w:rsidRDefault="005D1184" w:rsidP="00657628">
            <w:pPr>
              <w:rPr>
                <w:rFonts w:ascii="Times New Roman" w:hAnsi="Times New Roman"/>
              </w:rPr>
            </w:pPr>
            <w:r w:rsidRPr="00922513">
              <w:rPr>
                <w:rFonts w:ascii="Times New Roman" w:hAnsi="Times New Roman"/>
              </w:rPr>
              <w:t>Drop out</w:t>
            </w:r>
          </w:p>
        </w:tc>
        <w:tc>
          <w:tcPr>
            <w:tcW w:w="1842" w:type="dxa"/>
          </w:tcPr>
          <w:p w14:paraId="2B3263F1" w14:textId="77777777" w:rsidR="00657628" w:rsidRPr="00922513" w:rsidRDefault="00657628" w:rsidP="00657628">
            <w:pPr>
              <w:jc w:val="left"/>
              <w:rPr>
                <w:rFonts w:ascii="Times New Roman" w:hAnsi="Times New Roman"/>
              </w:rPr>
            </w:pPr>
            <w:r w:rsidRPr="00922513">
              <w:rPr>
                <w:rFonts w:ascii="Times New Roman" w:hAnsi="Times New Roman"/>
              </w:rPr>
              <w:t>1024 (</w:t>
            </w:r>
            <w:r w:rsidR="005F0E81" w:rsidRPr="00922513">
              <w:rPr>
                <w:rFonts w:ascii="Times New Roman" w:hAnsi="Times New Roman"/>
              </w:rPr>
              <w:t>75</w:t>
            </w:r>
            <w:r w:rsidRPr="00922513">
              <w:rPr>
                <w:rFonts w:ascii="Times New Roman" w:hAnsi="Times New Roman"/>
              </w:rPr>
              <w:t>.6</w:t>
            </w:r>
            <w:r w:rsidR="005F0E81" w:rsidRPr="00922513">
              <w:rPr>
                <w:rFonts w:ascii="Times New Roman" w:hAnsi="Times New Roman"/>
              </w:rPr>
              <w:t>2</w:t>
            </w:r>
            <w:r w:rsidRPr="00922513">
              <w:rPr>
                <w:rFonts w:ascii="Times New Roman" w:hAnsi="Times New Roman"/>
              </w:rPr>
              <w:t>%)</w:t>
            </w:r>
          </w:p>
          <w:p w14:paraId="4730D73D" w14:textId="77777777" w:rsidR="00657628" w:rsidRPr="00922513" w:rsidRDefault="00657628" w:rsidP="00657628">
            <w:pPr>
              <w:jc w:val="left"/>
              <w:rPr>
                <w:rFonts w:ascii="Times New Roman" w:hAnsi="Times New Roman"/>
              </w:rPr>
            </w:pPr>
            <w:r w:rsidRPr="00922513">
              <w:rPr>
                <w:rFonts w:ascii="Times New Roman" w:hAnsi="Times New Roman"/>
              </w:rPr>
              <w:t>137 (10.</w:t>
            </w:r>
            <w:r w:rsidR="005F0E81" w:rsidRPr="00922513">
              <w:rPr>
                <w:rFonts w:ascii="Times New Roman" w:hAnsi="Times New Roman"/>
              </w:rPr>
              <w:t>12</w:t>
            </w:r>
            <w:r w:rsidRPr="00922513">
              <w:rPr>
                <w:rFonts w:ascii="Times New Roman" w:hAnsi="Times New Roman"/>
              </w:rPr>
              <w:t>%)</w:t>
            </w:r>
          </w:p>
          <w:p w14:paraId="37BE0BF6" w14:textId="77777777" w:rsidR="00657628" w:rsidRPr="00922513" w:rsidRDefault="00657628" w:rsidP="00657628">
            <w:pPr>
              <w:jc w:val="left"/>
              <w:rPr>
                <w:rFonts w:ascii="Times New Roman" w:hAnsi="Times New Roman"/>
              </w:rPr>
            </w:pPr>
            <w:r w:rsidRPr="00922513">
              <w:rPr>
                <w:rFonts w:ascii="Times New Roman" w:hAnsi="Times New Roman"/>
              </w:rPr>
              <w:t>109 (8.</w:t>
            </w:r>
            <w:r w:rsidR="005F0E81" w:rsidRPr="00922513">
              <w:rPr>
                <w:rFonts w:ascii="Times New Roman" w:hAnsi="Times New Roman"/>
              </w:rPr>
              <w:t>05</w:t>
            </w:r>
            <w:r w:rsidRPr="00922513">
              <w:rPr>
                <w:rFonts w:ascii="Times New Roman" w:hAnsi="Times New Roman"/>
              </w:rPr>
              <w:t>%)</w:t>
            </w:r>
          </w:p>
          <w:p w14:paraId="10DDBD2E" w14:textId="77777777" w:rsidR="00657628" w:rsidRPr="00922513" w:rsidRDefault="00657628" w:rsidP="00657628">
            <w:pPr>
              <w:jc w:val="left"/>
              <w:rPr>
                <w:rFonts w:ascii="Times New Roman" w:hAnsi="Times New Roman"/>
              </w:rPr>
            </w:pPr>
            <w:r w:rsidRPr="00922513">
              <w:rPr>
                <w:rFonts w:ascii="Times New Roman" w:hAnsi="Times New Roman"/>
              </w:rPr>
              <w:t>58 (4.</w:t>
            </w:r>
            <w:r w:rsidR="005F0E81" w:rsidRPr="00922513">
              <w:rPr>
                <w:rFonts w:ascii="Times New Roman" w:hAnsi="Times New Roman"/>
              </w:rPr>
              <w:t>28</w:t>
            </w:r>
            <w:r w:rsidRPr="00922513">
              <w:rPr>
                <w:rFonts w:ascii="Times New Roman" w:hAnsi="Times New Roman"/>
              </w:rPr>
              <w:t>%)</w:t>
            </w:r>
          </w:p>
          <w:p w14:paraId="25AF34E6" w14:textId="77777777" w:rsidR="00657628" w:rsidRPr="00922513" w:rsidRDefault="00657628" w:rsidP="00657628">
            <w:pPr>
              <w:jc w:val="left"/>
              <w:rPr>
                <w:rFonts w:ascii="Times New Roman" w:hAnsi="Times New Roman"/>
              </w:rPr>
            </w:pPr>
            <w:r w:rsidRPr="00922513">
              <w:rPr>
                <w:rFonts w:ascii="Times New Roman" w:hAnsi="Times New Roman"/>
              </w:rPr>
              <w:t>26 (</w:t>
            </w:r>
            <w:r w:rsidR="005F0E81" w:rsidRPr="00922513">
              <w:rPr>
                <w:rFonts w:ascii="Times New Roman" w:hAnsi="Times New Roman"/>
              </w:rPr>
              <w:t>1.93</w:t>
            </w:r>
            <w:r w:rsidRPr="00922513">
              <w:rPr>
                <w:rFonts w:ascii="Times New Roman" w:hAnsi="Times New Roman"/>
              </w:rPr>
              <w:t>%)</w:t>
            </w:r>
          </w:p>
          <w:p w14:paraId="4D8D3551" w14:textId="77777777" w:rsidR="00657628" w:rsidRPr="00922513" w:rsidRDefault="00657628" w:rsidP="00657628">
            <w:pPr>
              <w:jc w:val="left"/>
              <w:rPr>
                <w:rFonts w:ascii="Times New Roman" w:hAnsi="Times New Roman"/>
                <w:b/>
                <w:bCs/>
              </w:rPr>
            </w:pPr>
            <w:r w:rsidRPr="00922513">
              <w:rPr>
                <w:rFonts w:ascii="Times New Roman" w:hAnsi="Times New Roman"/>
                <w:b/>
                <w:bCs/>
              </w:rPr>
              <w:t>330 (2</w:t>
            </w:r>
            <w:r w:rsidR="005F0E81" w:rsidRPr="00922513">
              <w:rPr>
                <w:rFonts w:ascii="Times New Roman" w:hAnsi="Times New Roman"/>
                <w:b/>
                <w:bCs/>
              </w:rPr>
              <w:t>4</w:t>
            </w:r>
            <w:r w:rsidRPr="00922513">
              <w:rPr>
                <w:rFonts w:ascii="Times New Roman" w:hAnsi="Times New Roman"/>
                <w:b/>
                <w:bCs/>
              </w:rPr>
              <w:t>.3</w:t>
            </w:r>
            <w:r w:rsidR="005F0E81" w:rsidRPr="00922513">
              <w:rPr>
                <w:rFonts w:ascii="Times New Roman" w:hAnsi="Times New Roman"/>
                <w:b/>
                <w:bCs/>
              </w:rPr>
              <w:t>7</w:t>
            </w:r>
            <w:r w:rsidRPr="00922513">
              <w:rPr>
                <w:rFonts w:ascii="Times New Roman" w:hAnsi="Times New Roman"/>
                <w:b/>
                <w:bCs/>
              </w:rPr>
              <w:t>%)</w:t>
            </w:r>
          </w:p>
          <w:p w14:paraId="3D43557E" w14:textId="77777777" w:rsidR="00657628" w:rsidRPr="00922513" w:rsidRDefault="00657628" w:rsidP="00657628">
            <w:pPr>
              <w:jc w:val="left"/>
              <w:rPr>
                <w:rFonts w:ascii="Times New Roman" w:hAnsi="Times New Roman"/>
                <w:b/>
                <w:bCs/>
              </w:rPr>
            </w:pPr>
            <w:r w:rsidRPr="00922513">
              <w:rPr>
                <w:rFonts w:ascii="Times New Roman" w:hAnsi="Times New Roman"/>
                <w:b/>
                <w:bCs/>
              </w:rPr>
              <w:t>1024 (</w:t>
            </w:r>
            <w:r w:rsidR="005F0E81" w:rsidRPr="00922513">
              <w:rPr>
                <w:rFonts w:ascii="Times New Roman" w:hAnsi="Times New Roman"/>
                <w:b/>
                <w:bCs/>
              </w:rPr>
              <w:t>75</w:t>
            </w:r>
            <w:r w:rsidRPr="00922513">
              <w:rPr>
                <w:rFonts w:ascii="Times New Roman" w:hAnsi="Times New Roman"/>
                <w:b/>
                <w:bCs/>
              </w:rPr>
              <w:t>.</w:t>
            </w:r>
            <w:r w:rsidR="005F0E81" w:rsidRPr="00922513">
              <w:rPr>
                <w:rFonts w:ascii="Times New Roman" w:hAnsi="Times New Roman"/>
                <w:b/>
                <w:bCs/>
              </w:rPr>
              <w:t>33</w:t>
            </w:r>
            <w:r w:rsidRPr="00922513">
              <w:rPr>
                <w:rFonts w:ascii="Times New Roman" w:hAnsi="Times New Roman"/>
                <w:b/>
                <w:bCs/>
              </w:rPr>
              <w:t>%)</w:t>
            </w:r>
          </w:p>
          <w:p w14:paraId="5B33A048" w14:textId="77777777" w:rsidR="00657628" w:rsidRPr="00922513" w:rsidRDefault="00657628" w:rsidP="00657628">
            <w:pPr>
              <w:jc w:val="left"/>
              <w:rPr>
                <w:rFonts w:ascii="Times New Roman" w:hAnsi="Times New Roman"/>
              </w:rPr>
            </w:pPr>
            <w:r w:rsidRPr="00922513">
              <w:rPr>
                <w:rFonts w:ascii="Times New Roman" w:hAnsi="Times New Roman"/>
              </w:rPr>
              <w:t>1</w:t>
            </w:r>
            <w:r w:rsidR="005F0E81" w:rsidRPr="00922513">
              <w:rPr>
                <w:rFonts w:ascii="Times New Roman" w:hAnsi="Times New Roman"/>
              </w:rPr>
              <w:t>3</w:t>
            </w:r>
            <w:r w:rsidRPr="00922513">
              <w:rPr>
                <w:rFonts w:ascii="Times New Roman" w:hAnsi="Times New Roman"/>
              </w:rPr>
              <w:t>54</w:t>
            </w:r>
          </w:p>
          <w:p w14:paraId="6698DE5E" w14:textId="77777777" w:rsidR="002F23BA" w:rsidRPr="00922513" w:rsidRDefault="005D1184" w:rsidP="00657628">
            <w:pPr>
              <w:jc w:val="left"/>
              <w:rPr>
                <w:rFonts w:ascii="Times New Roman" w:hAnsi="Times New Roman"/>
              </w:rPr>
            </w:pPr>
            <w:r w:rsidRPr="00922513">
              <w:rPr>
                <w:rFonts w:ascii="Times New Roman" w:hAnsi="Times New Roman"/>
              </w:rPr>
              <w:t>200 (12.87%)</w:t>
            </w:r>
          </w:p>
        </w:tc>
        <w:tc>
          <w:tcPr>
            <w:tcW w:w="1668" w:type="dxa"/>
          </w:tcPr>
          <w:p w14:paraId="1197B1CA" w14:textId="77777777" w:rsidR="00657628" w:rsidRPr="00922513" w:rsidRDefault="00657628" w:rsidP="00657628">
            <w:pPr>
              <w:jc w:val="left"/>
              <w:rPr>
                <w:rFonts w:ascii="Times New Roman" w:hAnsi="Times New Roman"/>
              </w:rPr>
            </w:pPr>
            <w:r w:rsidRPr="00922513">
              <w:rPr>
                <w:rFonts w:ascii="Times New Roman" w:hAnsi="Times New Roman"/>
              </w:rPr>
              <w:t>1073 (93.63%)</w:t>
            </w:r>
          </w:p>
          <w:p w14:paraId="038C4C9B" w14:textId="77777777" w:rsidR="00657628" w:rsidRPr="00922513" w:rsidRDefault="00657628" w:rsidP="00657628">
            <w:pPr>
              <w:jc w:val="left"/>
              <w:rPr>
                <w:rFonts w:ascii="Times New Roman" w:hAnsi="Times New Roman"/>
              </w:rPr>
            </w:pPr>
            <w:r w:rsidRPr="00922513">
              <w:rPr>
                <w:rFonts w:ascii="Times New Roman" w:hAnsi="Times New Roman"/>
              </w:rPr>
              <w:t>39 (3.40%)</w:t>
            </w:r>
          </w:p>
          <w:p w14:paraId="38638EF5" w14:textId="77777777" w:rsidR="00657628" w:rsidRPr="00922513" w:rsidRDefault="00657628" w:rsidP="00657628">
            <w:pPr>
              <w:jc w:val="left"/>
              <w:rPr>
                <w:rFonts w:ascii="Times New Roman" w:hAnsi="Times New Roman"/>
              </w:rPr>
            </w:pPr>
            <w:r w:rsidRPr="00922513">
              <w:rPr>
                <w:rFonts w:ascii="Times New Roman" w:hAnsi="Times New Roman"/>
              </w:rPr>
              <w:t>25 (2.18%)</w:t>
            </w:r>
          </w:p>
          <w:p w14:paraId="5E700CC4" w14:textId="77777777" w:rsidR="00657628" w:rsidRPr="00922513" w:rsidRDefault="00657628" w:rsidP="00657628">
            <w:pPr>
              <w:jc w:val="left"/>
              <w:rPr>
                <w:rFonts w:ascii="Times New Roman" w:hAnsi="Times New Roman"/>
              </w:rPr>
            </w:pPr>
            <w:r w:rsidRPr="00922513">
              <w:rPr>
                <w:rFonts w:ascii="Times New Roman" w:hAnsi="Times New Roman"/>
              </w:rPr>
              <w:t>6 (.52%)</w:t>
            </w:r>
          </w:p>
          <w:p w14:paraId="0BA6AB26" w14:textId="77777777" w:rsidR="00657628" w:rsidRPr="00922513" w:rsidRDefault="00657628" w:rsidP="00657628">
            <w:pPr>
              <w:jc w:val="left"/>
              <w:rPr>
                <w:rFonts w:ascii="Times New Roman" w:hAnsi="Times New Roman"/>
              </w:rPr>
            </w:pPr>
            <w:r w:rsidRPr="00922513">
              <w:rPr>
                <w:rFonts w:ascii="Times New Roman" w:hAnsi="Times New Roman"/>
              </w:rPr>
              <w:t>3 (.26%)</w:t>
            </w:r>
          </w:p>
          <w:p w14:paraId="14009285" w14:textId="77777777" w:rsidR="00657628" w:rsidRPr="00922513" w:rsidRDefault="00657628" w:rsidP="00657628">
            <w:pPr>
              <w:jc w:val="left"/>
              <w:rPr>
                <w:rFonts w:ascii="Times New Roman" w:hAnsi="Times New Roman"/>
                <w:b/>
                <w:bCs/>
              </w:rPr>
            </w:pPr>
            <w:r w:rsidRPr="00922513">
              <w:rPr>
                <w:rFonts w:ascii="Times New Roman" w:hAnsi="Times New Roman"/>
                <w:b/>
                <w:bCs/>
              </w:rPr>
              <w:t>73 (6.37%)</w:t>
            </w:r>
          </w:p>
          <w:p w14:paraId="7501B741" w14:textId="77777777" w:rsidR="00657628" w:rsidRPr="00922513" w:rsidRDefault="00657628" w:rsidP="00657628">
            <w:pPr>
              <w:jc w:val="left"/>
              <w:rPr>
                <w:rFonts w:ascii="Times New Roman" w:hAnsi="Times New Roman"/>
                <w:b/>
                <w:bCs/>
              </w:rPr>
            </w:pPr>
            <w:r w:rsidRPr="00922513">
              <w:rPr>
                <w:rFonts w:ascii="Times New Roman" w:hAnsi="Times New Roman"/>
                <w:b/>
                <w:bCs/>
              </w:rPr>
              <w:t>1073 (93.63%)</w:t>
            </w:r>
          </w:p>
          <w:p w14:paraId="5DE028A1" w14:textId="77777777" w:rsidR="00657628" w:rsidRPr="00922513" w:rsidRDefault="00657628" w:rsidP="00657628">
            <w:pPr>
              <w:jc w:val="left"/>
              <w:rPr>
                <w:rFonts w:ascii="Times New Roman" w:hAnsi="Times New Roman"/>
              </w:rPr>
            </w:pPr>
            <w:r w:rsidRPr="00922513">
              <w:rPr>
                <w:rFonts w:ascii="Times New Roman" w:hAnsi="Times New Roman"/>
              </w:rPr>
              <w:t>1146</w:t>
            </w:r>
          </w:p>
          <w:p w14:paraId="7B83979B" w14:textId="77777777" w:rsidR="00BB6C55" w:rsidRPr="00922513" w:rsidRDefault="00BB6C55" w:rsidP="00657628">
            <w:pPr>
              <w:jc w:val="left"/>
              <w:rPr>
                <w:rFonts w:ascii="Times New Roman" w:hAnsi="Times New Roman"/>
              </w:rPr>
            </w:pPr>
            <w:r w:rsidRPr="00922513">
              <w:rPr>
                <w:rFonts w:ascii="Times New Roman" w:hAnsi="Times New Roman"/>
              </w:rPr>
              <w:t>154 (11.85%)</w:t>
            </w:r>
          </w:p>
          <w:p w14:paraId="025BFD77" w14:textId="77777777" w:rsidR="00BB6C55" w:rsidRPr="00922513" w:rsidRDefault="00BB6C55" w:rsidP="00657628">
            <w:pPr>
              <w:jc w:val="left"/>
              <w:rPr>
                <w:rFonts w:ascii="Times New Roman" w:hAnsi="Times New Roman"/>
              </w:rPr>
            </w:pPr>
            <w:r w:rsidRPr="00922513">
              <w:rPr>
                <w:rFonts w:ascii="Times New Roman" w:hAnsi="Times New Roman"/>
              </w:rPr>
              <w:t>254 (16.34%)</w:t>
            </w:r>
          </w:p>
        </w:tc>
        <w:tc>
          <w:tcPr>
            <w:tcW w:w="1701" w:type="dxa"/>
          </w:tcPr>
          <w:p w14:paraId="1E175DED" w14:textId="77777777" w:rsidR="00657628" w:rsidRPr="00922513" w:rsidRDefault="00657628" w:rsidP="00657628">
            <w:pPr>
              <w:jc w:val="left"/>
              <w:rPr>
                <w:rFonts w:ascii="Times New Roman" w:hAnsi="Times New Roman"/>
              </w:rPr>
            </w:pPr>
            <w:r w:rsidRPr="00922513">
              <w:rPr>
                <w:rFonts w:ascii="Times New Roman" w:hAnsi="Times New Roman"/>
              </w:rPr>
              <w:t>919 (94.94%)</w:t>
            </w:r>
          </w:p>
          <w:p w14:paraId="017B2093" w14:textId="77777777" w:rsidR="00657628" w:rsidRPr="00922513" w:rsidRDefault="00657628" w:rsidP="00657628">
            <w:pPr>
              <w:jc w:val="left"/>
              <w:rPr>
                <w:rFonts w:ascii="Times New Roman" w:hAnsi="Times New Roman"/>
              </w:rPr>
            </w:pPr>
            <w:r w:rsidRPr="00922513">
              <w:rPr>
                <w:rFonts w:ascii="Times New Roman" w:hAnsi="Times New Roman"/>
              </w:rPr>
              <w:t>35 (3.62%)</w:t>
            </w:r>
          </w:p>
          <w:p w14:paraId="6B9D58DA" w14:textId="77777777" w:rsidR="00657628" w:rsidRPr="00922513" w:rsidRDefault="00657628" w:rsidP="00657628">
            <w:pPr>
              <w:jc w:val="left"/>
              <w:rPr>
                <w:rFonts w:ascii="Times New Roman" w:hAnsi="Times New Roman"/>
              </w:rPr>
            </w:pPr>
            <w:r w:rsidRPr="00922513">
              <w:rPr>
                <w:rFonts w:ascii="Times New Roman" w:hAnsi="Times New Roman"/>
              </w:rPr>
              <w:t>8 (.83%)</w:t>
            </w:r>
          </w:p>
          <w:p w14:paraId="0E669EE8" w14:textId="77777777" w:rsidR="00657628" w:rsidRPr="00922513" w:rsidRDefault="00657628" w:rsidP="00657628">
            <w:pPr>
              <w:jc w:val="left"/>
              <w:rPr>
                <w:rFonts w:ascii="Times New Roman" w:hAnsi="Times New Roman"/>
              </w:rPr>
            </w:pPr>
            <w:r w:rsidRPr="00922513">
              <w:rPr>
                <w:rFonts w:ascii="Times New Roman" w:hAnsi="Times New Roman"/>
              </w:rPr>
              <w:t>4 (.41%)</w:t>
            </w:r>
          </w:p>
          <w:p w14:paraId="11EAE51A" w14:textId="77777777" w:rsidR="00657628" w:rsidRPr="00922513" w:rsidRDefault="00657628" w:rsidP="00657628">
            <w:pPr>
              <w:jc w:val="left"/>
              <w:rPr>
                <w:rFonts w:ascii="Times New Roman" w:hAnsi="Times New Roman"/>
              </w:rPr>
            </w:pPr>
            <w:r w:rsidRPr="00922513">
              <w:rPr>
                <w:rFonts w:ascii="Times New Roman" w:hAnsi="Times New Roman"/>
              </w:rPr>
              <w:t>2 (.21%)</w:t>
            </w:r>
          </w:p>
          <w:p w14:paraId="7B63E079" w14:textId="77777777" w:rsidR="00657628" w:rsidRPr="00922513" w:rsidRDefault="00657628" w:rsidP="00657628">
            <w:pPr>
              <w:jc w:val="left"/>
              <w:rPr>
                <w:rFonts w:ascii="Times New Roman" w:hAnsi="Times New Roman"/>
                <w:b/>
                <w:bCs/>
              </w:rPr>
            </w:pPr>
            <w:r w:rsidRPr="00922513">
              <w:rPr>
                <w:rFonts w:ascii="Times New Roman" w:hAnsi="Times New Roman"/>
                <w:b/>
                <w:bCs/>
              </w:rPr>
              <w:t>49 (5.06%)</w:t>
            </w:r>
          </w:p>
          <w:p w14:paraId="41A76D7B" w14:textId="77777777" w:rsidR="00657628" w:rsidRPr="00922513" w:rsidRDefault="00657628" w:rsidP="00657628">
            <w:pPr>
              <w:jc w:val="left"/>
              <w:rPr>
                <w:rFonts w:ascii="Times New Roman" w:hAnsi="Times New Roman"/>
                <w:b/>
                <w:bCs/>
              </w:rPr>
            </w:pPr>
            <w:r w:rsidRPr="00922513">
              <w:rPr>
                <w:rFonts w:ascii="Times New Roman" w:hAnsi="Times New Roman"/>
                <w:b/>
                <w:bCs/>
              </w:rPr>
              <w:t>919 (94.94%)</w:t>
            </w:r>
          </w:p>
          <w:p w14:paraId="4F1FD456" w14:textId="77777777" w:rsidR="00657628" w:rsidRPr="00922513" w:rsidRDefault="00657628" w:rsidP="00657628">
            <w:pPr>
              <w:jc w:val="left"/>
              <w:rPr>
                <w:rFonts w:ascii="Times New Roman" w:hAnsi="Times New Roman"/>
              </w:rPr>
            </w:pPr>
            <w:r w:rsidRPr="00922513">
              <w:rPr>
                <w:rFonts w:ascii="Times New Roman" w:hAnsi="Times New Roman"/>
              </w:rPr>
              <w:t>968</w:t>
            </w:r>
          </w:p>
          <w:p w14:paraId="1321BA1E" w14:textId="77777777" w:rsidR="00294E13" w:rsidRPr="00922513" w:rsidRDefault="00294E13" w:rsidP="00657628">
            <w:pPr>
              <w:jc w:val="left"/>
              <w:rPr>
                <w:rFonts w:ascii="Times New Roman" w:hAnsi="Times New Roman"/>
              </w:rPr>
            </w:pPr>
            <w:r w:rsidRPr="00922513">
              <w:rPr>
                <w:rFonts w:ascii="Times New Roman" w:hAnsi="Times New Roman"/>
              </w:rPr>
              <w:t>124 (11.36%)</w:t>
            </w:r>
          </w:p>
          <w:p w14:paraId="0FEDC055" w14:textId="77777777" w:rsidR="00294E13" w:rsidRPr="00922513" w:rsidRDefault="00294E13" w:rsidP="00657628">
            <w:pPr>
              <w:jc w:val="left"/>
              <w:rPr>
                <w:rFonts w:ascii="Times New Roman" w:hAnsi="Times New Roman"/>
              </w:rPr>
            </w:pPr>
            <w:r w:rsidRPr="00922513">
              <w:rPr>
                <w:rFonts w:ascii="Times New Roman" w:hAnsi="Times New Roman"/>
              </w:rPr>
              <w:t>462 (29.73%)</w:t>
            </w:r>
          </w:p>
        </w:tc>
        <w:tc>
          <w:tcPr>
            <w:tcW w:w="1843" w:type="dxa"/>
          </w:tcPr>
          <w:p w14:paraId="2EF82F88" w14:textId="77777777" w:rsidR="00657628" w:rsidRPr="00922513" w:rsidRDefault="00657628" w:rsidP="00657628">
            <w:pPr>
              <w:jc w:val="left"/>
              <w:rPr>
                <w:rFonts w:ascii="Times New Roman" w:hAnsi="Times New Roman"/>
              </w:rPr>
            </w:pPr>
            <w:r w:rsidRPr="00922513">
              <w:rPr>
                <w:rFonts w:ascii="Times New Roman" w:hAnsi="Times New Roman"/>
              </w:rPr>
              <w:t>564 (79.77%)</w:t>
            </w:r>
          </w:p>
          <w:p w14:paraId="02444628" w14:textId="77777777" w:rsidR="00657628" w:rsidRPr="00922513" w:rsidRDefault="00657628" w:rsidP="00657628">
            <w:pPr>
              <w:jc w:val="left"/>
              <w:rPr>
                <w:rFonts w:ascii="Times New Roman" w:hAnsi="Times New Roman"/>
              </w:rPr>
            </w:pPr>
            <w:r w:rsidRPr="00922513">
              <w:rPr>
                <w:rFonts w:ascii="Times New Roman" w:hAnsi="Times New Roman"/>
              </w:rPr>
              <w:t>65 (9.19%)</w:t>
            </w:r>
          </w:p>
          <w:p w14:paraId="10442687" w14:textId="77777777" w:rsidR="00657628" w:rsidRPr="00922513" w:rsidRDefault="00657628" w:rsidP="00657628">
            <w:pPr>
              <w:jc w:val="left"/>
              <w:rPr>
                <w:rFonts w:ascii="Times New Roman" w:hAnsi="Times New Roman"/>
              </w:rPr>
            </w:pPr>
            <w:r w:rsidRPr="00922513">
              <w:rPr>
                <w:rFonts w:ascii="Times New Roman" w:hAnsi="Times New Roman"/>
              </w:rPr>
              <w:t>44 (6.22%)</w:t>
            </w:r>
          </w:p>
          <w:p w14:paraId="2186D327" w14:textId="77777777" w:rsidR="00657628" w:rsidRPr="00922513" w:rsidRDefault="00657628" w:rsidP="00657628">
            <w:pPr>
              <w:jc w:val="left"/>
              <w:rPr>
                <w:rFonts w:ascii="Times New Roman" w:hAnsi="Times New Roman"/>
              </w:rPr>
            </w:pPr>
            <w:r w:rsidRPr="00922513">
              <w:rPr>
                <w:rFonts w:ascii="Times New Roman" w:hAnsi="Times New Roman"/>
              </w:rPr>
              <w:t>25 (3.54%)</w:t>
            </w:r>
          </w:p>
          <w:p w14:paraId="4C5F3BEF" w14:textId="77777777" w:rsidR="00657628" w:rsidRPr="00922513" w:rsidRDefault="00657628" w:rsidP="00657628">
            <w:pPr>
              <w:jc w:val="left"/>
              <w:rPr>
                <w:rFonts w:ascii="Times New Roman" w:hAnsi="Times New Roman"/>
              </w:rPr>
            </w:pPr>
            <w:r w:rsidRPr="00922513">
              <w:rPr>
                <w:rFonts w:ascii="Times New Roman" w:hAnsi="Times New Roman"/>
              </w:rPr>
              <w:t>9 (1.27%)</w:t>
            </w:r>
          </w:p>
          <w:p w14:paraId="7C8B2593" w14:textId="77777777" w:rsidR="00657628" w:rsidRPr="00922513" w:rsidRDefault="00657628" w:rsidP="00657628">
            <w:pPr>
              <w:jc w:val="left"/>
              <w:rPr>
                <w:rFonts w:ascii="Times New Roman" w:hAnsi="Times New Roman"/>
                <w:b/>
                <w:bCs/>
              </w:rPr>
            </w:pPr>
            <w:r w:rsidRPr="00922513">
              <w:rPr>
                <w:rFonts w:ascii="Times New Roman" w:hAnsi="Times New Roman"/>
                <w:b/>
                <w:bCs/>
              </w:rPr>
              <w:t>143 (20.23%)</w:t>
            </w:r>
          </w:p>
          <w:p w14:paraId="012D6BDF" w14:textId="77777777" w:rsidR="00657628" w:rsidRPr="00922513" w:rsidRDefault="00657628" w:rsidP="00657628">
            <w:pPr>
              <w:jc w:val="left"/>
              <w:rPr>
                <w:rFonts w:ascii="Times New Roman" w:hAnsi="Times New Roman"/>
                <w:b/>
                <w:bCs/>
              </w:rPr>
            </w:pPr>
            <w:r w:rsidRPr="00922513">
              <w:rPr>
                <w:rFonts w:ascii="Times New Roman" w:hAnsi="Times New Roman"/>
                <w:b/>
                <w:bCs/>
              </w:rPr>
              <w:t>564 (79.77%)</w:t>
            </w:r>
          </w:p>
          <w:p w14:paraId="468FFA0A" w14:textId="77777777" w:rsidR="00657628" w:rsidRPr="00922513" w:rsidRDefault="00657628" w:rsidP="00657628">
            <w:pPr>
              <w:jc w:val="left"/>
              <w:rPr>
                <w:rFonts w:ascii="Times New Roman" w:hAnsi="Times New Roman"/>
              </w:rPr>
            </w:pPr>
            <w:r w:rsidRPr="00922513">
              <w:rPr>
                <w:rFonts w:ascii="Times New Roman" w:hAnsi="Times New Roman"/>
              </w:rPr>
              <w:t>707</w:t>
            </w:r>
          </w:p>
          <w:p w14:paraId="1C783C09" w14:textId="77777777" w:rsidR="00AE380A" w:rsidRPr="00922513" w:rsidRDefault="00AE380A" w:rsidP="00657628">
            <w:pPr>
              <w:jc w:val="left"/>
              <w:rPr>
                <w:rFonts w:ascii="Times New Roman" w:hAnsi="Times New Roman"/>
              </w:rPr>
            </w:pPr>
            <w:r w:rsidRPr="00922513">
              <w:rPr>
                <w:rFonts w:ascii="Times New Roman" w:hAnsi="Times New Roman"/>
              </w:rPr>
              <w:t>13 (1.81%)</w:t>
            </w:r>
          </w:p>
          <w:p w14:paraId="4BA3E183" w14:textId="77777777" w:rsidR="00AE380A" w:rsidRPr="00922513" w:rsidRDefault="00AE380A" w:rsidP="00657628">
            <w:pPr>
              <w:jc w:val="left"/>
              <w:rPr>
                <w:rFonts w:ascii="Times New Roman" w:hAnsi="Times New Roman"/>
              </w:rPr>
            </w:pPr>
            <w:r w:rsidRPr="00922513">
              <w:rPr>
                <w:rFonts w:ascii="Times New Roman" w:hAnsi="Times New Roman"/>
              </w:rPr>
              <w:t>834 (53.67%)</w:t>
            </w:r>
          </w:p>
        </w:tc>
      </w:tr>
      <w:tr w:rsidR="00657628" w:rsidRPr="00922513" w14:paraId="6154E338" w14:textId="77777777" w:rsidTr="005D1184">
        <w:trPr>
          <w:trHeight w:val="1855"/>
        </w:trPr>
        <w:tc>
          <w:tcPr>
            <w:tcW w:w="2476" w:type="dxa"/>
          </w:tcPr>
          <w:p w14:paraId="082E230D" w14:textId="04346A3B" w:rsidR="00657628" w:rsidRPr="00922513" w:rsidRDefault="00657628" w:rsidP="00657628">
            <w:pPr>
              <w:rPr>
                <w:rFonts w:ascii="Times New Roman" w:hAnsi="Times New Roman"/>
                <w:b/>
                <w:bCs/>
              </w:rPr>
            </w:pPr>
            <w:r w:rsidRPr="00922513">
              <w:rPr>
                <w:rFonts w:ascii="Times New Roman" w:hAnsi="Times New Roman"/>
                <w:b/>
                <w:bCs/>
              </w:rPr>
              <w:t xml:space="preserve">Number of </w:t>
            </w:r>
            <w:r w:rsidR="00DB3CEE" w:rsidRPr="00922513">
              <w:rPr>
                <w:rFonts w:ascii="Times New Roman" w:hAnsi="Times New Roman"/>
                <w:b/>
                <w:bCs/>
              </w:rPr>
              <w:t xml:space="preserve">associated features of </w:t>
            </w:r>
            <w:r w:rsidRPr="00922513">
              <w:rPr>
                <w:rFonts w:ascii="Times New Roman" w:hAnsi="Times New Roman"/>
                <w:b/>
                <w:bCs/>
              </w:rPr>
              <w:t xml:space="preserve">binge eating endorsed </w:t>
            </w:r>
          </w:p>
          <w:p w14:paraId="6D03570D" w14:textId="77777777" w:rsidR="00657628" w:rsidRPr="00922513" w:rsidRDefault="00657628" w:rsidP="00657628">
            <w:pPr>
              <w:rPr>
                <w:rFonts w:ascii="Times New Roman" w:hAnsi="Times New Roman"/>
                <w:b/>
                <w:bCs/>
              </w:rPr>
            </w:pPr>
          </w:p>
          <w:p w14:paraId="342F89CE" w14:textId="77777777" w:rsidR="00657628" w:rsidRPr="00922513" w:rsidRDefault="00657628" w:rsidP="00657628">
            <w:pPr>
              <w:rPr>
                <w:rFonts w:ascii="Times New Roman" w:hAnsi="Times New Roman"/>
                <w:b/>
                <w:bCs/>
              </w:rPr>
            </w:pPr>
          </w:p>
          <w:p w14:paraId="1EC675E3" w14:textId="77777777" w:rsidR="00657628" w:rsidRPr="00922513" w:rsidRDefault="00657628" w:rsidP="00657628">
            <w:pPr>
              <w:rPr>
                <w:rFonts w:ascii="Times New Roman" w:hAnsi="Times New Roman"/>
                <w:b/>
                <w:bCs/>
              </w:rPr>
            </w:pPr>
          </w:p>
          <w:p w14:paraId="3EA534F8" w14:textId="77777777" w:rsidR="00657628" w:rsidRPr="00922513" w:rsidRDefault="00657628" w:rsidP="00657628">
            <w:pPr>
              <w:rPr>
                <w:rFonts w:ascii="Times New Roman" w:hAnsi="Times New Roman"/>
                <w:b/>
              </w:rPr>
            </w:pPr>
          </w:p>
        </w:tc>
        <w:tc>
          <w:tcPr>
            <w:tcW w:w="1385" w:type="dxa"/>
          </w:tcPr>
          <w:p w14:paraId="62EDEE13" w14:textId="77777777" w:rsidR="00657628" w:rsidRPr="00922513" w:rsidRDefault="00657628" w:rsidP="00657628">
            <w:pPr>
              <w:jc w:val="left"/>
              <w:rPr>
                <w:rFonts w:ascii="Times New Roman" w:hAnsi="Times New Roman"/>
              </w:rPr>
            </w:pPr>
            <w:r w:rsidRPr="00922513">
              <w:rPr>
                <w:rFonts w:ascii="Times New Roman" w:hAnsi="Times New Roman"/>
              </w:rPr>
              <w:t>0</w:t>
            </w:r>
          </w:p>
          <w:p w14:paraId="5CD342E4" w14:textId="77777777" w:rsidR="00657628" w:rsidRPr="00922513" w:rsidRDefault="00657628" w:rsidP="00657628">
            <w:pPr>
              <w:rPr>
                <w:rFonts w:ascii="Times New Roman" w:hAnsi="Times New Roman"/>
              </w:rPr>
            </w:pPr>
            <w:r w:rsidRPr="00922513">
              <w:rPr>
                <w:rFonts w:ascii="Times New Roman" w:hAnsi="Times New Roman"/>
              </w:rPr>
              <w:t>1</w:t>
            </w:r>
          </w:p>
          <w:p w14:paraId="2FBA0590" w14:textId="77777777" w:rsidR="00657628" w:rsidRPr="00922513" w:rsidRDefault="00657628" w:rsidP="00657628">
            <w:pPr>
              <w:rPr>
                <w:rFonts w:ascii="Times New Roman" w:hAnsi="Times New Roman"/>
              </w:rPr>
            </w:pPr>
            <w:r w:rsidRPr="00922513">
              <w:rPr>
                <w:rFonts w:ascii="Times New Roman" w:hAnsi="Times New Roman"/>
              </w:rPr>
              <w:t>2</w:t>
            </w:r>
          </w:p>
          <w:p w14:paraId="0E742BE6" w14:textId="77777777" w:rsidR="00657628" w:rsidRPr="00922513" w:rsidRDefault="00657628" w:rsidP="00657628">
            <w:pPr>
              <w:rPr>
                <w:rFonts w:ascii="Times New Roman" w:hAnsi="Times New Roman"/>
              </w:rPr>
            </w:pPr>
            <w:r w:rsidRPr="00922513">
              <w:rPr>
                <w:rFonts w:ascii="Times New Roman" w:hAnsi="Times New Roman"/>
              </w:rPr>
              <w:t>3</w:t>
            </w:r>
          </w:p>
          <w:p w14:paraId="19C4CE14" w14:textId="77777777" w:rsidR="00657628" w:rsidRPr="00922513" w:rsidRDefault="00657628" w:rsidP="00657628">
            <w:pPr>
              <w:rPr>
                <w:rFonts w:ascii="Times New Roman" w:hAnsi="Times New Roman"/>
              </w:rPr>
            </w:pPr>
            <w:r w:rsidRPr="00922513">
              <w:rPr>
                <w:rFonts w:ascii="Times New Roman" w:hAnsi="Times New Roman"/>
              </w:rPr>
              <w:t>4</w:t>
            </w:r>
          </w:p>
          <w:p w14:paraId="2E229F99" w14:textId="77777777" w:rsidR="00657628" w:rsidRPr="00922513" w:rsidRDefault="00657628" w:rsidP="00657628">
            <w:pPr>
              <w:rPr>
                <w:rFonts w:ascii="Times New Roman" w:hAnsi="Times New Roman"/>
              </w:rPr>
            </w:pPr>
            <w:r w:rsidRPr="00922513">
              <w:rPr>
                <w:rFonts w:ascii="Times New Roman" w:hAnsi="Times New Roman"/>
              </w:rPr>
              <w:t>5</w:t>
            </w:r>
          </w:p>
        </w:tc>
        <w:tc>
          <w:tcPr>
            <w:tcW w:w="1842" w:type="dxa"/>
            <w:vAlign w:val="center"/>
          </w:tcPr>
          <w:p w14:paraId="01516B41" w14:textId="77777777" w:rsidR="00657628" w:rsidRPr="00922513" w:rsidRDefault="00657628" w:rsidP="00657628">
            <w:pPr>
              <w:jc w:val="left"/>
              <w:rPr>
                <w:rFonts w:ascii="Times New Roman" w:hAnsi="Times New Roman"/>
              </w:rPr>
            </w:pPr>
            <w:r w:rsidRPr="00922513">
              <w:rPr>
                <w:rFonts w:ascii="Times New Roman" w:hAnsi="Times New Roman"/>
              </w:rPr>
              <w:t>962 (7</w:t>
            </w:r>
            <w:r w:rsidR="002F23BA" w:rsidRPr="00922513">
              <w:rPr>
                <w:rFonts w:ascii="Times New Roman" w:hAnsi="Times New Roman"/>
              </w:rPr>
              <w:t>0</w:t>
            </w:r>
            <w:r w:rsidRPr="00922513">
              <w:rPr>
                <w:rFonts w:ascii="Times New Roman" w:hAnsi="Times New Roman"/>
              </w:rPr>
              <w:t>.</w:t>
            </w:r>
            <w:r w:rsidR="002F23BA" w:rsidRPr="00922513">
              <w:rPr>
                <w:rFonts w:ascii="Times New Roman" w:hAnsi="Times New Roman"/>
              </w:rPr>
              <w:t>84</w:t>
            </w:r>
            <w:r w:rsidRPr="00922513">
              <w:rPr>
                <w:rFonts w:ascii="Times New Roman" w:hAnsi="Times New Roman"/>
              </w:rPr>
              <w:t>%)</w:t>
            </w:r>
          </w:p>
          <w:p w14:paraId="2B8C58B5" w14:textId="77777777" w:rsidR="00657628" w:rsidRPr="00922513" w:rsidRDefault="00657628" w:rsidP="00657628">
            <w:pPr>
              <w:jc w:val="left"/>
              <w:rPr>
                <w:rFonts w:ascii="Times New Roman" w:hAnsi="Times New Roman"/>
              </w:rPr>
            </w:pPr>
            <w:r w:rsidRPr="00922513">
              <w:rPr>
                <w:rFonts w:ascii="Times New Roman" w:hAnsi="Times New Roman"/>
              </w:rPr>
              <w:t>51 (3.7</w:t>
            </w:r>
            <w:r w:rsidR="002F23BA" w:rsidRPr="00922513">
              <w:rPr>
                <w:rFonts w:ascii="Times New Roman" w:hAnsi="Times New Roman"/>
              </w:rPr>
              <w:t>6</w:t>
            </w:r>
            <w:r w:rsidRPr="00922513">
              <w:rPr>
                <w:rFonts w:ascii="Times New Roman" w:hAnsi="Times New Roman"/>
              </w:rPr>
              <w:t>%)</w:t>
            </w:r>
          </w:p>
          <w:p w14:paraId="4233E528" w14:textId="77777777" w:rsidR="00657628" w:rsidRPr="00922513" w:rsidRDefault="00657628" w:rsidP="00657628">
            <w:pPr>
              <w:jc w:val="left"/>
              <w:rPr>
                <w:rFonts w:ascii="Times New Roman" w:hAnsi="Times New Roman"/>
              </w:rPr>
            </w:pPr>
            <w:r w:rsidRPr="00922513">
              <w:rPr>
                <w:rFonts w:ascii="Times New Roman" w:hAnsi="Times New Roman"/>
              </w:rPr>
              <w:t>64 (4.7</w:t>
            </w:r>
            <w:r w:rsidR="002F23BA" w:rsidRPr="00922513">
              <w:rPr>
                <w:rFonts w:ascii="Times New Roman" w:hAnsi="Times New Roman"/>
              </w:rPr>
              <w:t>1</w:t>
            </w:r>
            <w:r w:rsidRPr="00922513">
              <w:rPr>
                <w:rFonts w:ascii="Times New Roman" w:hAnsi="Times New Roman"/>
              </w:rPr>
              <w:t>%)</w:t>
            </w:r>
          </w:p>
          <w:p w14:paraId="5BEB06DC" w14:textId="77777777" w:rsidR="00657628" w:rsidRPr="00922513" w:rsidRDefault="00657628" w:rsidP="00657628">
            <w:pPr>
              <w:jc w:val="left"/>
              <w:rPr>
                <w:rFonts w:ascii="Times New Roman" w:hAnsi="Times New Roman"/>
              </w:rPr>
            </w:pPr>
            <w:r w:rsidRPr="00922513">
              <w:rPr>
                <w:rFonts w:ascii="Times New Roman" w:hAnsi="Times New Roman"/>
              </w:rPr>
              <w:t>85 (6.2</w:t>
            </w:r>
            <w:r w:rsidR="002F23BA" w:rsidRPr="00922513">
              <w:rPr>
                <w:rFonts w:ascii="Times New Roman" w:hAnsi="Times New Roman"/>
              </w:rPr>
              <w:t>6</w:t>
            </w:r>
            <w:r w:rsidRPr="00922513">
              <w:rPr>
                <w:rFonts w:ascii="Times New Roman" w:hAnsi="Times New Roman"/>
              </w:rPr>
              <w:t>%)</w:t>
            </w:r>
          </w:p>
          <w:p w14:paraId="6273077A" w14:textId="77777777" w:rsidR="00657628" w:rsidRPr="00922513" w:rsidRDefault="00657628" w:rsidP="00657628">
            <w:pPr>
              <w:jc w:val="left"/>
              <w:rPr>
                <w:rFonts w:ascii="Times New Roman" w:hAnsi="Times New Roman"/>
              </w:rPr>
            </w:pPr>
            <w:r w:rsidRPr="00922513">
              <w:rPr>
                <w:rFonts w:ascii="Times New Roman" w:hAnsi="Times New Roman"/>
              </w:rPr>
              <w:t>86 (6.3</w:t>
            </w:r>
            <w:r w:rsidR="002F23BA" w:rsidRPr="00922513">
              <w:rPr>
                <w:rFonts w:ascii="Times New Roman" w:hAnsi="Times New Roman"/>
              </w:rPr>
              <w:t>3</w:t>
            </w:r>
            <w:r w:rsidRPr="00922513">
              <w:rPr>
                <w:rFonts w:ascii="Times New Roman" w:hAnsi="Times New Roman"/>
              </w:rPr>
              <w:t>%)</w:t>
            </w:r>
          </w:p>
          <w:p w14:paraId="71F2C030" w14:textId="77777777" w:rsidR="00657628" w:rsidRPr="00922513" w:rsidRDefault="00657628" w:rsidP="00657628">
            <w:pPr>
              <w:jc w:val="left"/>
              <w:rPr>
                <w:rFonts w:ascii="Times New Roman" w:hAnsi="Times New Roman"/>
              </w:rPr>
            </w:pPr>
            <w:r w:rsidRPr="00922513">
              <w:rPr>
                <w:rFonts w:ascii="Times New Roman" w:hAnsi="Times New Roman"/>
              </w:rPr>
              <w:t>110 (8.1</w:t>
            </w:r>
            <w:r w:rsidR="002F23BA" w:rsidRPr="00922513">
              <w:rPr>
                <w:rFonts w:ascii="Times New Roman" w:hAnsi="Times New Roman"/>
              </w:rPr>
              <w:t>0</w:t>
            </w:r>
            <w:r w:rsidRPr="00922513">
              <w:rPr>
                <w:rFonts w:ascii="Times New Roman" w:hAnsi="Times New Roman"/>
              </w:rPr>
              <w:t>%)</w:t>
            </w:r>
          </w:p>
          <w:p w14:paraId="08C3EEB9" w14:textId="77777777" w:rsidR="00657628" w:rsidRPr="00922513" w:rsidRDefault="00657628" w:rsidP="00657628">
            <w:pPr>
              <w:jc w:val="left"/>
              <w:rPr>
                <w:rFonts w:ascii="Times New Roman" w:hAnsi="Times New Roman"/>
              </w:rPr>
            </w:pPr>
          </w:p>
        </w:tc>
        <w:tc>
          <w:tcPr>
            <w:tcW w:w="1668" w:type="dxa"/>
            <w:vAlign w:val="center"/>
          </w:tcPr>
          <w:p w14:paraId="5FA9D74B" w14:textId="77777777" w:rsidR="00657628" w:rsidRPr="00922513" w:rsidRDefault="00657628" w:rsidP="00657628">
            <w:pPr>
              <w:jc w:val="left"/>
              <w:rPr>
                <w:rFonts w:ascii="Times New Roman" w:hAnsi="Times New Roman"/>
              </w:rPr>
            </w:pPr>
            <w:r w:rsidRPr="00922513">
              <w:rPr>
                <w:rFonts w:ascii="Times New Roman" w:hAnsi="Times New Roman"/>
              </w:rPr>
              <w:t>1064 (92.68%)</w:t>
            </w:r>
          </w:p>
          <w:p w14:paraId="11B538E8" w14:textId="77777777" w:rsidR="00657628" w:rsidRPr="00922513" w:rsidRDefault="00657628" w:rsidP="00657628">
            <w:pPr>
              <w:jc w:val="left"/>
              <w:rPr>
                <w:rFonts w:ascii="Times New Roman" w:hAnsi="Times New Roman"/>
              </w:rPr>
            </w:pPr>
            <w:r w:rsidRPr="00922513">
              <w:rPr>
                <w:rFonts w:ascii="Times New Roman" w:hAnsi="Times New Roman"/>
              </w:rPr>
              <w:t>10 (.87%)</w:t>
            </w:r>
          </w:p>
          <w:p w14:paraId="7054DBE5" w14:textId="77777777" w:rsidR="00657628" w:rsidRPr="00922513" w:rsidRDefault="00657628" w:rsidP="00657628">
            <w:pPr>
              <w:jc w:val="left"/>
              <w:rPr>
                <w:rFonts w:ascii="Times New Roman" w:hAnsi="Times New Roman"/>
              </w:rPr>
            </w:pPr>
            <w:r w:rsidRPr="00922513">
              <w:rPr>
                <w:rFonts w:ascii="Times New Roman" w:hAnsi="Times New Roman"/>
              </w:rPr>
              <w:t>21 (1.83%)</w:t>
            </w:r>
          </w:p>
          <w:p w14:paraId="0284C234" w14:textId="77777777" w:rsidR="00657628" w:rsidRPr="00922513" w:rsidRDefault="00657628" w:rsidP="00657628">
            <w:pPr>
              <w:jc w:val="left"/>
              <w:rPr>
                <w:rFonts w:ascii="Times New Roman" w:hAnsi="Times New Roman"/>
              </w:rPr>
            </w:pPr>
            <w:r w:rsidRPr="00922513">
              <w:rPr>
                <w:rFonts w:ascii="Times New Roman" w:hAnsi="Times New Roman"/>
              </w:rPr>
              <w:t>25 (2.18%)</w:t>
            </w:r>
          </w:p>
          <w:p w14:paraId="3A1AE87B" w14:textId="77777777" w:rsidR="00657628" w:rsidRPr="00922513" w:rsidRDefault="00657628" w:rsidP="00657628">
            <w:pPr>
              <w:jc w:val="left"/>
              <w:rPr>
                <w:rFonts w:ascii="Times New Roman" w:hAnsi="Times New Roman"/>
              </w:rPr>
            </w:pPr>
            <w:r w:rsidRPr="00922513">
              <w:rPr>
                <w:rFonts w:ascii="Times New Roman" w:hAnsi="Times New Roman"/>
              </w:rPr>
              <w:t>12 (1.05%)</w:t>
            </w:r>
          </w:p>
          <w:p w14:paraId="35559B3E" w14:textId="77777777" w:rsidR="00657628" w:rsidRPr="00922513" w:rsidRDefault="00657628" w:rsidP="00657628">
            <w:pPr>
              <w:jc w:val="left"/>
              <w:rPr>
                <w:rFonts w:ascii="Times New Roman" w:hAnsi="Times New Roman"/>
              </w:rPr>
            </w:pPr>
            <w:r w:rsidRPr="00922513">
              <w:rPr>
                <w:rFonts w:ascii="Times New Roman" w:hAnsi="Times New Roman"/>
              </w:rPr>
              <w:t>16 (1.39%)</w:t>
            </w:r>
          </w:p>
          <w:p w14:paraId="30315ADD" w14:textId="77777777" w:rsidR="00657628" w:rsidRPr="00922513" w:rsidRDefault="00657628" w:rsidP="00657628">
            <w:pPr>
              <w:jc w:val="left"/>
              <w:rPr>
                <w:rFonts w:ascii="Times New Roman" w:hAnsi="Times New Roman"/>
              </w:rPr>
            </w:pPr>
          </w:p>
        </w:tc>
        <w:tc>
          <w:tcPr>
            <w:tcW w:w="1701" w:type="dxa"/>
            <w:vAlign w:val="center"/>
          </w:tcPr>
          <w:p w14:paraId="707792BE" w14:textId="77777777" w:rsidR="00657628" w:rsidRPr="00922513" w:rsidRDefault="00657628" w:rsidP="00657628">
            <w:pPr>
              <w:jc w:val="left"/>
              <w:rPr>
                <w:rFonts w:ascii="Times New Roman" w:hAnsi="Times New Roman"/>
              </w:rPr>
            </w:pPr>
            <w:r w:rsidRPr="00922513">
              <w:rPr>
                <w:rFonts w:ascii="Times New Roman" w:hAnsi="Times New Roman"/>
              </w:rPr>
              <w:t>912 (94.21%)</w:t>
            </w:r>
          </w:p>
          <w:p w14:paraId="364587A6" w14:textId="77777777" w:rsidR="00657628" w:rsidRPr="00922513" w:rsidRDefault="00657628" w:rsidP="00657628">
            <w:pPr>
              <w:jc w:val="left"/>
              <w:rPr>
                <w:rFonts w:ascii="Times New Roman" w:hAnsi="Times New Roman"/>
              </w:rPr>
            </w:pPr>
            <w:r w:rsidRPr="00922513">
              <w:rPr>
                <w:rFonts w:ascii="Times New Roman" w:hAnsi="Times New Roman"/>
              </w:rPr>
              <w:t>11 (1.14%)</w:t>
            </w:r>
          </w:p>
          <w:p w14:paraId="2471B244" w14:textId="77777777" w:rsidR="00657628" w:rsidRPr="00922513" w:rsidRDefault="00657628" w:rsidP="00657628">
            <w:pPr>
              <w:jc w:val="left"/>
              <w:rPr>
                <w:rFonts w:ascii="Times New Roman" w:hAnsi="Times New Roman"/>
              </w:rPr>
            </w:pPr>
            <w:r w:rsidRPr="00922513">
              <w:rPr>
                <w:rFonts w:ascii="Times New Roman" w:hAnsi="Times New Roman"/>
              </w:rPr>
              <w:t>11 (1.14%)</w:t>
            </w:r>
          </w:p>
          <w:p w14:paraId="38D08EB4" w14:textId="77777777" w:rsidR="00657628" w:rsidRPr="00922513" w:rsidRDefault="00657628" w:rsidP="00657628">
            <w:pPr>
              <w:jc w:val="left"/>
              <w:rPr>
                <w:rFonts w:ascii="Times New Roman" w:hAnsi="Times New Roman"/>
              </w:rPr>
            </w:pPr>
            <w:r w:rsidRPr="00922513">
              <w:rPr>
                <w:rFonts w:ascii="Times New Roman" w:hAnsi="Times New Roman"/>
              </w:rPr>
              <w:t>9 (.93%)</w:t>
            </w:r>
          </w:p>
          <w:p w14:paraId="33FF6B7B" w14:textId="77777777" w:rsidR="00657628" w:rsidRPr="00922513" w:rsidRDefault="00657628" w:rsidP="00657628">
            <w:pPr>
              <w:jc w:val="left"/>
              <w:rPr>
                <w:rFonts w:ascii="Times New Roman" w:hAnsi="Times New Roman"/>
              </w:rPr>
            </w:pPr>
            <w:r w:rsidRPr="00922513">
              <w:rPr>
                <w:rFonts w:ascii="Times New Roman" w:hAnsi="Times New Roman"/>
              </w:rPr>
              <w:t>15 (1.55%)</w:t>
            </w:r>
          </w:p>
          <w:p w14:paraId="68CB0A39" w14:textId="77777777" w:rsidR="00657628" w:rsidRPr="00922513" w:rsidRDefault="00657628" w:rsidP="00657628">
            <w:pPr>
              <w:jc w:val="left"/>
              <w:rPr>
                <w:rFonts w:ascii="Times New Roman" w:hAnsi="Times New Roman"/>
              </w:rPr>
            </w:pPr>
            <w:r w:rsidRPr="00922513">
              <w:rPr>
                <w:rFonts w:ascii="Times New Roman" w:hAnsi="Times New Roman"/>
              </w:rPr>
              <w:t>10 (1.03%)</w:t>
            </w:r>
          </w:p>
          <w:p w14:paraId="505423EB" w14:textId="77777777" w:rsidR="00657628" w:rsidRPr="00922513" w:rsidRDefault="00657628" w:rsidP="00657628">
            <w:pPr>
              <w:jc w:val="left"/>
              <w:rPr>
                <w:rFonts w:ascii="Times New Roman" w:hAnsi="Times New Roman"/>
              </w:rPr>
            </w:pPr>
          </w:p>
        </w:tc>
        <w:tc>
          <w:tcPr>
            <w:tcW w:w="1843" w:type="dxa"/>
            <w:vAlign w:val="center"/>
          </w:tcPr>
          <w:p w14:paraId="46F2C7D6" w14:textId="77777777" w:rsidR="00657628" w:rsidRPr="00922513" w:rsidRDefault="00657628" w:rsidP="00657628">
            <w:pPr>
              <w:jc w:val="left"/>
              <w:rPr>
                <w:rFonts w:ascii="Times New Roman" w:hAnsi="Times New Roman"/>
              </w:rPr>
            </w:pPr>
            <w:r w:rsidRPr="00922513">
              <w:rPr>
                <w:rFonts w:ascii="Times New Roman" w:hAnsi="Times New Roman"/>
              </w:rPr>
              <w:t>552 (77.97%)</w:t>
            </w:r>
          </w:p>
          <w:p w14:paraId="6AE931EF" w14:textId="77777777" w:rsidR="00657628" w:rsidRPr="00922513" w:rsidRDefault="00657628" w:rsidP="00657628">
            <w:pPr>
              <w:jc w:val="left"/>
              <w:rPr>
                <w:rFonts w:ascii="Times New Roman" w:hAnsi="Times New Roman"/>
              </w:rPr>
            </w:pPr>
            <w:r w:rsidRPr="00922513">
              <w:rPr>
                <w:rFonts w:ascii="Times New Roman" w:hAnsi="Times New Roman"/>
              </w:rPr>
              <w:t>22 (3.12%)</w:t>
            </w:r>
          </w:p>
          <w:p w14:paraId="0F2D8BD2" w14:textId="77777777" w:rsidR="00657628" w:rsidRPr="00922513" w:rsidRDefault="00657628" w:rsidP="00657628">
            <w:pPr>
              <w:jc w:val="left"/>
              <w:rPr>
                <w:rFonts w:ascii="Times New Roman" w:hAnsi="Times New Roman"/>
              </w:rPr>
            </w:pPr>
            <w:r w:rsidRPr="00922513">
              <w:rPr>
                <w:rFonts w:ascii="Times New Roman" w:hAnsi="Times New Roman"/>
              </w:rPr>
              <w:t>30 (4.24%)</w:t>
            </w:r>
          </w:p>
          <w:p w14:paraId="6159C3A4" w14:textId="77777777" w:rsidR="00657628" w:rsidRPr="00922513" w:rsidRDefault="00657628" w:rsidP="00657628">
            <w:pPr>
              <w:jc w:val="left"/>
              <w:rPr>
                <w:rFonts w:ascii="Times New Roman" w:hAnsi="Times New Roman"/>
              </w:rPr>
            </w:pPr>
            <w:r w:rsidRPr="00922513">
              <w:rPr>
                <w:rFonts w:ascii="Times New Roman" w:hAnsi="Times New Roman"/>
              </w:rPr>
              <w:t>31 (4.38%)</w:t>
            </w:r>
          </w:p>
          <w:p w14:paraId="4BB347F0" w14:textId="77777777" w:rsidR="00657628" w:rsidRPr="00922513" w:rsidRDefault="00657628" w:rsidP="00657628">
            <w:pPr>
              <w:jc w:val="left"/>
              <w:rPr>
                <w:rFonts w:ascii="Times New Roman" w:hAnsi="Times New Roman"/>
              </w:rPr>
            </w:pPr>
            <w:r w:rsidRPr="00922513">
              <w:rPr>
                <w:rFonts w:ascii="Times New Roman" w:hAnsi="Times New Roman"/>
              </w:rPr>
              <w:t>32 (4.52%)</w:t>
            </w:r>
          </w:p>
          <w:p w14:paraId="37DBA877" w14:textId="77777777" w:rsidR="00657628" w:rsidRPr="00922513" w:rsidRDefault="00657628" w:rsidP="00657628">
            <w:pPr>
              <w:jc w:val="left"/>
              <w:rPr>
                <w:rFonts w:ascii="Times New Roman" w:hAnsi="Times New Roman"/>
              </w:rPr>
            </w:pPr>
            <w:r w:rsidRPr="00922513">
              <w:rPr>
                <w:rFonts w:ascii="Times New Roman" w:hAnsi="Times New Roman"/>
              </w:rPr>
              <w:t>41 (5.79%)</w:t>
            </w:r>
          </w:p>
          <w:p w14:paraId="00DAB4C0" w14:textId="77777777" w:rsidR="00657628" w:rsidRPr="00922513" w:rsidRDefault="00657628" w:rsidP="00657628">
            <w:pPr>
              <w:jc w:val="left"/>
              <w:rPr>
                <w:rFonts w:ascii="Times New Roman" w:hAnsi="Times New Roman"/>
              </w:rPr>
            </w:pPr>
          </w:p>
        </w:tc>
      </w:tr>
      <w:tr w:rsidR="00657628" w:rsidRPr="00922513" w14:paraId="1CC49B4B" w14:textId="77777777" w:rsidTr="005D1184">
        <w:trPr>
          <w:trHeight w:val="797"/>
        </w:trPr>
        <w:tc>
          <w:tcPr>
            <w:tcW w:w="2476" w:type="dxa"/>
          </w:tcPr>
          <w:p w14:paraId="0F113422" w14:textId="5FCBEE46" w:rsidR="00657628" w:rsidRPr="00922513" w:rsidRDefault="00657628" w:rsidP="00DB3CEE">
            <w:pPr>
              <w:rPr>
                <w:rFonts w:ascii="Times New Roman" w:hAnsi="Times New Roman"/>
                <w:b/>
                <w:bCs/>
              </w:rPr>
            </w:pPr>
            <w:r w:rsidRPr="00922513">
              <w:rPr>
                <w:rFonts w:ascii="Times New Roman" w:hAnsi="Times New Roman"/>
                <w:b/>
              </w:rPr>
              <w:t xml:space="preserve">Endorsement of </w:t>
            </w:r>
            <w:r w:rsidR="00DB3CEE" w:rsidRPr="00922513">
              <w:rPr>
                <w:rFonts w:ascii="Times New Roman" w:hAnsi="Times New Roman"/>
                <w:b/>
              </w:rPr>
              <w:t xml:space="preserve">three or more binge eating </w:t>
            </w:r>
            <w:proofErr w:type="spellStart"/>
            <w:r w:rsidR="00DB3CEE" w:rsidRPr="00922513">
              <w:rPr>
                <w:rFonts w:ascii="Times New Roman" w:hAnsi="Times New Roman"/>
                <w:b/>
              </w:rPr>
              <w:t>behaviours</w:t>
            </w:r>
            <w:proofErr w:type="spellEnd"/>
          </w:p>
        </w:tc>
        <w:tc>
          <w:tcPr>
            <w:tcW w:w="1385" w:type="dxa"/>
          </w:tcPr>
          <w:p w14:paraId="2209BA2B" w14:textId="77777777" w:rsidR="00657628" w:rsidRPr="00922513" w:rsidRDefault="00657628" w:rsidP="00657628">
            <w:pPr>
              <w:rPr>
                <w:rFonts w:ascii="Times New Roman" w:hAnsi="Times New Roman"/>
                <w:b/>
                <w:bCs/>
              </w:rPr>
            </w:pPr>
            <w:r w:rsidRPr="00922513">
              <w:rPr>
                <w:rFonts w:ascii="Times New Roman" w:hAnsi="Times New Roman"/>
                <w:b/>
                <w:bCs/>
              </w:rPr>
              <w:t>Yes</w:t>
            </w:r>
          </w:p>
          <w:p w14:paraId="6A37D7D7" w14:textId="77777777" w:rsidR="00657628" w:rsidRPr="00922513" w:rsidRDefault="00657628" w:rsidP="00657628">
            <w:pPr>
              <w:rPr>
                <w:rFonts w:ascii="Times New Roman" w:hAnsi="Times New Roman"/>
                <w:b/>
                <w:bCs/>
              </w:rPr>
            </w:pPr>
            <w:r w:rsidRPr="00922513">
              <w:rPr>
                <w:rFonts w:ascii="Times New Roman" w:hAnsi="Times New Roman"/>
                <w:b/>
                <w:bCs/>
              </w:rPr>
              <w:t>No</w:t>
            </w:r>
          </w:p>
          <w:p w14:paraId="7B60333C" w14:textId="77777777" w:rsidR="00657628" w:rsidRPr="00922513" w:rsidRDefault="00657628" w:rsidP="00657628">
            <w:pPr>
              <w:rPr>
                <w:rFonts w:ascii="Times New Roman" w:hAnsi="Times New Roman"/>
              </w:rPr>
            </w:pPr>
            <w:r w:rsidRPr="00922513">
              <w:rPr>
                <w:rFonts w:ascii="Times New Roman" w:hAnsi="Times New Roman"/>
              </w:rPr>
              <w:t>N</w:t>
            </w:r>
          </w:p>
          <w:p w14:paraId="349A86B9" w14:textId="77777777" w:rsidR="005D1184" w:rsidRPr="00922513" w:rsidRDefault="005D1184" w:rsidP="00657628">
            <w:pPr>
              <w:rPr>
                <w:rFonts w:ascii="Times New Roman" w:hAnsi="Times New Roman"/>
              </w:rPr>
            </w:pPr>
            <w:r w:rsidRPr="00922513">
              <w:rPr>
                <w:rFonts w:ascii="Times New Roman" w:hAnsi="Times New Roman"/>
              </w:rPr>
              <w:t>Missing</w:t>
            </w:r>
          </w:p>
          <w:p w14:paraId="272F3FD9" w14:textId="77777777" w:rsidR="005D1184" w:rsidRPr="00922513" w:rsidRDefault="005D1184" w:rsidP="00657628">
            <w:pPr>
              <w:rPr>
                <w:rFonts w:ascii="Times New Roman" w:hAnsi="Times New Roman"/>
              </w:rPr>
            </w:pPr>
            <w:r w:rsidRPr="00922513">
              <w:rPr>
                <w:rFonts w:ascii="Times New Roman" w:hAnsi="Times New Roman"/>
              </w:rPr>
              <w:t xml:space="preserve">Drop out </w:t>
            </w:r>
          </w:p>
        </w:tc>
        <w:tc>
          <w:tcPr>
            <w:tcW w:w="1842" w:type="dxa"/>
          </w:tcPr>
          <w:p w14:paraId="5AB13D19" w14:textId="77777777" w:rsidR="00657628" w:rsidRPr="00922513" w:rsidRDefault="00657628" w:rsidP="00657628">
            <w:pPr>
              <w:jc w:val="left"/>
              <w:rPr>
                <w:rFonts w:ascii="Times New Roman" w:hAnsi="Times New Roman"/>
                <w:b/>
                <w:bCs/>
              </w:rPr>
            </w:pPr>
            <w:r w:rsidRPr="00922513">
              <w:rPr>
                <w:rFonts w:ascii="Times New Roman" w:hAnsi="Times New Roman"/>
                <w:b/>
                <w:bCs/>
              </w:rPr>
              <w:t>281 (20.</w:t>
            </w:r>
            <w:r w:rsidR="002F23BA" w:rsidRPr="00922513">
              <w:rPr>
                <w:rFonts w:ascii="Times New Roman" w:hAnsi="Times New Roman"/>
                <w:b/>
                <w:bCs/>
              </w:rPr>
              <w:t>75</w:t>
            </w:r>
            <w:r w:rsidRPr="00922513">
              <w:rPr>
                <w:rFonts w:ascii="Times New Roman" w:hAnsi="Times New Roman"/>
                <w:b/>
                <w:bCs/>
              </w:rPr>
              <w:t>%)</w:t>
            </w:r>
          </w:p>
          <w:p w14:paraId="5C81DD0B" w14:textId="77777777" w:rsidR="00657628" w:rsidRPr="00922513" w:rsidRDefault="00657628" w:rsidP="00657628">
            <w:pPr>
              <w:jc w:val="left"/>
              <w:rPr>
                <w:rFonts w:ascii="Times New Roman" w:hAnsi="Times New Roman"/>
                <w:b/>
                <w:bCs/>
              </w:rPr>
            </w:pPr>
            <w:r w:rsidRPr="00922513">
              <w:rPr>
                <w:rFonts w:ascii="Times New Roman" w:hAnsi="Times New Roman"/>
                <w:b/>
                <w:bCs/>
              </w:rPr>
              <w:t>1077 (79.</w:t>
            </w:r>
            <w:r w:rsidR="002F23BA" w:rsidRPr="00922513">
              <w:rPr>
                <w:rFonts w:ascii="Times New Roman" w:hAnsi="Times New Roman"/>
                <w:b/>
                <w:bCs/>
              </w:rPr>
              <w:t>25</w:t>
            </w:r>
            <w:r w:rsidRPr="00922513">
              <w:rPr>
                <w:rFonts w:ascii="Times New Roman" w:hAnsi="Times New Roman"/>
                <w:b/>
                <w:bCs/>
              </w:rPr>
              <w:t>%)</w:t>
            </w:r>
          </w:p>
          <w:p w14:paraId="7D09DD96" w14:textId="77777777" w:rsidR="00657628" w:rsidRPr="00922513" w:rsidRDefault="00657628" w:rsidP="00657628">
            <w:pPr>
              <w:jc w:val="left"/>
              <w:rPr>
                <w:rFonts w:ascii="Times New Roman" w:hAnsi="Times New Roman"/>
              </w:rPr>
            </w:pPr>
            <w:r w:rsidRPr="00922513">
              <w:rPr>
                <w:rFonts w:ascii="Times New Roman" w:hAnsi="Times New Roman"/>
              </w:rPr>
              <w:t>135</w:t>
            </w:r>
            <w:r w:rsidR="002F23BA" w:rsidRPr="00922513">
              <w:rPr>
                <w:rFonts w:ascii="Times New Roman" w:hAnsi="Times New Roman"/>
              </w:rPr>
              <w:t>8</w:t>
            </w:r>
          </w:p>
          <w:p w14:paraId="7E86C796" w14:textId="77777777" w:rsidR="002F23BA" w:rsidRPr="00922513" w:rsidRDefault="005D1184" w:rsidP="00657628">
            <w:pPr>
              <w:jc w:val="left"/>
              <w:rPr>
                <w:rFonts w:ascii="Times New Roman" w:hAnsi="Times New Roman"/>
              </w:rPr>
            </w:pPr>
            <w:r w:rsidRPr="00922513">
              <w:rPr>
                <w:rFonts w:ascii="Times New Roman" w:hAnsi="Times New Roman"/>
              </w:rPr>
              <w:t>196 (12.61%)</w:t>
            </w:r>
          </w:p>
        </w:tc>
        <w:tc>
          <w:tcPr>
            <w:tcW w:w="1668" w:type="dxa"/>
          </w:tcPr>
          <w:p w14:paraId="13A3CEB0" w14:textId="77777777" w:rsidR="00657628" w:rsidRPr="00922513" w:rsidRDefault="00657628" w:rsidP="00657628">
            <w:pPr>
              <w:jc w:val="left"/>
              <w:rPr>
                <w:rFonts w:ascii="Times New Roman" w:hAnsi="Times New Roman"/>
                <w:b/>
                <w:bCs/>
              </w:rPr>
            </w:pPr>
            <w:r w:rsidRPr="00922513">
              <w:rPr>
                <w:rFonts w:ascii="Times New Roman" w:hAnsi="Times New Roman"/>
                <w:b/>
                <w:bCs/>
              </w:rPr>
              <w:t>53 (4.62%)</w:t>
            </w:r>
          </w:p>
          <w:p w14:paraId="0E3CFFE5" w14:textId="77777777" w:rsidR="00657628" w:rsidRPr="00922513" w:rsidRDefault="00657628" w:rsidP="00657628">
            <w:pPr>
              <w:jc w:val="left"/>
              <w:rPr>
                <w:rFonts w:ascii="Times New Roman" w:hAnsi="Times New Roman"/>
                <w:b/>
                <w:bCs/>
              </w:rPr>
            </w:pPr>
            <w:r w:rsidRPr="00922513">
              <w:rPr>
                <w:rFonts w:ascii="Times New Roman" w:hAnsi="Times New Roman"/>
                <w:b/>
                <w:bCs/>
              </w:rPr>
              <w:t>1095 (95.38%)</w:t>
            </w:r>
          </w:p>
          <w:p w14:paraId="5531B262" w14:textId="77777777" w:rsidR="00657628" w:rsidRPr="00922513" w:rsidRDefault="00657628" w:rsidP="00657628">
            <w:pPr>
              <w:jc w:val="left"/>
              <w:rPr>
                <w:rFonts w:ascii="Times New Roman" w:hAnsi="Times New Roman"/>
              </w:rPr>
            </w:pPr>
            <w:r w:rsidRPr="00922513">
              <w:rPr>
                <w:rFonts w:ascii="Times New Roman" w:hAnsi="Times New Roman"/>
              </w:rPr>
              <w:t>1148</w:t>
            </w:r>
          </w:p>
          <w:p w14:paraId="6E952A4C" w14:textId="77777777" w:rsidR="00BB6C55" w:rsidRPr="00922513" w:rsidRDefault="00BB6C55" w:rsidP="00657628">
            <w:pPr>
              <w:jc w:val="left"/>
              <w:rPr>
                <w:rFonts w:ascii="Times New Roman" w:hAnsi="Times New Roman"/>
              </w:rPr>
            </w:pPr>
            <w:r w:rsidRPr="00922513">
              <w:rPr>
                <w:rFonts w:ascii="Times New Roman" w:hAnsi="Times New Roman"/>
              </w:rPr>
              <w:t>152 (11.69%)</w:t>
            </w:r>
          </w:p>
          <w:p w14:paraId="6B84977F" w14:textId="77777777" w:rsidR="00BB6C55" w:rsidRPr="00922513" w:rsidRDefault="00BB6C55" w:rsidP="00657628">
            <w:pPr>
              <w:jc w:val="left"/>
              <w:rPr>
                <w:rFonts w:ascii="Times New Roman" w:hAnsi="Times New Roman"/>
              </w:rPr>
            </w:pPr>
            <w:r w:rsidRPr="00922513">
              <w:rPr>
                <w:rFonts w:ascii="Times New Roman" w:hAnsi="Times New Roman"/>
              </w:rPr>
              <w:t>254 (16.34%)</w:t>
            </w:r>
          </w:p>
        </w:tc>
        <w:tc>
          <w:tcPr>
            <w:tcW w:w="1701" w:type="dxa"/>
          </w:tcPr>
          <w:p w14:paraId="58B4E6EF" w14:textId="77777777" w:rsidR="00657628" w:rsidRPr="00922513" w:rsidRDefault="00657628" w:rsidP="00657628">
            <w:pPr>
              <w:jc w:val="left"/>
              <w:rPr>
                <w:rFonts w:ascii="Times New Roman" w:hAnsi="Times New Roman"/>
                <w:b/>
                <w:bCs/>
              </w:rPr>
            </w:pPr>
            <w:r w:rsidRPr="00922513">
              <w:rPr>
                <w:rFonts w:ascii="Times New Roman" w:hAnsi="Times New Roman"/>
                <w:b/>
                <w:bCs/>
              </w:rPr>
              <w:t>34 (3.51%)</w:t>
            </w:r>
          </w:p>
          <w:p w14:paraId="2F0C4C25" w14:textId="77777777" w:rsidR="00657628" w:rsidRPr="00922513" w:rsidRDefault="00657628" w:rsidP="00657628">
            <w:pPr>
              <w:jc w:val="left"/>
              <w:rPr>
                <w:rFonts w:ascii="Times New Roman" w:hAnsi="Times New Roman"/>
                <w:b/>
                <w:bCs/>
              </w:rPr>
            </w:pPr>
            <w:r w:rsidRPr="00922513">
              <w:rPr>
                <w:rFonts w:ascii="Times New Roman" w:hAnsi="Times New Roman"/>
                <w:b/>
                <w:bCs/>
              </w:rPr>
              <w:t>934 (96.49%)</w:t>
            </w:r>
          </w:p>
          <w:p w14:paraId="05D201CF" w14:textId="77777777" w:rsidR="00657628" w:rsidRPr="00922513" w:rsidRDefault="00657628" w:rsidP="00657628">
            <w:pPr>
              <w:jc w:val="left"/>
              <w:rPr>
                <w:rFonts w:ascii="Times New Roman" w:hAnsi="Times New Roman"/>
              </w:rPr>
            </w:pPr>
            <w:r w:rsidRPr="00922513">
              <w:rPr>
                <w:rFonts w:ascii="Times New Roman" w:hAnsi="Times New Roman"/>
              </w:rPr>
              <w:t>968</w:t>
            </w:r>
          </w:p>
          <w:p w14:paraId="649C17EC" w14:textId="77777777" w:rsidR="00294E13" w:rsidRPr="00922513" w:rsidRDefault="00294E13" w:rsidP="00294E13">
            <w:pPr>
              <w:jc w:val="left"/>
              <w:rPr>
                <w:rFonts w:ascii="Times New Roman" w:hAnsi="Times New Roman"/>
              </w:rPr>
            </w:pPr>
            <w:r w:rsidRPr="00922513">
              <w:rPr>
                <w:rFonts w:ascii="Times New Roman" w:hAnsi="Times New Roman"/>
              </w:rPr>
              <w:t>124 (11.36%)</w:t>
            </w:r>
          </w:p>
          <w:p w14:paraId="534E9BA4" w14:textId="77777777" w:rsidR="00294E13" w:rsidRPr="00922513" w:rsidRDefault="00294E13" w:rsidP="00657628">
            <w:pPr>
              <w:jc w:val="left"/>
              <w:rPr>
                <w:rFonts w:ascii="Times New Roman" w:hAnsi="Times New Roman"/>
              </w:rPr>
            </w:pPr>
            <w:r w:rsidRPr="00922513">
              <w:rPr>
                <w:rFonts w:ascii="Times New Roman" w:hAnsi="Times New Roman"/>
              </w:rPr>
              <w:t>462 (29.73%)</w:t>
            </w:r>
          </w:p>
        </w:tc>
        <w:tc>
          <w:tcPr>
            <w:tcW w:w="1843" w:type="dxa"/>
          </w:tcPr>
          <w:p w14:paraId="09B5B36E" w14:textId="77777777" w:rsidR="00657628" w:rsidRPr="00922513" w:rsidRDefault="00657628" w:rsidP="00657628">
            <w:pPr>
              <w:jc w:val="left"/>
              <w:rPr>
                <w:rFonts w:ascii="Times New Roman" w:hAnsi="Times New Roman"/>
                <w:b/>
                <w:bCs/>
              </w:rPr>
            </w:pPr>
            <w:r w:rsidRPr="00922513">
              <w:rPr>
                <w:rFonts w:ascii="Times New Roman" w:hAnsi="Times New Roman"/>
                <w:b/>
                <w:bCs/>
              </w:rPr>
              <w:t>104 (14.69%)</w:t>
            </w:r>
          </w:p>
          <w:p w14:paraId="1AB13611" w14:textId="77777777" w:rsidR="00657628" w:rsidRPr="00922513" w:rsidRDefault="00657628" w:rsidP="00657628">
            <w:pPr>
              <w:jc w:val="left"/>
              <w:rPr>
                <w:rFonts w:ascii="Times New Roman" w:hAnsi="Times New Roman"/>
                <w:b/>
                <w:bCs/>
              </w:rPr>
            </w:pPr>
            <w:r w:rsidRPr="00922513">
              <w:rPr>
                <w:rFonts w:ascii="Times New Roman" w:hAnsi="Times New Roman"/>
                <w:b/>
                <w:bCs/>
              </w:rPr>
              <w:t>604 (85.31%)</w:t>
            </w:r>
          </w:p>
          <w:p w14:paraId="1B73D902" w14:textId="77777777" w:rsidR="00657628" w:rsidRPr="00922513" w:rsidRDefault="00657628" w:rsidP="00657628">
            <w:pPr>
              <w:jc w:val="left"/>
              <w:rPr>
                <w:rFonts w:ascii="Times New Roman" w:hAnsi="Times New Roman"/>
              </w:rPr>
            </w:pPr>
            <w:r w:rsidRPr="00922513">
              <w:rPr>
                <w:rFonts w:ascii="Times New Roman" w:hAnsi="Times New Roman"/>
              </w:rPr>
              <w:t>708</w:t>
            </w:r>
          </w:p>
          <w:p w14:paraId="4658E95C" w14:textId="77777777" w:rsidR="00AE380A" w:rsidRPr="00922513" w:rsidRDefault="00AE380A" w:rsidP="00657628">
            <w:pPr>
              <w:jc w:val="left"/>
              <w:rPr>
                <w:rFonts w:ascii="Times New Roman" w:hAnsi="Times New Roman"/>
              </w:rPr>
            </w:pPr>
            <w:r w:rsidRPr="00922513">
              <w:rPr>
                <w:rFonts w:ascii="Times New Roman" w:hAnsi="Times New Roman"/>
              </w:rPr>
              <w:t>12 (1.67%)</w:t>
            </w:r>
          </w:p>
          <w:p w14:paraId="5BFD3AC6" w14:textId="77777777" w:rsidR="00AE380A" w:rsidRPr="00922513" w:rsidRDefault="00AE380A" w:rsidP="00657628">
            <w:pPr>
              <w:jc w:val="left"/>
              <w:rPr>
                <w:rFonts w:ascii="Times New Roman" w:hAnsi="Times New Roman"/>
              </w:rPr>
            </w:pPr>
            <w:r w:rsidRPr="00922513">
              <w:rPr>
                <w:rFonts w:ascii="Times New Roman" w:hAnsi="Times New Roman"/>
              </w:rPr>
              <w:t>834 (53.67%)</w:t>
            </w:r>
          </w:p>
        </w:tc>
      </w:tr>
    </w:tbl>
    <w:p w14:paraId="3D864C29" w14:textId="77777777" w:rsidR="00536F0B" w:rsidRPr="00922513" w:rsidRDefault="00536F0B" w:rsidP="00536F0B">
      <w:pPr>
        <w:rPr>
          <w:sz w:val="18"/>
          <w:szCs w:val="18"/>
        </w:rPr>
      </w:pPr>
    </w:p>
    <w:p w14:paraId="64249869" w14:textId="77777777" w:rsidR="00536F0B" w:rsidRPr="00922513" w:rsidRDefault="00536F0B" w:rsidP="00536F0B">
      <w:pPr>
        <w:pStyle w:val="Caption"/>
        <w:rPr>
          <w:rFonts w:ascii="Times New Roman" w:hAnsi="Times New Roman" w:cs="Times New Roman"/>
          <w:b/>
          <w:bCs/>
        </w:rPr>
      </w:pPr>
      <w:r w:rsidRPr="00922513">
        <w:rPr>
          <w:rFonts w:ascii="Times New Roman" w:hAnsi="Times New Roman" w:cs="Times New Roman"/>
          <w:b/>
          <w:bCs/>
        </w:rPr>
        <w:t>Table 2 Prevalence of binge endorsement, binge loss of control</w:t>
      </w:r>
      <w:r w:rsidR="00382E0A" w:rsidRPr="00922513">
        <w:rPr>
          <w:rFonts w:ascii="Times New Roman" w:hAnsi="Times New Roman" w:cs="Times New Roman"/>
          <w:b/>
          <w:bCs/>
        </w:rPr>
        <w:t>,</w:t>
      </w:r>
      <w:r w:rsidRPr="00922513">
        <w:rPr>
          <w:rFonts w:ascii="Times New Roman" w:hAnsi="Times New Roman" w:cs="Times New Roman"/>
          <w:b/>
          <w:bCs/>
        </w:rPr>
        <w:t xml:space="preserve"> n (%) for each timepoint. A is lifetime binge eating behaviours, b binge eating behaviours in the previous month.</w:t>
      </w:r>
    </w:p>
    <w:p w14:paraId="6AF7D3FA" w14:textId="77777777" w:rsidR="00657628" w:rsidRPr="00922513" w:rsidRDefault="00657628" w:rsidP="00536F0B">
      <w:pPr>
        <w:rPr>
          <w:rFonts w:ascii="Times New Roman" w:hAnsi="Times New Roman"/>
          <w:b/>
          <w:bCs/>
          <w:i/>
          <w:iCs/>
          <w:sz w:val="24"/>
          <w:szCs w:val="24"/>
        </w:rPr>
      </w:pPr>
    </w:p>
    <w:p w14:paraId="2257483B" w14:textId="77777777" w:rsidR="005C689D" w:rsidRPr="00922513" w:rsidRDefault="005C689D">
      <w:pPr>
        <w:spacing w:line="240" w:lineRule="auto"/>
        <w:jc w:val="left"/>
        <w:rPr>
          <w:rFonts w:ascii="Times New Roman" w:hAnsi="Times New Roman"/>
          <w:b/>
          <w:bCs/>
          <w:i/>
          <w:iCs/>
          <w:sz w:val="24"/>
          <w:szCs w:val="24"/>
        </w:rPr>
      </w:pPr>
      <w:r w:rsidRPr="00922513">
        <w:rPr>
          <w:rFonts w:ascii="Times New Roman" w:hAnsi="Times New Roman"/>
          <w:b/>
          <w:bCs/>
          <w:i/>
          <w:iCs/>
          <w:sz w:val="24"/>
          <w:szCs w:val="24"/>
        </w:rPr>
        <w:br w:type="page"/>
      </w:r>
    </w:p>
    <w:p w14:paraId="408C03DF" w14:textId="2505EA07" w:rsidR="00536F0B" w:rsidRPr="00922513" w:rsidRDefault="006E3BC1" w:rsidP="000841EF">
      <w:pPr>
        <w:spacing w:line="480" w:lineRule="auto"/>
        <w:rPr>
          <w:rFonts w:ascii="Times New Roman" w:hAnsi="Times New Roman"/>
          <w:b/>
          <w:bCs/>
          <w:i/>
          <w:iCs/>
          <w:sz w:val="24"/>
          <w:szCs w:val="24"/>
        </w:rPr>
      </w:pPr>
      <w:r w:rsidRPr="00922513">
        <w:rPr>
          <w:rFonts w:ascii="Times New Roman" w:hAnsi="Times New Roman"/>
          <w:b/>
          <w:bCs/>
          <w:i/>
          <w:iCs/>
          <w:sz w:val="24"/>
          <w:szCs w:val="24"/>
        </w:rPr>
        <w:lastRenderedPageBreak/>
        <w:t>Hypothesis</w:t>
      </w:r>
      <w:r w:rsidR="00536F0B" w:rsidRPr="00922513">
        <w:rPr>
          <w:rFonts w:ascii="Times New Roman" w:hAnsi="Times New Roman"/>
          <w:b/>
          <w:bCs/>
          <w:i/>
          <w:iCs/>
          <w:sz w:val="24"/>
          <w:szCs w:val="24"/>
        </w:rPr>
        <w:t xml:space="preserve"> 1: The effect of UPBEAT intervention on binge eating behaviours and cognitions</w:t>
      </w:r>
    </w:p>
    <w:p w14:paraId="567D6B23" w14:textId="77777777" w:rsidR="00536F0B" w:rsidRPr="00922513" w:rsidRDefault="00536F0B" w:rsidP="000841EF">
      <w:pPr>
        <w:spacing w:line="480" w:lineRule="auto"/>
        <w:rPr>
          <w:rFonts w:ascii="Times New Roman" w:hAnsi="Times New Roman"/>
          <w:sz w:val="24"/>
          <w:szCs w:val="24"/>
        </w:rPr>
      </w:pPr>
    </w:p>
    <w:p w14:paraId="2483F17D" w14:textId="78DC00B6"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r>
      <w:r w:rsidR="00D72DE7" w:rsidRPr="00922513">
        <w:rPr>
          <w:rFonts w:ascii="Times New Roman" w:hAnsi="Times New Roman"/>
          <w:sz w:val="24"/>
          <w:szCs w:val="24"/>
        </w:rPr>
        <w:t xml:space="preserve">Contrary to </w:t>
      </w:r>
      <w:r w:rsidR="006E3BC1" w:rsidRPr="00922513">
        <w:rPr>
          <w:rFonts w:ascii="Times New Roman" w:hAnsi="Times New Roman"/>
          <w:sz w:val="24"/>
          <w:szCs w:val="24"/>
        </w:rPr>
        <w:t>hypothesis</w:t>
      </w:r>
      <w:r w:rsidR="00D72DE7" w:rsidRPr="00922513">
        <w:rPr>
          <w:rFonts w:ascii="Times New Roman" w:hAnsi="Times New Roman"/>
          <w:sz w:val="24"/>
          <w:szCs w:val="24"/>
        </w:rPr>
        <w:t xml:space="preserve"> 1, t</w:t>
      </w:r>
      <w:r w:rsidRPr="00922513">
        <w:rPr>
          <w:rFonts w:ascii="Times New Roman" w:hAnsi="Times New Roman"/>
          <w:sz w:val="24"/>
          <w:szCs w:val="24"/>
        </w:rPr>
        <w:t xml:space="preserve">here was no evidence </w:t>
      </w:r>
      <w:r w:rsidR="00C65012" w:rsidRPr="00922513">
        <w:rPr>
          <w:rFonts w:ascii="Times New Roman" w:hAnsi="Times New Roman"/>
          <w:sz w:val="24"/>
          <w:szCs w:val="24"/>
        </w:rPr>
        <w:t xml:space="preserve">that participating in the UPBEAT intervention was associated with a reduction in number of </w:t>
      </w:r>
      <w:proofErr w:type="gramStart"/>
      <w:r w:rsidR="00C65012" w:rsidRPr="00922513">
        <w:rPr>
          <w:rFonts w:ascii="Times New Roman" w:hAnsi="Times New Roman"/>
          <w:sz w:val="24"/>
          <w:szCs w:val="24"/>
        </w:rPr>
        <w:t>binge</w:t>
      </w:r>
      <w:proofErr w:type="gramEnd"/>
      <w:r w:rsidR="00C65012" w:rsidRPr="00922513">
        <w:rPr>
          <w:rFonts w:ascii="Times New Roman" w:hAnsi="Times New Roman"/>
          <w:sz w:val="24"/>
          <w:szCs w:val="24"/>
        </w:rPr>
        <w:t xml:space="preserve"> eating episodes (IRR: 0.94, 95% 0.75 to 1.17) and of associated features of binge eating (IRR 1.01, 95% CI 0.86 to 1.17)</w:t>
      </w:r>
      <w:r w:rsidR="00DB5F2F" w:rsidRPr="00922513">
        <w:rPr>
          <w:rFonts w:ascii="Times New Roman" w:hAnsi="Times New Roman"/>
          <w:sz w:val="24"/>
          <w:szCs w:val="24"/>
        </w:rPr>
        <w:t xml:space="preserve"> </w:t>
      </w:r>
      <w:r w:rsidRPr="00922513">
        <w:rPr>
          <w:rFonts w:ascii="Times New Roman" w:hAnsi="Times New Roman"/>
          <w:sz w:val="24"/>
          <w:szCs w:val="24"/>
        </w:rPr>
        <w:t>(</w:t>
      </w:r>
      <w:r w:rsidRPr="00922513">
        <w:rPr>
          <w:rFonts w:ascii="Times New Roman" w:hAnsi="Times New Roman"/>
          <w:b/>
          <w:bCs/>
          <w:sz w:val="24"/>
          <w:szCs w:val="24"/>
        </w:rPr>
        <w:t>Table 3</w:t>
      </w:r>
      <w:r w:rsidRPr="00922513">
        <w:rPr>
          <w:rFonts w:ascii="Times New Roman" w:hAnsi="Times New Roman"/>
          <w:sz w:val="24"/>
          <w:szCs w:val="24"/>
        </w:rPr>
        <w:t>).</w:t>
      </w:r>
      <w:r w:rsidR="00B326F1" w:rsidRPr="00922513">
        <w:rPr>
          <w:rFonts w:ascii="Times New Roman" w:hAnsi="Times New Roman"/>
          <w:sz w:val="24"/>
          <w:szCs w:val="24"/>
        </w:rPr>
        <w:t xml:space="preserve"> </w:t>
      </w:r>
    </w:p>
    <w:p w14:paraId="74D3FEBB" w14:textId="77777777" w:rsidR="00536F0B" w:rsidRPr="00922513" w:rsidRDefault="00536F0B" w:rsidP="00536F0B">
      <w:pPr>
        <w:rPr>
          <w:rFonts w:ascii="Times New Roman" w:hAnsi="Times New Roman"/>
          <w:sz w:val="24"/>
          <w:szCs w:val="24"/>
        </w:rPr>
      </w:pPr>
    </w:p>
    <w:tbl>
      <w:tblPr>
        <w:tblStyle w:val="TableGrid"/>
        <w:tblW w:w="11143" w:type="dxa"/>
        <w:tblInd w:w="-10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89"/>
        <w:gridCol w:w="2936"/>
        <w:gridCol w:w="1276"/>
        <w:gridCol w:w="2642"/>
      </w:tblGrid>
      <w:tr w:rsidR="00264003" w:rsidRPr="00922513" w14:paraId="61F79565" w14:textId="77777777" w:rsidTr="00A608AE">
        <w:trPr>
          <w:trHeight w:val="744"/>
        </w:trPr>
        <w:tc>
          <w:tcPr>
            <w:tcW w:w="4289" w:type="dxa"/>
          </w:tcPr>
          <w:p w14:paraId="700016C7" w14:textId="77777777" w:rsidR="001628F1" w:rsidRPr="00922513" w:rsidRDefault="001628F1" w:rsidP="00C36053">
            <w:pPr>
              <w:rPr>
                <w:rFonts w:ascii="Times New Roman" w:hAnsi="Times New Roman"/>
                <w:b/>
                <w:bCs/>
              </w:rPr>
            </w:pPr>
          </w:p>
        </w:tc>
        <w:tc>
          <w:tcPr>
            <w:tcW w:w="2936" w:type="dxa"/>
            <w:vAlign w:val="center"/>
          </w:tcPr>
          <w:p w14:paraId="4E76B898" w14:textId="05BE8D9D" w:rsidR="001628F1" w:rsidRPr="00922513" w:rsidRDefault="001628F1" w:rsidP="001B290E">
            <w:pPr>
              <w:spacing w:line="240" w:lineRule="auto"/>
              <w:jc w:val="center"/>
              <w:rPr>
                <w:rFonts w:ascii="Times New Roman" w:hAnsi="Times New Roman"/>
                <w:b/>
                <w:bCs/>
              </w:rPr>
            </w:pPr>
            <w:r w:rsidRPr="00922513">
              <w:rPr>
                <w:rFonts w:ascii="Times New Roman" w:hAnsi="Times New Roman"/>
                <w:b/>
                <w:bCs/>
              </w:rPr>
              <w:t>Intervention Arm</w:t>
            </w:r>
          </w:p>
        </w:tc>
        <w:tc>
          <w:tcPr>
            <w:tcW w:w="1276" w:type="dxa"/>
            <w:vAlign w:val="center"/>
          </w:tcPr>
          <w:p w14:paraId="3B947310" w14:textId="77777777" w:rsidR="001628F1" w:rsidRPr="00922513" w:rsidRDefault="001628F1" w:rsidP="001B290E">
            <w:pPr>
              <w:spacing w:line="240" w:lineRule="auto"/>
              <w:jc w:val="center"/>
              <w:rPr>
                <w:rFonts w:ascii="Times New Roman" w:hAnsi="Times New Roman"/>
                <w:b/>
                <w:bCs/>
              </w:rPr>
            </w:pPr>
          </w:p>
        </w:tc>
        <w:tc>
          <w:tcPr>
            <w:tcW w:w="2642" w:type="dxa"/>
          </w:tcPr>
          <w:p w14:paraId="490F1078" w14:textId="662B7A8B" w:rsidR="001628F1" w:rsidRPr="00922513" w:rsidRDefault="001628F1" w:rsidP="001B290E">
            <w:pPr>
              <w:jc w:val="center"/>
              <w:rPr>
                <w:rFonts w:ascii="Times New Roman" w:hAnsi="Times New Roman"/>
                <w:b/>
                <w:bCs/>
              </w:rPr>
            </w:pPr>
            <w:r w:rsidRPr="00922513">
              <w:rPr>
                <w:rFonts w:ascii="Times New Roman" w:hAnsi="Times New Roman"/>
                <w:b/>
                <w:bCs/>
              </w:rPr>
              <w:t xml:space="preserve">Time point </w:t>
            </w:r>
            <w:r w:rsidR="006C59C5" w:rsidRPr="00922513">
              <w:rPr>
                <w:rFonts w:ascii="Times New Roman" w:hAnsi="Times New Roman"/>
                <w:b/>
                <w:bCs/>
              </w:rPr>
              <w:t xml:space="preserve">&amp; Intervention Arm </w:t>
            </w:r>
            <w:r w:rsidRPr="00922513">
              <w:rPr>
                <w:rFonts w:ascii="Times New Roman" w:hAnsi="Times New Roman"/>
                <w:b/>
                <w:bCs/>
              </w:rPr>
              <w:t>Interaction</w:t>
            </w:r>
          </w:p>
        </w:tc>
      </w:tr>
      <w:tr w:rsidR="00264003" w:rsidRPr="00922513" w14:paraId="2AA7690B" w14:textId="77777777" w:rsidTr="00A608AE">
        <w:trPr>
          <w:trHeight w:val="744"/>
        </w:trPr>
        <w:tc>
          <w:tcPr>
            <w:tcW w:w="4289" w:type="dxa"/>
          </w:tcPr>
          <w:p w14:paraId="490EC8AD" w14:textId="2FE118CB" w:rsidR="001628F1" w:rsidRPr="00922513" w:rsidRDefault="001628F1" w:rsidP="00C36053">
            <w:pPr>
              <w:rPr>
                <w:rFonts w:ascii="Times New Roman" w:hAnsi="Times New Roman"/>
                <w:b/>
                <w:bCs/>
              </w:rPr>
            </w:pPr>
            <w:r w:rsidRPr="00922513">
              <w:rPr>
                <w:rFonts w:ascii="Times New Roman" w:hAnsi="Times New Roman"/>
                <w:b/>
                <w:bCs/>
              </w:rPr>
              <w:t xml:space="preserve"> Outcomes</w:t>
            </w:r>
          </w:p>
        </w:tc>
        <w:tc>
          <w:tcPr>
            <w:tcW w:w="2936" w:type="dxa"/>
            <w:vAlign w:val="center"/>
          </w:tcPr>
          <w:p w14:paraId="146599C5" w14:textId="77777777" w:rsidR="001628F1" w:rsidRPr="00922513" w:rsidRDefault="001628F1" w:rsidP="001B290E">
            <w:pPr>
              <w:spacing w:line="240" w:lineRule="auto"/>
              <w:jc w:val="center"/>
              <w:rPr>
                <w:rFonts w:ascii="Times New Roman" w:hAnsi="Times New Roman"/>
                <w:b/>
                <w:bCs/>
              </w:rPr>
            </w:pPr>
            <w:r w:rsidRPr="00922513">
              <w:rPr>
                <w:rFonts w:ascii="Times New Roman" w:hAnsi="Times New Roman"/>
                <w:b/>
                <w:bCs/>
              </w:rPr>
              <w:t xml:space="preserve">Incidence Rate Ratio </w:t>
            </w:r>
          </w:p>
          <w:p w14:paraId="5735773A" w14:textId="50F2F9CA" w:rsidR="001628F1" w:rsidRPr="00922513" w:rsidRDefault="001628F1" w:rsidP="001B290E">
            <w:pPr>
              <w:spacing w:line="240" w:lineRule="auto"/>
              <w:jc w:val="center"/>
              <w:rPr>
                <w:rFonts w:ascii="Times New Roman" w:hAnsi="Times New Roman"/>
                <w:b/>
                <w:bCs/>
              </w:rPr>
            </w:pPr>
            <w:r w:rsidRPr="00922513">
              <w:rPr>
                <w:rFonts w:ascii="Times New Roman" w:hAnsi="Times New Roman"/>
                <w:b/>
                <w:bCs/>
              </w:rPr>
              <w:t>(IRR) (95% CI)</w:t>
            </w:r>
          </w:p>
        </w:tc>
        <w:tc>
          <w:tcPr>
            <w:tcW w:w="1276" w:type="dxa"/>
            <w:vAlign w:val="center"/>
          </w:tcPr>
          <w:p w14:paraId="392BD8DE" w14:textId="6027BFD4" w:rsidR="001628F1" w:rsidRPr="00922513" w:rsidRDefault="001628F1" w:rsidP="001B290E">
            <w:pPr>
              <w:spacing w:line="240" w:lineRule="auto"/>
              <w:jc w:val="center"/>
              <w:rPr>
                <w:rFonts w:ascii="Times New Roman" w:hAnsi="Times New Roman"/>
                <w:b/>
                <w:bCs/>
                <w:i/>
                <w:iCs/>
              </w:rPr>
            </w:pPr>
            <w:r w:rsidRPr="00922513">
              <w:rPr>
                <w:rFonts w:ascii="Times New Roman" w:hAnsi="Times New Roman"/>
                <w:b/>
                <w:bCs/>
                <w:i/>
                <w:iCs/>
              </w:rPr>
              <w:t>p value</w:t>
            </w:r>
          </w:p>
        </w:tc>
        <w:tc>
          <w:tcPr>
            <w:tcW w:w="2642" w:type="dxa"/>
          </w:tcPr>
          <w:p w14:paraId="05C39029" w14:textId="77777777" w:rsidR="006C59C5" w:rsidRPr="00922513" w:rsidRDefault="006C59C5" w:rsidP="001B290E">
            <w:pPr>
              <w:jc w:val="center"/>
              <w:rPr>
                <w:rFonts w:ascii="Times New Roman" w:hAnsi="Times New Roman"/>
                <w:b/>
                <w:bCs/>
                <w:i/>
                <w:iCs/>
              </w:rPr>
            </w:pPr>
          </w:p>
          <w:p w14:paraId="3BBD9C27" w14:textId="661D1BE2" w:rsidR="001628F1" w:rsidRPr="00922513" w:rsidRDefault="001628F1" w:rsidP="001B290E">
            <w:pPr>
              <w:jc w:val="center"/>
              <w:rPr>
                <w:rFonts w:ascii="Times New Roman" w:hAnsi="Times New Roman"/>
                <w:b/>
                <w:bCs/>
              </w:rPr>
            </w:pPr>
            <w:r w:rsidRPr="00922513">
              <w:rPr>
                <w:rFonts w:ascii="Times New Roman" w:hAnsi="Times New Roman"/>
                <w:b/>
                <w:bCs/>
                <w:i/>
                <w:iCs/>
              </w:rPr>
              <w:t>p value</w:t>
            </w:r>
          </w:p>
        </w:tc>
      </w:tr>
      <w:tr w:rsidR="00264003" w:rsidRPr="00922513" w14:paraId="748F1020" w14:textId="77777777" w:rsidTr="00A608AE">
        <w:trPr>
          <w:trHeight w:val="557"/>
        </w:trPr>
        <w:tc>
          <w:tcPr>
            <w:tcW w:w="4289" w:type="dxa"/>
          </w:tcPr>
          <w:p w14:paraId="67D0460C" w14:textId="6980E3BC" w:rsidR="001628F1" w:rsidRPr="00922513" w:rsidRDefault="001628F1" w:rsidP="00B326F1">
            <w:pPr>
              <w:rPr>
                <w:rFonts w:ascii="Times New Roman" w:hAnsi="Times New Roman"/>
              </w:rPr>
            </w:pPr>
            <w:r w:rsidRPr="00922513">
              <w:rPr>
                <w:rFonts w:ascii="Times New Roman" w:hAnsi="Times New Roman"/>
              </w:rPr>
              <w:t>Number of associated features of binge eating</w:t>
            </w:r>
          </w:p>
        </w:tc>
        <w:tc>
          <w:tcPr>
            <w:tcW w:w="2936" w:type="dxa"/>
            <w:vAlign w:val="center"/>
          </w:tcPr>
          <w:p w14:paraId="3C1C2116" w14:textId="41643FE8" w:rsidR="001628F1" w:rsidRPr="00922513" w:rsidRDefault="001628F1" w:rsidP="001B290E">
            <w:pPr>
              <w:jc w:val="center"/>
              <w:rPr>
                <w:rFonts w:ascii="Times New Roman" w:hAnsi="Times New Roman"/>
              </w:rPr>
            </w:pPr>
            <w:r w:rsidRPr="00922513">
              <w:rPr>
                <w:rFonts w:ascii="Times New Roman" w:hAnsi="Times New Roman"/>
              </w:rPr>
              <w:t>1.005 (.861, 1.174)</w:t>
            </w:r>
          </w:p>
        </w:tc>
        <w:tc>
          <w:tcPr>
            <w:tcW w:w="1276" w:type="dxa"/>
            <w:vAlign w:val="center"/>
          </w:tcPr>
          <w:p w14:paraId="1E2E23F5" w14:textId="3F74C2EF" w:rsidR="001628F1" w:rsidRPr="00922513" w:rsidRDefault="001628F1" w:rsidP="001B290E">
            <w:pPr>
              <w:jc w:val="center"/>
              <w:rPr>
                <w:rFonts w:ascii="Times New Roman" w:hAnsi="Times New Roman"/>
              </w:rPr>
            </w:pPr>
            <w:r w:rsidRPr="00922513">
              <w:rPr>
                <w:rFonts w:ascii="Times New Roman" w:hAnsi="Times New Roman"/>
              </w:rPr>
              <w:t>.940</w:t>
            </w:r>
          </w:p>
        </w:tc>
        <w:tc>
          <w:tcPr>
            <w:tcW w:w="2642" w:type="dxa"/>
            <w:vAlign w:val="center"/>
          </w:tcPr>
          <w:p w14:paraId="6B26351C" w14:textId="463F21DB" w:rsidR="001628F1" w:rsidRPr="00922513" w:rsidRDefault="001628F1" w:rsidP="00DF5C7D">
            <w:pPr>
              <w:jc w:val="center"/>
              <w:rPr>
                <w:rFonts w:ascii="Times New Roman" w:hAnsi="Times New Roman"/>
              </w:rPr>
            </w:pPr>
            <w:r w:rsidRPr="00922513">
              <w:rPr>
                <w:rFonts w:ascii="Times New Roman" w:hAnsi="Times New Roman"/>
              </w:rPr>
              <w:t>.761</w:t>
            </w:r>
          </w:p>
        </w:tc>
      </w:tr>
      <w:tr w:rsidR="00264003" w:rsidRPr="00922513" w14:paraId="24508BD8" w14:textId="77777777" w:rsidTr="00A608AE">
        <w:trPr>
          <w:trHeight w:val="575"/>
        </w:trPr>
        <w:tc>
          <w:tcPr>
            <w:tcW w:w="4289" w:type="dxa"/>
          </w:tcPr>
          <w:p w14:paraId="2F6A8BCB" w14:textId="318DC56B" w:rsidR="001628F1" w:rsidRPr="00922513" w:rsidRDefault="001628F1" w:rsidP="00B326F1">
            <w:pPr>
              <w:rPr>
                <w:rFonts w:ascii="Times New Roman" w:hAnsi="Times New Roman"/>
              </w:rPr>
            </w:pPr>
            <w:r w:rsidRPr="00922513">
              <w:rPr>
                <w:rFonts w:ascii="Times New Roman" w:hAnsi="Times New Roman"/>
              </w:rPr>
              <w:t>Binge eating episodes</w:t>
            </w:r>
          </w:p>
        </w:tc>
        <w:tc>
          <w:tcPr>
            <w:tcW w:w="2936" w:type="dxa"/>
            <w:vAlign w:val="center"/>
          </w:tcPr>
          <w:p w14:paraId="2581C171" w14:textId="1CEB38C7" w:rsidR="001628F1" w:rsidRPr="00922513" w:rsidRDefault="001628F1" w:rsidP="001B290E">
            <w:pPr>
              <w:jc w:val="center"/>
              <w:rPr>
                <w:rFonts w:ascii="Times New Roman" w:hAnsi="Times New Roman"/>
              </w:rPr>
            </w:pPr>
            <w:r w:rsidRPr="00922513">
              <w:rPr>
                <w:rFonts w:ascii="Times New Roman" w:hAnsi="Times New Roman"/>
              </w:rPr>
              <w:t>.942 (.756, 1.174)</w:t>
            </w:r>
          </w:p>
        </w:tc>
        <w:tc>
          <w:tcPr>
            <w:tcW w:w="1276" w:type="dxa"/>
            <w:vAlign w:val="center"/>
          </w:tcPr>
          <w:p w14:paraId="7DE6C598" w14:textId="116AC92B" w:rsidR="001628F1" w:rsidRPr="00922513" w:rsidRDefault="001628F1" w:rsidP="001B290E">
            <w:pPr>
              <w:jc w:val="center"/>
              <w:rPr>
                <w:rFonts w:ascii="Times New Roman" w:hAnsi="Times New Roman"/>
              </w:rPr>
            </w:pPr>
            <w:r w:rsidRPr="00922513">
              <w:rPr>
                <w:rFonts w:ascii="Times New Roman" w:hAnsi="Times New Roman"/>
              </w:rPr>
              <w:t>.598</w:t>
            </w:r>
          </w:p>
        </w:tc>
        <w:tc>
          <w:tcPr>
            <w:tcW w:w="2642" w:type="dxa"/>
            <w:vAlign w:val="center"/>
          </w:tcPr>
          <w:p w14:paraId="1937453E" w14:textId="571EB0FB" w:rsidR="001628F1" w:rsidRPr="00922513" w:rsidRDefault="001628F1" w:rsidP="00DF5C7D">
            <w:pPr>
              <w:jc w:val="center"/>
              <w:rPr>
                <w:rFonts w:ascii="Times New Roman" w:hAnsi="Times New Roman"/>
              </w:rPr>
            </w:pPr>
            <w:r w:rsidRPr="00922513">
              <w:rPr>
                <w:rFonts w:ascii="Times New Roman" w:hAnsi="Times New Roman"/>
              </w:rPr>
              <w:t>.621</w:t>
            </w:r>
          </w:p>
        </w:tc>
      </w:tr>
    </w:tbl>
    <w:p w14:paraId="4111A45A" w14:textId="3E71DE3F" w:rsidR="00536F0B" w:rsidRPr="00922513" w:rsidRDefault="00536F0B" w:rsidP="00536F0B">
      <w:pPr>
        <w:pStyle w:val="Caption"/>
        <w:rPr>
          <w:rFonts w:ascii="Times New Roman" w:hAnsi="Times New Roman" w:cs="Times New Roman"/>
          <w:b/>
          <w:bCs/>
        </w:rPr>
      </w:pPr>
      <w:proofErr w:type="gramStart"/>
      <w:r w:rsidRPr="00922513">
        <w:rPr>
          <w:rFonts w:ascii="Times New Roman" w:hAnsi="Times New Roman" w:cs="Times New Roman"/>
          <w:b/>
          <w:bCs/>
        </w:rPr>
        <w:t xml:space="preserve">Table 3 Multilevel Poisson regression </w:t>
      </w:r>
      <w:r w:rsidR="005B0E01" w:rsidRPr="00922513">
        <w:rPr>
          <w:rFonts w:ascii="Times New Roman" w:hAnsi="Times New Roman" w:cs="Times New Roman"/>
          <w:b/>
          <w:bCs/>
        </w:rPr>
        <w:t>models,</w:t>
      </w:r>
      <w:proofErr w:type="gramEnd"/>
      <w:r w:rsidR="005B0E01" w:rsidRPr="00922513">
        <w:rPr>
          <w:rFonts w:ascii="Times New Roman" w:hAnsi="Times New Roman" w:cs="Times New Roman"/>
          <w:b/>
          <w:bCs/>
        </w:rPr>
        <w:t xml:space="preserve"> of</w:t>
      </w:r>
      <w:r w:rsidRPr="00922513">
        <w:rPr>
          <w:rFonts w:ascii="Times New Roman" w:hAnsi="Times New Roman" w:cs="Times New Roman"/>
          <w:b/>
          <w:bCs/>
        </w:rPr>
        <w:t xml:space="preserve"> associations between intervention arm and binge endorsement</w:t>
      </w:r>
      <w:r w:rsidR="001628F1" w:rsidRPr="00922513">
        <w:rPr>
          <w:rFonts w:ascii="Times New Roman" w:hAnsi="Times New Roman" w:cs="Times New Roman"/>
          <w:b/>
          <w:bCs/>
        </w:rPr>
        <w:t>,</w:t>
      </w:r>
      <w:r w:rsidRPr="00922513">
        <w:rPr>
          <w:rFonts w:ascii="Times New Roman" w:hAnsi="Times New Roman" w:cs="Times New Roman"/>
          <w:b/>
          <w:bCs/>
        </w:rPr>
        <w:t xml:space="preserve"> and binge loss of control. Lifetime </w:t>
      </w:r>
      <w:r w:rsidR="00D72DE7" w:rsidRPr="00922513">
        <w:rPr>
          <w:rFonts w:ascii="Times New Roman" w:hAnsi="Times New Roman" w:cs="Times New Roman"/>
          <w:b/>
          <w:bCs/>
        </w:rPr>
        <w:t>features associated with binge eating</w:t>
      </w:r>
      <w:r w:rsidRPr="00922513">
        <w:rPr>
          <w:rFonts w:ascii="Times New Roman" w:hAnsi="Times New Roman" w:cs="Times New Roman"/>
          <w:b/>
          <w:bCs/>
        </w:rPr>
        <w:t xml:space="preserve"> and </w:t>
      </w:r>
      <w:r w:rsidR="00D72DE7" w:rsidRPr="00922513">
        <w:rPr>
          <w:rFonts w:ascii="Times New Roman" w:hAnsi="Times New Roman" w:cs="Times New Roman"/>
          <w:b/>
          <w:bCs/>
        </w:rPr>
        <w:t>binge eating episodes</w:t>
      </w:r>
      <w:r w:rsidRPr="00922513">
        <w:rPr>
          <w:rFonts w:ascii="Times New Roman" w:hAnsi="Times New Roman" w:cs="Times New Roman"/>
          <w:b/>
          <w:bCs/>
        </w:rPr>
        <w:t xml:space="preserve"> was fitted for each respective model as a</w:t>
      </w:r>
      <w:r w:rsidR="005B0E01" w:rsidRPr="00922513">
        <w:rPr>
          <w:rFonts w:ascii="Times New Roman" w:hAnsi="Times New Roman" w:cs="Times New Roman"/>
          <w:b/>
          <w:bCs/>
        </w:rPr>
        <w:t>n outcome</w:t>
      </w:r>
      <w:r w:rsidRPr="00922513">
        <w:rPr>
          <w:rFonts w:ascii="Times New Roman" w:hAnsi="Times New Roman" w:cs="Times New Roman"/>
          <w:b/>
          <w:bCs/>
        </w:rPr>
        <w:t xml:space="preserve"> Reporting Incidence Rate Ratio (IRR) and 95% Confidence Intervals (CI).</w:t>
      </w:r>
      <w:r w:rsidR="001B290E" w:rsidRPr="00922513">
        <w:rPr>
          <w:rFonts w:ascii="Times New Roman" w:hAnsi="Times New Roman" w:cs="Times New Roman"/>
          <w:b/>
          <w:bCs/>
        </w:rPr>
        <w:t xml:space="preserve"> The table also shows the time point and intervention interaction on both binge endorsement and loss of control, reporting </w:t>
      </w:r>
      <w:r w:rsidR="006C59C5" w:rsidRPr="00922513">
        <w:rPr>
          <w:rFonts w:ascii="Times New Roman" w:hAnsi="Times New Roman" w:cs="Times New Roman"/>
          <w:b/>
          <w:bCs/>
        </w:rPr>
        <w:t>the respective p values</w:t>
      </w:r>
      <w:r w:rsidR="001B290E" w:rsidRPr="00922513">
        <w:rPr>
          <w:rFonts w:ascii="Times New Roman" w:hAnsi="Times New Roman" w:cs="Times New Roman"/>
          <w:b/>
          <w:bCs/>
        </w:rPr>
        <w:t>.</w:t>
      </w:r>
    </w:p>
    <w:p w14:paraId="5CDAE417" w14:textId="77777777" w:rsidR="00536F0B" w:rsidRPr="00922513" w:rsidRDefault="00536F0B" w:rsidP="00536F0B">
      <w:pPr>
        <w:rPr>
          <w:rFonts w:ascii="Times New Roman" w:hAnsi="Times New Roman"/>
          <w:b/>
          <w:bCs/>
          <w:i/>
          <w:iCs/>
          <w:sz w:val="24"/>
          <w:szCs w:val="24"/>
        </w:rPr>
      </w:pPr>
    </w:p>
    <w:p w14:paraId="546D2690" w14:textId="14967EB4" w:rsidR="00536F0B" w:rsidRPr="00922513" w:rsidRDefault="006E3BC1" w:rsidP="000841EF">
      <w:pPr>
        <w:spacing w:line="480" w:lineRule="auto"/>
        <w:rPr>
          <w:rFonts w:ascii="Times New Roman" w:hAnsi="Times New Roman"/>
          <w:b/>
          <w:bCs/>
          <w:i/>
          <w:iCs/>
          <w:sz w:val="24"/>
          <w:szCs w:val="24"/>
        </w:rPr>
      </w:pPr>
      <w:r w:rsidRPr="00922513">
        <w:rPr>
          <w:rFonts w:ascii="Times New Roman" w:hAnsi="Times New Roman"/>
          <w:b/>
          <w:bCs/>
          <w:i/>
          <w:iCs/>
          <w:sz w:val="24"/>
          <w:szCs w:val="24"/>
        </w:rPr>
        <w:t>Hypothesis</w:t>
      </w:r>
      <w:r w:rsidR="00536F0B" w:rsidRPr="00922513">
        <w:rPr>
          <w:rFonts w:ascii="Times New Roman" w:hAnsi="Times New Roman"/>
          <w:b/>
          <w:bCs/>
          <w:i/>
          <w:iCs/>
          <w:sz w:val="24"/>
          <w:szCs w:val="24"/>
        </w:rPr>
        <w:t xml:space="preserve"> 2: The association between depressive symptoms and binge eating behaviours and cognitions both through the antenatal and postnatal period.</w:t>
      </w:r>
    </w:p>
    <w:p w14:paraId="7A6D44D7" w14:textId="77777777" w:rsidR="00536F0B" w:rsidRPr="00922513" w:rsidRDefault="00536F0B" w:rsidP="000841EF">
      <w:pPr>
        <w:spacing w:line="480" w:lineRule="auto"/>
        <w:rPr>
          <w:rFonts w:ascii="Times New Roman" w:hAnsi="Times New Roman"/>
          <w:sz w:val="24"/>
          <w:szCs w:val="24"/>
        </w:rPr>
      </w:pPr>
    </w:p>
    <w:p w14:paraId="43B14DAE" w14:textId="31A72601" w:rsidR="00676E14"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 xml:space="preserve">In the univariable model, a one-unit increase in depressive symptom scores was associated with greater </w:t>
      </w:r>
      <w:r w:rsidR="00637446" w:rsidRPr="00922513">
        <w:rPr>
          <w:rFonts w:ascii="Times New Roman" w:hAnsi="Times New Roman"/>
          <w:sz w:val="24"/>
          <w:szCs w:val="24"/>
        </w:rPr>
        <w:t>number of</w:t>
      </w:r>
      <w:r w:rsidR="002F4DE5" w:rsidRPr="00922513">
        <w:rPr>
          <w:rFonts w:ascii="Times New Roman" w:hAnsi="Times New Roman"/>
          <w:sz w:val="24"/>
          <w:szCs w:val="24"/>
        </w:rPr>
        <w:t xml:space="preserve"> features associated with binge eating</w:t>
      </w:r>
      <w:r w:rsidRPr="00922513">
        <w:rPr>
          <w:rFonts w:ascii="Times New Roman" w:hAnsi="Times New Roman"/>
          <w:sz w:val="24"/>
          <w:szCs w:val="24"/>
        </w:rPr>
        <w:t xml:space="preserve"> (Incidence Rate Ratio (IRR)= 1.</w:t>
      </w:r>
      <w:r w:rsidR="00516C84" w:rsidRPr="00922513">
        <w:rPr>
          <w:rFonts w:ascii="Times New Roman" w:hAnsi="Times New Roman"/>
          <w:sz w:val="24"/>
          <w:szCs w:val="24"/>
        </w:rPr>
        <w:t>092</w:t>
      </w:r>
      <w:r w:rsidRPr="00922513">
        <w:rPr>
          <w:rFonts w:ascii="Times New Roman" w:hAnsi="Times New Roman"/>
          <w:sz w:val="24"/>
          <w:szCs w:val="24"/>
        </w:rPr>
        <w:t>; 95% CI 1.0</w:t>
      </w:r>
      <w:r w:rsidR="00BC0FFF" w:rsidRPr="00922513">
        <w:rPr>
          <w:rFonts w:ascii="Times New Roman" w:hAnsi="Times New Roman"/>
          <w:sz w:val="24"/>
          <w:szCs w:val="24"/>
        </w:rPr>
        <w:t>8</w:t>
      </w:r>
      <w:r w:rsidR="00516C84" w:rsidRPr="00922513">
        <w:rPr>
          <w:rFonts w:ascii="Times New Roman" w:hAnsi="Times New Roman"/>
          <w:sz w:val="24"/>
          <w:szCs w:val="24"/>
        </w:rPr>
        <w:t>2</w:t>
      </w:r>
      <w:r w:rsidRPr="00922513">
        <w:rPr>
          <w:rFonts w:ascii="Times New Roman" w:hAnsi="Times New Roman"/>
          <w:sz w:val="24"/>
          <w:szCs w:val="24"/>
        </w:rPr>
        <w:t>, 1.1</w:t>
      </w:r>
      <w:r w:rsidR="00516C84" w:rsidRPr="00922513">
        <w:rPr>
          <w:rFonts w:ascii="Times New Roman" w:hAnsi="Times New Roman"/>
          <w:sz w:val="24"/>
          <w:szCs w:val="24"/>
        </w:rPr>
        <w:t>02</w:t>
      </w:r>
      <w:r w:rsidRPr="00922513">
        <w:rPr>
          <w:rFonts w:ascii="Times New Roman" w:hAnsi="Times New Roman"/>
          <w:sz w:val="24"/>
          <w:szCs w:val="24"/>
        </w:rPr>
        <w:t>)</w:t>
      </w:r>
      <w:r w:rsidR="00637446" w:rsidRPr="00922513">
        <w:rPr>
          <w:rFonts w:ascii="Times New Roman" w:hAnsi="Times New Roman"/>
          <w:sz w:val="24"/>
          <w:szCs w:val="24"/>
        </w:rPr>
        <w:t>. A</w:t>
      </w:r>
      <w:r w:rsidRPr="00922513">
        <w:rPr>
          <w:rFonts w:ascii="Times New Roman" w:hAnsi="Times New Roman"/>
          <w:sz w:val="24"/>
          <w:szCs w:val="24"/>
        </w:rPr>
        <w:t xml:space="preserve">fter adjustment for deprivation, baseline weight, lifetime </w:t>
      </w:r>
      <w:r w:rsidR="002F4DE5" w:rsidRPr="00922513">
        <w:rPr>
          <w:rFonts w:ascii="Times New Roman" w:hAnsi="Times New Roman"/>
          <w:sz w:val="24"/>
          <w:szCs w:val="24"/>
        </w:rPr>
        <w:t xml:space="preserve">features associated with binge eating </w:t>
      </w:r>
      <w:r w:rsidRPr="00922513">
        <w:rPr>
          <w:rFonts w:ascii="Times New Roman" w:hAnsi="Times New Roman"/>
          <w:sz w:val="24"/>
          <w:szCs w:val="24"/>
        </w:rPr>
        <w:t>and ethnicity</w:t>
      </w:r>
      <w:r w:rsidR="00637446" w:rsidRPr="00922513">
        <w:rPr>
          <w:rFonts w:ascii="Times New Roman" w:hAnsi="Times New Roman"/>
          <w:sz w:val="24"/>
          <w:szCs w:val="24"/>
        </w:rPr>
        <w:t xml:space="preserve"> there was still strong evidence for </w:t>
      </w:r>
      <w:r w:rsidR="00122E05" w:rsidRPr="00922513">
        <w:rPr>
          <w:rFonts w:ascii="Times New Roman" w:hAnsi="Times New Roman"/>
          <w:sz w:val="24"/>
          <w:szCs w:val="24"/>
        </w:rPr>
        <w:t>this</w:t>
      </w:r>
      <w:r w:rsidR="00637446" w:rsidRPr="00922513">
        <w:rPr>
          <w:rFonts w:ascii="Times New Roman" w:hAnsi="Times New Roman"/>
          <w:sz w:val="24"/>
          <w:szCs w:val="24"/>
        </w:rPr>
        <w:t xml:space="preserve"> associations albeit</w:t>
      </w:r>
      <w:r w:rsidRPr="00922513">
        <w:rPr>
          <w:rFonts w:ascii="Times New Roman" w:hAnsi="Times New Roman"/>
          <w:sz w:val="24"/>
          <w:szCs w:val="24"/>
        </w:rPr>
        <w:t xml:space="preserve"> its magnitude was reduced</w:t>
      </w:r>
      <w:r w:rsidR="00516C84" w:rsidRPr="00922513">
        <w:rPr>
          <w:rFonts w:ascii="Times New Roman" w:hAnsi="Times New Roman"/>
          <w:sz w:val="24"/>
          <w:szCs w:val="24"/>
        </w:rPr>
        <w:t xml:space="preserve"> </w:t>
      </w:r>
      <w:r w:rsidRPr="00922513">
        <w:rPr>
          <w:rFonts w:ascii="Times New Roman" w:hAnsi="Times New Roman"/>
          <w:sz w:val="24"/>
          <w:szCs w:val="24"/>
        </w:rPr>
        <w:t>(IRR=1.03</w:t>
      </w:r>
      <w:r w:rsidR="00516C84" w:rsidRPr="00922513">
        <w:rPr>
          <w:rFonts w:ascii="Times New Roman" w:hAnsi="Times New Roman"/>
          <w:sz w:val="24"/>
          <w:szCs w:val="24"/>
        </w:rPr>
        <w:t>0</w:t>
      </w:r>
      <w:r w:rsidRPr="00922513">
        <w:rPr>
          <w:rFonts w:ascii="Times New Roman" w:hAnsi="Times New Roman"/>
          <w:sz w:val="24"/>
          <w:szCs w:val="24"/>
        </w:rPr>
        <w:t>; 95% CI 1.0</w:t>
      </w:r>
      <w:r w:rsidR="00516C84" w:rsidRPr="00922513">
        <w:rPr>
          <w:rFonts w:ascii="Times New Roman" w:hAnsi="Times New Roman"/>
          <w:sz w:val="24"/>
          <w:szCs w:val="24"/>
        </w:rPr>
        <w:t>19</w:t>
      </w:r>
      <w:r w:rsidRPr="00922513">
        <w:rPr>
          <w:rFonts w:ascii="Times New Roman" w:hAnsi="Times New Roman"/>
          <w:sz w:val="24"/>
          <w:szCs w:val="24"/>
        </w:rPr>
        <w:t xml:space="preserve"> </w:t>
      </w:r>
      <w:r w:rsidR="00637446" w:rsidRPr="00922513">
        <w:rPr>
          <w:rFonts w:ascii="Times New Roman" w:hAnsi="Times New Roman"/>
          <w:sz w:val="24"/>
          <w:szCs w:val="24"/>
        </w:rPr>
        <w:t xml:space="preserve">to </w:t>
      </w:r>
      <w:r w:rsidRPr="00922513">
        <w:rPr>
          <w:rFonts w:ascii="Times New Roman" w:hAnsi="Times New Roman"/>
          <w:sz w:val="24"/>
          <w:szCs w:val="24"/>
        </w:rPr>
        <w:t>1.0</w:t>
      </w:r>
      <w:r w:rsidR="00516C84" w:rsidRPr="00922513">
        <w:rPr>
          <w:rFonts w:ascii="Times New Roman" w:hAnsi="Times New Roman"/>
          <w:sz w:val="24"/>
          <w:szCs w:val="24"/>
        </w:rPr>
        <w:t>41</w:t>
      </w:r>
      <w:r w:rsidR="00122E05" w:rsidRPr="00922513">
        <w:rPr>
          <w:rFonts w:ascii="Times New Roman" w:hAnsi="Times New Roman"/>
          <w:sz w:val="24"/>
          <w:szCs w:val="24"/>
        </w:rPr>
        <w:t>)</w:t>
      </w:r>
      <w:r w:rsidR="00676E14" w:rsidRPr="00922513">
        <w:rPr>
          <w:rFonts w:ascii="Times New Roman" w:hAnsi="Times New Roman"/>
          <w:sz w:val="24"/>
          <w:szCs w:val="24"/>
        </w:rPr>
        <w:t>.</w:t>
      </w:r>
    </w:p>
    <w:p w14:paraId="02B88427" w14:textId="77777777" w:rsidR="00676E14" w:rsidRPr="00922513" w:rsidRDefault="00676E14" w:rsidP="000841EF">
      <w:pPr>
        <w:spacing w:line="480" w:lineRule="auto"/>
        <w:rPr>
          <w:rFonts w:ascii="Times New Roman" w:hAnsi="Times New Roman"/>
          <w:sz w:val="24"/>
          <w:szCs w:val="24"/>
        </w:rPr>
      </w:pPr>
    </w:p>
    <w:p w14:paraId="00CF8029" w14:textId="765D8C60" w:rsidR="00676E14" w:rsidRPr="00922513" w:rsidRDefault="00676E14" w:rsidP="000841EF">
      <w:pPr>
        <w:spacing w:line="480" w:lineRule="auto"/>
        <w:rPr>
          <w:rFonts w:ascii="Times New Roman" w:hAnsi="Times New Roman"/>
          <w:sz w:val="24"/>
          <w:szCs w:val="24"/>
        </w:rPr>
      </w:pPr>
      <w:r w:rsidRPr="00922513">
        <w:rPr>
          <w:rFonts w:ascii="Times New Roman" w:hAnsi="Times New Roman"/>
          <w:sz w:val="24"/>
          <w:szCs w:val="24"/>
        </w:rPr>
        <w:lastRenderedPageBreak/>
        <w:t xml:space="preserve">There was evidence of an association between greater depressive symptoms and higher number binge eating episodes (IRR= 1.100; 95% CI 1.085, 1.115) which was maintained after adjusting for deprivation, baseline weight, lifetime binge eating episodes and ethnicity albeit the magnitude was reduced (IRR= 1.031; 95% CI 1.015, 1.048). For every 1 unit increase in EPDS score there was an associated 1.100 increased risk for </w:t>
      </w:r>
      <w:r w:rsidR="00DF5C7D" w:rsidRPr="00922513">
        <w:rPr>
          <w:rFonts w:ascii="Times New Roman" w:hAnsi="Times New Roman"/>
          <w:sz w:val="24"/>
          <w:szCs w:val="24"/>
        </w:rPr>
        <w:t>number of</w:t>
      </w:r>
      <w:r w:rsidR="002D3D18" w:rsidRPr="00922513">
        <w:rPr>
          <w:rFonts w:ascii="Times New Roman" w:hAnsi="Times New Roman"/>
          <w:sz w:val="24"/>
          <w:szCs w:val="24"/>
        </w:rPr>
        <w:t xml:space="preserve"> weekly</w:t>
      </w:r>
      <w:r w:rsidR="00DF5C7D" w:rsidRPr="00922513">
        <w:rPr>
          <w:rFonts w:ascii="Times New Roman" w:hAnsi="Times New Roman"/>
          <w:sz w:val="24"/>
          <w:szCs w:val="24"/>
        </w:rPr>
        <w:t xml:space="preserve"> </w:t>
      </w:r>
      <w:proofErr w:type="gramStart"/>
      <w:r w:rsidRPr="00922513">
        <w:rPr>
          <w:rFonts w:ascii="Times New Roman" w:hAnsi="Times New Roman"/>
          <w:sz w:val="24"/>
          <w:szCs w:val="24"/>
        </w:rPr>
        <w:t>binge</w:t>
      </w:r>
      <w:proofErr w:type="gramEnd"/>
      <w:r w:rsidRPr="00922513">
        <w:rPr>
          <w:rFonts w:ascii="Times New Roman" w:hAnsi="Times New Roman"/>
          <w:sz w:val="24"/>
          <w:szCs w:val="24"/>
        </w:rPr>
        <w:t xml:space="preserve"> eating episodes, decreasing to 1.031 when accounting for covariates (</w:t>
      </w:r>
      <w:r w:rsidRPr="00922513">
        <w:rPr>
          <w:rFonts w:ascii="Times New Roman" w:hAnsi="Times New Roman"/>
          <w:b/>
          <w:bCs/>
          <w:sz w:val="24"/>
          <w:szCs w:val="24"/>
        </w:rPr>
        <w:t>Table 4</w:t>
      </w:r>
      <w:r w:rsidRPr="00922513">
        <w:rPr>
          <w:rFonts w:ascii="Times New Roman" w:hAnsi="Times New Roman"/>
          <w:sz w:val="24"/>
          <w:szCs w:val="24"/>
        </w:rPr>
        <w:t xml:space="preserve">). 31.99% of variance in features associated with binge eating in the univariable model was accounted for by time point, increasing to 43.52% in the multivariable model. </w:t>
      </w:r>
      <w:r w:rsidR="00555183" w:rsidRPr="00922513">
        <w:rPr>
          <w:rFonts w:ascii="Times New Roman" w:hAnsi="Times New Roman"/>
          <w:sz w:val="24"/>
          <w:szCs w:val="24"/>
        </w:rPr>
        <w:t xml:space="preserve">Evidence of positive associations between depressive symptoms and both greater number binge eating episodes and associated feature of binge eating supports </w:t>
      </w:r>
      <w:r w:rsidR="00D062EA" w:rsidRPr="00922513">
        <w:rPr>
          <w:rFonts w:ascii="Times New Roman" w:hAnsi="Times New Roman"/>
          <w:sz w:val="24"/>
          <w:szCs w:val="24"/>
        </w:rPr>
        <w:t>hypothesis</w:t>
      </w:r>
      <w:r w:rsidR="00555183" w:rsidRPr="00922513">
        <w:rPr>
          <w:rFonts w:ascii="Times New Roman" w:hAnsi="Times New Roman"/>
          <w:sz w:val="24"/>
          <w:szCs w:val="24"/>
        </w:rPr>
        <w:t xml:space="preserve"> 2.</w:t>
      </w:r>
    </w:p>
    <w:tbl>
      <w:tblPr>
        <w:tblStyle w:val="TableGrid"/>
        <w:tblpPr w:leftFromText="180" w:rightFromText="180" w:vertAnchor="text" w:horzAnchor="margin" w:tblpXSpec="center" w:tblpY="152"/>
        <w:tblW w:w="104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
        <w:gridCol w:w="2259"/>
        <w:gridCol w:w="1411"/>
        <w:gridCol w:w="2330"/>
        <w:gridCol w:w="3276"/>
      </w:tblGrid>
      <w:tr w:rsidR="00555183" w:rsidRPr="00922513" w14:paraId="66CADD0B" w14:textId="77777777" w:rsidTr="00555183">
        <w:trPr>
          <w:trHeight w:val="643"/>
        </w:trPr>
        <w:tc>
          <w:tcPr>
            <w:tcW w:w="1138" w:type="dxa"/>
          </w:tcPr>
          <w:p w14:paraId="53E9D6D9" w14:textId="77777777" w:rsidR="00555183" w:rsidRPr="00922513" w:rsidRDefault="00555183" w:rsidP="00555183">
            <w:pPr>
              <w:rPr>
                <w:rFonts w:ascii="Times New Roman" w:hAnsi="Times New Roman"/>
              </w:rPr>
            </w:pPr>
          </w:p>
        </w:tc>
        <w:tc>
          <w:tcPr>
            <w:tcW w:w="9276" w:type="dxa"/>
            <w:gridSpan w:val="4"/>
          </w:tcPr>
          <w:p w14:paraId="4CE420CB" w14:textId="77777777" w:rsidR="00555183" w:rsidRPr="00922513" w:rsidRDefault="00555183" w:rsidP="00555183">
            <w:pPr>
              <w:jc w:val="center"/>
              <w:rPr>
                <w:rFonts w:ascii="Times New Roman" w:hAnsi="Times New Roman"/>
                <w:b/>
                <w:bCs/>
              </w:rPr>
            </w:pPr>
            <w:r w:rsidRPr="00922513">
              <w:rPr>
                <w:rFonts w:ascii="Times New Roman" w:hAnsi="Times New Roman"/>
                <w:b/>
                <w:bCs/>
              </w:rPr>
              <w:t>Number of features associated with binge eating</w:t>
            </w:r>
          </w:p>
        </w:tc>
      </w:tr>
      <w:tr w:rsidR="00555183" w:rsidRPr="00922513" w14:paraId="6C6A9611" w14:textId="77777777" w:rsidTr="00555183">
        <w:trPr>
          <w:trHeight w:val="588"/>
        </w:trPr>
        <w:tc>
          <w:tcPr>
            <w:tcW w:w="1138" w:type="dxa"/>
            <w:vMerge w:val="restart"/>
          </w:tcPr>
          <w:p w14:paraId="0F8ECBE9" w14:textId="77777777" w:rsidR="00555183" w:rsidRPr="00922513" w:rsidRDefault="00555183" w:rsidP="00555183">
            <w:pPr>
              <w:rPr>
                <w:rFonts w:ascii="Times New Roman" w:hAnsi="Times New Roman"/>
                <w:b/>
                <w:bCs/>
              </w:rPr>
            </w:pPr>
            <w:r w:rsidRPr="00922513">
              <w:rPr>
                <w:rFonts w:ascii="Times New Roman" w:hAnsi="Times New Roman"/>
                <w:b/>
                <w:bCs/>
              </w:rPr>
              <w:t>Exposure</w:t>
            </w:r>
          </w:p>
        </w:tc>
        <w:tc>
          <w:tcPr>
            <w:tcW w:w="3670" w:type="dxa"/>
            <w:gridSpan w:val="2"/>
          </w:tcPr>
          <w:p w14:paraId="7431661C" w14:textId="77777777" w:rsidR="00555183" w:rsidRPr="00922513" w:rsidRDefault="00555183" w:rsidP="00555183">
            <w:pPr>
              <w:rPr>
                <w:rFonts w:ascii="Times New Roman" w:hAnsi="Times New Roman"/>
                <w:b/>
                <w:bCs/>
                <w:i/>
                <w:iCs/>
              </w:rPr>
            </w:pPr>
            <w:r w:rsidRPr="00922513">
              <w:rPr>
                <w:rFonts w:ascii="Times New Roman" w:hAnsi="Times New Roman"/>
                <w:b/>
                <w:bCs/>
              </w:rPr>
              <w:t xml:space="preserve">Univariable model </w:t>
            </w:r>
          </w:p>
          <w:p w14:paraId="2627306B" w14:textId="77777777" w:rsidR="00555183" w:rsidRPr="00922513" w:rsidRDefault="00555183" w:rsidP="00555183">
            <w:pPr>
              <w:rPr>
                <w:rFonts w:ascii="Times New Roman" w:hAnsi="Times New Roman"/>
                <w:b/>
                <w:bCs/>
                <w:i/>
                <w:iCs/>
              </w:rPr>
            </w:pPr>
          </w:p>
        </w:tc>
        <w:tc>
          <w:tcPr>
            <w:tcW w:w="5606" w:type="dxa"/>
            <w:gridSpan w:val="2"/>
          </w:tcPr>
          <w:p w14:paraId="4879303E" w14:textId="77777777" w:rsidR="00555183" w:rsidRPr="00922513" w:rsidRDefault="00555183" w:rsidP="00555183">
            <w:pPr>
              <w:rPr>
                <w:rFonts w:ascii="Times New Roman" w:hAnsi="Times New Roman"/>
                <w:b/>
                <w:bCs/>
              </w:rPr>
            </w:pPr>
            <w:r w:rsidRPr="00922513">
              <w:rPr>
                <w:rFonts w:ascii="Times New Roman" w:hAnsi="Times New Roman"/>
                <w:b/>
                <w:bCs/>
              </w:rPr>
              <w:t xml:space="preserve">Multivariable </w:t>
            </w:r>
            <w:proofErr w:type="spellStart"/>
            <w:r w:rsidRPr="00922513">
              <w:rPr>
                <w:rFonts w:ascii="Times New Roman" w:hAnsi="Times New Roman"/>
                <w:b/>
                <w:bCs/>
              </w:rPr>
              <w:t>model</w:t>
            </w:r>
            <w:r w:rsidRPr="00922513">
              <w:rPr>
                <w:rFonts w:ascii="Times New Roman" w:hAnsi="Times New Roman"/>
                <w:b/>
                <w:bCs/>
                <w:vertAlign w:val="superscript"/>
              </w:rPr>
              <w:t>b</w:t>
            </w:r>
            <w:proofErr w:type="spellEnd"/>
            <w:r w:rsidRPr="00922513">
              <w:rPr>
                <w:rFonts w:ascii="Times New Roman" w:hAnsi="Times New Roman"/>
                <w:b/>
                <w:bCs/>
                <w:vertAlign w:val="superscript"/>
              </w:rPr>
              <w:t xml:space="preserve"> </w:t>
            </w:r>
          </w:p>
          <w:p w14:paraId="6C3C9D47" w14:textId="77777777" w:rsidR="00555183" w:rsidRPr="00922513" w:rsidRDefault="00555183" w:rsidP="00555183">
            <w:pPr>
              <w:rPr>
                <w:rFonts w:ascii="Times New Roman" w:hAnsi="Times New Roman"/>
                <w:b/>
                <w:bCs/>
              </w:rPr>
            </w:pPr>
          </w:p>
        </w:tc>
      </w:tr>
      <w:tr w:rsidR="00555183" w:rsidRPr="00922513" w14:paraId="33818829" w14:textId="77777777" w:rsidTr="00555183">
        <w:trPr>
          <w:trHeight w:val="587"/>
        </w:trPr>
        <w:tc>
          <w:tcPr>
            <w:tcW w:w="1138" w:type="dxa"/>
            <w:vMerge/>
          </w:tcPr>
          <w:p w14:paraId="500BEBF5" w14:textId="77777777" w:rsidR="00555183" w:rsidRPr="00922513" w:rsidRDefault="00555183" w:rsidP="00555183">
            <w:pPr>
              <w:rPr>
                <w:rFonts w:ascii="Times New Roman" w:hAnsi="Times New Roman"/>
                <w:b/>
                <w:bCs/>
              </w:rPr>
            </w:pPr>
          </w:p>
        </w:tc>
        <w:tc>
          <w:tcPr>
            <w:tcW w:w="2259" w:type="dxa"/>
          </w:tcPr>
          <w:p w14:paraId="7467F17D" w14:textId="77777777" w:rsidR="00555183" w:rsidRPr="00922513" w:rsidRDefault="00555183" w:rsidP="00555183">
            <w:pPr>
              <w:rPr>
                <w:rFonts w:ascii="Times New Roman" w:hAnsi="Times New Roman"/>
                <w:b/>
                <w:bCs/>
              </w:rPr>
            </w:pPr>
            <w:proofErr w:type="gramStart"/>
            <w:r w:rsidRPr="00922513">
              <w:rPr>
                <w:rFonts w:ascii="Times New Roman" w:hAnsi="Times New Roman"/>
                <w:b/>
                <w:bCs/>
              </w:rPr>
              <w:t>IRR  (</w:t>
            </w:r>
            <w:proofErr w:type="gramEnd"/>
            <w:r w:rsidRPr="00922513">
              <w:rPr>
                <w:rFonts w:ascii="Times New Roman" w:hAnsi="Times New Roman"/>
                <w:b/>
                <w:bCs/>
              </w:rPr>
              <w:t>95% CI)</w:t>
            </w:r>
          </w:p>
        </w:tc>
        <w:tc>
          <w:tcPr>
            <w:tcW w:w="1411" w:type="dxa"/>
          </w:tcPr>
          <w:p w14:paraId="52A8404B" w14:textId="77777777" w:rsidR="00555183" w:rsidRPr="00922513" w:rsidRDefault="00555183" w:rsidP="00555183">
            <w:pPr>
              <w:rPr>
                <w:rFonts w:ascii="Times New Roman" w:hAnsi="Times New Roman"/>
                <w:b/>
                <w:bCs/>
              </w:rPr>
            </w:pPr>
            <w:r w:rsidRPr="00922513">
              <w:rPr>
                <w:rFonts w:ascii="Times New Roman" w:hAnsi="Times New Roman"/>
                <w:b/>
                <w:bCs/>
                <w:i/>
                <w:iCs/>
              </w:rPr>
              <w:t>p value</w:t>
            </w:r>
          </w:p>
        </w:tc>
        <w:tc>
          <w:tcPr>
            <w:tcW w:w="2330" w:type="dxa"/>
          </w:tcPr>
          <w:p w14:paraId="1BB76F11" w14:textId="77777777" w:rsidR="00555183" w:rsidRPr="00922513" w:rsidRDefault="00555183" w:rsidP="00555183">
            <w:pPr>
              <w:rPr>
                <w:rFonts w:ascii="Times New Roman" w:hAnsi="Times New Roman"/>
                <w:b/>
                <w:bCs/>
              </w:rPr>
            </w:pPr>
            <w:proofErr w:type="gramStart"/>
            <w:r w:rsidRPr="00922513">
              <w:rPr>
                <w:rFonts w:ascii="Times New Roman" w:hAnsi="Times New Roman"/>
                <w:b/>
                <w:bCs/>
              </w:rPr>
              <w:t>IRR  (</w:t>
            </w:r>
            <w:proofErr w:type="gramEnd"/>
            <w:r w:rsidRPr="00922513">
              <w:rPr>
                <w:rFonts w:ascii="Times New Roman" w:hAnsi="Times New Roman"/>
                <w:b/>
                <w:bCs/>
              </w:rPr>
              <w:t>95% CI)</w:t>
            </w:r>
          </w:p>
        </w:tc>
        <w:tc>
          <w:tcPr>
            <w:tcW w:w="3276" w:type="dxa"/>
          </w:tcPr>
          <w:p w14:paraId="672C8F47" w14:textId="77777777" w:rsidR="00555183" w:rsidRPr="00922513" w:rsidRDefault="00555183" w:rsidP="00555183">
            <w:pPr>
              <w:rPr>
                <w:rFonts w:ascii="Times New Roman" w:hAnsi="Times New Roman"/>
                <w:b/>
                <w:bCs/>
              </w:rPr>
            </w:pPr>
            <w:r w:rsidRPr="00922513">
              <w:rPr>
                <w:rFonts w:ascii="Times New Roman" w:hAnsi="Times New Roman"/>
                <w:b/>
                <w:bCs/>
                <w:i/>
                <w:iCs/>
              </w:rPr>
              <w:t>p value</w:t>
            </w:r>
          </w:p>
        </w:tc>
      </w:tr>
      <w:tr w:rsidR="00555183" w:rsidRPr="00922513" w14:paraId="729B3882" w14:textId="77777777" w:rsidTr="00555183">
        <w:trPr>
          <w:trHeight w:val="301"/>
        </w:trPr>
        <w:tc>
          <w:tcPr>
            <w:tcW w:w="1138" w:type="dxa"/>
          </w:tcPr>
          <w:p w14:paraId="0B515FEB" w14:textId="77777777" w:rsidR="00555183" w:rsidRPr="00922513" w:rsidRDefault="00555183" w:rsidP="00555183">
            <w:pPr>
              <w:rPr>
                <w:rFonts w:ascii="Times New Roman" w:hAnsi="Times New Roman"/>
                <w:b/>
                <w:bCs/>
              </w:rPr>
            </w:pPr>
            <w:r w:rsidRPr="00922513">
              <w:rPr>
                <w:rFonts w:ascii="Times New Roman" w:hAnsi="Times New Roman"/>
                <w:b/>
                <w:bCs/>
              </w:rPr>
              <w:t>EPDS score</w:t>
            </w:r>
          </w:p>
        </w:tc>
        <w:tc>
          <w:tcPr>
            <w:tcW w:w="2259" w:type="dxa"/>
          </w:tcPr>
          <w:p w14:paraId="4BD977BD" w14:textId="77777777" w:rsidR="00555183" w:rsidRPr="00922513" w:rsidRDefault="00555183" w:rsidP="00555183">
            <w:pPr>
              <w:rPr>
                <w:rFonts w:ascii="Times New Roman" w:hAnsi="Times New Roman"/>
              </w:rPr>
            </w:pPr>
            <w:r w:rsidRPr="00922513">
              <w:rPr>
                <w:rFonts w:ascii="Times New Roman" w:hAnsi="Times New Roman"/>
              </w:rPr>
              <w:t>1.092 (1.082, 1.102)</w:t>
            </w:r>
          </w:p>
        </w:tc>
        <w:tc>
          <w:tcPr>
            <w:tcW w:w="1411" w:type="dxa"/>
          </w:tcPr>
          <w:p w14:paraId="70D35E6E" w14:textId="77777777" w:rsidR="00555183" w:rsidRPr="00922513" w:rsidRDefault="00555183" w:rsidP="00555183">
            <w:pPr>
              <w:rPr>
                <w:rFonts w:ascii="Times New Roman" w:hAnsi="Times New Roman"/>
              </w:rPr>
            </w:pPr>
            <w:r w:rsidRPr="00922513">
              <w:rPr>
                <w:rFonts w:ascii="Times New Roman" w:hAnsi="Times New Roman"/>
              </w:rPr>
              <w:t>&lt;.0001</w:t>
            </w:r>
          </w:p>
        </w:tc>
        <w:tc>
          <w:tcPr>
            <w:tcW w:w="2330" w:type="dxa"/>
          </w:tcPr>
          <w:p w14:paraId="77DA9AD1" w14:textId="77777777" w:rsidR="00555183" w:rsidRPr="00922513" w:rsidRDefault="00555183" w:rsidP="00555183">
            <w:pPr>
              <w:rPr>
                <w:rFonts w:ascii="Times New Roman" w:hAnsi="Times New Roman"/>
              </w:rPr>
            </w:pPr>
            <w:r w:rsidRPr="00922513">
              <w:rPr>
                <w:rFonts w:ascii="Times New Roman" w:hAnsi="Times New Roman"/>
              </w:rPr>
              <w:t>1.030 (1.019, 1.041)</w:t>
            </w:r>
          </w:p>
        </w:tc>
        <w:tc>
          <w:tcPr>
            <w:tcW w:w="3276" w:type="dxa"/>
          </w:tcPr>
          <w:p w14:paraId="187243AE" w14:textId="77777777" w:rsidR="00555183" w:rsidRPr="00922513" w:rsidRDefault="00555183" w:rsidP="00555183">
            <w:pPr>
              <w:keepNext/>
              <w:rPr>
                <w:rFonts w:ascii="Times New Roman" w:hAnsi="Times New Roman"/>
              </w:rPr>
            </w:pPr>
            <w:r w:rsidRPr="00922513">
              <w:rPr>
                <w:rFonts w:ascii="Times New Roman" w:hAnsi="Times New Roman"/>
              </w:rPr>
              <w:t>&lt;.0001</w:t>
            </w:r>
          </w:p>
        </w:tc>
      </w:tr>
      <w:tr w:rsidR="00555183" w:rsidRPr="00922513" w14:paraId="308CA5BB" w14:textId="77777777" w:rsidTr="00555183">
        <w:trPr>
          <w:trHeight w:val="301"/>
        </w:trPr>
        <w:tc>
          <w:tcPr>
            <w:tcW w:w="1138" w:type="dxa"/>
          </w:tcPr>
          <w:p w14:paraId="47D3CC4F" w14:textId="77777777" w:rsidR="00555183" w:rsidRPr="00922513" w:rsidRDefault="00555183" w:rsidP="00555183">
            <w:pPr>
              <w:rPr>
                <w:rFonts w:ascii="Times New Roman" w:hAnsi="Times New Roman"/>
                <w:b/>
                <w:bCs/>
              </w:rPr>
            </w:pPr>
            <w:r w:rsidRPr="00922513">
              <w:rPr>
                <w:rFonts w:ascii="Times New Roman" w:hAnsi="Times New Roman"/>
                <w:b/>
                <w:bCs/>
              </w:rPr>
              <w:t>Time point</w:t>
            </w:r>
          </w:p>
        </w:tc>
        <w:tc>
          <w:tcPr>
            <w:tcW w:w="2259" w:type="dxa"/>
          </w:tcPr>
          <w:p w14:paraId="2351E0EC" w14:textId="69212E91" w:rsidR="00555183" w:rsidRPr="00922513" w:rsidRDefault="00555183" w:rsidP="00555183">
            <w:pPr>
              <w:rPr>
                <w:rFonts w:ascii="Times New Roman" w:hAnsi="Times New Roman"/>
              </w:rPr>
            </w:pPr>
            <w:r w:rsidRPr="00922513">
              <w:rPr>
                <w:rFonts w:ascii="Times New Roman" w:hAnsi="Times New Roman"/>
              </w:rPr>
              <w:t>.948 (.527, 1.707)</w:t>
            </w:r>
          </w:p>
        </w:tc>
        <w:tc>
          <w:tcPr>
            <w:tcW w:w="1411" w:type="dxa"/>
          </w:tcPr>
          <w:p w14:paraId="172E78A1" w14:textId="77777777" w:rsidR="00555183" w:rsidRPr="00922513" w:rsidRDefault="00555183" w:rsidP="00555183">
            <w:pPr>
              <w:rPr>
                <w:rFonts w:ascii="Times New Roman" w:hAnsi="Times New Roman"/>
              </w:rPr>
            </w:pPr>
            <w:r w:rsidRPr="00922513">
              <w:rPr>
                <w:rFonts w:ascii="Times New Roman" w:hAnsi="Times New Roman"/>
              </w:rPr>
              <w:t>.859</w:t>
            </w:r>
          </w:p>
        </w:tc>
        <w:tc>
          <w:tcPr>
            <w:tcW w:w="2330" w:type="dxa"/>
          </w:tcPr>
          <w:p w14:paraId="6CD6897C" w14:textId="77777777" w:rsidR="00555183" w:rsidRPr="00922513" w:rsidRDefault="00555183" w:rsidP="00555183">
            <w:pPr>
              <w:rPr>
                <w:rFonts w:ascii="Times New Roman" w:hAnsi="Times New Roman"/>
              </w:rPr>
            </w:pPr>
            <w:r w:rsidRPr="00922513">
              <w:rPr>
                <w:rFonts w:ascii="Times New Roman" w:hAnsi="Times New Roman"/>
              </w:rPr>
              <w:t>.905 (.478, 1.714)</w:t>
            </w:r>
          </w:p>
        </w:tc>
        <w:tc>
          <w:tcPr>
            <w:tcW w:w="3276" w:type="dxa"/>
          </w:tcPr>
          <w:p w14:paraId="7D654172" w14:textId="77777777" w:rsidR="00555183" w:rsidRPr="00922513" w:rsidRDefault="00555183" w:rsidP="00555183">
            <w:pPr>
              <w:keepNext/>
              <w:rPr>
                <w:rFonts w:ascii="Times New Roman" w:hAnsi="Times New Roman"/>
              </w:rPr>
            </w:pPr>
            <w:r w:rsidRPr="00922513">
              <w:rPr>
                <w:rFonts w:ascii="Times New Roman" w:hAnsi="Times New Roman"/>
              </w:rPr>
              <w:t>.760</w:t>
            </w:r>
          </w:p>
        </w:tc>
      </w:tr>
      <w:tr w:rsidR="00555183" w:rsidRPr="00922513" w14:paraId="16C12B9C" w14:textId="77777777" w:rsidTr="00555183">
        <w:trPr>
          <w:trHeight w:val="301"/>
        </w:trPr>
        <w:tc>
          <w:tcPr>
            <w:tcW w:w="10414" w:type="dxa"/>
            <w:gridSpan w:val="5"/>
          </w:tcPr>
          <w:p w14:paraId="1EBEBF64" w14:textId="77777777" w:rsidR="00555183" w:rsidRPr="00922513" w:rsidRDefault="00555183" w:rsidP="00555183">
            <w:pPr>
              <w:keepNext/>
              <w:rPr>
                <w:rFonts w:ascii="Times New Roman" w:hAnsi="Times New Roman"/>
              </w:rPr>
            </w:pPr>
          </w:p>
        </w:tc>
      </w:tr>
      <w:tr w:rsidR="00555183" w:rsidRPr="00922513" w14:paraId="0A193CBE" w14:textId="77777777" w:rsidTr="00555183">
        <w:trPr>
          <w:trHeight w:val="301"/>
        </w:trPr>
        <w:tc>
          <w:tcPr>
            <w:tcW w:w="1138" w:type="dxa"/>
          </w:tcPr>
          <w:p w14:paraId="0BB2AFB4" w14:textId="77777777" w:rsidR="00555183" w:rsidRPr="00922513" w:rsidRDefault="00555183" w:rsidP="00555183">
            <w:pPr>
              <w:rPr>
                <w:rFonts w:ascii="Times New Roman" w:hAnsi="Times New Roman"/>
                <w:b/>
                <w:bCs/>
              </w:rPr>
            </w:pPr>
          </w:p>
        </w:tc>
        <w:tc>
          <w:tcPr>
            <w:tcW w:w="9276" w:type="dxa"/>
            <w:gridSpan w:val="4"/>
          </w:tcPr>
          <w:p w14:paraId="610B506C" w14:textId="77777777" w:rsidR="00555183" w:rsidRPr="00922513" w:rsidRDefault="00555183" w:rsidP="00555183">
            <w:pPr>
              <w:keepNext/>
              <w:jc w:val="center"/>
              <w:rPr>
                <w:rFonts w:ascii="Times New Roman" w:hAnsi="Times New Roman"/>
              </w:rPr>
            </w:pPr>
            <w:r w:rsidRPr="00922513">
              <w:rPr>
                <w:rFonts w:ascii="Times New Roman" w:hAnsi="Times New Roman"/>
                <w:b/>
                <w:bCs/>
              </w:rPr>
              <w:t xml:space="preserve">Number of </w:t>
            </w:r>
            <w:proofErr w:type="gramStart"/>
            <w:r w:rsidRPr="00922513">
              <w:rPr>
                <w:rFonts w:ascii="Times New Roman" w:hAnsi="Times New Roman"/>
                <w:b/>
                <w:bCs/>
              </w:rPr>
              <w:t>binge</w:t>
            </w:r>
            <w:proofErr w:type="gramEnd"/>
            <w:r w:rsidRPr="00922513">
              <w:rPr>
                <w:rFonts w:ascii="Times New Roman" w:hAnsi="Times New Roman"/>
                <w:b/>
                <w:bCs/>
              </w:rPr>
              <w:t xml:space="preserve"> eating episodes</w:t>
            </w:r>
          </w:p>
        </w:tc>
      </w:tr>
      <w:tr w:rsidR="00555183" w:rsidRPr="00922513" w14:paraId="121A34A0" w14:textId="77777777" w:rsidTr="00555183">
        <w:trPr>
          <w:trHeight w:val="301"/>
        </w:trPr>
        <w:tc>
          <w:tcPr>
            <w:tcW w:w="1138" w:type="dxa"/>
          </w:tcPr>
          <w:p w14:paraId="053C0205" w14:textId="77777777" w:rsidR="00555183" w:rsidRPr="00922513" w:rsidRDefault="00555183" w:rsidP="00555183">
            <w:pPr>
              <w:rPr>
                <w:rFonts w:ascii="Times New Roman" w:hAnsi="Times New Roman"/>
                <w:b/>
                <w:bCs/>
              </w:rPr>
            </w:pPr>
            <w:r w:rsidRPr="00922513">
              <w:rPr>
                <w:rFonts w:ascii="Times New Roman" w:hAnsi="Times New Roman"/>
                <w:b/>
                <w:bCs/>
              </w:rPr>
              <w:t>Exposure</w:t>
            </w:r>
          </w:p>
        </w:tc>
        <w:tc>
          <w:tcPr>
            <w:tcW w:w="3670" w:type="dxa"/>
            <w:gridSpan w:val="2"/>
          </w:tcPr>
          <w:p w14:paraId="6A2627BF" w14:textId="77777777" w:rsidR="00555183" w:rsidRPr="00922513" w:rsidRDefault="00555183" w:rsidP="00555183">
            <w:pPr>
              <w:rPr>
                <w:rFonts w:ascii="Times New Roman" w:hAnsi="Times New Roman"/>
                <w:b/>
                <w:bCs/>
                <w:i/>
                <w:iCs/>
              </w:rPr>
            </w:pPr>
            <w:r w:rsidRPr="00922513">
              <w:rPr>
                <w:rFonts w:ascii="Times New Roman" w:hAnsi="Times New Roman"/>
                <w:b/>
                <w:bCs/>
              </w:rPr>
              <w:t xml:space="preserve">Univariable model </w:t>
            </w:r>
          </w:p>
          <w:p w14:paraId="54CFB17D" w14:textId="77777777" w:rsidR="00555183" w:rsidRPr="00922513" w:rsidRDefault="00555183" w:rsidP="00555183">
            <w:pPr>
              <w:rPr>
                <w:rFonts w:ascii="Times New Roman" w:hAnsi="Times New Roman"/>
              </w:rPr>
            </w:pPr>
          </w:p>
        </w:tc>
        <w:tc>
          <w:tcPr>
            <w:tcW w:w="5606" w:type="dxa"/>
            <w:gridSpan w:val="2"/>
          </w:tcPr>
          <w:p w14:paraId="3ED8DFDA" w14:textId="77777777" w:rsidR="00555183" w:rsidRPr="00922513" w:rsidRDefault="00555183" w:rsidP="00555183">
            <w:pPr>
              <w:rPr>
                <w:rFonts w:ascii="Times New Roman" w:hAnsi="Times New Roman"/>
                <w:b/>
                <w:bCs/>
              </w:rPr>
            </w:pPr>
            <w:r w:rsidRPr="00922513">
              <w:rPr>
                <w:rFonts w:ascii="Times New Roman" w:hAnsi="Times New Roman"/>
                <w:b/>
                <w:bCs/>
              </w:rPr>
              <w:t xml:space="preserve">Multivariable </w:t>
            </w:r>
            <w:proofErr w:type="spellStart"/>
            <w:r w:rsidRPr="00922513">
              <w:rPr>
                <w:rFonts w:ascii="Times New Roman" w:hAnsi="Times New Roman"/>
                <w:b/>
                <w:bCs/>
              </w:rPr>
              <w:t>model</w:t>
            </w:r>
            <w:r w:rsidRPr="00922513">
              <w:rPr>
                <w:rFonts w:ascii="Times New Roman" w:hAnsi="Times New Roman"/>
                <w:b/>
                <w:bCs/>
                <w:vertAlign w:val="superscript"/>
              </w:rPr>
              <w:t>b</w:t>
            </w:r>
            <w:proofErr w:type="spellEnd"/>
            <w:r w:rsidRPr="00922513">
              <w:rPr>
                <w:rFonts w:ascii="Times New Roman" w:hAnsi="Times New Roman"/>
                <w:b/>
                <w:bCs/>
                <w:vertAlign w:val="superscript"/>
              </w:rPr>
              <w:t xml:space="preserve"> </w:t>
            </w:r>
          </w:p>
          <w:p w14:paraId="21108710" w14:textId="77777777" w:rsidR="00555183" w:rsidRPr="00922513" w:rsidRDefault="00555183" w:rsidP="00555183">
            <w:pPr>
              <w:keepNext/>
              <w:rPr>
                <w:rFonts w:ascii="Times New Roman" w:hAnsi="Times New Roman"/>
              </w:rPr>
            </w:pPr>
          </w:p>
        </w:tc>
      </w:tr>
      <w:tr w:rsidR="00555183" w:rsidRPr="00922513" w14:paraId="4FFA5525" w14:textId="77777777" w:rsidTr="00555183">
        <w:trPr>
          <w:trHeight w:val="301"/>
        </w:trPr>
        <w:tc>
          <w:tcPr>
            <w:tcW w:w="1138" w:type="dxa"/>
          </w:tcPr>
          <w:p w14:paraId="1261A05D" w14:textId="77777777" w:rsidR="00555183" w:rsidRPr="00922513" w:rsidRDefault="00555183" w:rsidP="00555183">
            <w:pPr>
              <w:rPr>
                <w:rFonts w:ascii="Times New Roman" w:hAnsi="Times New Roman"/>
                <w:b/>
                <w:bCs/>
              </w:rPr>
            </w:pPr>
          </w:p>
        </w:tc>
        <w:tc>
          <w:tcPr>
            <w:tcW w:w="2259" w:type="dxa"/>
          </w:tcPr>
          <w:p w14:paraId="4651D924" w14:textId="77777777" w:rsidR="00555183" w:rsidRPr="00922513" w:rsidRDefault="00555183" w:rsidP="00555183">
            <w:pPr>
              <w:rPr>
                <w:rFonts w:ascii="Times New Roman" w:hAnsi="Times New Roman"/>
              </w:rPr>
            </w:pPr>
            <w:proofErr w:type="gramStart"/>
            <w:r w:rsidRPr="00922513">
              <w:rPr>
                <w:rFonts w:ascii="Times New Roman" w:hAnsi="Times New Roman"/>
                <w:b/>
                <w:bCs/>
              </w:rPr>
              <w:t>IRR  (</w:t>
            </w:r>
            <w:proofErr w:type="gramEnd"/>
            <w:r w:rsidRPr="00922513">
              <w:rPr>
                <w:rFonts w:ascii="Times New Roman" w:hAnsi="Times New Roman"/>
                <w:b/>
                <w:bCs/>
              </w:rPr>
              <w:t>95% CI)</w:t>
            </w:r>
          </w:p>
        </w:tc>
        <w:tc>
          <w:tcPr>
            <w:tcW w:w="1411" w:type="dxa"/>
          </w:tcPr>
          <w:p w14:paraId="4D040D40" w14:textId="77777777" w:rsidR="00555183" w:rsidRPr="00922513" w:rsidRDefault="00555183" w:rsidP="00555183">
            <w:pPr>
              <w:rPr>
                <w:rFonts w:ascii="Times New Roman" w:hAnsi="Times New Roman"/>
              </w:rPr>
            </w:pPr>
            <w:r w:rsidRPr="00922513">
              <w:rPr>
                <w:rFonts w:ascii="Times New Roman" w:hAnsi="Times New Roman"/>
                <w:b/>
                <w:bCs/>
                <w:i/>
                <w:iCs/>
              </w:rPr>
              <w:t>p value</w:t>
            </w:r>
          </w:p>
        </w:tc>
        <w:tc>
          <w:tcPr>
            <w:tcW w:w="2330" w:type="dxa"/>
          </w:tcPr>
          <w:p w14:paraId="2F7D1B8E" w14:textId="77777777" w:rsidR="00555183" w:rsidRPr="00922513" w:rsidRDefault="00555183" w:rsidP="00555183">
            <w:pPr>
              <w:rPr>
                <w:rFonts w:ascii="Times New Roman" w:hAnsi="Times New Roman"/>
              </w:rPr>
            </w:pPr>
            <w:proofErr w:type="gramStart"/>
            <w:r w:rsidRPr="00922513">
              <w:rPr>
                <w:rFonts w:ascii="Times New Roman" w:hAnsi="Times New Roman"/>
                <w:b/>
                <w:bCs/>
              </w:rPr>
              <w:t>IRR  (</w:t>
            </w:r>
            <w:proofErr w:type="gramEnd"/>
            <w:r w:rsidRPr="00922513">
              <w:rPr>
                <w:rFonts w:ascii="Times New Roman" w:hAnsi="Times New Roman"/>
                <w:b/>
                <w:bCs/>
              </w:rPr>
              <w:t>95% CI)</w:t>
            </w:r>
          </w:p>
        </w:tc>
        <w:tc>
          <w:tcPr>
            <w:tcW w:w="3276" w:type="dxa"/>
          </w:tcPr>
          <w:p w14:paraId="6D96DF1D" w14:textId="77777777" w:rsidR="00555183" w:rsidRPr="00922513" w:rsidRDefault="00555183" w:rsidP="00555183">
            <w:pPr>
              <w:keepNext/>
              <w:rPr>
                <w:rFonts w:ascii="Times New Roman" w:hAnsi="Times New Roman"/>
              </w:rPr>
            </w:pPr>
            <w:r w:rsidRPr="00922513">
              <w:rPr>
                <w:rFonts w:ascii="Times New Roman" w:hAnsi="Times New Roman"/>
                <w:b/>
                <w:bCs/>
                <w:i/>
                <w:iCs/>
              </w:rPr>
              <w:t>p value</w:t>
            </w:r>
          </w:p>
        </w:tc>
      </w:tr>
      <w:tr w:rsidR="00555183" w:rsidRPr="00922513" w14:paraId="2444C318" w14:textId="77777777" w:rsidTr="00555183">
        <w:trPr>
          <w:trHeight w:val="301"/>
        </w:trPr>
        <w:tc>
          <w:tcPr>
            <w:tcW w:w="1138" w:type="dxa"/>
          </w:tcPr>
          <w:p w14:paraId="51A13EC9" w14:textId="77777777" w:rsidR="00555183" w:rsidRPr="00922513" w:rsidRDefault="00555183" w:rsidP="00555183">
            <w:pPr>
              <w:rPr>
                <w:rFonts w:ascii="Times New Roman" w:hAnsi="Times New Roman"/>
                <w:b/>
                <w:bCs/>
              </w:rPr>
            </w:pPr>
            <w:r w:rsidRPr="00922513">
              <w:rPr>
                <w:rFonts w:ascii="Times New Roman" w:hAnsi="Times New Roman"/>
                <w:b/>
                <w:bCs/>
              </w:rPr>
              <w:t>EPDS score</w:t>
            </w:r>
          </w:p>
        </w:tc>
        <w:tc>
          <w:tcPr>
            <w:tcW w:w="2259" w:type="dxa"/>
          </w:tcPr>
          <w:p w14:paraId="31F296C3" w14:textId="77777777" w:rsidR="00555183" w:rsidRPr="00922513" w:rsidRDefault="00555183" w:rsidP="00555183">
            <w:pPr>
              <w:rPr>
                <w:rFonts w:ascii="Times New Roman" w:hAnsi="Times New Roman"/>
              </w:rPr>
            </w:pPr>
            <w:r w:rsidRPr="00922513">
              <w:rPr>
                <w:rFonts w:ascii="Times New Roman" w:hAnsi="Times New Roman"/>
              </w:rPr>
              <w:t>1.100 (1.085, 1.115)</w:t>
            </w:r>
          </w:p>
        </w:tc>
        <w:tc>
          <w:tcPr>
            <w:tcW w:w="1411" w:type="dxa"/>
          </w:tcPr>
          <w:p w14:paraId="428E8657" w14:textId="77777777" w:rsidR="00555183" w:rsidRPr="00922513" w:rsidRDefault="00555183" w:rsidP="00555183">
            <w:pPr>
              <w:rPr>
                <w:rFonts w:ascii="Times New Roman" w:hAnsi="Times New Roman"/>
              </w:rPr>
            </w:pPr>
            <w:r w:rsidRPr="00922513">
              <w:rPr>
                <w:rFonts w:ascii="Times New Roman" w:hAnsi="Times New Roman"/>
              </w:rPr>
              <w:t>&lt;.001</w:t>
            </w:r>
          </w:p>
        </w:tc>
        <w:tc>
          <w:tcPr>
            <w:tcW w:w="2330" w:type="dxa"/>
          </w:tcPr>
          <w:p w14:paraId="70C486BA" w14:textId="77777777" w:rsidR="00555183" w:rsidRPr="00922513" w:rsidRDefault="00555183" w:rsidP="00555183">
            <w:pPr>
              <w:rPr>
                <w:rFonts w:ascii="Times New Roman" w:hAnsi="Times New Roman"/>
              </w:rPr>
            </w:pPr>
            <w:r w:rsidRPr="00922513">
              <w:rPr>
                <w:rFonts w:ascii="Times New Roman" w:hAnsi="Times New Roman"/>
              </w:rPr>
              <w:t>1.031 (1.015, 1.048)</w:t>
            </w:r>
          </w:p>
        </w:tc>
        <w:tc>
          <w:tcPr>
            <w:tcW w:w="3276" w:type="dxa"/>
          </w:tcPr>
          <w:p w14:paraId="3E718694" w14:textId="77777777" w:rsidR="00555183" w:rsidRPr="00922513" w:rsidRDefault="00555183" w:rsidP="00555183">
            <w:pPr>
              <w:keepNext/>
              <w:rPr>
                <w:rFonts w:ascii="Times New Roman" w:hAnsi="Times New Roman"/>
              </w:rPr>
            </w:pPr>
            <w:r w:rsidRPr="00922513">
              <w:rPr>
                <w:rFonts w:ascii="Times New Roman" w:hAnsi="Times New Roman"/>
              </w:rPr>
              <w:t>&lt;.0001</w:t>
            </w:r>
          </w:p>
        </w:tc>
      </w:tr>
      <w:tr w:rsidR="00555183" w:rsidRPr="00922513" w14:paraId="75812062" w14:textId="77777777" w:rsidTr="00555183">
        <w:trPr>
          <w:trHeight w:val="301"/>
        </w:trPr>
        <w:tc>
          <w:tcPr>
            <w:tcW w:w="1138" w:type="dxa"/>
          </w:tcPr>
          <w:p w14:paraId="7CFD35B3" w14:textId="77777777" w:rsidR="00555183" w:rsidRPr="00922513" w:rsidRDefault="00555183" w:rsidP="00555183">
            <w:pPr>
              <w:rPr>
                <w:rFonts w:ascii="Times New Roman" w:hAnsi="Times New Roman"/>
                <w:b/>
                <w:bCs/>
              </w:rPr>
            </w:pPr>
            <w:r w:rsidRPr="00922513">
              <w:rPr>
                <w:rFonts w:ascii="Times New Roman" w:hAnsi="Times New Roman"/>
                <w:b/>
                <w:bCs/>
              </w:rPr>
              <w:t>Time point</w:t>
            </w:r>
          </w:p>
        </w:tc>
        <w:tc>
          <w:tcPr>
            <w:tcW w:w="2259" w:type="dxa"/>
          </w:tcPr>
          <w:p w14:paraId="190206E5" w14:textId="08CB5DF0" w:rsidR="00555183" w:rsidRPr="00922513" w:rsidRDefault="00555183" w:rsidP="00555183">
            <w:pPr>
              <w:rPr>
                <w:rFonts w:ascii="Times New Roman" w:hAnsi="Times New Roman"/>
              </w:rPr>
            </w:pPr>
            <w:r w:rsidRPr="00922513">
              <w:rPr>
                <w:rFonts w:ascii="Times New Roman" w:hAnsi="Times New Roman"/>
              </w:rPr>
              <w:t>.963 (.500, 1.855)</w:t>
            </w:r>
          </w:p>
        </w:tc>
        <w:tc>
          <w:tcPr>
            <w:tcW w:w="1411" w:type="dxa"/>
          </w:tcPr>
          <w:p w14:paraId="7DCF4432" w14:textId="77777777" w:rsidR="00555183" w:rsidRPr="00922513" w:rsidRDefault="00555183" w:rsidP="00555183">
            <w:pPr>
              <w:rPr>
                <w:rFonts w:ascii="Times New Roman" w:hAnsi="Times New Roman"/>
              </w:rPr>
            </w:pPr>
            <w:r w:rsidRPr="00922513">
              <w:rPr>
                <w:rFonts w:ascii="Times New Roman" w:hAnsi="Times New Roman"/>
              </w:rPr>
              <w:t>.910</w:t>
            </w:r>
          </w:p>
        </w:tc>
        <w:tc>
          <w:tcPr>
            <w:tcW w:w="2330" w:type="dxa"/>
          </w:tcPr>
          <w:p w14:paraId="13783D89" w14:textId="77777777" w:rsidR="00555183" w:rsidRPr="00922513" w:rsidRDefault="00555183" w:rsidP="00555183">
            <w:pPr>
              <w:rPr>
                <w:rFonts w:ascii="Times New Roman" w:hAnsi="Times New Roman"/>
              </w:rPr>
            </w:pPr>
            <w:r w:rsidRPr="00922513">
              <w:rPr>
                <w:rFonts w:ascii="Times New Roman" w:hAnsi="Times New Roman"/>
              </w:rPr>
              <w:t>.916 (.463, 1.809)</w:t>
            </w:r>
          </w:p>
        </w:tc>
        <w:tc>
          <w:tcPr>
            <w:tcW w:w="3276" w:type="dxa"/>
          </w:tcPr>
          <w:p w14:paraId="06DD5E8E" w14:textId="77777777" w:rsidR="00555183" w:rsidRPr="00922513" w:rsidRDefault="00555183" w:rsidP="00555183">
            <w:pPr>
              <w:keepNext/>
              <w:rPr>
                <w:rFonts w:ascii="Times New Roman" w:hAnsi="Times New Roman"/>
              </w:rPr>
            </w:pPr>
            <w:r w:rsidRPr="00922513">
              <w:rPr>
                <w:rFonts w:ascii="Times New Roman" w:hAnsi="Times New Roman"/>
              </w:rPr>
              <w:t>.799</w:t>
            </w:r>
          </w:p>
        </w:tc>
      </w:tr>
    </w:tbl>
    <w:p w14:paraId="17BE618C" w14:textId="77777777" w:rsidR="00555183" w:rsidRPr="00922513" w:rsidRDefault="00555183" w:rsidP="00555183">
      <w:pPr>
        <w:pStyle w:val="Caption"/>
        <w:framePr w:hSpace="180" w:wrap="around" w:vAnchor="text" w:hAnchor="page" w:x="1246" w:y="5611"/>
        <w:rPr>
          <w:rFonts w:ascii="Times New Roman" w:hAnsi="Times New Roman" w:cs="Times New Roman"/>
          <w:b/>
          <w:bCs/>
        </w:rPr>
      </w:pPr>
      <w:r w:rsidRPr="00922513">
        <w:rPr>
          <w:rFonts w:ascii="Times New Roman" w:hAnsi="Times New Roman" w:cs="Times New Roman"/>
          <w:b/>
          <w:bCs/>
        </w:rPr>
        <w:t xml:space="preserve">Table 4 Poisson multilevel models, nested within time point, for number of features associated with binge eating. b Adjusting for: Baseline weight, ethnicity and IMD, lifetime number of features associated with binge eating. Poisson multilevel models, nested within time point, for number of </w:t>
      </w:r>
      <w:proofErr w:type="gramStart"/>
      <w:r w:rsidRPr="00922513">
        <w:rPr>
          <w:rFonts w:ascii="Times New Roman" w:hAnsi="Times New Roman" w:cs="Times New Roman"/>
          <w:b/>
          <w:bCs/>
        </w:rPr>
        <w:t>binge</w:t>
      </w:r>
      <w:proofErr w:type="gramEnd"/>
      <w:r w:rsidRPr="00922513">
        <w:rPr>
          <w:rFonts w:ascii="Times New Roman" w:hAnsi="Times New Roman" w:cs="Times New Roman"/>
          <w:b/>
          <w:bCs/>
        </w:rPr>
        <w:t xml:space="preserve"> eating episodes. b</w:t>
      </w:r>
      <w:r w:rsidRPr="00922513">
        <w:rPr>
          <w:rFonts w:ascii="Times New Roman" w:hAnsi="Times New Roman" w:cs="Times New Roman"/>
          <w:b/>
          <w:bCs/>
          <w:vertAlign w:val="superscript"/>
        </w:rPr>
        <w:t xml:space="preserve"> </w:t>
      </w:r>
      <w:r w:rsidRPr="00922513">
        <w:rPr>
          <w:rFonts w:ascii="Times New Roman" w:hAnsi="Times New Roman" w:cs="Times New Roman"/>
          <w:b/>
          <w:bCs/>
        </w:rPr>
        <w:t>Adjusting for: Baseline weight, ethnicity, IMD and lifetime number of binge eating episodes. Reporting IRR and 95%CI.</w:t>
      </w:r>
    </w:p>
    <w:p w14:paraId="0B1A3ABE" w14:textId="4CFD224E" w:rsidR="00555183" w:rsidRPr="00922513" w:rsidRDefault="00555183" w:rsidP="00555183">
      <w:pPr>
        <w:rPr>
          <w:rFonts w:ascii="Times New Roman" w:hAnsi="Times New Roman"/>
          <w:sz w:val="24"/>
          <w:szCs w:val="24"/>
        </w:rPr>
        <w:sectPr w:rsidR="00555183" w:rsidRPr="00922513" w:rsidSect="009F5410">
          <w:footerReference w:type="even" r:id="rId12"/>
          <w:footerReference w:type="default" r:id="rId13"/>
          <w:pgSz w:w="11900" w:h="16840"/>
          <w:pgMar w:top="1440" w:right="1440" w:bottom="1440" w:left="1440" w:header="708" w:footer="708" w:gutter="0"/>
          <w:lnNumType w:countBy="1"/>
          <w:cols w:space="708"/>
          <w:docGrid w:linePitch="360"/>
        </w:sectPr>
      </w:pPr>
    </w:p>
    <w:p w14:paraId="084C3895" w14:textId="77777777" w:rsidR="00536F0B" w:rsidRPr="00922513" w:rsidRDefault="00536F0B" w:rsidP="00536F0B">
      <w:pPr>
        <w:rPr>
          <w:rFonts w:cs="Calibri"/>
          <w:sz w:val="18"/>
          <w:szCs w:val="18"/>
        </w:rPr>
      </w:pPr>
    </w:p>
    <w:p w14:paraId="7DF2BAE8" w14:textId="024D148E" w:rsidR="00536F0B" w:rsidRPr="00922513" w:rsidRDefault="00867836" w:rsidP="00555183">
      <w:pPr>
        <w:rPr>
          <w:rFonts w:ascii="Times New Roman" w:hAnsi="Times New Roman"/>
          <w:b/>
          <w:bCs/>
          <w:i/>
          <w:iCs/>
          <w:sz w:val="24"/>
          <w:szCs w:val="24"/>
        </w:rPr>
      </w:pPr>
      <w:r w:rsidRPr="00922513">
        <w:rPr>
          <w:rFonts w:ascii="Times New Roman" w:hAnsi="Times New Roman"/>
          <w:b/>
          <w:bCs/>
          <w:i/>
          <w:iCs/>
          <w:sz w:val="24"/>
          <w:szCs w:val="24"/>
        </w:rPr>
        <w:t>Hypothesis</w:t>
      </w:r>
      <w:r w:rsidR="00536F0B" w:rsidRPr="00922513">
        <w:rPr>
          <w:rFonts w:ascii="Times New Roman" w:hAnsi="Times New Roman"/>
          <w:b/>
          <w:bCs/>
          <w:i/>
          <w:iCs/>
          <w:sz w:val="24"/>
          <w:szCs w:val="24"/>
        </w:rPr>
        <w:t xml:space="preserve"> 3- The effect of binge eating during pregnancy has on both gestational </w:t>
      </w:r>
      <w:r w:rsidR="00C92F52" w:rsidRPr="00922513">
        <w:rPr>
          <w:rFonts w:ascii="Times New Roman" w:hAnsi="Times New Roman"/>
          <w:b/>
          <w:bCs/>
          <w:i/>
          <w:iCs/>
          <w:sz w:val="24"/>
          <w:szCs w:val="24"/>
        </w:rPr>
        <w:t xml:space="preserve">weight gain </w:t>
      </w:r>
      <w:r w:rsidR="00536F0B" w:rsidRPr="00922513">
        <w:rPr>
          <w:rFonts w:ascii="Times New Roman" w:hAnsi="Times New Roman"/>
          <w:b/>
          <w:bCs/>
          <w:i/>
          <w:iCs/>
          <w:sz w:val="24"/>
          <w:szCs w:val="24"/>
        </w:rPr>
        <w:t>and birth weight.</w:t>
      </w:r>
    </w:p>
    <w:p w14:paraId="15AEA7B3" w14:textId="77777777" w:rsidR="00555183" w:rsidRPr="00922513" w:rsidRDefault="00555183" w:rsidP="00555183">
      <w:pPr>
        <w:rPr>
          <w:rFonts w:ascii="Times New Roman" w:hAnsi="Times New Roman"/>
          <w:b/>
          <w:bCs/>
          <w:i/>
          <w:iCs/>
          <w:sz w:val="24"/>
          <w:szCs w:val="24"/>
        </w:rPr>
      </w:pPr>
    </w:p>
    <w:p w14:paraId="63F953A3" w14:textId="0BB64ED0"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 xml:space="preserve">There was evidence of an association between </w:t>
      </w:r>
      <w:r w:rsidR="00122E05" w:rsidRPr="00922513">
        <w:rPr>
          <w:rFonts w:ascii="Times New Roman" w:hAnsi="Times New Roman"/>
          <w:sz w:val="24"/>
          <w:szCs w:val="24"/>
        </w:rPr>
        <w:t xml:space="preserve">higher </w:t>
      </w:r>
      <w:r w:rsidR="002F4DE5" w:rsidRPr="00922513">
        <w:rPr>
          <w:rFonts w:ascii="Times New Roman" w:hAnsi="Times New Roman"/>
          <w:sz w:val="24"/>
          <w:szCs w:val="24"/>
        </w:rPr>
        <w:t>number of features associated with binge eating</w:t>
      </w:r>
      <w:r w:rsidRPr="00922513">
        <w:rPr>
          <w:rFonts w:ascii="Times New Roman" w:hAnsi="Times New Roman"/>
          <w:sz w:val="24"/>
          <w:szCs w:val="24"/>
        </w:rPr>
        <w:t xml:space="preserve"> and </w:t>
      </w:r>
      <w:r w:rsidR="00122E05" w:rsidRPr="00922513">
        <w:rPr>
          <w:rFonts w:ascii="Times New Roman" w:hAnsi="Times New Roman"/>
          <w:sz w:val="24"/>
          <w:szCs w:val="24"/>
        </w:rPr>
        <w:t xml:space="preserve">greater </w:t>
      </w:r>
      <w:r w:rsidR="00D604F4" w:rsidRPr="00922513">
        <w:rPr>
          <w:rFonts w:ascii="Times New Roman" w:hAnsi="Times New Roman"/>
          <w:sz w:val="24"/>
          <w:szCs w:val="24"/>
        </w:rPr>
        <w:t>GWG</w:t>
      </w:r>
      <w:r w:rsidRPr="00922513">
        <w:rPr>
          <w:rFonts w:ascii="Times New Roman" w:hAnsi="Times New Roman"/>
          <w:sz w:val="24"/>
          <w:szCs w:val="24"/>
        </w:rPr>
        <w:t xml:space="preserve"> (</w:t>
      </w:r>
      <w:r w:rsidR="00867836" w:rsidRPr="00922513">
        <w:rPr>
          <w:rFonts w:ascii="Times New Roman" w:hAnsi="Times New Roman"/>
          <w:sz w:val="24"/>
          <w:szCs w:val="24"/>
        </w:rPr>
        <w:t>c</w:t>
      </w:r>
      <w:r w:rsidR="009D3A5F" w:rsidRPr="00922513">
        <w:rPr>
          <w:rFonts w:ascii="Times New Roman" w:hAnsi="Times New Roman"/>
          <w:sz w:val="24"/>
          <w:szCs w:val="24"/>
        </w:rPr>
        <w:t>oeff</w:t>
      </w:r>
      <w:r w:rsidR="0080012D" w:rsidRPr="00922513">
        <w:rPr>
          <w:rFonts w:ascii="Times New Roman" w:hAnsi="Times New Roman"/>
          <w:sz w:val="24"/>
          <w:szCs w:val="24"/>
        </w:rPr>
        <w:t>i</w:t>
      </w:r>
      <w:r w:rsidR="009D3A5F" w:rsidRPr="00922513">
        <w:rPr>
          <w:rFonts w:ascii="Times New Roman" w:hAnsi="Times New Roman"/>
          <w:sz w:val="24"/>
          <w:szCs w:val="24"/>
        </w:rPr>
        <w:t>cient</w:t>
      </w:r>
      <w:r w:rsidRPr="00922513">
        <w:rPr>
          <w:rFonts w:ascii="Times New Roman" w:hAnsi="Times New Roman"/>
          <w:sz w:val="24"/>
          <w:szCs w:val="24"/>
        </w:rPr>
        <w:t>= .680; 95%CI .490, .869</w:t>
      </w:r>
      <w:r w:rsidR="005D1386" w:rsidRPr="00922513">
        <w:rPr>
          <w:rFonts w:ascii="Times New Roman" w:hAnsi="Times New Roman"/>
          <w:sz w:val="24"/>
          <w:szCs w:val="24"/>
        </w:rPr>
        <w:t>, p&lt;.0001</w:t>
      </w:r>
      <w:r w:rsidRPr="00922513">
        <w:rPr>
          <w:rFonts w:ascii="Times New Roman" w:hAnsi="Times New Roman"/>
          <w:sz w:val="24"/>
          <w:szCs w:val="24"/>
        </w:rPr>
        <w:t>)</w:t>
      </w:r>
      <w:r w:rsidR="00795366" w:rsidRPr="00922513">
        <w:rPr>
          <w:rFonts w:ascii="Times New Roman" w:hAnsi="Times New Roman"/>
          <w:sz w:val="24"/>
          <w:szCs w:val="24"/>
        </w:rPr>
        <w:t xml:space="preserve"> </w:t>
      </w:r>
      <w:r w:rsidRPr="00922513">
        <w:rPr>
          <w:rFonts w:ascii="Times New Roman" w:hAnsi="Times New Roman"/>
          <w:sz w:val="24"/>
          <w:szCs w:val="24"/>
        </w:rPr>
        <w:t xml:space="preserve">which was robust </w:t>
      </w:r>
      <w:r w:rsidR="00122E05" w:rsidRPr="00922513">
        <w:rPr>
          <w:rFonts w:ascii="Times New Roman" w:hAnsi="Times New Roman"/>
          <w:sz w:val="24"/>
          <w:szCs w:val="24"/>
        </w:rPr>
        <w:t>to adjustment</w:t>
      </w:r>
      <w:r w:rsidRPr="00922513">
        <w:rPr>
          <w:rFonts w:ascii="Times New Roman" w:hAnsi="Times New Roman"/>
          <w:sz w:val="24"/>
          <w:szCs w:val="24"/>
        </w:rPr>
        <w:t xml:space="preserve"> for deprivation, baseline weight, ethnicity, IMD score,</w:t>
      </w:r>
      <w:r w:rsidR="004C3C9E" w:rsidRPr="00922513">
        <w:rPr>
          <w:rFonts w:ascii="Times New Roman" w:hAnsi="Times New Roman"/>
          <w:sz w:val="24"/>
          <w:szCs w:val="24"/>
        </w:rPr>
        <w:t xml:space="preserve"> depressive symptoms, </w:t>
      </w:r>
      <w:r w:rsidRPr="00922513">
        <w:rPr>
          <w:rFonts w:ascii="Times New Roman" w:hAnsi="Times New Roman"/>
          <w:sz w:val="24"/>
          <w:szCs w:val="24"/>
        </w:rPr>
        <w:t xml:space="preserve"> lifetime </w:t>
      </w:r>
      <w:r w:rsidR="00BC168E" w:rsidRPr="00922513">
        <w:rPr>
          <w:rFonts w:ascii="Times New Roman" w:hAnsi="Times New Roman"/>
          <w:sz w:val="24"/>
          <w:szCs w:val="24"/>
        </w:rPr>
        <w:t>features associated with binge eating</w:t>
      </w:r>
      <w:r w:rsidRPr="00922513">
        <w:rPr>
          <w:rFonts w:ascii="Times New Roman" w:hAnsi="Times New Roman"/>
          <w:sz w:val="24"/>
          <w:szCs w:val="24"/>
        </w:rPr>
        <w:t xml:space="preserve"> and lifetime binge </w:t>
      </w:r>
      <w:r w:rsidR="00BC168E" w:rsidRPr="00922513">
        <w:rPr>
          <w:rFonts w:ascii="Times New Roman" w:hAnsi="Times New Roman"/>
          <w:sz w:val="24"/>
          <w:szCs w:val="24"/>
        </w:rPr>
        <w:t xml:space="preserve">eating </w:t>
      </w:r>
      <w:r w:rsidR="00795366" w:rsidRPr="00922513">
        <w:rPr>
          <w:rFonts w:ascii="Times New Roman" w:hAnsi="Times New Roman"/>
          <w:sz w:val="24"/>
          <w:szCs w:val="24"/>
        </w:rPr>
        <w:t>episodes</w:t>
      </w:r>
      <w:r w:rsidRPr="00922513">
        <w:rPr>
          <w:rFonts w:ascii="Times New Roman" w:hAnsi="Times New Roman"/>
          <w:sz w:val="24"/>
          <w:szCs w:val="24"/>
        </w:rPr>
        <w:t xml:space="preserve"> score (</w:t>
      </w:r>
      <w:r w:rsidR="009D3A5F" w:rsidRPr="00922513">
        <w:rPr>
          <w:rFonts w:ascii="Times New Roman" w:hAnsi="Times New Roman"/>
          <w:sz w:val="24"/>
          <w:szCs w:val="24"/>
        </w:rPr>
        <w:t>Coefficient</w:t>
      </w:r>
      <w:r w:rsidR="004B7FF4" w:rsidRPr="00922513">
        <w:rPr>
          <w:rFonts w:ascii="Times New Roman" w:hAnsi="Times New Roman"/>
          <w:sz w:val="24"/>
          <w:szCs w:val="24"/>
        </w:rPr>
        <w:t xml:space="preserve"> </w:t>
      </w:r>
      <w:r w:rsidRPr="00922513">
        <w:rPr>
          <w:rFonts w:ascii="Times New Roman" w:hAnsi="Times New Roman"/>
          <w:sz w:val="24"/>
          <w:szCs w:val="24"/>
        </w:rPr>
        <w:t>= .614; 95%CI .264, .964</w:t>
      </w:r>
      <w:r w:rsidR="005D1386" w:rsidRPr="00922513">
        <w:rPr>
          <w:rFonts w:ascii="Times New Roman" w:hAnsi="Times New Roman"/>
          <w:sz w:val="24"/>
          <w:szCs w:val="24"/>
        </w:rPr>
        <w:t>, p&lt;.001</w:t>
      </w:r>
      <w:r w:rsidRPr="00922513">
        <w:rPr>
          <w:rFonts w:ascii="Times New Roman" w:hAnsi="Times New Roman"/>
          <w:sz w:val="24"/>
          <w:szCs w:val="24"/>
        </w:rPr>
        <w:t>)</w:t>
      </w:r>
      <w:r w:rsidR="00D243BA" w:rsidRPr="00922513">
        <w:rPr>
          <w:rFonts w:ascii="Times New Roman" w:hAnsi="Times New Roman"/>
          <w:sz w:val="24"/>
          <w:szCs w:val="24"/>
        </w:rPr>
        <w:t>.</w:t>
      </w:r>
      <w:r w:rsidR="005D1386" w:rsidRPr="00922513">
        <w:rPr>
          <w:rFonts w:ascii="Times New Roman" w:hAnsi="Times New Roman"/>
          <w:sz w:val="24"/>
          <w:szCs w:val="24"/>
        </w:rPr>
        <w:t xml:space="preserve"> There was evidence of an association between number of </w:t>
      </w:r>
      <w:proofErr w:type="gramStart"/>
      <w:r w:rsidR="005D1386" w:rsidRPr="00922513">
        <w:rPr>
          <w:rFonts w:ascii="Times New Roman" w:hAnsi="Times New Roman"/>
          <w:sz w:val="24"/>
          <w:szCs w:val="24"/>
        </w:rPr>
        <w:t>binge</w:t>
      </w:r>
      <w:proofErr w:type="gramEnd"/>
      <w:r w:rsidR="005D1386" w:rsidRPr="00922513">
        <w:rPr>
          <w:rFonts w:ascii="Times New Roman" w:hAnsi="Times New Roman"/>
          <w:sz w:val="24"/>
          <w:szCs w:val="24"/>
        </w:rPr>
        <w:t xml:space="preserve"> eating episodes and GWG </w:t>
      </w:r>
      <w:r w:rsidR="00471837" w:rsidRPr="00922513">
        <w:rPr>
          <w:rFonts w:ascii="Times New Roman" w:hAnsi="Times New Roman"/>
          <w:sz w:val="24"/>
          <w:szCs w:val="24"/>
        </w:rPr>
        <w:t>in</w:t>
      </w:r>
      <w:r w:rsidR="005D1386" w:rsidRPr="00922513">
        <w:rPr>
          <w:rFonts w:ascii="Times New Roman" w:hAnsi="Times New Roman"/>
          <w:sz w:val="24"/>
          <w:szCs w:val="24"/>
        </w:rPr>
        <w:t xml:space="preserve"> unadjusted (</w:t>
      </w:r>
      <w:r w:rsidR="00A43DB5" w:rsidRPr="00922513">
        <w:rPr>
          <w:rFonts w:ascii="Times New Roman" w:hAnsi="Times New Roman"/>
          <w:sz w:val="24"/>
          <w:szCs w:val="24"/>
        </w:rPr>
        <w:t>c</w:t>
      </w:r>
      <w:r w:rsidR="009D3A5F" w:rsidRPr="00922513">
        <w:rPr>
          <w:rFonts w:ascii="Times New Roman" w:hAnsi="Times New Roman"/>
          <w:sz w:val="24"/>
          <w:szCs w:val="24"/>
        </w:rPr>
        <w:t>oefficient</w:t>
      </w:r>
      <w:r w:rsidR="00937AD6" w:rsidRPr="00922513">
        <w:rPr>
          <w:rFonts w:ascii="Times New Roman" w:hAnsi="Times New Roman"/>
          <w:sz w:val="24"/>
          <w:szCs w:val="24"/>
        </w:rPr>
        <w:t xml:space="preserve"> = 1.264, 95%CI: .881, 1.646, p&lt;.0001) </w:t>
      </w:r>
      <w:r w:rsidR="00471837" w:rsidRPr="00922513">
        <w:rPr>
          <w:rFonts w:ascii="Times New Roman" w:hAnsi="Times New Roman"/>
          <w:sz w:val="24"/>
          <w:szCs w:val="24"/>
        </w:rPr>
        <w:t>but not</w:t>
      </w:r>
      <w:r w:rsidR="00937AD6" w:rsidRPr="00922513">
        <w:rPr>
          <w:rFonts w:ascii="Times New Roman" w:hAnsi="Times New Roman"/>
          <w:sz w:val="24"/>
          <w:szCs w:val="24"/>
        </w:rPr>
        <w:t xml:space="preserve"> in the adjusted model (</w:t>
      </w:r>
      <w:r w:rsidR="00A43DB5" w:rsidRPr="00922513">
        <w:rPr>
          <w:rFonts w:ascii="Times New Roman" w:hAnsi="Times New Roman"/>
          <w:sz w:val="24"/>
          <w:szCs w:val="24"/>
        </w:rPr>
        <w:t>c</w:t>
      </w:r>
      <w:r w:rsidR="009D3A5F" w:rsidRPr="00922513">
        <w:rPr>
          <w:rFonts w:ascii="Times New Roman" w:hAnsi="Times New Roman"/>
          <w:sz w:val="24"/>
          <w:szCs w:val="24"/>
        </w:rPr>
        <w:t>oefficient</w:t>
      </w:r>
      <w:r w:rsidR="00937AD6" w:rsidRPr="00922513">
        <w:rPr>
          <w:rFonts w:ascii="Times New Roman" w:hAnsi="Times New Roman"/>
          <w:sz w:val="24"/>
          <w:szCs w:val="24"/>
        </w:rPr>
        <w:t xml:space="preserve"> = .172, 95%CI: -.531, .876, p=.631).</w:t>
      </w:r>
      <w:r w:rsidR="00795366" w:rsidRPr="00922513">
        <w:rPr>
          <w:rFonts w:ascii="Times New Roman" w:hAnsi="Times New Roman"/>
          <w:sz w:val="24"/>
          <w:szCs w:val="24"/>
        </w:rPr>
        <w:t xml:space="preserve"> There was no evidence of an association between</w:t>
      </w:r>
      <w:r w:rsidR="00BF712C" w:rsidRPr="00922513">
        <w:rPr>
          <w:rFonts w:ascii="Times New Roman" w:hAnsi="Times New Roman"/>
          <w:sz w:val="24"/>
          <w:szCs w:val="24"/>
        </w:rPr>
        <w:t xml:space="preserve"> greater number of</w:t>
      </w:r>
      <w:r w:rsidR="00795366" w:rsidRPr="00922513">
        <w:rPr>
          <w:rFonts w:ascii="Times New Roman" w:hAnsi="Times New Roman"/>
          <w:sz w:val="24"/>
          <w:szCs w:val="24"/>
        </w:rPr>
        <w:t xml:space="preserve"> binge eating episodes</w:t>
      </w:r>
      <w:r w:rsidR="00DF5C7D" w:rsidRPr="00922513">
        <w:rPr>
          <w:rFonts w:ascii="Times New Roman" w:hAnsi="Times New Roman"/>
          <w:sz w:val="24"/>
          <w:szCs w:val="24"/>
        </w:rPr>
        <w:t xml:space="preserve"> (</w:t>
      </w:r>
      <w:r w:rsidR="00DC7807" w:rsidRPr="00922513">
        <w:rPr>
          <w:rFonts w:ascii="Times New Roman" w:hAnsi="Times New Roman"/>
          <w:sz w:val="24"/>
          <w:szCs w:val="24"/>
        </w:rPr>
        <w:t>unadjusted</w:t>
      </w:r>
      <w:r w:rsidR="004F6691" w:rsidRPr="00922513">
        <w:rPr>
          <w:rFonts w:ascii="Times New Roman" w:hAnsi="Times New Roman"/>
          <w:sz w:val="24"/>
          <w:szCs w:val="24"/>
        </w:rPr>
        <w:t xml:space="preserve"> </w:t>
      </w:r>
      <w:r w:rsidR="00A43DB5" w:rsidRPr="00922513">
        <w:rPr>
          <w:rFonts w:ascii="Times New Roman" w:hAnsi="Times New Roman"/>
          <w:sz w:val="24"/>
          <w:szCs w:val="24"/>
        </w:rPr>
        <w:t>coefficient</w:t>
      </w:r>
      <w:r w:rsidR="004F6691" w:rsidRPr="00922513">
        <w:rPr>
          <w:rFonts w:ascii="Times New Roman" w:hAnsi="Times New Roman"/>
          <w:sz w:val="24"/>
          <w:szCs w:val="24"/>
        </w:rPr>
        <w:t>=</w:t>
      </w:r>
      <w:r w:rsidR="004D767F" w:rsidRPr="00922513">
        <w:rPr>
          <w:rFonts w:ascii="Times New Roman" w:hAnsi="Times New Roman"/>
          <w:sz w:val="24"/>
          <w:szCs w:val="24"/>
        </w:rPr>
        <w:t>24.055</w:t>
      </w:r>
      <w:r w:rsidR="004F6691" w:rsidRPr="00922513">
        <w:rPr>
          <w:rFonts w:ascii="Times New Roman" w:hAnsi="Times New Roman"/>
          <w:sz w:val="24"/>
          <w:szCs w:val="24"/>
        </w:rPr>
        <w:t>, 95%CI: -</w:t>
      </w:r>
      <w:r w:rsidR="004D767F" w:rsidRPr="00922513">
        <w:rPr>
          <w:rFonts w:ascii="Times New Roman" w:hAnsi="Times New Roman"/>
          <w:sz w:val="24"/>
          <w:szCs w:val="24"/>
        </w:rPr>
        <w:t>29.</w:t>
      </w:r>
      <w:r w:rsidR="003D1427" w:rsidRPr="00922513">
        <w:rPr>
          <w:rFonts w:ascii="Times New Roman" w:hAnsi="Times New Roman"/>
          <w:sz w:val="24"/>
          <w:szCs w:val="24"/>
        </w:rPr>
        <w:t>553</w:t>
      </w:r>
      <w:r w:rsidR="004F6691" w:rsidRPr="00922513">
        <w:rPr>
          <w:rFonts w:ascii="Times New Roman" w:hAnsi="Times New Roman"/>
          <w:sz w:val="24"/>
          <w:szCs w:val="24"/>
        </w:rPr>
        <w:t xml:space="preserve">, </w:t>
      </w:r>
      <w:r w:rsidR="003D1427" w:rsidRPr="00922513">
        <w:rPr>
          <w:rFonts w:ascii="Times New Roman" w:hAnsi="Times New Roman"/>
          <w:sz w:val="24"/>
          <w:szCs w:val="24"/>
        </w:rPr>
        <w:t>77.663</w:t>
      </w:r>
      <w:r w:rsidR="004D767F" w:rsidRPr="00922513">
        <w:rPr>
          <w:rFonts w:ascii="Times New Roman" w:hAnsi="Times New Roman"/>
          <w:sz w:val="24"/>
          <w:szCs w:val="24"/>
        </w:rPr>
        <w:t>, p=.</w:t>
      </w:r>
      <w:r w:rsidR="003D1427" w:rsidRPr="00922513">
        <w:rPr>
          <w:rFonts w:ascii="Times New Roman" w:hAnsi="Times New Roman"/>
          <w:sz w:val="24"/>
          <w:szCs w:val="24"/>
        </w:rPr>
        <w:t>379</w:t>
      </w:r>
      <w:r w:rsidR="004D767F" w:rsidRPr="00922513">
        <w:rPr>
          <w:rFonts w:ascii="Times New Roman" w:hAnsi="Times New Roman"/>
          <w:sz w:val="24"/>
          <w:szCs w:val="24"/>
        </w:rPr>
        <w:t>;</w:t>
      </w:r>
      <w:r w:rsidR="004F6691" w:rsidRPr="00922513">
        <w:rPr>
          <w:rFonts w:ascii="Times New Roman" w:hAnsi="Times New Roman"/>
          <w:sz w:val="24"/>
          <w:szCs w:val="24"/>
        </w:rPr>
        <w:t xml:space="preserve"> </w:t>
      </w:r>
      <w:r w:rsidR="00DF5C7D" w:rsidRPr="00922513">
        <w:rPr>
          <w:rFonts w:ascii="Times New Roman" w:hAnsi="Times New Roman"/>
          <w:sz w:val="24"/>
          <w:szCs w:val="24"/>
        </w:rPr>
        <w:t xml:space="preserve">adjusted </w:t>
      </w:r>
      <w:r w:rsidR="00A43DB5" w:rsidRPr="00922513">
        <w:rPr>
          <w:rFonts w:ascii="Times New Roman" w:hAnsi="Times New Roman"/>
          <w:sz w:val="24"/>
          <w:szCs w:val="24"/>
        </w:rPr>
        <w:t>coeffici</w:t>
      </w:r>
      <w:r w:rsidR="00D81226" w:rsidRPr="00922513">
        <w:rPr>
          <w:rFonts w:ascii="Times New Roman" w:hAnsi="Times New Roman"/>
          <w:sz w:val="24"/>
          <w:szCs w:val="24"/>
        </w:rPr>
        <w:t>e</w:t>
      </w:r>
      <w:r w:rsidR="00A43DB5" w:rsidRPr="00922513">
        <w:rPr>
          <w:rFonts w:ascii="Times New Roman" w:hAnsi="Times New Roman"/>
          <w:sz w:val="24"/>
          <w:szCs w:val="24"/>
        </w:rPr>
        <w:t>nt</w:t>
      </w:r>
      <w:r w:rsidR="005D1386" w:rsidRPr="00922513">
        <w:rPr>
          <w:rFonts w:ascii="Times New Roman" w:hAnsi="Times New Roman"/>
          <w:sz w:val="24"/>
          <w:szCs w:val="24"/>
        </w:rPr>
        <w:t>=</w:t>
      </w:r>
      <w:r w:rsidR="00DF5C7D" w:rsidRPr="00922513">
        <w:rPr>
          <w:rFonts w:ascii="Times New Roman" w:hAnsi="Times New Roman"/>
          <w:sz w:val="24"/>
          <w:szCs w:val="24"/>
        </w:rPr>
        <w:t xml:space="preserve"> -48.258, 95%CI: -149.105 to 52.589, p=.348) </w:t>
      </w:r>
      <w:r w:rsidR="00795366" w:rsidRPr="00922513">
        <w:rPr>
          <w:rFonts w:ascii="Times New Roman" w:hAnsi="Times New Roman"/>
          <w:sz w:val="24"/>
          <w:szCs w:val="24"/>
        </w:rPr>
        <w:t>or features associated with binge eating</w:t>
      </w:r>
      <w:r w:rsidR="00DF5C7D" w:rsidRPr="00922513">
        <w:rPr>
          <w:rFonts w:ascii="Times New Roman" w:hAnsi="Times New Roman"/>
          <w:sz w:val="24"/>
          <w:szCs w:val="24"/>
        </w:rPr>
        <w:t xml:space="preserve"> (</w:t>
      </w:r>
      <w:r w:rsidR="004D767F" w:rsidRPr="00922513">
        <w:rPr>
          <w:rFonts w:ascii="Times New Roman" w:hAnsi="Times New Roman"/>
          <w:sz w:val="24"/>
          <w:szCs w:val="24"/>
        </w:rPr>
        <w:t xml:space="preserve">unadjusted </w:t>
      </w:r>
      <w:r w:rsidR="00A43DB5" w:rsidRPr="00922513">
        <w:rPr>
          <w:rFonts w:ascii="Times New Roman" w:hAnsi="Times New Roman"/>
          <w:sz w:val="24"/>
          <w:szCs w:val="24"/>
        </w:rPr>
        <w:t>coefficient</w:t>
      </w:r>
      <w:r w:rsidR="004D767F" w:rsidRPr="00922513">
        <w:rPr>
          <w:rFonts w:ascii="Times New Roman" w:hAnsi="Times New Roman"/>
          <w:sz w:val="24"/>
          <w:szCs w:val="24"/>
        </w:rPr>
        <w:t xml:space="preserve">=17.053, 95%CI: -9.583, 43.689, p=.210; </w:t>
      </w:r>
      <w:r w:rsidR="00DF5C7D" w:rsidRPr="00922513">
        <w:rPr>
          <w:rFonts w:ascii="Times New Roman" w:hAnsi="Times New Roman"/>
          <w:sz w:val="24"/>
          <w:szCs w:val="24"/>
        </w:rPr>
        <w:t xml:space="preserve">adjusted </w:t>
      </w:r>
      <w:r w:rsidR="00A43DB5" w:rsidRPr="00922513">
        <w:rPr>
          <w:rFonts w:ascii="Times New Roman" w:hAnsi="Times New Roman"/>
          <w:sz w:val="24"/>
          <w:szCs w:val="24"/>
        </w:rPr>
        <w:t>coefficient</w:t>
      </w:r>
      <w:r w:rsidR="005D1386" w:rsidRPr="00922513">
        <w:rPr>
          <w:rFonts w:ascii="Times New Roman" w:hAnsi="Times New Roman"/>
          <w:sz w:val="22"/>
          <w:szCs w:val="22"/>
        </w:rPr>
        <w:t>=</w:t>
      </w:r>
      <w:r w:rsidR="00DF5C7D" w:rsidRPr="00922513">
        <w:rPr>
          <w:rFonts w:ascii="Times New Roman" w:hAnsi="Times New Roman"/>
          <w:sz w:val="22"/>
          <w:szCs w:val="22"/>
        </w:rPr>
        <w:t xml:space="preserve"> 5.266, 95%CI: -50.183, 60.714, p=0.852)</w:t>
      </w:r>
      <w:r w:rsidR="00DF5C7D" w:rsidRPr="00922513">
        <w:rPr>
          <w:rFonts w:ascii="Times New Roman" w:hAnsi="Times New Roman"/>
          <w:sz w:val="24"/>
          <w:szCs w:val="24"/>
        </w:rPr>
        <w:t xml:space="preserve"> </w:t>
      </w:r>
      <w:r w:rsidR="00795366" w:rsidRPr="00922513">
        <w:rPr>
          <w:rFonts w:ascii="Times New Roman" w:hAnsi="Times New Roman"/>
          <w:sz w:val="24"/>
          <w:szCs w:val="24"/>
        </w:rPr>
        <w:t xml:space="preserve"> on birth weight</w:t>
      </w:r>
      <w:r w:rsidR="003771FA" w:rsidRPr="00922513">
        <w:rPr>
          <w:rFonts w:ascii="Times New Roman" w:hAnsi="Times New Roman"/>
          <w:sz w:val="24"/>
          <w:szCs w:val="24"/>
        </w:rPr>
        <w:t xml:space="preserve"> (</w:t>
      </w:r>
      <w:r w:rsidR="003771FA" w:rsidRPr="00922513">
        <w:rPr>
          <w:rFonts w:ascii="Times New Roman" w:hAnsi="Times New Roman"/>
          <w:b/>
          <w:bCs/>
          <w:sz w:val="24"/>
          <w:szCs w:val="24"/>
        </w:rPr>
        <w:t>Table 5</w:t>
      </w:r>
      <w:r w:rsidR="003771FA" w:rsidRPr="00922513">
        <w:rPr>
          <w:rFonts w:ascii="Times New Roman" w:hAnsi="Times New Roman"/>
          <w:sz w:val="24"/>
          <w:szCs w:val="24"/>
        </w:rPr>
        <w:t>)</w:t>
      </w:r>
      <w:r w:rsidR="003B1FFD" w:rsidRPr="00922513">
        <w:rPr>
          <w:rFonts w:ascii="Times New Roman" w:hAnsi="Times New Roman"/>
          <w:sz w:val="24"/>
          <w:szCs w:val="24"/>
        </w:rPr>
        <w:t>.</w:t>
      </w:r>
      <w:r w:rsidR="00795366" w:rsidRPr="00922513">
        <w:rPr>
          <w:rFonts w:ascii="Times New Roman" w:hAnsi="Times New Roman"/>
          <w:sz w:val="24"/>
          <w:szCs w:val="24"/>
        </w:rPr>
        <w:t xml:space="preserve"> </w:t>
      </w:r>
      <w:r w:rsidR="00D243BA" w:rsidRPr="00922513">
        <w:rPr>
          <w:rFonts w:ascii="Times New Roman" w:hAnsi="Times New Roman"/>
          <w:sz w:val="24"/>
          <w:szCs w:val="24"/>
        </w:rPr>
        <w:t xml:space="preserve">Findings partially support </w:t>
      </w:r>
      <w:r w:rsidR="00867836" w:rsidRPr="00922513">
        <w:rPr>
          <w:rFonts w:ascii="Times New Roman" w:hAnsi="Times New Roman"/>
          <w:sz w:val="24"/>
          <w:szCs w:val="24"/>
        </w:rPr>
        <w:t>hypothesis</w:t>
      </w:r>
      <w:r w:rsidR="00D243BA" w:rsidRPr="00922513">
        <w:rPr>
          <w:rFonts w:ascii="Times New Roman" w:hAnsi="Times New Roman"/>
          <w:sz w:val="24"/>
          <w:szCs w:val="24"/>
        </w:rPr>
        <w:t xml:space="preserve"> 3 that increases in binge eating behaviours and cognitions during pregnancy </w:t>
      </w:r>
      <w:r w:rsidR="00A9594C" w:rsidRPr="00922513">
        <w:rPr>
          <w:rFonts w:ascii="Times New Roman" w:hAnsi="Times New Roman"/>
          <w:sz w:val="24"/>
          <w:szCs w:val="24"/>
        </w:rPr>
        <w:t>c</w:t>
      </w:r>
      <w:r w:rsidR="00D243BA" w:rsidRPr="00922513">
        <w:rPr>
          <w:rFonts w:ascii="Times New Roman" w:hAnsi="Times New Roman"/>
          <w:sz w:val="24"/>
          <w:szCs w:val="24"/>
        </w:rPr>
        <w:t xml:space="preserve">ould lead to increased </w:t>
      </w:r>
      <w:r w:rsidR="00D604F4" w:rsidRPr="00922513">
        <w:rPr>
          <w:rFonts w:ascii="Times New Roman" w:hAnsi="Times New Roman"/>
          <w:sz w:val="24"/>
          <w:szCs w:val="24"/>
        </w:rPr>
        <w:t>GWG</w:t>
      </w:r>
      <w:r w:rsidR="00D243BA" w:rsidRPr="00922513">
        <w:rPr>
          <w:rFonts w:ascii="Times New Roman" w:hAnsi="Times New Roman"/>
          <w:sz w:val="24"/>
          <w:szCs w:val="24"/>
        </w:rPr>
        <w:t>.</w:t>
      </w:r>
    </w:p>
    <w:p w14:paraId="39A94F87" w14:textId="77777777" w:rsidR="00FC00B6" w:rsidRPr="00922513" w:rsidRDefault="00FC00B6" w:rsidP="000841EF">
      <w:pPr>
        <w:spacing w:line="480" w:lineRule="auto"/>
        <w:rPr>
          <w:rFonts w:ascii="Times New Roman" w:hAnsi="Times New Roman"/>
          <w:sz w:val="24"/>
          <w:szCs w:val="24"/>
        </w:rPr>
      </w:pPr>
    </w:p>
    <w:p w14:paraId="692DD11F" w14:textId="77777777" w:rsidR="00FC00B6" w:rsidRPr="00922513" w:rsidRDefault="00FC00B6" w:rsidP="000841EF">
      <w:pPr>
        <w:spacing w:line="480" w:lineRule="auto"/>
        <w:rPr>
          <w:rFonts w:ascii="Times New Roman" w:hAnsi="Times New Roman"/>
          <w:sz w:val="24"/>
          <w:szCs w:val="24"/>
        </w:rPr>
      </w:pPr>
    </w:p>
    <w:p w14:paraId="1806D296" w14:textId="77777777" w:rsidR="00FC00B6" w:rsidRPr="00922513" w:rsidRDefault="00FC00B6" w:rsidP="000841EF">
      <w:pPr>
        <w:spacing w:line="480" w:lineRule="auto"/>
        <w:rPr>
          <w:rFonts w:ascii="Times New Roman" w:hAnsi="Times New Roman"/>
          <w:sz w:val="24"/>
          <w:szCs w:val="24"/>
        </w:rPr>
      </w:pPr>
    </w:p>
    <w:p w14:paraId="4716C812" w14:textId="77777777" w:rsidR="00FC00B6" w:rsidRPr="00922513" w:rsidRDefault="00FC00B6" w:rsidP="00FC00B6">
      <w:pPr>
        <w:spacing w:line="480" w:lineRule="auto"/>
        <w:rPr>
          <w:rFonts w:ascii="Times New Roman" w:hAnsi="Times New Roman"/>
        </w:rPr>
      </w:pPr>
    </w:p>
    <w:p w14:paraId="5ED91859" w14:textId="77777777" w:rsidR="00FC00B6" w:rsidRPr="00922513" w:rsidRDefault="00FC00B6" w:rsidP="000841EF">
      <w:pPr>
        <w:spacing w:line="480" w:lineRule="auto"/>
        <w:rPr>
          <w:rFonts w:ascii="Times New Roman" w:hAnsi="Times New Roman"/>
          <w:sz w:val="24"/>
          <w:szCs w:val="24"/>
        </w:rPr>
      </w:pPr>
    </w:p>
    <w:p w14:paraId="334D8610" w14:textId="77777777" w:rsidR="00FC00B6" w:rsidRPr="00922513" w:rsidRDefault="00FC00B6" w:rsidP="000841EF">
      <w:pPr>
        <w:spacing w:line="480" w:lineRule="auto"/>
        <w:rPr>
          <w:rFonts w:ascii="Times New Roman" w:hAnsi="Times New Roman"/>
          <w:sz w:val="24"/>
          <w:szCs w:val="24"/>
        </w:rPr>
      </w:pPr>
    </w:p>
    <w:p w14:paraId="30A507CA" w14:textId="77777777" w:rsidR="00FC00B6" w:rsidRPr="00922513" w:rsidRDefault="00FC00B6" w:rsidP="000841EF">
      <w:pPr>
        <w:spacing w:line="480" w:lineRule="auto"/>
        <w:rPr>
          <w:rFonts w:ascii="Times New Roman" w:hAnsi="Times New Roman"/>
          <w:sz w:val="24"/>
          <w:szCs w:val="24"/>
        </w:rPr>
      </w:pPr>
    </w:p>
    <w:p w14:paraId="55C231DC" w14:textId="77777777" w:rsidR="00FC00B6" w:rsidRPr="00922513" w:rsidRDefault="00FC00B6" w:rsidP="000841EF">
      <w:pPr>
        <w:spacing w:line="480" w:lineRule="auto"/>
        <w:rPr>
          <w:rFonts w:ascii="Times New Roman" w:hAnsi="Times New Roman"/>
          <w:sz w:val="24"/>
          <w:szCs w:val="24"/>
        </w:rPr>
      </w:pPr>
    </w:p>
    <w:p w14:paraId="7F40D457" w14:textId="77777777" w:rsidR="00536F0B" w:rsidRPr="00922513" w:rsidRDefault="00536F0B" w:rsidP="00536F0B">
      <w:pPr>
        <w:spacing w:line="240" w:lineRule="auto"/>
        <w:jc w:val="left"/>
        <w:rPr>
          <w:rFonts w:ascii="Times New Roman" w:hAnsi="Times New Roman"/>
          <w:sz w:val="24"/>
          <w:szCs w:val="24"/>
        </w:rPr>
        <w:sectPr w:rsidR="00536F0B" w:rsidRPr="00922513" w:rsidSect="00B06BF8">
          <w:headerReference w:type="even" r:id="rId14"/>
          <w:headerReference w:type="default" r:id="rId15"/>
          <w:footerReference w:type="default" r:id="rId16"/>
          <w:headerReference w:type="first" r:id="rId17"/>
          <w:footerReference w:type="first" r:id="rId18"/>
          <w:pgSz w:w="11906" w:h="16838" w:code="9"/>
          <w:pgMar w:top="1417" w:right="720" w:bottom="1077" w:left="720" w:header="1020" w:footer="340" w:gutter="0"/>
          <w:lnNumType w:countBy="1" w:distance="255"/>
          <w:pgNumType w:start="22"/>
          <w:cols w:space="425"/>
          <w:titlePg/>
          <w:bidi/>
          <w:docGrid w:type="lines" w:linePitch="326"/>
        </w:sectPr>
      </w:pPr>
    </w:p>
    <w:tbl>
      <w:tblPr>
        <w:tblStyle w:val="TableGrid"/>
        <w:tblpPr w:leftFromText="180" w:rightFromText="180" w:vertAnchor="text" w:horzAnchor="margin" w:tblpY="405"/>
        <w:tblW w:w="1472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0"/>
        <w:gridCol w:w="1497"/>
        <w:gridCol w:w="1498"/>
        <w:gridCol w:w="1712"/>
        <w:gridCol w:w="1716"/>
        <w:gridCol w:w="1499"/>
        <w:gridCol w:w="1500"/>
        <w:gridCol w:w="1405"/>
        <w:gridCol w:w="1407"/>
      </w:tblGrid>
      <w:tr w:rsidR="00536F0B" w:rsidRPr="00922513" w14:paraId="49952127" w14:textId="77777777" w:rsidTr="00516C84">
        <w:trPr>
          <w:trHeight w:val="534"/>
        </w:trPr>
        <w:tc>
          <w:tcPr>
            <w:tcW w:w="2490" w:type="dxa"/>
          </w:tcPr>
          <w:p w14:paraId="751F0184" w14:textId="77777777" w:rsidR="00536F0B" w:rsidRPr="00922513" w:rsidRDefault="00536F0B" w:rsidP="00C36053">
            <w:pPr>
              <w:rPr>
                <w:rFonts w:ascii="Times New Roman" w:hAnsi="Times New Roman"/>
                <w:b/>
                <w:bCs/>
              </w:rPr>
            </w:pPr>
          </w:p>
        </w:tc>
        <w:tc>
          <w:tcPr>
            <w:tcW w:w="6423" w:type="dxa"/>
            <w:gridSpan w:val="4"/>
            <w:vAlign w:val="center"/>
          </w:tcPr>
          <w:p w14:paraId="418A2528" w14:textId="77777777" w:rsidR="00536F0B" w:rsidRPr="00922513" w:rsidRDefault="00536F0B" w:rsidP="00C36053">
            <w:pPr>
              <w:jc w:val="center"/>
              <w:rPr>
                <w:rFonts w:ascii="Times New Roman" w:hAnsi="Times New Roman"/>
                <w:b/>
                <w:bCs/>
              </w:rPr>
            </w:pPr>
            <w:r w:rsidRPr="00922513">
              <w:rPr>
                <w:rFonts w:ascii="Times New Roman" w:hAnsi="Times New Roman"/>
                <w:b/>
                <w:bCs/>
              </w:rPr>
              <w:t>Birth weight (in grams)</w:t>
            </w:r>
          </w:p>
        </w:tc>
        <w:tc>
          <w:tcPr>
            <w:tcW w:w="5811" w:type="dxa"/>
            <w:gridSpan w:val="4"/>
          </w:tcPr>
          <w:p w14:paraId="6BC04147" w14:textId="77777777" w:rsidR="00536F0B" w:rsidRPr="00922513" w:rsidRDefault="00536F0B" w:rsidP="00C36053">
            <w:pPr>
              <w:jc w:val="center"/>
              <w:rPr>
                <w:rFonts w:ascii="Times New Roman" w:hAnsi="Times New Roman"/>
                <w:b/>
                <w:bCs/>
              </w:rPr>
            </w:pPr>
            <w:r w:rsidRPr="00922513">
              <w:rPr>
                <w:rFonts w:ascii="Times New Roman" w:hAnsi="Times New Roman"/>
                <w:b/>
                <w:bCs/>
              </w:rPr>
              <w:t>Gestational weight gain in grams</w:t>
            </w:r>
          </w:p>
        </w:tc>
      </w:tr>
      <w:tr w:rsidR="00536F0B" w:rsidRPr="00922513" w14:paraId="618D2F9D" w14:textId="77777777" w:rsidTr="00516C84">
        <w:trPr>
          <w:trHeight w:val="1607"/>
        </w:trPr>
        <w:tc>
          <w:tcPr>
            <w:tcW w:w="2490" w:type="dxa"/>
          </w:tcPr>
          <w:p w14:paraId="79259F6B" w14:textId="77777777" w:rsidR="00536F0B" w:rsidRPr="00922513" w:rsidRDefault="00536F0B" w:rsidP="00C36053">
            <w:pPr>
              <w:rPr>
                <w:rFonts w:ascii="Times New Roman" w:hAnsi="Times New Roman"/>
                <w:b/>
                <w:bCs/>
              </w:rPr>
            </w:pPr>
          </w:p>
        </w:tc>
        <w:tc>
          <w:tcPr>
            <w:tcW w:w="2995" w:type="dxa"/>
            <w:gridSpan w:val="2"/>
            <w:vAlign w:val="center"/>
          </w:tcPr>
          <w:p w14:paraId="3361CC4D" w14:textId="77777777" w:rsidR="00536F0B" w:rsidRPr="00922513" w:rsidRDefault="00536F0B" w:rsidP="00C36053">
            <w:pPr>
              <w:jc w:val="center"/>
              <w:rPr>
                <w:rFonts w:ascii="Times New Roman" w:hAnsi="Times New Roman"/>
                <w:b/>
                <w:bCs/>
                <w:lang w:val="it-IT"/>
              </w:rPr>
            </w:pPr>
            <w:r w:rsidRPr="00922513">
              <w:rPr>
                <w:rFonts w:ascii="Times New Roman" w:hAnsi="Times New Roman"/>
                <w:b/>
                <w:bCs/>
                <w:lang w:val="it-IT"/>
              </w:rPr>
              <w:t xml:space="preserve">Univariable model </w:t>
            </w:r>
          </w:p>
          <w:p w14:paraId="49E76656" w14:textId="77777777" w:rsidR="00536F0B" w:rsidRPr="00922513" w:rsidRDefault="00536F0B" w:rsidP="00C36053">
            <w:pPr>
              <w:jc w:val="right"/>
              <w:rPr>
                <w:rFonts w:ascii="Times New Roman" w:hAnsi="Times New Roman"/>
                <w:b/>
                <w:bCs/>
                <w:lang w:val="it-IT"/>
              </w:rPr>
            </w:pPr>
          </w:p>
        </w:tc>
        <w:tc>
          <w:tcPr>
            <w:tcW w:w="3428" w:type="dxa"/>
            <w:gridSpan w:val="2"/>
            <w:vAlign w:val="center"/>
          </w:tcPr>
          <w:p w14:paraId="4D4DCC34" w14:textId="77777777" w:rsidR="00536F0B" w:rsidRPr="00922513" w:rsidRDefault="00536F0B" w:rsidP="00C36053">
            <w:pPr>
              <w:jc w:val="center"/>
              <w:rPr>
                <w:rFonts w:ascii="Times New Roman" w:hAnsi="Times New Roman"/>
                <w:b/>
                <w:bCs/>
                <w:lang w:val="it-IT"/>
              </w:rPr>
            </w:pPr>
            <w:r w:rsidRPr="00922513">
              <w:rPr>
                <w:rFonts w:ascii="Times New Roman" w:hAnsi="Times New Roman"/>
                <w:b/>
                <w:bCs/>
                <w:lang w:val="it-IT"/>
              </w:rPr>
              <w:t>Multivariable model</w:t>
            </w:r>
            <w:r w:rsidRPr="00922513">
              <w:rPr>
                <w:rFonts w:ascii="Times New Roman" w:hAnsi="Times New Roman"/>
                <w:b/>
                <w:bCs/>
                <w:vertAlign w:val="superscript"/>
                <w:lang w:val="it-IT"/>
              </w:rPr>
              <w:t>a</w:t>
            </w:r>
            <w:r w:rsidRPr="00922513">
              <w:rPr>
                <w:rFonts w:ascii="Times New Roman" w:hAnsi="Times New Roman"/>
                <w:b/>
                <w:bCs/>
                <w:lang w:val="it-IT"/>
              </w:rPr>
              <w:t xml:space="preserve"> </w:t>
            </w:r>
          </w:p>
          <w:p w14:paraId="3C9FD45D" w14:textId="77777777" w:rsidR="00536F0B" w:rsidRPr="00922513" w:rsidRDefault="00536F0B" w:rsidP="00C36053">
            <w:pPr>
              <w:jc w:val="right"/>
              <w:rPr>
                <w:rFonts w:ascii="Times New Roman" w:hAnsi="Times New Roman"/>
                <w:b/>
                <w:bCs/>
                <w:lang w:val="it-IT"/>
              </w:rPr>
            </w:pPr>
          </w:p>
        </w:tc>
        <w:tc>
          <w:tcPr>
            <w:tcW w:w="2999" w:type="dxa"/>
            <w:gridSpan w:val="2"/>
            <w:vAlign w:val="center"/>
          </w:tcPr>
          <w:p w14:paraId="5AA2B5B9" w14:textId="77777777" w:rsidR="00536F0B" w:rsidRPr="00922513" w:rsidRDefault="00536F0B" w:rsidP="00C36053">
            <w:pPr>
              <w:jc w:val="center"/>
              <w:rPr>
                <w:rFonts w:ascii="Times New Roman" w:hAnsi="Times New Roman"/>
                <w:b/>
                <w:bCs/>
                <w:lang w:val="it-IT"/>
              </w:rPr>
            </w:pPr>
            <w:r w:rsidRPr="00922513">
              <w:rPr>
                <w:rFonts w:ascii="Times New Roman" w:hAnsi="Times New Roman"/>
                <w:b/>
                <w:bCs/>
                <w:lang w:val="it-IT"/>
              </w:rPr>
              <w:t xml:space="preserve">Univariable model </w:t>
            </w:r>
          </w:p>
          <w:p w14:paraId="2F224E0E" w14:textId="77777777" w:rsidR="00536F0B" w:rsidRPr="00922513" w:rsidRDefault="00536F0B" w:rsidP="00C36053">
            <w:pPr>
              <w:jc w:val="right"/>
              <w:rPr>
                <w:rFonts w:ascii="Times New Roman" w:hAnsi="Times New Roman"/>
                <w:b/>
                <w:bCs/>
                <w:lang w:val="it-IT"/>
              </w:rPr>
            </w:pPr>
          </w:p>
        </w:tc>
        <w:tc>
          <w:tcPr>
            <w:tcW w:w="2812" w:type="dxa"/>
            <w:gridSpan w:val="2"/>
            <w:vAlign w:val="center"/>
          </w:tcPr>
          <w:p w14:paraId="52192C60" w14:textId="77777777" w:rsidR="00536F0B" w:rsidRPr="00922513" w:rsidRDefault="00536F0B" w:rsidP="00C36053">
            <w:pPr>
              <w:jc w:val="center"/>
              <w:rPr>
                <w:rFonts w:ascii="Times New Roman" w:hAnsi="Times New Roman"/>
                <w:b/>
                <w:bCs/>
              </w:rPr>
            </w:pPr>
            <w:r w:rsidRPr="00922513">
              <w:rPr>
                <w:rFonts w:ascii="Times New Roman" w:hAnsi="Times New Roman"/>
                <w:b/>
                <w:bCs/>
              </w:rPr>
              <w:t xml:space="preserve">Multivariable </w:t>
            </w:r>
            <w:proofErr w:type="spellStart"/>
            <w:r w:rsidRPr="00922513">
              <w:rPr>
                <w:rFonts w:ascii="Times New Roman" w:hAnsi="Times New Roman"/>
                <w:b/>
                <w:bCs/>
              </w:rPr>
              <w:t>model</w:t>
            </w:r>
            <w:r w:rsidRPr="00922513">
              <w:rPr>
                <w:rFonts w:ascii="Times New Roman" w:hAnsi="Times New Roman"/>
                <w:b/>
                <w:bCs/>
                <w:vertAlign w:val="superscript"/>
              </w:rPr>
              <w:t>b</w:t>
            </w:r>
            <w:proofErr w:type="spellEnd"/>
            <w:r w:rsidRPr="00922513">
              <w:rPr>
                <w:rFonts w:ascii="Times New Roman" w:hAnsi="Times New Roman"/>
                <w:b/>
                <w:bCs/>
              </w:rPr>
              <w:t xml:space="preserve"> </w:t>
            </w:r>
          </w:p>
          <w:p w14:paraId="2AC84F0B" w14:textId="77777777" w:rsidR="00536F0B" w:rsidRPr="00922513" w:rsidRDefault="00536F0B" w:rsidP="00C36053">
            <w:pPr>
              <w:jc w:val="right"/>
              <w:rPr>
                <w:rFonts w:ascii="Times New Roman" w:hAnsi="Times New Roman"/>
                <w:b/>
                <w:bCs/>
              </w:rPr>
            </w:pPr>
          </w:p>
        </w:tc>
      </w:tr>
      <w:tr w:rsidR="00536F0B" w:rsidRPr="00922513" w14:paraId="49CE7100" w14:textId="77777777" w:rsidTr="00516C84">
        <w:trPr>
          <w:trHeight w:val="250"/>
        </w:trPr>
        <w:tc>
          <w:tcPr>
            <w:tcW w:w="2490" w:type="dxa"/>
          </w:tcPr>
          <w:p w14:paraId="006872FB" w14:textId="77777777" w:rsidR="00536F0B" w:rsidRPr="00922513" w:rsidRDefault="00536F0B" w:rsidP="00C36053">
            <w:pPr>
              <w:rPr>
                <w:rFonts w:ascii="Times New Roman" w:hAnsi="Times New Roman"/>
                <w:b/>
                <w:bCs/>
              </w:rPr>
            </w:pPr>
            <w:r w:rsidRPr="00922513">
              <w:rPr>
                <w:rFonts w:ascii="Times New Roman" w:hAnsi="Times New Roman"/>
                <w:b/>
                <w:bCs/>
              </w:rPr>
              <w:t xml:space="preserve">Exposure </w:t>
            </w:r>
          </w:p>
        </w:tc>
        <w:tc>
          <w:tcPr>
            <w:tcW w:w="1497" w:type="dxa"/>
          </w:tcPr>
          <w:p w14:paraId="420FAB99" w14:textId="781977EE" w:rsidR="00536F0B" w:rsidRPr="00922513" w:rsidRDefault="007B7D7A" w:rsidP="00C36053">
            <w:pPr>
              <w:rPr>
                <w:rFonts w:ascii="Times New Roman" w:hAnsi="Times New Roman"/>
                <w:b/>
                <w:bCs/>
              </w:rPr>
            </w:pPr>
            <w:proofErr w:type="gramStart"/>
            <w:r w:rsidRPr="00922513">
              <w:rPr>
                <w:rFonts w:ascii="Times New Roman" w:hAnsi="Times New Roman"/>
                <w:b/>
                <w:bCs/>
              </w:rPr>
              <w:t>Coefficient</w:t>
            </w:r>
            <w:r w:rsidR="001970B9" w:rsidRPr="00922513">
              <w:rPr>
                <w:rFonts w:ascii="Times New Roman" w:hAnsi="Times New Roman"/>
                <w:b/>
                <w:bCs/>
              </w:rPr>
              <w:t xml:space="preserve"> </w:t>
            </w:r>
            <w:r w:rsidR="00536F0B" w:rsidRPr="00922513">
              <w:rPr>
                <w:rFonts w:ascii="Times New Roman" w:hAnsi="Times New Roman"/>
                <w:b/>
                <w:bCs/>
              </w:rPr>
              <w:t xml:space="preserve"> (</w:t>
            </w:r>
            <w:proofErr w:type="gramEnd"/>
            <w:r w:rsidR="00536F0B" w:rsidRPr="00922513">
              <w:rPr>
                <w:rFonts w:ascii="Times New Roman" w:hAnsi="Times New Roman"/>
                <w:b/>
                <w:bCs/>
              </w:rPr>
              <w:t>95% CI)</w:t>
            </w:r>
          </w:p>
        </w:tc>
        <w:tc>
          <w:tcPr>
            <w:tcW w:w="1498" w:type="dxa"/>
          </w:tcPr>
          <w:p w14:paraId="6E36F10F" w14:textId="77777777" w:rsidR="00536F0B" w:rsidRPr="00922513" w:rsidRDefault="00536F0B" w:rsidP="00C36053">
            <w:pPr>
              <w:jc w:val="center"/>
              <w:rPr>
                <w:rFonts w:ascii="Times New Roman" w:hAnsi="Times New Roman"/>
                <w:b/>
                <w:bCs/>
                <w:i/>
                <w:iCs/>
              </w:rPr>
            </w:pPr>
            <w:r w:rsidRPr="00922513">
              <w:rPr>
                <w:rFonts w:ascii="Times New Roman" w:hAnsi="Times New Roman"/>
                <w:b/>
                <w:bCs/>
                <w:i/>
                <w:iCs/>
              </w:rPr>
              <w:t>p value</w:t>
            </w:r>
          </w:p>
        </w:tc>
        <w:tc>
          <w:tcPr>
            <w:tcW w:w="1712" w:type="dxa"/>
          </w:tcPr>
          <w:p w14:paraId="4CCACAED" w14:textId="533A770B" w:rsidR="00536F0B" w:rsidRPr="00922513" w:rsidRDefault="007B7D7A" w:rsidP="00C36053">
            <w:pPr>
              <w:rPr>
                <w:rFonts w:ascii="Times New Roman" w:hAnsi="Times New Roman"/>
                <w:b/>
                <w:bCs/>
              </w:rPr>
            </w:pPr>
            <w:proofErr w:type="gramStart"/>
            <w:r w:rsidRPr="00922513">
              <w:rPr>
                <w:rFonts w:ascii="Times New Roman" w:hAnsi="Times New Roman"/>
                <w:b/>
                <w:bCs/>
              </w:rPr>
              <w:t>Coefficient</w:t>
            </w:r>
            <w:r w:rsidR="001970B9" w:rsidRPr="00922513">
              <w:rPr>
                <w:rFonts w:ascii="Times New Roman" w:hAnsi="Times New Roman"/>
                <w:b/>
                <w:bCs/>
              </w:rPr>
              <w:t xml:space="preserve"> </w:t>
            </w:r>
            <w:r w:rsidR="00536F0B" w:rsidRPr="00922513">
              <w:rPr>
                <w:rFonts w:ascii="Times New Roman" w:hAnsi="Times New Roman"/>
                <w:b/>
                <w:bCs/>
              </w:rPr>
              <w:t xml:space="preserve"> (</w:t>
            </w:r>
            <w:proofErr w:type="gramEnd"/>
            <w:r w:rsidR="00536F0B" w:rsidRPr="00922513">
              <w:rPr>
                <w:rFonts w:ascii="Times New Roman" w:hAnsi="Times New Roman"/>
                <w:b/>
                <w:bCs/>
              </w:rPr>
              <w:t>95% CI)</w:t>
            </w:r>
          </w:p>
        </w:tc>
        <w:tc>
          <w:tcPr>
            <w:tcW w:w="1716" w:type="dxa"/>
          </w:tcPr>
          <w:p w14:paraId="1AD7D751" w14:textId="77777777" w:rsidR="00536F0B" w:rsidRPr="00922513" w:rsidRDefault="00536F0B" w:rsidP="00C36053">
            <w:pPr>
              <w:jc w:val="center"/>
              <w:rPr>
                <w:rFonts w:ascii="Times New Roman" w:hAnsi="Times New Roman"/>
                <w:b/>
                <w:bCs/>
              </w:rPr>
            </w:pPr>
            <w:r w:rsidRPr="00922513">
              <w:rPr>
                <w:rFonts w:ascii="Times New Roman" w:hAnsi="Times New Roman"/>
                <w:b/>
                <w:bCs/>
                <w:i/>
                <w:iCs/>
              </w:rPr>
              <w:t>p value</w:t>
            </w:r>
          </w:p>
        </w:tc>
        <w:tc>
          <w:tcPr>
            <w:tcW w:w="1499" w:type="dxa"/>
          </w:tcPr>
          <w:p w14:paraId="656C0382" w14:textId="516E15EF" w:rsidR="00536F0B" w:rsidRPr="00922513" w:rsidRDefault="007B7D7A" w:rsidP="00C36053">
            <w:pPr>
              <w:rPr>
                <w:rFonts w:ascii="Times New Roman" w:hAnsi="Times New Roman"/>
                <w:b/>
                <w:bCs/>
              </w:rPr>
            </w:pPr>
            <w:proofErr w:type="gramStart"/>
            <w:r w:rsidRPr="00922513">
              <w:rPr>
                <w:rFonts w:ascii="Times New Roman" w:hAnsi="Times New Roman"/>
                <w:b/>
                <w:bCs/>
              </w:rPr>
              <w:t>Coefficient</w:t>
            </w:r>
            <w:r w:rsidR="001970B9" w:rsidRPr="00922513">
              <w:rPr>
                <w:rFonts w:ascii="Times New Roman" w:hAnsi="Times New Roman"/>
                <w:b/>
                <w:bCs/>
              </w:rPr>
              <w:t xml:space="preserve"> </w:t>
            </w:r>
            <w:r w:rsidR="00536F0B" w:rsidRPr="00922513">
              <w:rPr>
                <w:rFonts w:ascii="Times New Roman" w:hAnsi="Times New Roman"/>
                <w:b/>
                <w:bCs/>
              </w:rPr>
              <w:t xml:space="preserve"> (</w:t>
            </w:r>
            <w:proofErr w:type="gramEnd"/>
            <w:r w:rsidR="00536F0B" w:rsidRPr="00922513">
              <w:rPr>
                <w:rFonts w:ascii="Times New Roman" w:hAnsi="Times New Roman"/>
                <w:b/>
                <w:bCs/>
              </w:rPr>
              <w:t>95% CI)</w:t>
            </w:r>
          </w:p>
        </w:tc>
        <w:tc>
          <w:tcPr>
            <w:tcW w:w="1500" w:type="dxa"/>
          </w:tcPr>
          <w:p w14:paraId="7BCF7E32" w14:textId="77777777" w:rsidR="00536F0B" w:rsidRPr="00922513" w:rsidRDefault="00536F0B" w:rsidP="00C36053">
            <w:pPr>
              <w:rPr>
                <w:rFonts w:ascii="Times New Roman" w:hAnsi="Times New Roman"/>
                <w:b/>
                <w:bCs/>
              </w:rPr>
            </w:pPr>
            <w:r w:rsidRPr="00922513">
              <w:rPr>
                <w:rFonts w:ascii="Times New Roman" w:hAnsi="Times New Roman"/>
                <w:b/>
                <w:bCs/>
                <w:i/>
                <w:iCs/>
              </w:rPr>
              <w:t>p value</w:t>
            </w:r>
          </w:p>
        </w:tc>
        <w:tc>
          <w:tcPr>
            <w:tcW w:w="1405" w:type="dxa"/>
          </w:tcPr>
          <w:p w14:paraId="62293A8D" w14:textId="0A176FFA" w:rsidR="00536F0B" w:rsidRPr="00922513" w:rsidRDefault="007B7D7A" w:rsidP="00C36053">
            <w:pPr>
              <w:rPr>
                <w:rFonts w:ascii="Times New Roman" w:hAnsi="Times New Roman"/>
                <w:b/>
                <w:bCs/>
              </w:rPr>
            </w:pPr>
            <w:proofErr w:type="gramStart"/>
            <w:r w:rsidRPr="00922513">
              <w:rPr>
                <w:rFonts w:ascii="Times New Roman" w:hAnsi="Times New Roman"/>
                <w:b/>
                <w:bCs/>
              </w:rPr>
              <w:t>Coefficient</w:t>
            </w:r>
            <w:r w:rsidR="001970B9" w:rsidRPr="00922513">
              <w:rPr>
                <w:rFonts w:ascii="Times New Roman" w:hAnsi="Times New Roman"/>
                <w:b/>
                <w:bCs/>
              </w:rPr>
              <w:t xml:space="preserve"> </w:t>
            </w:r>
            <w:r w:rsidR="00536F0B" w:rsidRPr="00922513">
              <w:rPr>
                <w:rFonts w:ascii="Times New Roman" w:hAnsi="Times New Roman"/>
                <w:b/>
                <w:bCs/>
              </w:rPr>
              <w:t xml:space="preserve"> (</w:t>
            </w:r>
            <w:proofErr w:type="gramEnd"/>
            <w:r w:rsidR="00536F0B" w:rsidRPr="00922513">
              <w:rPr>
                <w:rFonts w:ascii="Times New Roman" w:hAnsi="Times New Roman"/>
                <w:b/>
                <w:bCs/>
              </w:rPr>
              <w:t>95% CI)</w:t>
            </w:r>
          </w:p>
        </w:tc>
        <w:tc>
          <w:tcPr>
            <w:tcW w:w="1407" w:type="dxa"/>
          </w:tcPr>
          <w:p w14:paraId="62B80CC3" w14:textId="77777777" w:rsidR="00536F0B" w:rsidRPr="00922513" w:rsidRDefault="00536F0B" w:rsidP="00C36053">
            <w:pPr>
              <w:jc w:val="center"/>
              <w:rPr>
                <w:rFonts w:ascii="Times New Roman" w:hAnsi="Times New Roman"/>
                <w:b/>
                <w:bCs/>
              </w:rPr>
            </w:pPr>
            <w:r w:rsidRPr="00922513">
              <w:rPr>
                <w:rFonts w:ascii="Times New Roman" w:hAnsi="Times New Roman"/>
                <w:b/>
                <w:bCs/>
                <w:i/>
                <w:iCs/>
              </w:rPr>
              <w:t>p value</w:t>
            </w:r>
          </w:p>
        </w:tc>
      </w:tr>
      <w:tr w:rsidR="00536F0B" w:rsidRPr="00922513" w14:paraId="77B77257" w14:textId="77777777" w:rsidTr="00516C84">
        <w:trPr>
          <w:trHeight w:val="563"/>
        </w:trPr>
        <w:tc>
          <w:tcPr>
            <w:tcW w:w="2490" w:type="dxa"/>
          </w:tcPr>
          <w:p w14:paraId="0FD1F6E0" w14:textId="3B95A7AE" w:rsidR="00536F0B" w:rsidRPr="00922513" w:rsidRDefault="002F4DE5" w:rsidP="00C36053">
            <w:pPr>
              <w:rPr>
                <w:rFonts w:ascii="Times New Roman" w:hAnsi="Times New Roman"/>
                <w:b/>
                <w:bCs/>
              </w:rPr>
            </w:pPr>
            <w:r w:rsidRPr="00922513">
              <w:rPr>
                <w:rFonts w:ascii="Times New Roman" w:hAnsi="Times New Roman"/>
                <w:b/>
                <w:bCs/>
              </w:rPr>
              <w:t>Number of features associated with binge eating</w:t>
            </w:r>
          </w:p>
          <w:p w14:paraId="04F8BC1B" w14:textId="77777777" w:rsidR="00536F0B" w:rsidRPr="00922513" w:rsidRDefault="00536F0B" w:rsidP="00C36053">
            <w:pPr>
              <w:rPr>
                <w:rFonts w:ascii="Times New Roman" w:hAnsi="Times New Roman"/>
                <w:b/>
                <w:bCs/>
              </w:rPr>
            </w:pPr>
          </w:p>
        </w:tc>
        <w:tc>
          <w:tcPr>
            <w:tcW w:w="1497" w:type="dxa"/>
            <w:vAlign w:val="center"/>
          </w:tcPr>
          <w:p w14:paraId="55550B49" w14:textId="77777777" w:rsidR="00536F0B" w:rsidRPr="00922513" w:rsidRDefault="00536F0B" w:rsidP="00C36053">
            <w:pPr>
              <w:jc w:val="center"/>
              <w:rPr>
                <w:rFonts w:ascii="Times New Roman" w:hAnsi="Times New Roman"/>
              </w:rPr>
            </w:pPr>
            <w:r w:rsidRPr="00922513">
              <w:rPr>
                <w:rFonts w:ascii="Times New Roman" w:hAnsi="Times New Roman"/>
              </w:rPr>
              <w:t>17.053 (-9.583, 43.689)</w:t>
            </w:r>
          </w:p>
        </w:tc>
        <w:tc>
          <w:tcPr>
            <w:tcW w:w="1498" w:type="dxa"/>
            <w:vAlign w:val="center"/>
          </w:tcPr>
          <w:p w14:paraId="3A9EC131" w14:textId="77777777" w:rsidR="00536F0B" w:rsidRPr="00922513" w:rsidRDefault="00536F0B" w:rsidP="00C36053">
            <w:pPr>
              <w:jc w:val="center"/>
              <w:rPr>
                <w:rFonts w:ascii="Times New Roman" w:hAnsi="Times New Roman"/>
              </w:rPr>
            </w:pPr>
            <w:r w:rsidRPr="00922513">
              <w:rPr>
                <w:rFonts w:ascii="Times New Roman" w:hAnsi="Times New Roman"/>
                <w:i/>
                <w:iCs/>
              </w:rPr>
              <w:t>.210</w:t>
            </w:r>
          </w:p>
        </w:tc>
        <w:tc>
          <w:tcPr>
            <w:tcW w:w="1712" w:type="dxa"/>
            <w:vAlign w:val="center"/>
          </w:tcPr>
          <w:p w14:paraId="77664E30" w14:textId="77777777" w:rsidR="00536F0B" w:rsidRPr="00922513" w:rsidRDefault="00536F0B" w:rsidP="00C36053">
            <w:pPr>
              <w:jc w:val="center"/>
              <w:rPr>
                <w:rFonts w:ascii="Times New Roman" w:hAnsi="Times New Roman"/>
              </w:rPr>
            </w:pPr>
            <w:r w:rsidRPr="00922513">
              <w:rPr>
                <w:rFonts w:ascii="Times New Roman" w:hAnsi="Times New Roman"/>
              </w:rPr>
              <w:t>5.266 (-50.183, 60.714)</w:t>
            </w:r>
          </w:p>
        </w:tc>
        <w:tc>
          <w:tcPr>
            <w:tcW w:w="1716" w:type="dxa"/>
            <w:vAlign w:val="center"/>
          </w:tcPr>
          <w:p w14:paraId="2AD27C07" w14:textId="77777777" w:rsidR="00536F0B" w:rsidRPr="00922513" w:rsidRDefault="00536F0B" w:rsidP="00C36053">
            <w:pPr>
              <w:jc w:val="center"/>
              <w:rPr>
                <w:rFonts w:ascii="Times New Roman" w:hAnsi="Times New Roman"/>
              </w:rPr>
            </w:pPr>
            <w:r w:rsidRPr="00922513">
              <w:rPr>
                <w:rFonts w:ascii="Times New Roman" w:hAnsi="Times New Roman"/>
                <w:i/>
                <w:iCs/>
              </w:rPr>
              <w:t>.852</w:t>
            </w:r>
          </w:p>
        </w:tc>
        <w:tc>
          <w:tcPr>
            <w:tcW w:w="1499" w:type="dxa"/>
          </w:tcPr>
          <w:p w14:paraId="67ECE44B" w14:textId="77777777" w:rsidR="00536F0B" w:rsidRPr="00922513" w:rsidRDefault="00536F0B" w:rsidP="00C36053">
            <w:pPr>
              <w:spacing w:line="240" w:lineRule="auto"/>
              <w:jc w:val="center"/>
              <w:rPr>
                <w:rFonts w:ascii="Times New Roman" w:hAnsi="Times New Roman"/>
              </w:rPr>
            </w:pPr>
          </w:p>
          <w:p w14:paraId="05FF0397" w14:textId="31208A10" w:rsidR="00536F0B" w:rsidRPr="00922513" w:rsidRDefault="00536F0B" w:rsidP="00C36053">
            <w:pPr>
              <w:spacing w:line="240" w:lineRule="auto"/>
              <w:jc w:val="center"/>
              <w:rPr>
                <w:rFonts w:ascii="Times New Roman" w:hAnsi="Times New Roman"/>
              </w:rPr>
            </w:pPr>
            <w:r w:rsidRPr="00922513">
              <w:rPr>
                <w:rFonts w:ascii="Times New Roman" w:hAnsi="Times New Roman"/>
              </w:rPr>
              <w:t>.680 (.49</w:t>
            </w:r>
            <w:r w:rsidR="00AB573E" w:rsidRPr="00922513">
              <w:rPr>
                <w:rFonts w:ascii="Times New Roman" w:hAnsi="Times New Roman"/>
              </w:rPr>
              <w:t>ffffff</w:t>
            </w:r>
            <w:r w:rsidRPr="00922513">
              <w:rPr>
                <w:rFonts w:ascii="Times New Roman" w:hAnsi="Times New Roman"/>
              </w:rPr>
              <w:t>0, .869)</w:t>
            </w:r>
          </w:p>
        </w:tc>
        <w:tc>
          <w:tcPr>
            <w:tcW w:w="1500" w:type="dxa"/>
          </w:tcPr>
          <w:p w14:paraId="23397260" w14:textId="77777777" w:rsidR="00536F0B" w:rsidRPr="00922513" w:rsidRDefault="00536F0B" w:rsidP="00C36053">
            <w:pPr>
              <w:spacing w:line="240" w:lineRule="auto"/>
              <w:jc w:val="center"/>
              <w:rPr>
                <w:rFonts w:ascii="Times New Roman" w:hAnsi="Times New Roman"/>
                <w:i/>
                <w:iCs/>
              </w:rPr>
            </w:pPr>
          </w:p>
          <w:p w14:paraId="6DE5A164" w14:textId="77777777" w:rsidR="00536F0B" w:rsidRPr="00922513" w:rsidRDefault="00536F0B" w:rsidP="00C36053">
            <w:pPr>
              <w:spacing w:line="240" w:lineRule="auto"/>
              <w:jc w:val="center"/>
              <w:rPr>
                <w:rFonts w:ascii="Times New Roman" w:hAnsi="Times New Roman"/>
              </w:rPr>
            </w:pPr>
            <w:r w:rsidRPr="00922513">
              <w:rPr>
                <w:rFonts w:ascii="Times New Roman" w:hAnsi="Times New Roman"/>
                <w:i/>
                <w:iCs/>
              </w:rPr>
              <w:t>&lt;.0001</w:t>
            </w:r>
          </w:p>
        </w:tc>
        <w:tc>
          <w:tcPr>
            <w:tcW w:w="1405" w:type="dxa"/>
          </w:tcPr>
          <w:p w14:paraId="1D6D7556" w14:textId="77777777" w:rsidR="00536F0B" w:rsidRPr="00922513" w:rsidRDefault="00536F0B" w:rsidP="00C36053">
            <w:pPr>
              <w:spacing w:line="240" w:lineRule="auto"/>
              <w:jc w:val="center"/>
              <w:rPr>
                <w:rFonts w:ascii="Times New Roman" w:hAnsi="Times New Roman"/>
                <w:i/>
                <w:iCs/>
              </w:rPr>
            </w:pPr>
          </w:p>
          <w:p w14:paraId="0B3B2F66" w14:textId="77777777" w:rsidR="00536F0B" w:rsidRPr="00922513" w:rsidRDefault="00536F0B" w:rsidP="00C36053">
            <w:pPr>
              <w:spacing w:line="240" w:lineRule="auto"/>
              <w:jc w:val="center"/>
              <w:rPr>
                <w:rFonts w:ascii="Times New Roman" w:hAnsi="Times New Roman"/>
                <w:i/>
                <w:iCs/>
              </w:rPr>
            </w:pPr>
            <w:r w:rsidRPr="00922513">
              <w:rPr>
                <w:rFonts w:ascii="Times New Roman" w:hAnsi="Times New Roman"/>
                <w:i/>
                <w:iCs/>
              </w:rPr>
              <w:t>.</w:t>
            </w:r>
            <w:r w:rsidRPr="00922513">
              <w:rPr>
                <w:rFonts w:ascii="Times New Roman" w:hAnsi="Times New Roman"/>
              </w:rPr>
              <w:t>614 (.264, .964)</w:t>
            </w:r>
          </w:p>
        </w:tc>
        <w:tc>
          <w:tcPr>
            <w:tcW w:w="1407" w:type="dxa"/>
          </w:tcPr>
          <w:p w14:paraId="789616A5" w14:textId="77777777" w:rsidR="00536F0B" w:rsidRPr="00922513" w:rsidRDefault="00536F0B" w:rsidP="00C36053">
            <w:pPr>
              <w:spacing w:line="240" w:lineRule="auto"/>
              <w:jc w:val="center"/>
              <w:rPr>
                <w:rFonts w:ascii="Times New Roman" w:hAnsi="Times New Roman"/>
                <w:i/>
                <w:iCs/>
              </w:rPr>
            </w:pPr>
          </w:p>
          <w:p w14:paraId="30EFB9CB" w14:textId="77777777" w:rsidR="00536F0B" w:rsidRPr="00922513" w:rsidRDefault="00536F0B" w:rsidP="00C36053">
            <w:pPr>
              <w:spacing w:line="240" w:lineRule="auto"/>
              <w:jc w:val="center"/>
              <w:rPr>
                <w:rFonts w:ascii="Times New Roman" w:hAnsi="Times New Roman"/>
                <w:i/>
                <w:iCs/>
              </w:rPr>
            </w:pPr>
            <w:r w:rsidRPr="00922513">
              <w:rPr>
                <w:rFonts w:ascii="Times New Roman" w:hAnsi="Times New Roman"/>
                <w:i/>
                <w:iCs/>
              </w:rPr>
              <w:t>.001</w:t>
            </w:r>
          </w:p>
        </w:tc>
      </w:tr>
      <w:tr w:rsidR="00536F0B" w:rsidRPr="00922513" w14:paraId="21EE30D7" w14:textId="77777777" w:rsidTr="00516C84">
        <w:trPr>
          <w:trHeight w:val="1002"/>
        </w:trPr>
        <w:tc>
          <w:tcPr>
            <w:tcW w:w="2490" w:type="dxa"/>
          </w:tcPr>
          <w:p w14:paraId="53AA6C64" w14:textId="5EB37519" w:rsidR="00536F0B" w:rsidRPr="00922513" w:rsidRDefault="002F4DE5" w:rsidP="00C36053">
            <w:pPr>
              <w:rPr>
                <w:rFonts w:ascii="Times New Roman" w:hAnsi="Times New Roman"/>
                <w:b/>
                <w:bCs/>
              </w:rPr>
            </w:pPr>
            <w:r w:rsidRPr="00922513">
              <w:rPr>
                <w:rFonts w:ascii="Times New Roman" w:hAnsi="Times New Roman"/>
                <w:b/>
                <w:bCs/>
              </w:rPr>
              <w:t xml:space="preserve">Number of </w:t>
            </w:r>
            <w:proofErr w:type="gramStart"/>
            <w:r w:rsidRPr="00922513">
              <w:rPr>
                <w:rFonts w:ascii="Times New Roman" w:hAnsi="Times New Roman"/>
                <w:b/>
                <w:bCs/>
              </w:rPr>
              <w:t>binge</w:t>
            </w:r>
            <w:proofErr w:type="gramEnd"/>
            <w:r w:rsidRPr="00922513">
              <w:rPr>
                <w:rFonts w:ascii="Times New Roman" w:hAnsi="Times New Roman"/>
                <w:b/>
                <w:bCs/>
              </w:rPr>
              <w:t xml:space="preserve"> eating episodes</w:t>
            </w:r>
          </w:p>
          <w:p w14:paraId="4C0D0AAD" w14:textId="77777777" w:rsidR="00536F0B" w:rsidRPr="00922513" w:rsidRDefault="00536F0B" w:rsidP="00C36053">
            <w:pPr>
              <w:rPr>
                <w:rFonts w:ascii="Times New Roman" w:hAnsi="Times New Roman"/>
                <w:b/>
                <w:bCs/>
              </w:rPr>
            </w:pPr>
          </w:p>
        </w:tc>
        <w:tc>
          <w:tcPr>
            <w:tcW w:w="1497" w:type="dxa"/>
            <w:vAlign w:val="center"/>
          </w:tcPr>
          <w:p w14:paraId="2B5F5A3A" w14:textId="77777777" w:rsidR="00536F0B" w:rsidRPr="00922513" w:rsidRDefault="00536F0B" w:rsidP="00C36053">
            <w:pPr>
              <w:jc w:val="center"/>
              <w:rPr>
                <w:rFonts w:ascii="Times New Roman" w:hAnsi="Times New Roman"/>
                <w:i/>
                <w:iCs/>
              </w:rPr>
            </w:pPr>
            <w:r w:rsidRPr="00922513">
              <w:rPr>
                <w:rFonts w:ascii="Times New Roman" w:hAnsi="Times New Roman"/>
              </w:rPr>
              <w:t>24.055 (-29.553, 77.663)</w:t>
            </w:r>
          </w:p>
        </w:tc>
        <w:tc>
          <w:tcPr>
            <w:tcW w:w="1498" w:type="dxa"/>
            <w:vAlign w:val="center"/>
          </w:tcPr>
          <w:p w14:paraId="04153293" w14:textId="77777777" w:rsidR="00536F0B" w:rsidRPr="00922513" w:rsidRDefault="00536F0B" w:rsidP="00C36053">
            <w:pPr>
              <w:jc w:val="center"/>
              <w:rPr>
                <w:rFonts w:ascii="Times New Roman" w:hAnsi="Times New Roman"/>
                <w:i/>
                <w:iCs/>
              </w:rPr>
            </w:pPr>
            <w:r w:rsidRPr="00922513">
              <w:rPr>
                <w:rFonts w:ascii="Times New Roman" w:hAnsi="Times New Roman"/>
                <w:i/>
                <w:iCs/>
              </w:rPr>
              <w:t>.379</w:t>
            </w:r>
          </w:p>
        </w:tc>
        <w:tc>
          <w:tcPr>
            <w:tcW w:w="1712" w:type="dxa"/>
            <w:vAlign w:val="center"/>
          </w:tcPr>
          <w:p w14:paraId="3C41DA2A" w14:textId="77777777" w:rsidR="00536F0B" w:rsidRPr="00922513" w:rsidRDefault="00536F0B" w:rsidP="00C36053">
            <w:pPr>
              <w:jc w:val="center"/>
              <w:rPr>
                <w:rFonts w:ascii="Times New Roman" w:hAnsi="Times New Roman"/>
                <w:i/>
                <w:iCs/>
              </w:rPr>
            </w:pPr>
            <w:r w:rsidRPr="00922513">
              <w:rPr>
                <w:rFonts w:ascii="Times New Roman" w:hAnsi="Times New Roman"/>
              </w:rPr>
              <w:t>-48.258 (-149.105, 52.589)</w:t>
            </w:r>
          </w:p>
        </w:tc>
        <w:tc>
          <w:tcPr>
            <w:tcW w:w="1716" w:type="dxa"/>
            <w:vAlign w:val="center"/>
          </w:tcPr>
          <w:p w14:paraId="455B4FE7" w14:textId="77777777" w:rsidR="00536F0B" w:rsidRPr="00922513" w:rsidRDefault="00536F0B" w:rsidP="00C36053">
            <w:pPr>
              <w:jc w:val="center"/>
              <w:rPr>
                <w:rFonts w:ascii="Times New Roman" w:hAnsi="Times New Roman"/>
                <w:i/>
                <w:iCs/>
              </w:rPr>
            </w:pPr>
            <w:r w:rsidRPr="00922513">
              <w:rPr>
                <w:rFonts w:ascii="Times New Roman" w:hAnsi="Times New Roman"/>
                <w:i/>
                <w:iCs/>
              </w:rPr>
              <w:t>.348</w:t>
            </w:r>
          </w:p>
        </w:tc>
        <w:tc>
          <w:tcPr>
            <w:tcW w:w="1499" w:type="dxa"/>
          </w:tcPr>
          <w:p w14:paraId="5B15382B" w14:textId="77777777" w:rsidR="00536F0B" w:rsidRPr="00922513" w:rsidRDefault="00536F0B" w:rsidP="00C36053">
            <w:pPr>
              <w:spacing w:line="240" w:lineRule="auto"/>
              <w:jc w:val="center"/>
              <w:rPr>
                <w:rFonts w:ascii="Times New Roman" w:hAnsi="Times New Roman"/>
                <w:i/>
                <w:iCs/>
              </w:rPr>
            </w:pPr>
            <w:r w:rsidRPr="00922513">
              <w:rPr>
                <w:rFonts w:ascii="Times New Roman" w:hAnsi="Times New Roman"/>
              </w:rPr>
              <w:t>1.264 (.881, 1.646)</w:t>
            </w:r>
          </w:p>
        </w:tc>
        <w:tc>
          <w:tcPr>
            <w:tcW w:w="1500" w:type="dxa"/>
          </w:tcPr>
          <w:p w14:paraId="5818AEFF" w14:textId="77777777" w:rsidR="00536F0B" w:rsidRPr="00922513" w:rsidRDefault="00536F0B" w:rsidP="00C36053">
            <w:pPr>
              <w:spacing w:line="240" w:lineRule="auto"/>
              <w:jc w:val="center"/>
              <w:rPr>
                <w:rFonts w:ascii="Times New Roman" w:hAnsi="Times New Roman"/>
                <w:i/>
                <w:iCs/>
              </w:rPr>
            </w:pPr>
          </w:p>
          <w:p w14:paraId="45FE639F" w14:textId="77777777" w:rsidR="00536F0B" w:rsidRPr="00922513" w:rsidRDefault="00536F0B" w:rsidP="00C36053">
            <w:pPr>
              <w:spacing w:line="240" w:lineRule="auto"/>
              <w:jc w:val="center"/>
              <w:rPr>
                <w:rFonts w:ascii="Times New Roman" w:hAnsi="Times New Roman"/>
                <w:i/>
                <w:iCs/>
              </w:rPr>
            </w:pPr>
            <w:r w:rsidRPr="00922513">
              <w:rPr>
                <w:rFonts w:ascii="Times New Roman" w:hAnsi="Times New Roman"/>
                <w:i/>
                <w:iCs/>
              </w:rPr>
              <w:t>&lt;.0001</w:t>
            </w:r>
          </w:p>
        </w:tc>
        <w:tc>
          <w:tcPr>
            <w:tcW w:w="1405" w:type="dxa"/>
          </w:tcPr>
          <w:p w14:paraId="4B40B5AF" w14:textId="77777777" w:rsidR="00536F0B" w:rsidRPr="00922513" w:rsidRDefault="00536F0B" w:rsidP="00C36053">
            <w:pPr>
              <w:spacing w:line="240" w:lineRule="auto"/>
              <w:jc w:val="center"/>
              <w:rPr>
                <w:rFonts w:ascii="Times New Roman" w:hAnsi="Times New Roman"/>
                <w:i/>
                <w:iCs/>
              </w:rPr>
            </w:pPr>
            <w:r w:rsidRPr="00922513">
              <w:rPr>
                <w:rFonts w:ascii="Times New Roman" w:hAnsi="Times New Roman"/>
              </w:rPr>
              <w:t>.172 (-.531, .876)</w:t>
            </w:r>
          </w:p>
        </w:tc>
        <w:tc>
          <w:tcPr>
            <w:tcW w:w="1407" w:type="dxa"/>
          </w:tcPr>
          <w:p w14:paraId="0C86DC22" w14:textId="77777777" w:rsidR="00536F0B" w:rsidRPr="00922513" w:rsidRDefault="00536F0B" w:rsidP="00C36053">
            <w:pPr>
              <w:keepNext/>
              <w:spacing w:line="240" w:lineRule="auto"/>
              <w:jc w:val="center"/>
              <w:rPr>
                <w:rFonts w:ascii="Times New Roman" w:hAnsi="Times New Roman"/>
                <w:i/>
                <w:iCs/>
              </w:rPr>
            </w:pPr>
          </w:p>
          <w:p w14:paraId="2CB7CADC" w14:textId="77777777" w:rsidR="00536F0B" w:rsidRPr="00922513" w:rsidRDefault="00536F0B" w:rsidP="00C36053">
            <w:pPr>
              <w:keepNext/>
              <w:spacing w:line="240" w:lineRule="auto"/>
              <w:jc w:val="center"/>
              <w:rPr>
                <w:rFonts w:ascii="Times New Roman" w:hAnsi="Times New Roman"/>
                <w:i/>
                <w:iCs/>
              </w:rPr>
            </w:pPr>
            <w:r w:rsidRPr="00922513">
              <w:rPr>
                <w:rFonts w:ascii="Times New Roman" w:hAnsi="Times New Roman"/>
                <w:i/>
                <w:iCs/>
              </w:rPr>
              <w:t>.631</w:t>
            </w:r>
          </w:p>
        </w:tc>
      </w:tr>
    </w:tbl>
    <w:p w14:paraId="49D4768E" w14:textId="2908963D" w:rsidR="00536F0B" w:rsidRPr="00922513" w:rsidRDefault="00536F0B" w:rsidP="00657628">
      <w:pPr>
        <w:pStyle w:val="Caption"/>
        <w:framePr w:hSpace="180" w:wrap="around" w:vAnchor="text" w:hAnchor="page" w:x="1421" w:y="5025"/>
        <w:rPr>
          <w:rFonts w:ascii="Times New Roman" w:hAnsi="Times New Roman" w:cs="Times New Roman"/>
          <w:b/>
          <w:bCs/>
        </w:rPr>
      </w:pPr>
      <w:r w:rsidRPr="00922513">
        <w:rPr>
          <w:rFonts w:ascii="Times New Roman" w:hAnsi="Times New Roman" w:cs="Times New Roman"/>
          <w:b/>
          <w:bCs/>
        </w:rPr>
        <w:t xml:space="preserve">Table </w:t>
      </w:r>
      <w:r w:rsidR="005C4543" w:rsidRPr="00922513">
        <w:rPr>
          <w:rFonts w:ascii="Times New Roman" w:hAnsi="Times New Roman" w:cs="Times New Roman"/>
          <w:b/>
          <w:bCs/>
        </w:rPr>
        <w:t>5</w:t>
      </w:r>
      <w:r w:rsidRPr="00922513">
        <w:rPr>
          <w:rFonts w:ascii="Times New Roman" w:hAnsi="Times New Roman" w:cs="Times New Roman"/>
          <w:b/>
          <w:bCs/>
        </w:rPr>
        <w:t xml:space="preserve"> Linear regression multi-level models for Birth weight, Gestational weight gain at 28 and 36 weeks respectively, nested within timepoint and participant. </w:t>
      </w:r>
      <w:proofErr w:type="gramStart"/>
      <w:r w:rsidRPr="00922513">
        <w:rPr>
          <w:rFonts w:ascii="Times New Roman" w:hAnsi="Times New Roman" w:cs="Times New Roman"/>
          <w:b/>
          <w:bCs/>
        </w:rPr>
        <w:t>a</w:t>
      </w:r>
      <w:proofErr w:type="gramEnd"/>
      <w:r w:rsidRPr="00922513">
        <w:rPr>
          <w:rFonts w:ascii="Times New Roman" w:hAnsi="Times New Roman" w:cs="Times New Roman"/>
          <w:b/>
          <w:bCs/>
        </w:rPr>
        <w:t xml:space="preserve"> Adjusting for: Baseline weight, ethnicity, IMD, depression, </w:t>
      </w:r>
      <w:proofErr w:type="gramStart"/>
      <w:r w:rsidRPr="00922513">
        <w:rPr>
          <w:rFonts w:ascii="Times New Roman" w:hAnsi="Times New Roman" w:cs="Times New Roman"/>
          <w:b/>
          <w:bCs/>
        </w:rPr>
        <w:t>life time</w:t>
      </w:r>
      <w:proofErr w:type="gramEnd"/>
      <w:r w:rsidRPr="00922513">
        <w:rPr>
          <w:rFonts w:ascii="Times New Roman" w:hAnsi="Times New Roman" w:cs="Times New Roman"/>
          <w:b/>
          <w:bCs/>
        </w:rPr>
        <w:t xml:space="preserve"> binge endorsement and </w:t>
      </w:r>
      <w:proofErr w:type="gramStart"/>
      <w:r w:rsidRPr="00922513">
        <w:rPr>
          <w:rFonts w:ascii="Times New Roman" w:hAnsi="Times New Roman" w:cs="Times New Roman"/>
          <w:b/>
          <w:bCs/>
        </w:rPr>
        <w:t>life time</w:t>
      </w:r>
      <w:proofErr w:type="gramEnd"/>
      <w:r w:rsidRPr="00922513">
        <w:rPr>
          <w:rFonts w:ascii="Times New Roman" w:hAnsi="Times New Roman" w:cs="Times New Roman"/>
          <w:b/>
          <w:bCs/>
        </w:rPr>
        <w:t xml:space="preserve"> binge loss of control. b Adjusting for: Baseline weight, ethnicity, IMD, depression, </w:t>
      </w:r>
      <w:proofErr w:type="gramStart"/>
      <w:r w:rsidRPr="00922513">
        <w:rPr>
          <w:rFonts w:ascii="Times New Roman" w:hAnsi="Times New Roman" w:cs="Times New Roman"/>
          <w:b/>
          <w:bCs/>
        </w:rPr>
        <w:t>life time</w:t>
      </w:r>
      <w:proofErr w:type="gramEnd"/>
      <w:r w:rsidRPr="00922513">
        <w:rPr>
          <w:rFonts w:ascii="Times New Roman" w:hAnsi="Times New Roman" w:cs="Times New Roman"/>
          <w:b/>
          <w:bCs/>
        </w:rPr>
        <w:t xml:space="preserve"> binge endorsement and </w:t>
      </w:r>
      <w:proofErr w:type="gramStart"/>
      <w:r w:rsidRPr="00922513">
        <w:rPr>
          <w:rFonts w:ascii="Times New Roman" w:hAnsi="Times New Roman" w:cs="Times New Roman"/>
          <w:b/>
          <w:bCs/>
        </w:rPr>
        <w:t>life time</w:t>
      </w:r>
      <w:proofErr w:type="gramEnd"/>
      <w:r w:rsidRPr="00922513">
        <w:rPr>
          <w:rFonts w:ascii="Times New Roman" w:hAnsi="Times New Roman" w:cs="Times New Roman"/>
          <w:b/>
          <w:bCs/>
        </w:rPr>
        <w:t xml:space="preserve"> binge loss of control. Reported unstandardised coefficients and 95%CI.</w:t>
      </w:r>
    </w:p>
    <w:p w14:paraId="76D5063E" w14:textId="77777777" w:rsidR="00536F0B" w:rsidRPr="00922513" w:rsidRDefault="00536F0B" w:rsidP="00536F0B">
      <w:pPr>
        <w:spacing w:line="240" w:lineRule="auto"/>
        <w:jc w:val="left"/>
        <w:rPr>
          <w:rFonts w:ascii="Times New Roman" w:hAnsi="Times New Roman"/>
          <w:sz w:val="24"/>
          <w:szCs w:val="24"/>
        </w:rPr>
        <w:sectPr w:rsidR="00536F0B" w:rsidRPr="00922513" w:rsidSect="00B06BF8">
          <w:footerReference w:type="first" r:id="rId19"/>
          <w:pgSz w:w="16838" w:h="11906" w:orient="landscape" w:code="9"/>
          <w:pgMar w:top="720" w:right="1077" w:bottom="720" w:left="1417" w:header="1020" w:footer="340" w:gutter="0"/>
          <w:lnNumType w:countBy="1" w:distance="255" w:restart="continuous"/>
          <w:pgNumType w:start="23"/>
          <w:cols w:space="425"/>
          <w:titlePg/>
          <w:bidi/>
          <w:docGrid w:type="lines" w:linePitch="326"/>
        </w:sectPr>
      </w:pPr>
    </w:p>
    <w:p w14:paraId="49FF3695" w14:textId="77777777" w:rsidR="00536F0B" w:rsidRPr="00922513" w:rsidRDefault="00536F0B" w:rsidP="00536F0B">
      <w:pPr>
        <w:rPr>
          <w:rFonts w:ascii="Times New Roman" w:hAnsi="Times New Roman"/>
          <w:sz w:val="24"/>
          <w:szCs w:val="24"/>
        </w:rPr>
      </w:pPr>
    </w:p>
    <w:p w14:paraId="5EDDC30D" w14:textId="77777777" w:rsidR="00536F0B" w:rsidRPr="00922513" w:rsidRDefault="00536F0B" w:rsidP="000841EF">
      <w:pPr>
        <w:pStyle w:val="MDPI21heading1"/>
        <w:spacing w:line="480" w:lineRule="auto"/>
        <w:ind w:left="0"/>
        <w:rPr>
          <w:rFonts w:ascii="Times New Roman" w:hAnsi="Times New Roman"/>
          <w:sz w:val="24"/>
          <w:szCs w:val="24"/>
        </w:rPr>
      </w:pPr>
      <w:r w:rsidRPr="00922513">
        <w:rPr>
          <w:rFonts w:ascii="Times New Roman" w:hAnsi="Times New Roman"/>
          <w:sz w:val="24"/>
          <w:szCs w:val="24"/>
        </w:rPr>
        <w:t>4. Discussion</w:t>
      </w:r>
    </w:p>
    <w:p w14:paraId="7C90AA27" w14:textId="565A3CD9" w:rsidR="00536F0B"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r>
      <w:r w:rsidR="00593252" w:rsidRPr="00922513">
        <w:rPr>
          <w:rFonts w:ascii="Times New Roman" w:hAnsi="Times New Roman"/>
          <w:sz w:val="24"/>
          <w:szCs w:val="24"/>
        </w:rPr>
        <w:t xml:space="preserve">In contrast with our </w:t>
      </w:r>
      <w:r w:rsidR="00880F9D" w:rsidRPr="00922513">
        <w:rPr>
          <w:rFonts w:ascii="Times New Roman" w:hAnsi="Times New Roman"/>
          <w:sz w:val="24"/>
          <w:szCs w:val="24"/>
        </w:rPr>
        <w:t>hypothesis</w:t>
      </w:r>
      <w:r w:rsidR="00593252" w:rsidRPr="00922513">
        <w:rPr>
          <w:rFonts w:ascii="Times New Roman" w:hAnsi="Times New Roman"/>
          <w:sz w:val="24"/>
          <w:szCs w:val="24"/>
        </w:rPr>
        <w:t>, we</w:t>
      </w:r>
      <w:r w:rsidRPr="00922513">
        <w:rPr>
          <w:rFonts w:ascii="Times New Roman" w:hAnsi="Times New Roman"/>
          <w:sz w:val="24"/>
          <w:szCs w:val="24"/>
        </w:rPr>
        <w:t xml:space="preserve"> found no evidence </w:t>
      </w:r>
      <w:r w:rsidR="001F2CFF" w:rsidRPr="00922513">
        <w:rPr>
          <w:rFonts w:ascii="Times New Roman" w:hAnsi="Times New Roman"/>
          <w:sz w:val="24"/>
          <w:szCs w:val="24"/>
        </w:rPr>
        <w:t xml:space="preserve">of an effect of </w:t>
      </w:r>
      <w:r w:rsidRPr="00922513">
        <w:rPr>
          <w:rFonts w:ascii="Times New Roman" w:hAnsi="Times New Roman"/>
          <w:sz w:val="24"/>
          <w:szCs w:val="24"/>
        </w:rPr>
        <w:t xml:space="preserve">the UPBEAT lifestyle </w:t>
      </w:r>
      <w:r w:rsidR="00593252" w:rsidRPr="00922513">
        <w:rPr>
          <w:rFonts w:ascii="Times New Roman" w:hAnsi="Times New Roman"/>
          <w:sz w:val="24"/>
          <w:szCs w:val="24"/>
        </w:rPr>
        <w:t xml:space="preserve">intervention in </w:t>
      </w:r>
      <w:r w:rsidR="00A33B4C" w:rsidRPr="00922513">
        <w:rPr>
          <w:rFonts w:ascii="Times New Roman" w:hAnsi="Times New Roman"/>
          <w:sz w:val="24"/>
          <w:szCs w:val="24"/>
        </w:rPr>
        <w:t>reducing binge</w:t>
      </w:r>
      <w:r w:rsidRPr="00922513">
        <w:rPr>
          <w:rFonts w:ascii="Times New Roman" w:hAnsi="Times New Roman"/>
          <w:sz w:val="24"/>
          <w:szCs w:val="24"/>
        </w:rPr>
        <w:t xml:space="preserve"> eating behaviours</w:t>
      </w:r>
      <w:r w:rsidR="00D776DE" w:rsidRPr="00922513">
        <w:rPr>
          <w:rFonts w:ascii="Times New Roman" w:hAnsi="Times New Roman"/>
          <w:sz w:val="24"/>
          <w:szCs w:val="24"/>
        </w:rPr>
        <w:t xml:space="preserve"> during the antenatal period</w:t>
      </w:r>
      <w:r w:rsidRPr="00922513">
        <w:rPr>
          <w:rFonts w:ascii="Times New Roman" w:hAnsi="Times New Roman"/>
          <w:sz w:val="24"/>
          <w:szCs w:val="24"/>
        </w:rPr>
        <w:t xml:space="preserve">. </w:t>
      </w:r>
      <w:r w:rsidR="00593252" w:rsidRPr="00922513">
        <w:rPr>
          <w:rFonts w:ascii="Times New Roman" w:hAnsi="Times New Roman"/>
          <w:sz w:val="24"/>
          <w:szCs w:val="24"/>
        </w:rPr>
        <w:t xml:space="preserve">In line with our hypotheses, however, we found that women who had greater depressive symptoms had </w:t>
      </w:r>
      <w:r w:rsidRPr="00922513">
        <w:rPr>
          <w:rFonts w:ascii="Times New Roman" w:hAnsi="Times New Roman"/>
          <w:sz w:val="24"/>
          <w:szCs w:val="24"/>
        </w:rPr>
        <w:t xml:space="preserve">higher level of binge eating </w:t>
      </w:r>
      <w:r w:rsidR="00A33B4C" w:rsidRPr="00922513">
        <w:rPr>
          <w:rFonts w:ascii="Times New Roman" w:hAnsi="Times New Roman"/>
          <w:sz w:val="24"/>
          <w:szCs w:val="24"/>
        </w:rPr>
        <w:t>episodes and features associated with binge eating</w:t>
      </w:r>
      <w:r w:rsidRPr="00922513">
        <w:rPr>
          <w:rFonts w:ascii="Times New Roman" w:hAnsi="Times New Roman"/>
          <w:sz w:val="24"/>
          <w:szCs w:val="24"/>
        </w:rPr>
        <w:t xml:space="preserve"> across the perinatal period. </w:t>
      </w:r>
      <w:bookmarkStart w:id="5" w:name="_Hlk195619746"/>
      <w:r w:rsidRPr="00922513">
        <w:rPr>
          <w:rFonts w:ascii="Times New Roman" w:hAnsi="Times New Roman"/>
          <w:sz w:val="24"/>
          <w:szCs w:val="24"/>
        </w:rPr>
        <w:t xml:space="preserve">This longitudinal analysis in a cohort of pregnant women living with obesity also provides evidence to support an association between </w:t>
      </w:r>
      <w:r w:rsidR="007021B6" w:rsidRPr="00922513">
        <w:rPr>
          <w:rFonts w:ascii="Times New Roman" w:hAnsi="Times New Roman"/>
          <w:sz w:val="24"/>
          <w:szCs w:val="24"/>
        </w:rPr>
        <w:t xml:space="preserve">features associated with </w:t>
      </w:r>
      <w:r w:rsidRPr="00922513">
        <w:rPr>
          <w:rFonts w:ascii="Times New Roman" w:hAnsi="Times New Roman"/>
          <w:sz w:val="24"/>
          <w:szCs w:val="24"/>
        </w:rPr>
        <w:t xml:space="preserve">binge eating behaviours and </w:t>
      </w:r>
      <w:r w:rsidR="00D604F4" w:rsidRPr="00922513">
        <w:rPr>
          <w:rFonts w:ascii="Times New Roman" w:hAnsi="Times New Roman"/>
          <w:sz w:val="24"/>
          <w:szCs w:val="24"/>
        </w:rPr>
        <w:t>GWG</w:t>
      </w:r>
      <w:r w:rsidR="00A33B4C" w:rsidRPr="00922513">
        <w:rPr>
          <w:rFonts w:ascii="Times New Roman" w:hAnsi="Times New Roman"/>
          <w:sz w:val="24"/>
          <w:szCs w:val="24"/>
        </w:rPr>
        <w:t xml:space="preserve"> but not birthweight</w:t>
      </w:r>
      <w:r w:rsidRPr="00922513">
        <w:rPr>
          <w:rFonts w:ascii="Times New Roman" w:hAnsi="Times New Roman"/>
          <w:sz w:val="24"/>
          <w:szCs w:val="24"/>
        </w:rPr>
        <w:t xml:space="preserve">. </w:t>
      </w:r>
      <w:r w:rsidR="00593252" w:rsidRPr="00922513">
        <w:rPr>
          <w:rFonts w:ascii="Times New Roman" w:hAnsi="Times New Roman"/>
          <w:sz w:val="24"/>
          <w:szCs w:val="24"/>
        </w:rPr>
        <w:t xml:space="preserve"> </w:t>
      </w:r>
      <w:bookmarkEnd w:id="5"/>
    </w:p>
    <w:p w14:paraId="54DC919A" w14:textId="77777777" w:rsidR="00536F0B" w:rsidRPr="00922513" w:rsidRDefault="00536F0B" w:rsidP="000841EF">
      <w:pPr>
        <w:spacing w:line="480" w:lineRule="auto"/>
        <w:ind w:left="2552"/>
        <w:rPr>
          <w:rFonts w:ascii="Times New Roman" w:hAnsi="Times New Roman"/>
          <w:sz w:val="24"/>
          <w:szCs w:val="24"/>
        </w:rPr>
      </w:pPr>
    </w:p>
    <w:p w14:paraId="2CCAAF77" w14:textId="429CBD3B" w:rsidR="00805FF1"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r>
      <w:bookmarkStart w:id="6" w:name="_Hlk195621545"/>
      <w:r w:rsidRPr="00922513">
        <w:rPr>
          <w:rFonts w:ascii="Times New Roman" w:hAnsi="Times New Roman"/>
          <w:sz w:val="24"/>
          <w:szCs w:val="24"/>
        </w:rPr>
        <w:t xml:space="preserve">The UPBEAT intervention appeared to have no effect on binge eating </w:t>
      </w:r>
      <w:r w:rsidR="007021B6" w:rsidRPr="00922513">
        <w:rPr>
          <w:rFonts w:ascii="Times New Roman" w:hAnsi="Times New Roman"/>
          <w:sz w:val="24"/>
          <w:szCs w:val="24"/>
        </w:rPr>
        <w:t xml:space="preserve">episodes and features associated with binge eating </w:t>
      </w:r>
      <w:r w:rsidRPr="00922513">
        <w:rPr>
          <w:rFonts w:ascii="Times New Roman" w:hAnsi="Times New Roman"/>
          <w:sz w:val="24"/>
          <w:szCs w:val="24"/>
        </w:rPr>
        <w:t>within the cohort.</w:t>
      </w:r>
      <w:r w:rsidR="00805FF1" w:rsidRPr="00922513">
        <w:rPr>
          <w:rFonts w:ascii="Times New Roman" w:hAnsi="Times New Roman"/>
          <w:sz w:val="24"/>
          <w:szCs w:val="24"/>
        </w:rPr>
        <w:t xml:space="preserve"> </w:t>
      </w:r>
      <w:r w:rsidR="002D4BB8" w:rsidRPr="00922513">
        <w:rPr>
          <w:rFonts w:ascii="Times New Roman" w:hAnsi="Times New Roman"/>
          <w:sz w:val="24"/>
          <w:szCs w:val="24"/>
        </w:rPr>
        <w:t>However, there is evidence to</w:t>
      </w:r>
      <w:r w:rsidR="009004B0" w:rsidRPr="00922513">
        <w:rPr>
          <w:rFonts w:ascii="Times New Roman" w:hAnsi="Times New Roman"/>
          <w:sz w:val="24"/>
          <w:szCs w:val="24"/>
        </w:rPr>
        <w:t xml:space="preserve"> suggests that lifestyle interventions may be effective at reducing binge eating in women with BMI in overweight </w:t>
      </w:r>
      <w:r w:rsidR="009004B0"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Keränen&lt;/Author&gt;&lt;Year&gt;2009&lt;/Year&gt;&lt;RecNum&gt;13075&lt;/RecNum&gt;&lt;DisplayText&gt;(54)&lt;/DisplayText&gt;&lt;record&gt;&lt;rec-number&gt;13075&lt;/rec-number&gt;&lt;foreign-keys&gt;&lt;key app="EN" db-id="9f9z0e0x49ezepeax9r5fzf69spa9xte0d22" timestamp="1691441948"&gt;13075&lt;/key&gt;&lt;/foreign-keys&gt;&lt;ref-type name="Journal Article"&gt;17&lt;/ref-type&gt;&lt;contributors&gt;&lt;authors&gt;&lt;author&gt;Keränen, Anna-Maria&lt;/author&gt;&lt;author&gt;Savolainen, Markku J.&lt;/author&gt;&lt;author&gt;Reponen, Annakaisa H.&lt;/author&gt;&lt;author&gt;Kujari, Mona-Lisa&lt;/author&gt;&lt;author&gt;Lindeman, Sari M.&lt;/author&gt;&lt;author&gt;Bloigu, Risto S.&lt;/author&gt;&lt;author&gt;Laitinen, Jaana H.&lt;/author&gt;&lt;/authors&gt;&lt;/contributors&gt;&lt;titles&gt;&lt;title&gt;The effect of eating behavior on weight loss and maintenance during a lifestyle intervention&lt;/title&gt;&lt;secondary-title&gt;Preventive Medicine&lt;/secondary-title&gt;&lt;/titles&gt;&lt;periodical&gt;&lt;full-title&gt;Preventive medicine&lt;/full-title&gt;&lt;/periodical&gt;&lt;pages&gt;32-38&lt;/pages&gt;&lt;volume&gt;49&lt;/volume&gt;&lt;number&gt;1&lt;/number&gt;&lt;keywords&gt;&lt;keyword&gt;Weight loss&lt;/keyword&gt;&lt;keyword&gt;Eating behavior&lt;/keyword&gt;&lt;keyword&gt;Intensive counseling&lt;/keyword&gt;&lt;keyword&gt;TFEQ-18&lt;/keyword&gt;&lt;keyword&gt;BES&lt;/keyword&gt;&lt;/keywords&gt;&lt;dates&gt;&lt;year&gt;2009&lt;/year&gt;&lt;pub-dates&gt;&lt;date&gt;2009/07/01/&lt;/date&gt;&lt;/pub-dates&gt;&lt;/dates&gt;&lt;isbn&gt;0091-7435&lt;/isbn&gt;&lt;urls&gt;&lt;related-urls&gt;&lt;url&gt;https://www.sciencedirect.com/science/article/pii/S0091743509002084&lt;/url&gt;&lt;/related-urls&gt;&lt;/urls&gt;&lt;electronic-resource-num&gt;https://doi.org/10.1016/j.ypmed.2009.04.011&lt;/electronic-resource-num&gt;&lt;/record&gt;&lt;/Cite&gt;&lt;/EndNote&gt;</w:instrText>
      </w:r>
      <w:r w:rsidR="009004B0" w:rsidRPr="00922513">
        <w:rPr>
          <w:rFonts w:ascii="Times New Roman" w:hAnsi="Times New Roman"/>
          <w:sz w:val="24"/>
          <w:szCs w:val="24"/>
        </w:rPr>
        <w:fldChar w:fldCharType="separate"/>
      </w:r>
      <w:r w:rsidR="00162524">
        <w:rPr>
          <w:rFonts w:ascii="Times New Roman" w:hAnsi="Times New Roman"/>
          <w:noProof/>
          <w:sz w:val="24"/>
          <w:szCs w:val="24"/>
        </w:rPr>
        <w:t>(54)</w:t>
      </w:r>
      <w:r w:rsidR="009004B0" w:rsidRPr="00922513">
        <w:rPr>
          <w:rFonts w:ascii="Times New Roman" w:hAnsi="Times New Roman"/>
          <w:sz w:val="24"/>
          <w:szCs w:val="24"/>
        </w:rPr>
        <w:fldChar w:fldCharType="end"/>
      </w:r>
      <w:r w:rsidR="009004B0" w:rsidRPr="00922513">
        <w:rPr>
          <w:rFonts w:ascii="Times New Roman" w:hAnsi="Times New Roman"/>
          <w:sz w:val="24"/>
          <w:szCs w:val="24"/>
        </w:rPr>
        <w:t xml:space="preserve"> and obese ranges </w:t>
      </w:r>
      <w:r w:rsidR="009004B0" w:rsidRPr="00922513">
        <w:rPr>
          <w:rFonts w:ascii="Times New Roman" w:hAnsi="Times New Roman"/>
          <w:sz w:val="24"/>
          <w:szCs w:val="24"/>
        </w:rPr>
        <w:fldChar w:fldCharType="begin">
          <w:fldData xml:space="preserve">PEVuZE5vdGU+PENpdGU+PEF1dGhvcj5MYVJvc2U8L0F1dGhvcj48WWVhcj4yMDE0PC9ZZWFyPjxS
ZWNOdW0+MTMwNzY8L1JlY051bT48RGlzcGxheVRleHQ+KDU1LCA1Nik8L0Rpc3BsYXlUZXh0Pjxy
ZWNvcmQ+PHJlYy1udW1iZXI+MTMwNzY8L3JlYy1udW1iZXI+PGZvcmVpZ24ta2V5cz48a2V5IGFw
cD0iRU4iIGRiLWlkPSI5Zjl6MGUweDQ5ZXplcGVheDlyNWZ6ZjY5c3BhOXh0ZTBkMjIiIHRpbWVz
dGFtcD0iMTY5MTQ0MjM1MyI+MTMwNzY8L2tleT48L2ZvcmVpZ24ta2V5cz48cmVmLXR5cGUgbmFt
ZT0iSm91cm5hbCBBcnRpY2xlIj4xNzwvcmVmLXR5cGU+PGNvbnRyaWJ1dG9ycz48YXV0aG9ycz48
YXV0aG9yPkxhUm9zZSwgSmVzc2ljYSBHb2tlZTwvYXV0aG9yPjxhdXRob3I+RmF2YSwgSm9zZXBo
IEw8L2F1dGhvcj48YXV0aG9yPlN0ZWV2ZXMsIEVsaXphYmV0aCBBPC9hdXRob3I+PGF1dGhvcj5I
ZWNodCwgSmFja2k8L2F1dGhvcj48YXV0aG9yPldpbmcsIFJlbmEgUjwvYXV0aG9yPjxhdXRob3I+
UmF5bm9yLCBIb2xsaWUgQTwvYXV0aG9yPjwvYXV0aG9ycz48L2NvbnRyaWJ1dG9ycz48dGl0bGVz
Pjx0aXRsZT5EYWlseSBzZWxmLXdlaWdoaW5nIHdpdGhpbiBhIGxpZmVzdHlsZSBpbnRlcnZlbnRp
b246IGltcGFjdCBvbiBkaXNvcmRlcmVkIGVhdGluZyBzeW1wdG9tczwvdGl0bGU+PHNlY29uZGFy
eS10aXRsZT5IZWFsdGggUHN5Y2hvbG9neTwvc2Vjb25kYXJ5LXRpdGxlPjwvdGl0bGVzPjxwZXJp
b2RpY2FsPjxmdWxsLXRpdGxlPkhlYWx0aCBQc3ljaG9sb2d5PC9mdWxsLXRpdGxlPjwvcGVyaW9k
aWNhbD48cGFnZXM+Mjk3PC9wYWdlcz48dm9sdW1lPjMzPC92b2x1bWU+PG51bWJlcj4zPC9udW1i
ZXI+PGRhdGVzPjx5ZWFyPjIwMTQ8L3llYXI+PC9kYXRlcz48aXNibj4xOTMwLTc4MTA8L2lzYm4+
PHVybHM+PC91cmxzPjwvcmVjb3JkPjwvQ2l0ZT48Q2l0ZT48QXV0aG9yPk51cmtrYWxhPC9BdXRo
b3I+PFllYXI+MjAxNTwvWWVhcj48UmVjTnVtPjEzMDc3PC9SZWNOdW0+PHJlY29yZD48cmVjLW51
bWJlcj4xMzA3NzwvcmVjLW51bWJlcj48Zm9yZWlnbi1rZXlzPjxrZXkgYXBwPSJFTiIgZGItaWQ9
IjlmOXowZTB4NDllemVwZWF4OXI1ZnpmNjlzcGE5eHRlMGQyMiIgdGltZXN0YW1wPSIxNjkxNDQy
Njg5Ij4xMzA3Nzwva2V5PjwvZm9yZWlnbi1rZXlzPjxyZWYtdHlwZSBuYW1lPSJKb3VybmFsIEFy
dGljbGUiPjE3PC9yZWYtdHlwZT48Y29udHJpYnV0b3JzPjxhdXRob3JzPjxhdXRob3I+TnVya2th
bGEsIE1hcmp1a2thPC9hdXRob3I+PGF1dGhvcj5LYWlra29uZW4sIEthaXN1PC9hdXRob3I+PGF1
dGhvcj5WYW5oYWxhLCBNYXJqYSBMLjwvYXV0aG9yPjxhdXRob3I+S2FyaHVuZW4sIExlaWxhPC9h
dXRob3I+PGF1dGhvcj5LZXLDpG5lbiwgQW5uYS1NYXJpYTwvYXV0aG9yPjxhdXRob3I+S29ycGVs
YWluZW4sIFJhaWphPC9hdXRob3I+PC9hdXRob3JzPjwvY29udHJpYnV0b3JzPjx0aXRsZXM+PHRp
dGxlPkxpZmVzdHlsZSBpbnRlcnZlbnRpb24gaGFzIGEgYmVuZWZpY2lhbCBlZmZlY3Qgb24gZWF0
aW5nIGJlaGF2aW9yIGFuZCBsb25nLXRlcm0gd2VpZ2h0IGxvc3MgaW4gb2Jlc2UgYWR1bHRzPC90
aXRsZT48c2Vjb25kYXJ5LXRpdGxlPkVhdGluZyBCZWhhdmlvcnM8L3NlY29uZGFyeS10aXRsZT48
L3RpdGxlcz48cGVyaW9kaWNhbD48ZnVsbC10aXRsZT5FYXRpbmcgQmVoYXZpb3JzPC9mdWxsLXRp
dGxlPjwvcGVyaW9kaWNhbD48cGFnZXM+MTc5LTE4NTwvcGFnZXM+PHZvbHVtZT4xODwvdm9sdW1l
PjxrZXl3b3Jkcz48a2V5d29yZD5XZWlnaHQgbG9zczwva2V5d29yZD48a2V5d29yZD5FYXRpbmcg
YmVoYXZpb3I8L2tleXdvcmQ+PGtleXdvcmQ+SW50ZXJ2ZW50aW9uIHN0dWRpZXM8L2tleXdvcmQ+
PGtleXdvcmQ+VGhyZWUtRmFjdG9yIEVhdGluZyBRdWVzdGlvbm5haXJlLTE4PC9rZXl3b3JkPjxr
ZXl3b3JkPk9iZXNpdHk8L2tleXdvcmQ+PC9rZXl3b3Jkcz48ZGF0ZXM+PHllYXI+MjAxNTwveWVh
cj48cHViLWRhdGVzPjxkYXRlPjIwMTUvMDgvMDEvPC9kYXRlPjwvcHViLWRhdGVzPjwvZGF0ZXM+
PGlzYm4+MTQ3MS0wMTUzPC9pc2JuPjx1cmxzPjxyZWxhdGVkLXVybHM+PHVybD5odHRwczovL3d3
dy5zY2llbmNlZGlyZWN0LmNvbS9zY2llbmNlL2FydGljbGUvcGlpL1MxNDcxMDE1MzE1MDAwNjI4
PC91cmw+PC9yZWxhdGVkLXVybHM+PC91cmxzPjxlbGVjdHJvbmljLXJlc291cmNlLW51bT5odHRw
czovL2RvaS5vcmcvMTAuMTAxNi9qLmVhdGJlaC4yMDE1LjA1LjAwOTwvZWxlY3Ryb25pYy1yZXNv
dXJjZS1udW0+PC9yZWNvcmQ+PC9DaXRlPjwvRW5kTm90ZT4A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MYVJvc2U8L0F1dGhvcj48WWVhcj4yMDE0PC9ZZWFyPjxS
ZWNOdW0+MTMwNzY8L1JlY051bT48RGlzcGxheVRleHQ+KDU1LCA1Nik8L0Rpc3BsYXlUZXh0Pjxy
ZWNvcmQ+PHJlYy1udW1iZXI+MTMwNzY8L3JlYy1udW1iZXI+PGZvcmVpZ24ta2V5cz48a2V5IGFw
cD0iRU4iIGRiLWlkPSI5Zjl6MGUweDQ5ZXplcGVheDlyNWZ6ZjY5c3BhOXh0ZTBkMjIiIHRpbWVz
dGFtcD0iMTY5MTQ0MjM1MyI+MTMwNzY8L2tleT48L2ZvcmVpZ24ta2V5cz48cmVmLXR5cGUgbmFt
ZT0iSm91cm5hbCBBcnRpY2xlIj4xNzwvcmVmLXR5cGU+PGNvbnRyaWJ1dG9ycz48YXV0aG9ycz48
YXV0aG9yPkxhUm9zZSwgSmVzc2ljYSBHb2tlZTwvYXV0aG9yPjxhdXRob3I+RmF2YSwgSm9zZXBo
IEw8L2F1dGhvcj48YXV0aG9yPlN0ZWV2ZXMsIEVsaXphYmV0aCBBPC9hdXRob3I+PGF1dGhvcj5I
ZWNodCwgSmFja2k8L2F1dGhvcj48YXV0aG9yPldpbmcsIFJlbmEgUjwvYXV0aG9yPjxhdXRob3I+
UmF5bm9yLCBIb2xsaWUgQTwvYXV0aG9yPjwvYXV0aG9ycz48L2NvbnRyaWJ1dG9ycz48dGl0bGVz
Pjx0aXRsZT5EYWlseSBzZWxmLXdlaWdoaW5nIHdpdGhpbiBhIGxpZmVzdHlsZSBpbnRlcnZlbnRp
b246IGltcGFjdCBvbiBkaXNvcmRlcmVkIGVhdGluZyBzeW1wdG9tczwvdGl0bGU+PHNlY29uZGFy
eS10aXRsZT5IZWFsdGggUHN5Y2hvbG9neTwvc2Vjb25kYXJ5LXRpdGxlPjwvdGl0bGVzPjxwZXJp
b2RpY2FsPjxmdWxsLXRpdGxlPkhlYWx0aCBQc3ljaG9sb2d5PC9mdWxsLXRpdGxlPjwvcGVyaW9k
aWNhbD48cGFnZXM+Mjk3PC9wYWdlcz48dm9sdW1lPjMzPC92b2x1bWU+PG51bWJlcj4zPC9udW1i
ZXI+PGRhdGVzPjx5ZWFyPjIwMTQ8L3llYXI+PC9kYXRlcz48aXNibj4xOTMwLTc4MTA8L2lzYm4+
PHVybHM+PC91cmxzPjwvcmVjb3JkPjwvQ2l0ZT48Q2l0ZT48QXV0aG9yPk51cmtrYWxhPC9BdXRo
b3I+PFllYXI+MjAxNTwvWWVhcj48UmVjTnVtPjEzMDc3PC9SZWNOdW0+PHJlY29yZD48cmVjLW51
bWJlcj4xMzA3NzwvcmVjLW51bWJlcj48Zm9yZWlnbi1rZXlzPjxrZXkgYXBwPSJFTiIgZGItaWQ9
IjlmOXowZTB4NDllemVwZWF4OXI1ZnpmNjlzcGE5eHRlMGQyMiIgdGltZXN0YW1wPSIxNjkxNDQy
Njg5Ij4xMzA3Nzwva2V5PjwvZm9yZWlnbi1rZXlzPjxyZWYtdHlwZSBuYW1lPSJKb3VybmFsIEFy
dGljbGUiPjE3PC9yZWYtdHlwZT48Y29udHJpYnV0b3JzPjxhdXRob3JzPjxhdXRob3I+TnVya2th
bGEsIE1hcmp1a2thPC9hdXRob3I+PGF1dGhvcj5LYWlra29uZW4sIEthaXN1PC9hdXRob3I+PGF1
dGhvcj5WYW5oYWxhLCBNYXJqYSBMLjwvYXV0aG9yPjxhdXRob3I+S2FyaHVuZW4sIExlaWxhPC9h
dXRob3I+PGF1dGhvcj5LZXLDpG5lbiwgQW5uYS1NYXJpYTwvYXV0aG9yPjxhdXRob3I+S29ycGVs
YWluZW4sIFJhaWphPC9hdXRob3I+PC9hdXRob3JzPjwvY29udHJpYnV0b3JzPjx0aXRsZXM+PHRp
dGxlPkxpZmVzdHlsZSBpbnRlcnZlbnRpb24gaGFzIGEgYmVuZWZpY2lhbCBlZmZlY3Qgb24gZWF0
aW5nIGJlaGF2aW9yIGFuZCBsb25nLXRlcm0gd2VpZ2h0IGxvc3MgaW4gb2Jlc2UgYWR1bHRzPC90
aXRsZT48c2Vjb25kYXJ5LXRpdGxlPkVhdGluZyBCZWhhdmlvcnM8L3NlY29uZGFyeS10aXRsZT48
L3RpdGxlcz48cGVyaW9kaWNhbD48ZnVsbC10aXRsZT5FYXRpbmcgQmVoYXZpb3JzPC9mdWxsLXRp
dGxlPjwvcGVyaW9kaWNhbD48cGFnZXM+MTc5LTE4NTwvcGFnZXM+PHZvbHVtZT4xODwvdm9sdW1l
PjxrZXl3b3Jkcz48a2V5d29yZD5XZWlnaHQgbG9zczwva2V5d29yZD48a2V5d29yZD5FYXRpbmcg
YmVoYXZpb3I8L2tleXdvcmQ+PGtleXdvcmQ+SW50ZXJ2ZW50aW9uIHN0dWRpZXM8L2tleXdvcmQ+
PGtleXdvcmQ+VGhyZWUtRmFjdG9yIEVhdGluZyBRdWVzdGlvbm5haXJlLTE4PC9rZXl3b3JkPjxr
ZXl3b3JkPk9iZXNpdHk8L2tleXdvcmQ+PC9rZXl3b3Jkcz48ZGF0ZXM+PHllYXI+MjAxNTwveWVh
cj48cHViLWRhdGVzPjxkYXRlPjIwMTUvMDgvMDEvPC9kYXRlPjwvcHViLWRhdGVzPjwvZGF0ZXM+
PGlzYm4+MTQ3MS0wMTUzPC9pc2JuPjx1cmxzPjxyZWxhdGVkLXVybHM+PHVybD5odHRwczovL3d3
dy5zY2llbmNlZGlyZWN0LmNvbS9zY2llbmNlL2FydGljbGUvcGlpL1MxNDcxMDE1MzE1MDAwNjI4
PC91cmw+PC9yZWxhdGVkLXVybHM+PC91cmxzPjxlbGVjdHJvbmljLXJlc291cmNlLW51bT5odHRw
czovL2RvaS5vcmcvMTAuMTAxNi9qLmVhdGJlaC4yMDE1LjA1LjAwOTwvZWxlY3Ryb25pYy1yZXNv
dXJjZS1udW0+PC9yZWNvcmQ+PC9DaXRlPjwvRW5kTm90ZT4A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9004B0" w:rsidRPr="00922513">
        <w:rPr>
          <w:rFonts w:ascii="Times New Roman" w:hAnsi="Times New Roman"/>
          <w:sz w:val="24"/>
          <w:szCs w:val="24"/>
        </w:rPr>
      </w:r>
      <w:r w:rsidR="009004B0" w:rsidRPr="00922513">
        <w:rPr>
          <w:rFonts w:ascii="Times New Roman" w:hAnsi="Times New Roman"/>
          <w:sz w:val="24"/>
          <w:szCs w:val="24"/>
        </w:rPr>
        <w:fldChar w:fldCharType="separate"/>
      </w:r>
      <w:r w:rsidR="00162524">
        <w:rPr>
          <w:rFonts w:ascii="Times New Roman" w:hAnsi="Times New Roman"/>
          <w:noProof/>
          <w:sz w:val="24"/>
          <w:szCs w:val="24"/>
        </w:rPr>
        <w:t>(55, 56)</w:t>
      </w:r>
      <w:r w:rsidR="009004B0" w:rsidRPr="00922513">
        <w:rPr>
          <w:rFonts w:ascii="Times New Roman" w:hAnsi="Times New Roman"/>
          <w:sz w:val="24"/>
          <w:szCs w:val="24"/>
        </w:rPr>
        <w:fldChar w:fldCharType="end"/>
      </w:r>
      <w:r w:rsidR="009004B0" w:rsidRPr="00922513">
        <w:rPr>
          <w:rFonts w:ascii="Times New Roman" w:hAnsi="Times New Roman"/>
          <w:sz w:val="24"/>
          <w:szCs w:val="24"/>
        </w:rPr>
        <w:t>.</w:t>
      </w:r>
      <w:r w:rsidR="002D4BB8" w:rsidRPr="00922513">
        <w:rPr>
          <w:rFonts w:ascii="Times New Roman" w:hAnsi="Times New Roman"/>
          <w:sz w:val="24"/>
          <w:szCs w:val="24"/>
        </w:rPr>
        <w:t xml:space="preserve"> These equivocal findings may be due to the</w:t>
      </w:r>
      <w:r w:rsidR="009004B0" w:rsidRPr="00922513">
        <w:rPr>
          <w:rFonts w:ascii="Times New Roman" w:hAnsi="Times New Roman"/>
          <w:sz w:val="24"/>
          <w:szCs w:val="24"/>
        </w:rPr>
        <w:t xml:space="preserve"> UPBEAT intervention </w:t>
      </w:r>
      <w:r w:rsidR="002D4BB8" w:rsidRPr="00922513">
        <w:rPr>
          <w:rFonts w:ascii="Times New Roman" w:hAnsi="Times New Roman"/>
          <w:sz w:val="24"/>
          <w:szCs w:val="24"/>
        </w:rPr>
        <w:t>not being</w:t>
      </w:r>
      <w:r w:rsidR="009004B0" w:rsidRPr="00922513">
        <w:rPr>
          <w:rFonts w:ascii="Times New Roman" w:hAnsi="Times New Roman"/>
          <w:sz w:val="24"/>
          <w:szCs w:val="24"/>
        </w:rPr>
        <w:t xml:space="preserve"> specifically designed to reduce binge eating in this population</w:t>
      </w:r>
      <w:r w:rsidR="001B0DAD" w:rsidRPr="00922513">
        <w:rPr>
          <w:rFonts w:ascii="Times New Roman" w:hAnsi="Times New Roman"/>
          <w:sz w:val="24"/>
          <w:szCs w:val="24"/>
        </w:rPr>
        <w:t>, similarly it has been found to have no effect on physical activity (Hayes et al., 2014</w:t>
      </w:r>
      <w:proofErr w:type="gramStart"/>
      <w:r w:rsidR="001B0DAD" w:rsidRPr="00922513">
        <w:rPr>
          <w:rFonts w:ascii="Times New Roman" w:hAnsi="Times New Roman"/>
          <w:sz w:val="24"/>
          <w:szCs w:val="24"/>
        </w:rPr>
        <w:t>), yet</w:t>
      </w:r>
      <w:proofErr w:type="gramEnd"/>
      <w:r w:rsidR="001B0DAD" w:rsidRPr="00922513">
        <w:rPr>
          <w:rFonts w:ascii="Times New Roman" w:hAnsi="Times New Roman"/>
          <w:sz w:val="24"/>
          <w:szCs w:val="24"/>
        </w:rPr>
        <w:t xml:space="preserve"> has been shown to improve diet (Flynn et al., 2016) and reduce GWG (Poston et al., 2015)</w:t>
      </w:r>
      <w:r w:rsidR="00887C2F" w:rsidRPr="00922513">
        <w:rPr>
          <w:rFonts w:ascii="Times New Roman" w:hAnsi="Times New Roman"/>
          <w:sz w:val="24"/>
          <w:szCs w:val="24"/>
        </w:rPr>
        <w:t xml:space="preserve">. </w:t>
      </w:r>
      <w:bookmarkEnd w:id="6"/>
      <w:r w:rsidR="00805FF1" w:rsidRPr="00922513">
        <w:rPr>
          <w:rFonts w:ascii="Times New Roman" w:hAnsi="Times New Roman"/>
          <w:sz w:val="24"/>
          <w:szCs w:val="24"/>
        </w:rPr>
        <w:t xml:space="preserve">Previous work has highlighted the need for effective lifestyle interventions for women living with obesity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Nho&lt;/Author&gt;&lt;Year&gt;2017&lt;/Year&gt;&lt;RecNum&gt;13066&lt;/RecNum&gt;&lt;DisplayText&gt;(57)&lt;/DisplayText&gt;&lt;record&gt;&lt;rec-number&gt;13066&lt;/rec-number&gt;&lt;foreign-keys&gt;&lt;key app="EN" db-id="9f9z0e0x49ezepeax9r5fzf69spa9xte0d22" timestamp="1689322417"&gt;13066&lt;/key&gt;&lt;/foreign-keys&gt;&lt;ref-type name="Journal Article"&gt;17&lt;/ref-type&gt;&lt;contributors&gt;&lt;authors&gt;&lt;author&gt;Nho, J. H.&lt;/author&gt;&lt;/authors&gt;&lt;/contributors&gt;&lt;auth-address&gt;College of Nursing, Chonbuk National University, Jeonju, Korea.&lt;/auth-address&gt;&lt;titles&gt;&lt;title&gt;Lifestyle Intervention for Obese Women&lt;/title&gt;&lt;secondary-title&gt;J Lifestyle Med&lt;/secondary-title&gt;&lt;/titles&gt;&lt;periodical&gt;&lt;full-title&gt;J Lifestyle Med&lt;/full-title&gt;&lt;/periodical&gt;&lt;pages&gt;51-54&lt;/pages&gt;&lt;volume&gt;7&lt;/volume&gt;&lt;number&gt;2&lt;/number&gt;&lt;edition&gt;2017/10/14&lt;/edition&gt;&lt;keywords&gt;&lt;keyword&gt;Lifestyle&lt;/keyword&gt;&lt;keyword&gt;Obesity&lt;/keyword&gt;&lt;keyword&gt;Reproductive health&lt;/keyword&gt;&lt;keyword&gt;Women&lt;/keyword&gt;&lt;/keywords&gt;&lt;dates&gt;&lt;year&gt;2017&lt;/year&gt;&lt;pub-dates&gt;&lt;date&gt;Jul&lt;/date&gt;&lt;/pub-dates&gt;&lt;/dates&gt;&lt;isbn&gt;2234-8549 (Print)&amp;#xD;2234-8549&lt;/isbn&gt;&lt;accession-num&gt;29026724&lt;/accession-num&gt;&lt;urls&gt;&lt;/urls&gt;&lt;custom2&gt;PMC5618734&lt;/custom2&gt;&lt;electronic-resource-num&gt;10.15280/jlm.2017.7.2.51&lt;/electronic-resource-num&gt;&lt;remote-database-provider&gt;NLM&lt;/remote-database-provider&gt;&lt;language&gt;eng&lt;/language&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57)</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with a strong focus on psychological treatments for BED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Ralph&lt;/Author&gt;&lt;Year&gt;2022&lt;/Year&gt;&lt;RecNum&gt;13067&lt;/RecNum&gt;&lt;DisplayText&gt;(58)&lt;/DisplayText&gt;&lt;record&gt;&lt;rec-number&gt;13067&lt;/rec-number&gt;&lt;foreign-keys&gt;&lt;key app="EN" db-id="9f9z0e0x49ezepeax9r5fzf69spa9xte0d22" timestamp="1689322728"&gt;13067&lt;/key&gt;&lt;/foreign-keys&gt;&lt;ref-type name="Journal Article"&gt;17&lt;/ref-type&gt;&lt;contributors&gt;&lt;authors&gt;&lt;author&gt;Ralph, Angelique F.&lt;/author&gt;&lt;author&gt;Brennan, Leah&lt;/author&gt;&lt;author&gt;Byrne, Sue&lt;/author&gt;&lt;author&gt;Caldwell, Belinda&lt;/author&gt;&lt;author&gt;Farmer, Jo&lt;/author&gt;&lt;author&gt;Hart, Laura M.&lt;/author&gt;&lt;author&gt;Heruc, Gabriella A.&lt;/author&gt;&lt;author&gt;Maguire, Sarah&lt;/author&gt;&lt;author&gt;Piya, Milan K.&lt;/author&gt;&lt;author&gt;Quin, Julia&lt;/author&gt;&lt;author&gt;Trobe, Sarah K.&lt;/author&gt;&lt;author&gt;Wallis, Andrew&lt;/author&gt;&lt;author&gt;Williams-Tchen, A. J.&lt;/author&gt;&lt;author&gt;Hay, Phillipa&lt;/author&gt;&lt;/authors&gt;&lt;/contributors&gt;&lt;titles&gt;&lt;title&gt;Management of eating disorders for people with higher weight: clinical practice guideline&lt;/title&gt;&lt;secondary-title&gt;Journal of Eating Disorders&lt;/secondary-title&gt;&lt;/titles&gt;&lt;periodical&gt;&lt;full-title&gt;Journal of Eating Disorders&lt;/full-title&gt;&lt;/periodical&gt;&lt;pages&gt;121&lt;/pages&gt;&lt;volume&gt;10&lt;/volume&gt;&lt;number&gt;1&lt;/number&gt;&lt;dates&gt;&lt;year&gt;2022&lt;/year&gt;&lt;pub-dates&gt;&lt;date&gt;2022/08/18&lt;/date&gt;&lt;/pub-dates&gt;&lt;/dates&gt;&lt;isbn&gt;2050-2974&lt;/isbn&gt;&lt;urls&gt;&lt;related-urls&gt;&lt;url&gt;https://doi.org/10.1186/s40337-022-00622-w&lt;/url&gt;&lt;/related-urls&gt;&lt;/urls&gt;&lt;electronic-resource-num&gt;10.1186/s40337-022-00622-w&lt;/electronic-resource-num&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58)</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For individuals living with obesity and BED they are recommended to have cognitive-behavioural therapy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Palavras&lt;/Author&gt;&lt;Year&gt;2017&lt;/Year&gt;&lt;RecNum&gt;13068&lt;/RecNum&gt;&lt;DisplayText&gt;(59)&lt;/DisplayText&gt;&lt;record&gt;&lt;rec-number&gt;13068&lt;/rec-number&gt;&lt;foreign-keys&gt;&lt;key app="EN" db-id="9f9z0e0x49ezepeax9r5fzf69spa9xte0d22" timestamp="1689338704"&gt;13068&lt;/key&gt;&lt;/foreign-keys&gt;&lt;ref-type name="Journal Article"&gt;17&lt;/ref-type&gt;&lt;contributors&gt;&lt;authors&gt;&lt;author&gt;Palavras, Marly Amorim&lt;/author&gt;&lt;author&gt;Hay, Phillipa&lt;/author&gt;&lt;author&gt;dos Santos Filho, Celso Alves&lt;/author&gt;&lt;author&gt;Claudino, Angélica&lt;/author&gt;&lt;/authors&gt;&lt;/contributors&gt;&lt;titles&gt;&lt;title&gt;The efficacy of psychological therapies in reducing weight and binge eating in people with bulimia nervosa and binge eating disorder who are overweight or obese—a critical synthesis and meta-analyses&lt;/title&gt;&lt;secondary-title&gt;Nutrients&lt;/secondary-title&gt;&lt;/titles&gt;&lt;periodical&gt;&lt;full-title&gt;Nutrients&lt;/full-title&gt;&lt;/periodical&gt;&lt;pages&gt;299&lt;/pages&gt;&lt;volume&gt;9&lt;/volume&gt;&lt;number&gt;3&lt;/number&gt;&lt;dates&gt;&lt;year&gt;2017&lt;/year&gt;&lt;/dates&gt;&lt;isbn&gt;2072-6643&lt;/isbn&gt;&lt;urls&gt;&lt;/urls&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59)</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or interpersonal psychotherapy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Wilfley&lt;/Author&gt;&lt;Year&gt;2002&lt;/Year&gt;&lt;RecNum&gt;13069&lt;/RecNum&gt;&lt;DisplayText&gt;(60)&lt;/DisplayText&gt;&lt;record&gt;&lt;rec-number&gt;13069&lt;/rec-number&gt;&lt;foreign-keys&gt;&lt;key app="EN" db-id="9f9z0e0x49ezepeax9r5fzf69spa9xte0d22" timestamp="1689338816"&gt;13069&lt;/key&gt;&lt;/foreign-keys&gt;&lt;ref-type name="Journal Article"&gt;17&lt;/ref-type&gt;&lt;contributors&gt;&lt;authors&gt;&lt;author&gt;Wilfley, Denise E&lt;/author&gt;&lt;author&gt;Welch, R Robinson&lt;/author&gt;&lt;author&gt;Stein, Richard I&lt;/author&gt;&lt;author&gt;Spurrell, Emily Borman&lt;/author&gt;&lt;author&gt;Cohen, Lisa R&lt;/author&gt;&lt;author&gt;Saelens, Brian E&lt;/author&gt;&lt;author&gt;Dounchis, Jennifer Zoler&lt;/author&gt;&lt;author&gt;Frank, Mary Ann&lt;/author&gt;&lt;author&gt;Wiseman, Claire V&lt;/author&gt;&lt;author&gt;Matt, Georg E&lt;/author&gt;&lt;/authors&gt;&lt;/contributors&gt;&lt;titles&gt;&lt;title&gt;A randomized comparison of group cognitive-behavioral therapy and group interpersonal psychotherapy for the treatment of overweight individuals with binge-eating disorder&lt;/title&gt;&lt;secondary-title&gt;Archives of general psychiatry&lt;/secondary-title&gt;&lt;/titles&gt;&lt;periodical&gt;&lt;full-title&gt;Archives Of General Psychiatry&lt;/full-title&gt;&lt;/periodical&gt;&lt;pages&gt;713-721&lt;/pages&gt;&lt;volume&gt;59&lt;/volume&gt;&lt;number&gt;8&lt;/number&gt;&lt;dates&gt;&lt;year&gt;2002&lt;/year&gt;&lt;/dates&gt;&lt;isbn&gt;0003-990X&lt;/isbn&gt;&lt;urls&gt;&lt;/urls&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60)</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yet there are high rates of attrition for such treatment routes, for both individuals living with obesity and/or ED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Atwood&lt;/Author&gt;&lt;Year&gt;2020&lt;/Year&gt;&lt;RecNum&gt;13070&lt;/RecNum&gt;&lt;DisplayText&gt;(61, 62)&lt;/DisplayText&gt;&lt;record&gt;&lt;rec-number&gt;13070&lt;/rec-number&gt;&lt;foreign-keys&gt;&lt;key app="EN" db-id="9f9z0e0x49ezepeax9r5fzf69spa9xte0d22" timestamp="1689338954"&gt;13070&lt;/key&gt;&lt;/foreign-keys&gt;&lt;ref-type name="Journal Article"&gt;17&lt;/ref-type&gt;&lt;contributors&gt;&lt;authors&gt;&lt;author&gt;Atwood, Molly E&lt;/author&gt;&lt;author&gt;Friedman, Aliza&lt;/author&gt;&lt;/authors&gt;&lt;/contributors&gt;&lt;titles&gt;&lt;title&gt;A systematic review of enhanced cognitive behavior</w:instrText>
      </w:r>
      <w:r w:rsidR="00162524">
        <w:rPr>
          <w:rFonts w:ascii="Times New Roman" w:hAnsi="Times New Roman" w:hint="eastAsia"/>
          <w:sz w:val="24"/>
          <w:szCs w:val="24"/>
        </w:rPr>
        <w:instrText>al therapy (CBT</w:instrText>
      </w:r>
      <w:r w:rsidR="00162524">
        <w:rPr>
          <w:rFonts w:ascii="Times New Roman" w:hAnsi="Times New Roman" w:hint="eastAsia"/>
          <w:sz w:val="24"/>
          <w:szCs w:val="24"/>
        </w:rPr>
        <w:instrText>‐</w:instrText>
      </w:r>
      <w:r w:rsidR="00162524">
        <w:rPr>
          <w:rFonts w:ascii="Times New Roman" w:hAnsi="Times New Roman" w:hint="eastAsia"/>
          <w:sz w:val="24"/>
          <w:szCs w:val="24"/>
        </w:rPr>
        <w:instrText>E) for eating disorders&lt;/title&gt;&lt;secondary-title&gt;International Journal of Eating Disorders&lt;/secondary-title&gt;&lt;/titles&gt;&lt;periodical&gt;&lt;full-title&gt;International Journal of Eating Disorders&lt;/full-title&gt;&lt;/periodical&gt;&lt;pages&gt;311-330&lt;/pages&gt;&lt;volume&gt;53</w:instrText>
      </w:r>
      <w:r w:rsidR="00162524">
        <w:rPr>
          <w:rFonts w:ascii="Times New Roman" w:hAnsi="Times New Roman"/>
          <w:sz w:val="24"/>
          <w:szCs w:val="24"/>
        </w:rPr>
        <w:instrText>&lt;/volume&gt;&lt;number&gt;3&lt;/number&gt;&lt;dates&gt;&lt;year&gt;2020&lt;/year&gt;&lt;/dates&gt;&lt;isbn&gt;0276-3478&lt;/isbn&gt;&lt;urls&gt;&lt;/urls&gt;&lt;/record&gt;&lt;/Cite&gt;&lt;Cite&gt;&lt;Author&gt;Dalle Grave&lt;/Author&gt;&lt;Year&gt;2015&lt;/Year&gt;&lt;RecNum&gt;13071&lt;/RecNum&gt;&lt;record&gt;&lt;rec-number&gt;13071&lt;/rec-number&gt;&lt;foreign-keys&gt;&lt;key app="EN" db-id="9f9z0e0x49ezepeax9r5fzf69spa9xte0d22" timestamp="1689338977"&gt;13071&lt;/key&gt;&lt;/foreign-keys&gt;&lt;ref-type name="Journal Article"&gt;17&lt;/ref-type&gt;&lt;contributors&gt;&lt;authors&gt;&lt;author&gt;Dalle Grave, Riccardo&lt;/author&gt;&lt;author&gt;Calugi, Simona&lt;/author&gt;&lt;author&gt;Compare, Angelo&lt;/author&gt;&lt;author&gt;El Ghoch, Marwan&lt;/author&gt;&lt;author&gt;Petroni, Maria Letizia&lt;/author&gt;&lt;author&gt;Tomasi, Franco&lt;/author&gt;&lt;author&gt;Mazzali, Gloria&lt;/author&gt;&lt;author&gt;Marchesini, Giulio&lt;/author&gt;&lt;/authors&gt;&lt;/contributors&gt;&lt;titles&gt;&lt;title&gt;Weight loss expectations and attrition in treatment-seeking obese women&lt;/title&gt;&lt;secondary-title&gt;Obesity facts&lt;/secondary-title&gt;&lt;/titles&gt;&lt;periodical&gt;&lt;full-title&gt;Obesity Facts&lt;/full-title&gt;&lt;/periodical&gt;&lt;pages&gt;311-318&lt;/pages&gt;&lt;volume&gt;8&lt;/volume&gt;&lt;number&gt;5&lt;/number&gt;&lt;dates&gt;&lt;year&gt;2015&lt;/year&gt;&lt;/dates&gt;&lt;isbn&gt;1662-4025&lt;/isbn&gt;&lt;urls&gt;&lt;/urls&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61, 62)</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Given the complex nature of obesity and BED their prevention and treatment may be improved through not just targeting weight but also psychological aspects </w:t>
      </w:r>
      <w:r w:rsidR="00805FF1"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Health&lt;/Author&gt;&lt;Year&gt;2018&lt;/Year&gt;&lt;RecNum&gt;13072&lt;/RecNum&gt;&lt;DisplayText&gt;(63)&lt;/DisplayText&gt;&lt;record&gt;&lt;rec-number&gt;13072&lt;/rec-number&gt;&lt;foreign-keys&gt;&lt;key app="EN" db-id="9f9z0e0x49ezepeax9r5fzf69spa9xte0d22" timestamp="1689339629"&gt;13072&lt;/key&gt;&lt;/foreign-keys&gt;&lt;ref-type name="Generic"&gt;13&lt;/ref-type&gt;&lt;contributors&gt;&lt;authors&gt;&lt;author&gt;Health, The Lancet Public&lt;/author&gt;&lt;/authors&gt;&lt;/contributors&gt;&lt;titles&gt;&lt;title&gt;Tackling obesity seriously: the time has come&lt;/title&gt;&lt;/titles&gt;&lt;pages&gt;e153&lt;/pages&gt;&lt;volume&gt;3&lt;/volume&gt;&lt;number&gt;4&lt;/number&gt;&lt;dates&gt;&lt;year&gt;2018&lt;/year&gt;&lt;/dates&gt;&lt;isbn&gt;2468-2667&lt;/isbn&gt;&lt;urls&gt;&lt;/urls&gt;&lt;/record&gt;&lt;/Cite&gt;&lt;/EndNote&gt;</w:instrText>
      </w:r>
      <w:r w:rsidR="00805FF1" w:rsidRPr="00922513">
        <w:rPr>
          <w:rFonts w:ascii="Times New Roman" w:hAnsi="Times New Roman"/>
          <w:sz w:val="24"/>
          <w:szCs w:val="24"/>
        </w:rPr>
        <w:fldChar w:fldCharType="separate"/>
      </w:r>
      <w:r w:rsidR="00162524">
        <w:rPr>
          <w:rFonts w:ascii="Times New Roman" w:hAnsi="Times New Roman"/>
          <w:noProof/>
          <w:sz w:val="24"/>
          <w:szCs w:val="24"/>
        </w:rPr>
        <w:t>(63)</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Psychoeducational interventions showing </w:t>
      </w:r>
      <w:r w:rsidR="00805FF1" w:rsidRPr="00922513">
        <w:rPr>
          <w:rFonts w:ascii="Times New Roman" w:hAnsi="Times New Roman"/>
          <w:sz w:val="24"/>
          <w:szCs w:val="24"/>
        </w:rPr>
        <w:lastRenderedPageBreak/>
        <w:t xml:space="preserve">promising findings to reduce attrition and increase engagement in this </w:t>
      </w:r>
      <w:proofErr w:type="gramStart"/>
      <w:r w:rsidR="00805FF1" w:rsidRPr="00922513">
        <w:rPr>
          <w:rFonts w:ascii="Times New Roman" w:hAnsi="Times New Roman"/>
          <w:sz w:val="24"/>
          <w:szCs w:val="24"/>
        </w:rPr>
        <w:t>particular population</w:t>
      </w:r>
      <w:proofErr w:type="gramEnd"/>
      <w:r w:rsidR="00805FF1" w:rsidRPr="00922513">
        <w:rPr>
          <w:rFonts w:ascii="Times New Roman" w:hAnsi="Times New Roman"/>
          <w:sz w:val="24"/>
          <w:szCs w:val="24"/>
        </w:rPr>
        <w:t xml:space="preserve"> while treating BED </w:t>
      </w:r>
      <w:r w:rsidR="00805FF1" w:rsidRPr="00922513">
        <w:rPr>
          <w:rFonts w:ascii="Times New Roman" w:hAnsi="Times New Roman"/>
          <w:sz w:val="24"/>
          <w:szCs w:val="24"/>
        </w:rPr>
        <w:fldChar w:fldCharType="begin">
          <w:fldData xml:space="preserve">PEVuZE5vdGU+PENpdGU+PEF1dGhvcj5FaWstTmVzPC9BdXRob3I+PFllYXI+MjAyMTwvWWVhcj48
UmVjTnVtPjEzMDczPC9SZWNOdW0+PERpc3BsYXlUZXh0Pig2NCk8L0Rpc3BsYXlUZXh0PjxyZWNv
cmQ+PHJlYy1udW1iZXI+MTMwNzM8L3JlYy1udW1iZXI+PGZvcmVpZ24ta2V5cz48a2V5IGFwcD0i
RU4iIGRiLWlkPSI5Zjl6MGUweDQ5ZXplcGVheDlyNWZ6ZjY5c3BhOXh0ZTBkMjIiIHRpbWVzdGFt
cD0iMTY4OTMzOTc3MyI+MTMwNzM8L2tleT48L2ZvcmVpZ24ta2V5cz48cmVmLXR5cGUgbmFtZT0i
Sm91cm5hbCBBcnRpY2xlIj4xNzwvcmVmLXR5cGU+PGNvbnRyaWJ1dG9ycz48YXV0aG9ycz48YXV0
aG9yPkVpay1OZXMsIFQuIFQuPC9hdXRob3I+PGF1dGhvcj5WcmFiZWwsIEsuPC9hdXRob3I+PGF1
dGhvcj5SYW1hbiwgSi48L2F1dGhvcj48YXV0aG9yPkNsYXJrLCBNLiBSLjwvYXV0aG9yPjxhdXRo
b3I+QmVyZywgSy4gSC48L2F1dGhvcj48L2F1dGhvcnM+PC9jb250cmlidXRvcnM+PGF1dGgtYWRk
cmVzcz5EZXBhcnRtZW50IG9mIE5ldXJvbWVkaWNpbmUgYW5kIE1vdmVtZW50IFNjaWVuY2UsIE5v
cndlZ2lhbiBVbml2ZXJzaXR5IG9mIFNjaWVuY2UgYW5kIFRlY2hub2xvZ3ksIFRyb25kaGVpbSwg
Tm9yd2F5LiYjeEQ7U3Rqw7hyZGFsIENvbW11bml0eSBNZW50YWwgSGVhbHRoIENlbnRyZSwgTGV2
YW5nZXIgSG9zcGl0YWwsIExldmFuZ2VyLCBOb3J3YXkuJiN4RDtNb2R1bSBCYWQgUHN5Y2hpYXRy
aWMgQ2VudGVyLCBWaWtlcnN1bmQsIE5vcndheS4mI3hEO0dyYWR1YXRlIFNjaG9vbCBvZiBIZWFs
dGgsIFVuaXZlcnNpdHkgb2YgVGVjaG5vbG9neSBTeWRuZXksIFN5ZG5leSwgTlNXLCBBdXN0cmFs
aWEuPC9hdXRoLWFkZHJlc3M+PHRpdGxlcz48dGl0bGU+QSBHcm91cCBJbnRlcnZlbnRpb24gZm9y
IEluZGl2aWR1YWxzIFdpdGggT2Jlc2l0eSBhbmQgQ29tb3JiaWQgQmluZ2UgRWF0aW5nIERpc29y
ZGVyOiBSZXN1bHRzIEZyb20gYSBGZWFzaWJpbGl0eSBTdHVkeTwvdGl0bGU+PHNlY29uZGFyeS10
aXRsZT5Gcm9udCBFbmRvY3Jpbm9sIChMYXVzYW5uZSk8L3NlY29uZGFyeS10aXRsZT48L3RpdGxl
cz48cGVyaW9kaWNhbD48ZnVsbC10aXRsZT5Gcm9udCBFbmRvY3Jpbm9sIChMYXVzYW5uZSk8L2Z1
bGwtdGl0bGU+PC9wZXJpb2RpY2FsPjxwYWdlcz43Mzg4NTY8L3BhZ2VzPjx2b2x1bWU+MTI8L3Zv
bHVtZT48ZWRpdGlvbj4yMDIxLzExLzIzPC9lZGl0aW9uPjxrZXl3b3Jkcz48a2V5d29yZD5CYXJp
YXRyaWMgU3VyZ2VyeTwva2V5d29yZD48a2V5d29yZD5CaW5nZS1FYXRpbmcgRGlzb3JkZXIvY29t
cGxpY2F0aW9ucy8qdGhlcmFweTwva2V5d29yZD48a2V5d29yZD5GZWFzaWJpbGl0eSBTdHVkaWVz
PC9rZXl3b3JkPjxrZXl3b3JkPkh1bWFuczwva2V5d29yZD48a2V5d29yZD5PYmVzaXR5L2NvbXBs
aWNhdGlvbnMvKnRoZXJhcHk8L2tleXdvcmQ+PGtleXdvcmQ+UGlsb3QgUHJvamVjdHM8L2tleXdv
cmQ+PGtleXdvcmQ+UHN5Y2hvdGhlcmFweSwgR3JvdXA8L2tleXdvcmQ+PGtleXdvcmQ+UXVhbGl0
eSBvZiBMaWZlPC9rZXl3b3JkPjxrZXl3b3JkPlRyZWF0bWVudCBPdXRjb21lPC9rZXl3b3JkPjxr
ZXl3b3JkPmJpbmdlIGVhdGluZyBkaXNvcmRlciAoQkVEKTwva2V5d29yZD48a2V5d29yZD5kZXNp
Z248L2tleXdvcmQ+PGtleXdvcmQ+ZWF0aW5nIGRpc29yZGVyPC9rZXl3b3JkPjxrZXl3b3JkPmZl
YXNpYmlsaXR5PC9rZXl3b3JkPjxrZXl3b3JkPmludGVydmVudGlvbjwva2V5d29yZD48a2V5d29y
ZD5wc3ljaG9sb2dpY2FsIGNvbW9yYmlkaXR5PC9rZXl3b3JkPjxrZXl3b3JkPmNvbW1lcmNpYWwg
b3IgZmluYW5jaWFsIHJlbGF0aW9uc2hpcHMgdGhhdCBjb3VsZCBiZSBjb25zdHJ1ZWQgYXMgYSBw
b3RlbnRpYWw8L2tleXdvcmQ+PGtleXdvcmQ+Y29uZmxpY3Qgb2YgaW50ZXJlc3QuPC9rZXl3b3Jk
Pjwva2V5d29yZHM+PGRhdGVzPjx5ZWFyPjIwMjE8L3llYXI+PC9kYXRlcz48aXNibj4xNjY0LTIz
OTIgKFByaW50KSYjeEQ7MTY2NC0yMzkyPC9pc2JuPjxhY2Nlc3Npb24tbnVtPjM0ODAzOTEwPC9h
Y2Nlc3Npb24tbnVtPjx1cmxzPjwvdXJscz48Y3VzdG9tMj5QTUM4NTk3OTUwPC9jdXN0b20yPjxl
bGVjdHJvbmljLXJlc291cmNlLW51bT4xMC4zMzg5L2ZlbmRvLjIwMjEuNzM4ODU2PC9lbGVjdHJv
bmljLXJlc291cmNlLW51bT48cmVtb3RlLWRhdGFiYXNlLXByb3ZpZGVyPk5MTTwvcmVtb3RlLWRh
dGFiYXNlLXByb3ZpZGVyPjxsYW5ndWFnZT5lbmc8L2xhbmd1YWdlPjwvcmVjb3JkPjwvQ2l0ZT48
L0VuZE5vdGU+AG==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FaWstTmVzPC9BdXRob3I+PFllYXI+MjAyMTwvWWVhcj48
UmVjTnVtPjEzMDczPC9SZWNOdW0+PERpc3BsYXlUZXh0Pig2NCk8L0Rpc3BsYXlUZXh0PjxyZWNv
cmQ+PHJlYy1udW1iZXI+MTMwNzM8L3JlYy1udW1iZXI+PGZvcmVpZ24ta2V5cz48a2V5IGFwcD0i
RU4iIGRiLWlkPSI5Zjl6MGUweDQ5ZXplcGVheDlyNWZ6ZjY5c3BhOXh0ZTBkMjIiIHRpbWVzdGFt
cD0iMTY4OTMzOTc3MyI+MTMwNzM8L2tleT48L2ZvcmVpZ24ta2V5cz48cmVmLXR5cGUgbmFtZT0i
Sm91cm5hbCBBcnRpY2xlIj4xNzwvcmVmLXR5cGU+PGNvbnRyaWJ1dG9ycz48YXV0aG9ycz48YXV0
aG9yPkVpay1OZXMsIFQuIFQuPC9hdXRob3I+PGF1dGhvcj5WcmFiZWwsIEsuPC9hdXRob3I+PGF1
dGhvcj5SYW1hbiwgSi48L2F1dGhvcj48YXV0aG9yPkNsYXJrLCBNLiBSLjwvYXV0aG9yPjxhdXRo
b3I+QmVyZywgSy4gSC48L2F1dGhvcj48L2F1dGhvcnM+PC9jb250cmlidXRvcnM+PGF1dGgtYWRk
cmVzcz5EZXBhcnRtZW50IG9mIE5ldXJvbWVkaWNpbmUgYW5kIE1vdmVtZW50IFNjaWVuY2UsIE5v
cndlZ2lhbiBVbml2ZXJzaXR5IG9mIFNjaWVuY2UgYW5kIFRlY2hub2xvZ3ksIFRyb25kaGVpbSwg
Tm9yd2F5LiYjeEQ7U3Rqw7hyZGFsIENvbW11bml0eSBNZW50YWwgSGVhbHRoIENlbnRyZSwgTGV2
YW5nZXIgSG9zcGl0YWwsIExldmFuZ2VyLCBOb3J3YXkuJiN4RDtNb2R1bSBCYWQgUHN5Y2hpYXRy
aWMgQ2VudGVyLCBWaWtlcnN1bmQsIE5vcndheS4mI3hEO0dyYWR1YXRlIFNjaG9vbCBvZiBIZWFs
dGgsIFVuaXZlcnNpdHkgb2YgVGVjaG5vbG9neSBTeWRuZXksIFN5ZG5leSwgTlNXLCBBdXN0cmFs
aWEuPC9hdXRoLWFkZHJlc3M+PHRpdGxlcz48dGl0bGU+QSBHcm91cCBJbnRlcnZlbnRpb24gZm9y
IEluZGl2aWR1YWxzIFdpdGggT2Jlc2l0eSBhbmQgQ29tb3JiaWQgQmluZ2UgRWF0aW5nIERpc29y
ZGVyOiBSZXN1bHRzIEZyb20gYSBGZWFzaWJpbGl0eSBTdHVkeTwvdGl0bGU+PHNlY29uZGFyeS10
aXRsZT5Gcm9udCBFbmRvY3Jpbm9sIChMYXVzYW5uZSk8L3NlY29uZGFyeS10aXRsZT48L3RpdGxl
cz48cGVyaW9kaWNhbD48ZnVsbC10aXRsZT5Gcm9udCBFbmRvY3Jpbm9sIChMYXVzYW5uZSk8L2Z1
bGwtdGl0bGU+PC9wZXJpb2RpY2FsPjxwYWdlcz43Mzg4NTY8L3BhZ2VzPjx2b2x1bWU+MTI8L3Zv
bHVtZT48ZWRpdGlvbj4yMDIxLzExLzIzPC9lZGl0aW9uPjxrZXl3b3Jkcz48a2V5d29yZD5CYXJp
YXRyaWMgU3VyZ2VyeTwva2V5d29yZD48a2V5d29yZD5CaW5nZS1FYXRpbmcgRGlzb3JkZXIvY29t
cGxpY2F0aW9ucy8qdGhlcmFweTwva2V5d29yZD48a2V5d29yZD5GZWFzaWJpbGl0eSBTdHVkaWVz
PC9rZXl3b3JkPjxrZXl3b3JkPkh1bWFuczwva2V5d29yZD48a2V5d29yZD5PYmVzaXR5L2NvbXBs
aWNhdGlvbnMvKnRoZXJhcHk8L2tleXdvcmQ+PGtleXdvcmQ+UGlsb3QgUHJvamVjdHM8L2tleXdv
cmQ+PGtleXdvcmQ+UHN5Y2hvdGhlcmFweSwgR3JvdXA8L2tleXdvcmQ+PGtleXdvcmQ+UXVhbGl0
eSBvZiBMaWZlPC9rZXl3b3JkPjxrZXl3b3JkPlRyZWF0bWVudCBPdXRjb21lPC9rZXl3b3JkPjxr
ZXl3b3JkPmJpbmdlIGVhdGluZyBkaXNvcmRlciAoQkVEKTwva2V5d29yZD48a2V5d29yZD5kZXNp
Z248L2tleXdvcmQ+PGtleXdvcmQ+ZWF0aW5nIGRpc29yZGVyPC9rZXl3b3JkPjxrZXl3b3JkPmZl
YXNpYmlsaXR5PC9rZXl3b3JkPjxrZXl3b3JkPmludGVydmVudGlvbjwva2V5d29yZD48a2V5d29y
ZD5wc3ljaG9sb2dpY2FsIGNvbW9yYmlkaXR5PC9rZXl3b3JkPjxrZXl3b3JkPmNvbW1lcmNpYWwg
b3IgZmluYW5jaWFsIHJlbGF0aW9uc2hpcHMgdGhhdCBjb3VsZCBiZSBjb25zdHJ1ZWQgYXMgYSBw
b3RlbnRpYWw8L2tleXdvcmQ+PGtleXdvcmQ+Y29uZmxpY3Qgb2YgaW50ZXJlc3QuPC9rZXl3b3Jk
Pjwva2V5d29yZHM+PGRhdGVzPjx5ZWFyPjIwMjE8L3llYXI+PC9kYXRlcz48aXNibj4xNjY0LTIz
OTIgKFByaW50KSYjeEQ7MTY2NC0yMzkyPC9pc2JuPjxhY2Nlc3Npb24tbnVtPjM0ODAzOTEwPC9h
Y2Nlc3Npb24tbnVtPjx1cmxzPjwvdXJscz48Y3VzdG9tMj5QTUM4NTk3OTUwPC9jdXN0b20yPjxl
bGVjdHJvbmljLXJlc291cmNlLW51bT4xMC4zMzg5L2ZlbmRvLjIwMjEuNzM4ODU2PC9lbGVjdHJv
bmljLXJlc291cmNlLW51bT48cmVtb3RlLWRhdGFiYXNlLXByb3ZpZGVyPk5MTTwvcmVtb3RlLWRh
dGFiYXNlLXByb3ZpZGVyPjxsYW5ndWFnZT5lbmc8L2xhbmd1YWdlPjwvcmVjb3JkPjwvQ2l0ZT48
L0VuZE5vdGU+AG==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805FF1" w:rsidRPr="00922513">
        <w:rPr>
          <w:rFonts w:ascii="Times New Roman" w:hAnsi="Times New Roman"/>
          <w:sz w:val="24"/>
          <w:szCs w:val="24"/>
        </w:rPr>
      </w:r>
      <w:r w:rsidR="00805FF1" w:rsidRPr="00922513">
        <w:rPr>
          <w:rFonts w:ascii="Times New Roman" w:hAnsi="Times New Roman"/>
          <w:sz w:val="24"/>
          <w:szCs w:val="24"/>
        </w:rPr>
        <w:fldChar w:fldCharType="separate"/>
      </w:r>
      <w:r w:rsidR="00162524">
        <w:rPr>
          <w:rFonts w:ascii="Times New Roman" w:hAnsi="Times New Roman"/>
          <w:noProof/>
          <w:sz w:val="24"/>
          <w:szCs w:val="24"/>
        </w:rPr>
        <w:t>(64)</w:t>
      </w:r>
      <w:r w:rsidR="00805FF1" w:rsidRPr="00922513">
        <w:rPr>
          <w:rFonts w:ascii="Times New Roman" w:hAnsi="Times New Roman"/>
          <w:sz w:val="24"/>
          <w:szCs w:val="24"/>
        </w:rPr>
        <w:fldChar w:fldCharType="end"/>
      </w:r>
      <w:r w:rsidR="00805FF1" w:rsidRPr="00922513">
        <w:rPr>
          <w:rFonts w:ascii="Times New Roman" w:hAnsi="Times New Roman"/>
          <w:sz w:val="24"/>
          <w:szCs w:val="24"/>
        </w:rPr>
        <w:t xml:space="preserve">.  </w:t>
      </w:r>
    </w:p>
    <w:p w14:paraId="76BA3EFF" w14:textId="77777777" w:rsidR="00805FF1" w:rsidRPr="00922513" w:rsidRDefault="00805FF1" w:rsidP="000841EF">
      <w:pPr>
        <w:spacing w:line="480" w:lineRule="auto"/>
        <w:rPr>
          <w:rFonts w:ascii="Times New Roman" w:hAnsi="Times New Roman"/>
          <w:sz w:val="24"/>
          <w:szCs w:val="24"/>
        </w:rPr>
      </w:pPr>
    </w:p>
    <w:p w14:paraId="620FA383" w14:textId="33A394D0" w:rsidR="00536F0B" w:rsidRPr="00922513" w:rsidRDefault="00536F0B" w:rsidP="000841EF">
      <w:pPr>
        <w:spacing w:line="480" w:lineRule="auto"/>
        <w:ind w:firstLine="720"/>
        <w:rPr>
          <w:rFonts w:ascii="Times New Roman" w:hAnsi="Times New Roman"/>
          <w:sz w:val="24"/>
          <w:szCs w:val="24"/>
        </w:rPr>
      </w:pPr>
      <w:r w:rsidRPr="00922513">
        <w:rPr>
          <w:rFonts w:ascii="Times New Roman" w:hAnsi="Times New Roman"/>
          <w:sz w:val="24"/>
          <w:szCs w:val="24"/>
        </w:rPr>
        <w:t>Given the evidence for the association between depressive symptoms</w:t>
      </w:r>
      <w:r w:rsidR="007021B6" w:rsidRPr="00922513">
        <w:rPr>
          <w:rFonts w:ascii="Times New Roman" w:hAnsi="Times New Roman"/>
          <w:sz w:val="24"/>
          <w:szCs w:val="24"/>
        </w:rPr>
        <w:t xml:space="preserve">, features associated with </w:t>
      </w:r>
      <w:r w:rsidRPr="00922513">
        <w:rPr>
          <w:rFonts w:ascii="Times New Roman" w:hAnsi="Times New Roman"/>
          <w:sz w:val="24"/>
          <w:szCs w:val="24"/>
        </w:rPr>
        <w:t>binge eating behaviours</w:t>
      </w:r>
      <w:r w:rsidR="007021B6" w:rsidRPr="00922513">
        <w:rPr>
          <w:rFonts w:ascii="Times New Roman" w:hAnsi="Times New Roman"/>
          <w:sz w:val="24"/>
          <w:szCs w:val="24"/>
        </w:rPr>
        <w:t xml:space="preserve"> and binge eating episodes</w:t>
      </w:r>
      <w:r w:rsidRPr="00922513">
        <w:rPr>
          <w:rFonts w:ascii="Times New Roman" w:hAnsi="Times New Roman"/>
          <w:sz w:val="24"/>
          <w:szCs w:val="24"/>
        </w:rPr>
        <w:t xml:space="preserve"> in the perinatal period, physical activity centred interventions may be more suitable. Studies have found that small scale exercise-based interventions </w:t>
      </w:r>
      <w:r w:rsidR="00273D0C" w:rsidRPr="00922513">
        <w:rPr>
          <w:rFonts w:ascii="Times New Roman" w:hAnsi="Times New Roman"/>
          <w:sz w:val="24"/>
          <w:szCs w:val="24"/>
        </w:rPr>
        <w:t>may</w:t>
      </w:r>
      <w:r w:rsidRPr="00922513">
        <w:rPr>
          <w:rFonts w:ascii="Times New Roman" w:hAnsi="Times New Roman"/>
          <w:sz w:val="24"/>
          <w:szCs w:val="24"/>
        </w:rPr>
        <w:t xml:space="preserve"> improve depressive symptoms during pregnancy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Perales&lt;/Author&gt;&lt;Year&gt;2015&lt;/Year&gt;&lt;RecNum&gt;13007&lt;/RecNum&gt;&lt;DisplayText&gt;(65)&lt;/DisplayText&gt;&lt;record&gt;&lt;rec-number&gt;13007&lt;/rec-number&gt;&lt;foreign-keys&gt;&lt;key app="EN" db-id="9f9z0e0x49ezepeax9r5fzf69spa9xte0d22" timestamp="1665996350"&gt;13007&lt;/key&gt;&lt;/foreign-keys&gt;&lt;ref-type name="Journal Article"&gt;17&lt;/ref-type&gt;&lt;contributors&gt;&lt;authors&gt;&lt;author&gt;Perales, Maria&lt;/author&gt;&lt;author&gt;Rodríguez, Yaiza Cordero&lt;/author&gt;&lt;author&gt;Terrones, Marina Vargas&lt;/author&gt;&lt;author&gt;Mulas, Alejandro Lucía&lt;/author&gt;&lt;author&gt;Carballo, Rubén Barakat&lt;/author&gt;&lt;/authors&gt;&lt;/contributors&gt;&lt;titles&gt;&lt;title&gt;Exercise and depression in overweight and obese pregnant women: a randomised controlled trial&lt;/title&gt;&lt;secondary-title&gt;Archivos de medicina del deporte: revista de la Federación Española de Medicina del Deporte y de la Confederación Iberoamericana de Medicina del Deporte&lt;/secondary-title&gt;&lt;/titles&gt;&lt;periodical&gt;&lt;full-title&gt;Archivos de medicina del deporte: revista de la Federación Española de Medicina del Deporte y de la Confederación Iberoamericana de Medicina del Deporte&lt;/full-title&gt;&lt;/periodical&gt;&lt;pages&gt;156-163&lt;/pages&gt;&lt;volume&gt;32&lt;/volume&gt;&lt;number&gt;167&lt;/number&gt;&lt;dates&gt;&lt;year&gt;2015&lt;/year&gt;&lt;/dates&gt;&lt;isbn&gt;0212-8799&lt;/isbn&gt;&lt;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65)</w:t>
      </w:r>
      <w:r w:rsidRPr="00922513">
        <w:rPr>
          <w:rFonts w:ascii="Times New Roman" w:hAnsi="Times New Roman"/>
          <w:sz w:val="24"/>
          <w:szCs w:val="24"/>
        </w:rPr>
        <w:fldChar w:fldCharType="end"/>
      </w:r>
      <w:r w:rsidR="0082239F" w:rsidRPr="00922513">
        <w:rPr>
          <w:rFonts w:ascii="Times New Roman" w:hAnsi="Times New Roman"/>
          <w:sz w:val="24"/>
          <w:szCs w:val="24"/>
        </w:rPr>
        <w:t>.</w:t>
      </w:r>
      <w:r w:rsidRPr="00922513">
        <w:rPr>
          <w:rFonts w:ascii="Times New Roman" w:hAnsi="Times New Roman"/>
          <w:sz w:val="24"/>
          <w:szCs w:val="24"/>
        </w:rPr>
        <w:t xml:space="preserve"> </w:t>
      </w:r>
      <w:r w:rsidR="0082239F" w:rsidRPr="00922513">
        <w:rPr>
          <w:rFonts w:ascii="Times New Roman" w:hAnsi="Times New Roman"/>
          <w:sz w:val="24"/>
          <w:szCs w:val="24"/>
        </w:rPr>
        <w:t>F</w:t>
      </w:r>
      <w:r w:rsidRPr="00922513">
        <w:rPr>
          <w:rFonts w:ascii="Times New Roman" w:hAnsi="Times New Roman"/>
          <w:sz w:val="24"/>
          <w:szCs w:val="24"/>
        </w:rPr>
        <w:t>urther work is required given how UPBEAT used both physical activity and diet components</w:t>
      </w:r>
      <w:r w:rsidR="009A577B" w:rsidRPr="00922513">
        <w:rPr>
          <w:rFonts w:ascii="Times New Roman" w:hAnsi="Times New Roman"/>
          <w:sz w:val="24"/>
          <w:szCs w:val="24"/>
        </w:rPr>
        <w:t xml:space="preserve"> and </w:t>
      </w:r>
      <w:r w:rsidR="002D4BB8" w:rsidRPr="00922513">
        <w:rPr>
          <w:rFonts w:ascii="Times New Roman" w:hAnsi="Times New Roman"/>
          <w:sz w:val="24"/>
          <w:szCs w:val="24"/>
        </w:rPr>
        <w:t>did not</w:t>
      </w:r>
      <w:r w:rsidR="0082239F" w:rsidRPr="00922513">
        <w:rPr>
          <w:rFonts w:ascii="Times New Roman" w:hAnsi="Times New Roman"/>
          <w:sz w:val="24"/>
          <w:szCs w:val="24"/>
        </w:rPr>
        <w:t xml:space="preserve"> </w:t>
      </w:r>
      <w:r w:rsidR="002D4BB8" w:rsidRPr="00922513">
        <w:rPr>
          <w:rFonts w:ascii="Times New Roman" w:hAnsi="Times New Roman"/>
          <w:sz w:val="24"/>
          <w:szCs w:val="24"/>
        </w:rPr>
        <w:t>impact</w:t>
      </w:r>
      <w:r w:rsidR="0082239F" w:rsidRPr="00922513">
        <w:rPr>
          <w:rFonts w:ascii="Times New Roman" w:hAnsi="Times New Roman"/>
          <w:sz w:val="24"/>
          <w:szCs w:val="24"/>
        </w:rPr>
        <w:t xml:space="preserve"> binge eating behaviours,</w:t>
      </w:r>
      <w:r w:rsidRPr="00922513">
        <w:rPr>
          <w:rFonts w:ascii="Times New Roman" w:hAnsi="Times New Roman"/>
          <w:sz w:val="24"/>
          <w:szCs w:val="24"/>
        </w:rPr>
        <w:t xml:space="preserve"> </w:t>
      </w:r>
      <w:r w:rsidR="009A577B" w:rsidRPr="00922513">
        <w:rPr>
          <w:rFonts w:ascii="Times New Roman" w:hAnsi="Times New Roman"/>
          <w:sz w:val="24"/>
          <w:szCs w:val="24"/>
        </w:rPr>
        <w:t>similarly there is</w:t>
      </w:r>
      <w:r w:rsidRPr="00922513">
        <w:rPr>
          <w:rFonts w:ascii="Times New Roman" w:hAnsi="Times New Roman"/>
          <w:sz w:val="24"/>
          <w:szCs w:val="24"/>
        </w:rPr>
        <w:t xml:space="preserve"> no effect </w:t>
      </w:r>
      <w:r w:rsidR="009004B0" w:rsidRPr="00922513">
        <w:rPr>
          <w:rFonts w:ascii="Times New Roman" w:hAnsi="Times New Roman"/>
          <w:sz w:val="24"/>
          <w:szCs w:val="24"/>
        </w:rPr>
        <w:t xml:space="preserve">on </w:t>
      </w:r>
      <w:r w:rsidR="00C41F7B" w:rsidRPr="00922513">
        <w:rPr>
          <w:rFonts w:ascii="Times New Roman" w:hAnsi="Times New Roman"/>
          <w:sz w:val="24"/>
          <w:szCs w:val="24"/>
        </w:rPr>
        <w:t xml:space="preserve">the main trial outcome of diabetic outcomes or </w:t>
      </w:r>
      <w:r w:rsidR="009004B0" w:rsidRPr="00922513">
        <w:rPr>
          <w:rFonts w:ascii="Times New Roman" w:hAnsi="Times New Roman"/>
          <w:sz w:val="24"/>
          <w:szCs w:val="24"/>
        </w:rPr>
        <w:t xml:space="preserve">depressive symptoms </w:t>
      </w:r>
      <w:r w:rsidR="00BC0FFF" w:rsidRPr="00922513">
        <w:rPr>
          <w:rFonts w:ascii="Times New Roman" w:hAnsi="Times New Roman"/>
          <w:sz w:val="24"/>
          <w:szCs w:val="24"/>
        </w:rPr>
        <w:fldChar w:fldCharType="begin">
          <w:fldData xml:space="preserve">PEVuZE5vdGU+PENpdGU+PEF1dGhvcj5Qb3N0b248L0F1dGhvcj48WWVhcj4yMDE1PC9ZZWFyPjxS
ZWNOdW0+MTMwNDA8L1JlY051bT48RGlzcGxheVRleHQ+KDM2LCA0OCwgNjYpPC9EaXNwbGF5VGV4
dD48cmVjb3JkPjxyZWMtbnVtYmVyPjEzMDQwPC9yZWMtbnVtYmVyPjxmb3JlaWduLWtleXM+PGtl
eSBhcHA9IkVOIiBkYi1pZD0iOWY5ejBlMHg0OWV6ZXBlYXg5cjVmemY2OXNwYTl4dGUwZDIyIiB0
aW1lc3RhbXA9IjE2NzUxODA0ODkiPjEzMDQwPC9rZXk+PC9mb3JlaWduLWtleXM+PHJlZi10eXBl
IG5hbWU9IkpvdXJuYWwgQXJ0aWNsZSI+MTc8L3JlZi10eXBlPjxjb250cmlidXRvcnM+PGF1dGhv
cnM+PGF1dGhvcj5Qb3N0b24sIEx1Y2lsbGE8L2F1dGhvcj48YXV0aG9yPkJlbGwsIFJ1dGg8L2F1
dGhvcj48YXV0aG9yPkNyb2tlciwgSGVsZW48L2F1dGhvcj48YXV0aG9yPkZseW5uLCBBbmdlbGEg
QzwvYXV0aG9yPjxhdXRob3I+R29kZnJleSwgS2VpdGggTTwvYXV0aG9yPjxhdXRob3I+R29mZiwg
TG91aXNlPC9hdXRob3I+PGF1dGhvcj5IYXllcywgTG91aXNlPC9hdXRob3I+PGF1dGhvcj5LaGF6
YWV6YWRlaCwgTmluYTwvYXV0aG9yPjxhdXRob3I+TmVsc29uLCBTY290dCBNPC9hdXRob3I+PGF1
dGhvcj5PdGVuZy1OdGltLCBFdWdlbmU8L2F1dGhvcj48L2F1dGhvcnM+PC9jb250cmlidXRvcnM+
PHRpdGxlcz48dGl0bGU+RWZmZWN0IG9mIGEgYmVoYXZpb3VyYWwgaW50ZXJ2ZW50aW9uIGluIG9i
ZXNlIHByZWduYW50IHdvbWVuICh0aGUgVVBCRUFUIHN0dWR5KTogYSBtdWx0aWNlbnRyZSwgcmFu
ZG9taXNlZCBjb250cm9sbGVkIHRyaWFsPC90aXRsZT48c2Vjb25kYXJ5LXRpdGxlPlRoZSBsYW5j
ZXQgRGlhYmV0ZXMgJmFtcDsgZW5kb2NyaW5vbG9neTwvc2Vjb25kYXJ5LXRpdGxlPjwvdGl0bGVz
PjxwZXJpb2RpY2FsPjxmdWxsLXRpdGxlPlRoZSBsYW5jZXQgRGlhYmV0ZXMgJmFtcDsgZW5kb2Ny
aW5vbG9neTwvZnVsbC10aXRsZT48L3BlcmlvZGljYWw+PHBhZ2VzPjc2Ny03Nzc8L3BhZ2VzPjx2
b2x1bWU+Mzwvdm9sdW1lPjxudW1iZXI+MTA8L251bWJlcj48ZGF0ZXM+PHllYXI+MjAxNTwveWVh
cj48L2RhdGVzPjxpc2JuPjIyMTMtODU4NzwvaXNibj48dXJscz48L3VybHM+PC9yZWNvcmQ+PC9D
aXRlPjxDaXRlPjxBdXRob3I+V2lsc29uPC9BdXRob3I+PFllYXI+MjAyMDwvWWVhcj48UmVjTnVt
PjEyOTc1PC9SZWNOdW0+PHJlY29yZD48cmVjLW51bWJlcj4xMjk3NTwvcmVjLW51bWJlcj48Zm9y
ZWlnbi1rZXlzPjxrZXkgYXBwPSJFTiIgZGItaWQ9IjlmOXowZTB4NDllemVwZWF4OXI1ZnpmNjlz
cGE5eHRlMGQyMiIgdGltZXN0YW1wPSIxNjU4NDc4Njg2Ij4xMjk3NTwva2V5PjwvZm9yZWlnbi1r
ZXlzPjxyZWYtdHlwZSBuYW1lPSJKb3VybmFsIEFydGljbGUiPjE3PC9yZWYtdHlwZT48Y29udHJp
YnV0b3JzPjxhdXRob3JzPjxhdXRob3I+V2lsc29uLCBDLiBBLjwvYXV0aG9yPjxhdXRob3I+U2Vl
ZCwgUC48L2F1dGhvcj48YXV0aG9yPkZseW5uLCBBLiBDLjwvYXV0aG9yPjxhdXRob3I+SG93YXJk
LCBMLiBNLjwvYXV0aG9yPjxhdXRob3I+TW9seW5lYXV4LCBFLjwvYXV0aG9yPjxhdXRob3I+U2ln
dXJkYXJkb3R0aXIsIEouPC9hdXRob3I+PGF1dGhvcj5Qb3N0b24sIEwuPC9hdXRob3I+PC9hdXRo
b3JzPjwvY29udHJpYnV0b3JzPjxhdXRoLWFkZHJlc3M+U2VjdGlvbiBvZiBXb21lbiZhcG9zO3Mg
TWVudGFsIEhlYWx0aCwgSW5zdGl0dXRlIG9mIFBzeWNoaWF0cnksIFBzeWNob2xvZ3kgYW5kIE5l
dXJvc2NpZW5jZSwgS2luZyZhcG9zO3MgQ29sbGVnZSBMb25kb24gYW5kIFNvdXRoIExvbmRvbiBh
bmQgTWF1ZHNsZXkgTkhTIEZvdW5kYXRpb24gVHJ1c3QsIFBPMzEgS2luZyZhcG9zO3MgQ29sbGVn
ZSBMb25kb24sIERlIENyZXNwaWdueSBQYXJrLCBMb25kb24sIFNFNSA4QUYsIFVLLiBjbGFpcmUu
d2lsc29uQGtjbC5hYy51ay4mI3hEO0RlcGFydG1lbnQgb2YgV29tZW4gYW5kIENoaWxkcmVuJmFw
b3M7cyBIZWFsdGgsIEtpbmcmYXBvcztzIENvbGxlZ2UgTG9uZG9uLCBTdCBUaG9tYXMmYXBvczsg
SG9zcGl0YWwsIDEwdGggZmxvb3IgTm9ydGggV2luZywgTG9uZG9uLCBTRTEgN0VILCBVSy4mI3hE
O1NlY3Rpb24gb2YgV29tZW4mYXBvcztzIE1lbnRhbCBIZWFsdGgsIEluc3RpdHV0ZSBvZiBQc3lj
aGlhdHJ5LCBQc3ljaG9sb2d5IGFuZCBOZXVyb3NjaWVuY2UsIEtpbmcmYXBvcztzIENvbGxlZ2Ug
TG9uZG9uIGFuZCBTb3V0aCBMb25kb24gYW5kIE1hdWRzbGV5IE5IUyBGb3VuZGF0aW9uIFRydXN0
LCBQTzMxIEtpbmcmYXBvcztzIENvbGxlZ2UgTG9uZG9uLCBEZSBDcmVzcGlnbnkgUGFyaywgTG9u
ZG9uLCBTRTUgOEFGLCBVSy48L2F1dGgtYWRkcmVzcz48dGl0bGVzPjx0aXRsZT5JcyBUaGVyZSBh
biBBc3NvY2lhdGlvbiBCZXR3ZWVuIERpZXQsIFBoeXNpY2FsIEFjdGl2aXR5IGFuZCBEZXByZXNz
aXZlIFN5bXB0b21zIGluIHRoZSBQZXJpbmF0YWwgUGVyaW9kPyBBbiBBbmFseXNpcyBvZiB0aGUg
VVBCRUFUIENvaG9ydCBvZiBPYmVzZSBQcmVnbmFudCBXb21lbjwvdGl0bGU+PHNlY29uZGFyeS10
aXRsZT5NYXRlcm4gQ2hpbGQgSGVhbHRoIEo8L3NlY29uZGFyeS10aXRsZT48L3RpdGxlcz48cGVy
aW9kaWNhbD48ZnVsbC10aXRsZT5NYXRlcm4gQ2hpbGQgSGVhbHRoIEo8L2Z1bGwtdGl0bGU+PC9w
ZXJpb2RpY2FsPjxwYWdlcz4xNDgyLTE0OTM8L3BhZ2VzPjx2b2x1bWU+MjQ8L3ZvbHVtZT48bnVt
YmVyPjEyPC9udW1iZXI+PGVkaXRpb24+MjAyMC8wNS8wMjwvZWRpdGlvbj48a2V5d29yZHM+PGtl
eXdvcmQ+QWR1bHQ8L2tleXdvcmQ+PGtleXdvcmQ+Q29ob3J0IFN0dWRpZXM8L2tleXdvcmQ+PGtl
eXdvcmQ+RGVwcmVzc2lvbi9wc3ljaG9sb2d5PC9rZXl3b3JkPjxrZXl3b3JkPkRlcHJlc3Npb24s
IFBvc3RwYXJ0dW08L2tleXdvcmQ+PGtleXdvcmQ+KkRpZXQ8L2tleXdvcmQ+PGtleXdvcmQ+RXhl
cmNpc2UvKnBoeXNpb2xvZ3kvcHN5Y2hvbG9neTwva2V5d29yZD48a2V5d29yZD5GYXR0eSBBY2lk
czwva2V5d29yZD48a2V5d29yZD5GZW1hbGU8L2tleXdvcmQ+PGtleXdvcmQ+R2x5Y2VtaWMgTG9h
ZDwva2V5d29yZD48a2V5d29yZD5IdW1hbnM8L2tleXdvcmQ+PGtleXdvcmQ+T2Jlc2l0eS8qY29t
cGxpY2F0aW9ucy9lcGlkZW1pb2xvZ3kvcHN5Y2hvbG9neTwva2V5d29yZD48a2V5d29yZD5QZXJp
bmF0YWwgQ2FyZTwva2V5d29yZD48a2V5d29yZD5QcmVnbmFuY3k8L2tleXdvcmQ+PGtleXdvcmQ+
UHJlZ25hbmN5IENvbXBsaWNhdGlvbnMvZGlhZ25vc2lzLyplcGlkZW1pb2xvZ3kvZXRpb2xvZ3kv
cHN5Y2hvbG9neTwva2V5d29yZD48a2V5d29yZD5QcmVnbmFuY3kgT3V0Y29tZTwva2V5d29yZD48
a2V5d29yZD5QcmVnbmFudCBXb21lbi8qcHN5Y2hvbG9neTwva2V5d29yZD48a2V5d29yZD5QcmVu
YXRhbCBDYXJlPC9rZXl3b3JkPjxrZXl3b3JkPlBzeWNoaWF0cmljIFN0YXR1cyBSYXRpbmcgU2Nh
bGVzPC9rZXl3b3JkPjxrZXl3b3JkPlJpc2sgRmFjdG9yczwva2V5d29yZD48a2V5d29yZD5Zb3Vu
ZyBBZHVsdDwva2V5d29yZD48a2V5d29yZD5HbHljYWVtaWMgbG9hZDwva2V5d29yZD48a2V5d29y
ZD5QZXJpbmF0YWwgZGVwcmVzc2lvbjwva2V5d29yZD48a2V5d29yZD5QaHlzaWNhbCBhY3Rpdml0
eTwva2V5d29yZD48a2V5d29yZD5TYXR1cmF0ZWQgZmF0PC9rZXl3b3JkPjwva2V5d29yZHM+PGRh
dGVzPjx5ZWFyPjIwMjA8L3llYXI+PHB1Yi1kYXRlcz48ZGF0ZT5EZWM8L2RhdGU+PC9wdWItZGF0
ZXM+PC9kYXRlcz48aXNibj4xMDkyLTc4NzUgKFByaW50KSYjeEQ7MTA5Mi03ODc1PC9pc2JuPjxh
Y2Nlc3Npb24tbnVtPjMyMzU2MTMwPC9hY2Nlc3Npb24tbnVtPjx1cmxzPjwvdXJscz48Y3VzdG9t
Mj5QTUM3Njc3Mjg2PC9jdXN0b20yPjxlbGVjdHJvbmljLXJlc291cmNlLW51bT4xMC4xMDA3L3Mx
MDk5NS0wMjAtMDI5MzMtMzwvZWxlY3Ryb25pYy1yZXNvdXJjZS1udW0+PHJlbW90ZS1kYXRhYmFz
ZS1wcm92aWRlcj5OTE08L3JlbW90ZS1kYXRhYmFzZS1wcm92aWRlcj48bGFuZ3VhZ2U+ZW5nPC9s
YW5ndWFnZT48L3JlY29yZD48L0NpdGU+PENpdGU+PEF1dGhvcj5Nb2x5bmVhdXg8L0F1dGhvcj48
WWVhcj4yMDE4PC9ZZWFyPjxSZWNOdW0+MTI5NzQ8L1JlY051bT48cmVjb3JkPjxyZWMtbnVtYmVy
PjEyOTc0PC9yZWMtbnVtYmVyPjxmb3JlaWduLWtleXM+PGtleSBhcHA9IkVOIiBkYi1pZD0iOWY5
ejBlMHg0OWV6ZXBlYXg5cjVmemY2OXNwYTl4dGUwZDIyIiB0aW1lc3RhbXA9IjE2NTg0Nzg2MzEi
PjEyOTc0PC9rZXk+PC9mb3JlaWduLWtleXM+PHJlZi10eXBlIG5hbWU9IkpvdXJuYWwgQXJ0aWNs
ZSI+MTc8L3JlZi10eXBlPjxjb250cmlidXRvcnM+PGF1dGhvcnM+PGF1dGhvcj5Nb2x5bmVhdXgs
IEVtbWE8L2F1dGhvcj48YXV0aG9yPkJlZ3VtLCBTaGFoaW5hPC9hdXRob3I+PGF1dGhvcj5Ccmls
ZXksIEFubmV0dGUgTDwvYXV0aG9yPjxhdXRob3I+U2VlZCwgUGF1bCBUPC9hdXRob3I+PGF1dGhv
cj5Ib3dhcmQsIExvdWlzZSBNPC9hdXRob3I+PGF1dGhvcj5Qb3N0b24sIEx1Y2lsbGE8L2F1dGhv
cj48L2F1dGhvcnM+PC9jb250cmlidXRvcnM+PHRpdGxlcz48dGl0bGU+RG8gZWxldmF0ZWQgc3lt
cHRvbXMgb2YgZGVwcmVzc2lvbiBwcmVkaWN0IGFkaGVyZW5jZSBhbmQgb3V0Y29tZXMgaW4gdGhl
IFVQQkVBVCByYW5kb21pc2VkIGNvbnRyb2xsZWQgdHJpYWwgb2YgYSBsaWZlc3R5bGUgaW50ZXJ2
ZW50aW9uIGZvciBvYmVzZSBwcmVnbmFudCB3b21lbj88L3RpdGxlPjxzZWNvbmRhcnktdGl0bGU+
Qk1DIHByZWduYW5jeSBhbmQgY2hpbGRiaXJ0aDwvc2Vjb25kYXJ5LXRpdGxlPjwvdGl0bGVzPjxw
ZXJpb2RpY2FsPjxmdWxsLXRpdGxlPkJNQyBQcmVnbmFuY3kgQW5kIENoaWxkYmlydGg8L2Z1bGwt
dGl0bGU+PC9wZXJpb2RpY2FsPjxwYWdlcz4xLTk8L3BhZ2VzPjx2b2x1bWU+MTg8L3ZvbHVtZT48
bnVtYmVyPjE8L251bWJlcj48ZGF0ZXM+PHllYXI+MjAxODwveWVhcj48L2RhdGVzPjxpc2JuPjE0
NzEtMjM5MzwvaXNibj48dXJscz48L3VybHM+PC9yZWNvcmQ+PC9DaXRlPjwvRW5kTm90ZT4A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Qb3N0b248L0F1dGhvcj48WWVhcj4yMDE1PC9ZZWFyPjxS
ZWNOdW0+MTMwNDA8L1JlY051bT48RGlzcGxheVRleHQ+KDM2LCA0OCwgNjYpPC9EaXNwbGF5VGV4
dD48cmVjb3JkPjxyZWMtbnVtYmVyPjEzMDQwPC9yZWMtbnVtYmVyPjxmb3JlaWduLWtleXM+PGtl
eSBhcHA9IkVOIiBkYi1pZD0iOWY5ejBlMHg0OWV6ZXBlYXg5cjVmemY2OXNwYTl4dGUwZDIyIiB0
aW1lc3RhbXA9IjE2NzUxODA0ODkiPjEzMDQwPC9rZXk+PC9mb3JlaWduLWtleXM+PHJlZi10eXBl
IG5hbWU9IkpvdXJuYWwgQXJ0aWNsZSI+MTc8L3JlZi10eXBlPjxjb250cmlidXRvcnM+PGF1dGhv
cnM+PGF1dGhvcj5Qb3N0b24sIEx1Y2lsbGE8L2F1dGhvcj48YXV0aG9yPkJlbGwsIFJ1dGg8L2F1
dGhvcj48YXV0aG9yPkNyb2tlciwgSGVsZW48L2F1dGhvcj48YXV0aG9yPkZseW5uLCBBbmdlbGEg
QzwvYXV0aG9yPjxhdXRob3I+R29kZnJleSwgS2VpdGggTTwvYXV0aG9yPjxhdXRob3I+R29mZiwg
TG91aXNlPC9hdXRob3I+PGF1dGhvcj5IYXllcywgTG91aXNlPC9hdXRob3I+PGF1dGhvcj5LaGF6
YWV6YWRlaCwgTmluYTwvYXV0aG9yPjxhdXRob3I+TmVsc29uLCBTY290dCBNPC9hdXRob3I+PGF1
dGhvcj5PdGVuZy1OdGltLCBFdWdlbmU8L2F1dGhvcj48L2F1dGhvcnM+PC9jb250cmlidXRvcnM+
PHRpdGxlcz48dGl0bGU+RWZmZWN0IG9mIGEgYmVoYXZpb3VyYWwgaW50ZXJ2ZW50aW9uIGluIG9i
ZXNlIHByZWduYW50IHdvbWVuICh0aGUgVVBCRUFUIHN0dWR5KTogYSBtdWx0aWNlbnRyZSwgcmFu
ZG9taXNlZCBjb250cm9sbGVkIHRyaWFsPC90aXRsZT48c2Vjb25kYXJ5LXRpdGxlPlRoZSBsYW5j
ZXQgRGlhYmV0ZXMgJmFtcDsgZW5kb2NyaW5vbG9neTwvc2Vjb25kYXJ5LXRpdGxlPjwvdGl0bGVz
PjxwZXJpb2RpY2FsPjxmdWxsLXRpdGxlPlRoZSBsYW5jZXQgRGlhYmV0ZXMgJmFtcDsgZW5kb2Ny
aW5vbG9neTwvZnVsbC10aXRsZT48L3BlcmlvZGljYWw+PHBhZ2VzPjc2Ny03Nzc8L3BhZ2VzPjx2
b2x1bWU+Mzwvdm9sdW1lPjxudW1iZXI+MTA8L251bWJlcj48ZGF0ZXM+PHllYXI+MjAxNTwveWVh
cj48L2RhdGVzPjxpc2JuPjIyMTMtODU4NzwvaXNibj48dXJscz48L3VybHM+PC9yZWNvcmQ+PC9D
aXRlPjxDaXRlPjxBdXRob3I+V2lsc29uPC9BdXRob3I+PFllYXI+MjAyMDwvWWVhcj48UmVjTnVt
PjEyOTc1PC9SZWNOdW0+PHJlY29yZD48cmVjLW51bWJlcj4xMjk3NTwvcmVjLW51bWJlcj48Zm9y
ZWlnbi1rZXlzPjxrZXkgYXBwPSJFTiIgZGItaWQ9IjlmOXowZTB4NDllemVwZWF4OXI1ZnpmNjlz
cGE5eHRlMGQyMiIgdGltZXN0YW1wPSIxNjU4NDc4Njg2Ij4xMjk3NTwva2V5PjwvZm9yZWlnbi1r
ZXlzPjxyZWYtdHlwZSBuYW1lPSJKb3VybmFsIEFydGljbGUiPjE3PC9yZWYtdHlwZT48Y29udHJp
YnV0b3JzPjxhdXRob3JzPjxhdXRob3I+V2lsc29uLCBDLiBBLjwvYXV0aG9yPjxhdXRob3I+U2Vl
ZCwgUC48L2F1dGhvcj48YXV0aG9yPkZseW5uLCBBLiBDLjwvYXV0aG9yPjxhdXRob3I+SG93YXJk
LCBMLiBNLjwvYXV0aG9yPjxhdXRob3I+TW9seW5lYXV4LCBFLjwvYXV0aG9yPjxhdXRob3I+U2ln
dXJkYXJkb3R0aXIsIEouPC9hdXRob3I+PGF1dGhvcj5Qb3N0b24sIEwuPC9hdXRob3I+PC9hdXRo
b3JzPjwvY29udHJpYnV0b3JzPjxhdXRoLWFkZHJlc3M+U2VjdGlvbiBvZiBXb21lbiZhcG9zO3Mg
TWVudGFsIEhlYWx0aCwgSW5zdGl0dXRlIG9mIFBzeWNoaWF0cnksIFBzeWNob2xvZ3kgYW5kIE5l
dXJvc2NpZW5jZSwgS2luZyZhcG9zO3MgQ29sbGVnZSBMb25kb24gYW5kIFNvdXRoIExvbmRvbiBh
bmQgTWF1ZHNsZXkgTkhTIEZvdW5kYXRpb24gVHJ1c3QsIFBPMzEgS2luZyZhcG9zO3MgQ29sbGVn
ZSBMb25kb24sIERlIENyZXNwaWdueSBQYXJrLCBMb25kb24sIFNFNSA4QUYsIFVLLiBjbGFpcmUu
d2lsc29uQGtjbC5hYy51ay4mI3hEO0RlcGFydG1lbnQgb2YgV29tZW4gYW5kIENoaWxkcmVuJmFw
b3M7cyBIZWFsdGgsIEtpbmcmYXBvcztzIENvbGxlZ2UgTG9uZG9uLCBTdCBUaG9tYXMmYXBvczsg
SG9zcGl0YWwsIDEwdGggZmxvb3IgTm9ydGggV2luZywgTG9uZG9uLCBTRTEgN0VILCBVSy4mI3hE
O1NlY3Rpb24gb2YgV29tZW4mYXBvcztzIE1lbnRhbCBIZWFsdGgsIEluc3RpdHV0ZSBvZiBQc3lj
aGlhdHJ5LCBQc3ljaG9sb2d5IGFuZCBOZXVyb3NjaWVuY2UsIEtpbmcmYXBvcztzIENvbGxlZ2Ug
TG9uZG9uIGFuZCBTb3V0aCBMb25kb24gYW5kIE1hdWRzbGV5IE5IUyBGb3VuZGF0aW9uIFRydXN0
LCBQTzMxIEtpbmcmYXBvcztzIENvbGxlZ2UgTG9uZG9uLCBEZSBDcmVzcGlnbnkgUGFyaywgTG9u
ZG9uLCBTRTUgOEFGLCBVSy48L2F1dGgtYWRkcmVzcz48dGl0bGVzPjx0aXRsZT5JcyBUaGVyZSBh
biBBc3NvY2lhdGlvbiBCZXR3ZWVuIERpZXQsIFBoeXNpY2FsIEFjdGl2aXR5IGFuZCBEZXByZXNz
aXZlIFN5bXB0b21zIGluIHRoZSBQZXJpbmF0YWwgUGVyaW9kPyBBbiBBbmFseXNpcyBvZiB0aGUg
VVBCRUFUIENvaG9ydCBvZiBPYmVzZSBQcmVnbmFudCBXb21lbjwvdGl0bGU+PHNlY29uZGFyeS10
aXRsZT5NYXRlcm4gQ2hpbGQgSGVhbHRoIEo8L3NlY29uZGFyeS10aXRsZT48L3RpdGxlcz48cGVy
aW9kaWNhbD48ZnVsbC10aXRsZT5NYXRlcm4gQ2hpbGQgSGVhbHRoIEo8L2Z1bGwtdGl0bGU+PC9w
ZXJpb2RpY2FsPjxwYWdlcz4xNDgyLTE0OTM8L3BhZ2VzPjx2b2x1bWU+MjQ8L3ZvbHVtZT48bnVt
YmVyPjEyPC9udW1iZXI+PGVkaXRpb24+MjAyMC8wNS8wMjwvZWRpdGlvbj48a2V5d29yZHM+PGtl
eXdvcmQ+QWR1bHQ8L2tleXdvcmQ+PGtleXdvcmQ+Q29ob3J0IFN0dWRpZXM8L2tleXdvcmQ+PGtl
eXdvcmQ+RGVwcmVzc2lvbi9wc3ljaG9sb2d5PC9rZXl3b3JkPjxrZXl3b3JkPkRlcHJlc3Npb24s
IFBvc3RwYXJ0dW08L2tleXdvcmQ+PGtleXdvcmQ+KkRpZXQ8L2tleXdvcmQ+PGtleXdvcmQ+RXhl
cmNpc2UvKnBoeXNpb2xvZ3kvcHN5Y2hvbG9neTwva2V5d29yZD48a2V5d29yZD5GYXR0eSBBY2lk
czwva2V5d29yZD48a2V5d29yZD5GZW1hbGU8L2tleXdvcmQ+PGtleXdvcmQ+R2x5Y2VtaWMgTG9h
ZDwva2V5d29yZD48a2V5d29yZD5IdW1hbnM8L2tleXdvcmQ+PGtleXdvcmQ+T2Jlc2l0eS8qY29t
cGxpY2F0aW9ucy9lcGlkZW1pb2xvZ3kvcHN5Y2hvbG9neTwva2V5d29yZD48a2V5d29yZD5QZXJp
bmF0YWwgQ2FyZTwva2V5d29yZD48a2V5d29yZD5QcmVnbmFuY3k8L2tleXdvcmQ+PGtleXdvcmQ+
UHJlZ25hbmN5IENvbXBsaWNhdGlvbnMvZGlhZ25vc2lzLyplcGlkZW1pb2xvZ3kvZXRpb2xvZ3kv
cHN5Y2hvbG9neTwva2V5d29yZD48a2V5d29yZD5QcmVnbmFuY3kgT3V0Y29tZTwva2V5d29yZD48
a2V5d29yZD5QcmVnbmFudCBXb21lbi8qcHN5Y2hvbG9neTwva2V5d29yZD48a2V5d29yZD5QcmVu
YXRhbCBDYXJlPC9rZXl3b3JkPjxrZXl3b3JkPlBzeWNoaWF0cmljIFN0YXR1cyBSYXRpbmcgU2Nh
bGVzPC9rZXl3b3JkPjxrZXl3b3JkPlJpc2sgRmFjdG9yczwva2V5d29yZD48a2V5d29yZD5Zb3Vu
ZyBBZHVsdDwva2V5d29yZD48a2V5d29yZD5HbHljYWVtaWMgbG9hZDwva2V5d29yZD48a2V5d29y
ZD5QZXJpbmF0YWwgZGVwcmVzc2lvbjwva2V5d29yZD48a2V5d29yZD5QaHlzaWNhbCBhY3Rpdml0
eTwva2V5d29yZD48a2V5d29yZD5TYXR1cmF0ZWQgZmF0PC9rZXl3b3JkPjwva2V5d29yZHM+PGRh
dGVzPjx5ZWFyPjIwMjA8L3llYXI+PHB1Yi1kYXRlcz48ZGF0ZT5EZWM8L2RhdGU+PC9wdWItZGF0
ZXM+PC9kYXRlcz48aXNibj4xMDkyLTc4NzUgKFByaW50KSYjeEQ7MTA5Mi03ODc1PC9pc2JuPjxh
Y2Nlc3Npb24tbnVtPjMyMzU2MTMwPC9hY2Nlc3Npb24tbnVtPjx1cmxzPjwvdXJscz48Y3VzdG9t
Mj5QTUM3Njc3Mjg2PC9jdXN0b20yPjxlbGVjdHJvbmljLXJlc291cmNlLW51bT4xMC4xMDA3L3Mx
MDk5NS0wMjAtMDI5MzMtMzwvZWxlY3Ryb25pYy1yZXNvdXJjZS1udW0+PHJlbW90ZS1kYXRhYmFz
ZS1wcm92aWRlcj5OTE08L3JlbW90ZS1kYXRhYmFzZS1wcm92aWRlcj48bGFuZ3VhZ2U+ZW5nPC9s
YW5ndWFnZT48L3JlY29yZD48L0NpdGU+PENpdGU+PEF1dGhvcj5Nb2x5bmVhdXg8L0F1dGhvcj48
WWVhcj4yMDE4PC9ZZWFyPjxSZWNOdW0+MTI5NzQ8L1JlY051bT48cmVjb3JkPjxyZWMtbnVtYmVy
PjEyOTc0PC9yZWMtbnVtYmVyPjxmb3JlaWduLWtleXM+PGtleSBhcHA9IkVOIiBkYi1pZD0iOWY5
ejBlMHg0OWV6ZXBlYXg5cjVmemY2OXNwYTl4dGUwZDIyIiB0aW1lc3RhbXA9IjE2NTg0Nzg2MzEi
PjEyOTc0PC9rZXk+PC9mb3JlaWduLWtleXM+PHJlZi10eXBlIG5hbWU9IkpvdXJuYWwgQXJ0aWNs
ZSI+MTc8L3JlZi10eXBlPjxjb250cmlidXRvcnM+PGF1dGhvcnM+PGF1dGhvcj5Nb2x5bmVhdXgs
IEVtbWE8L2F1dGhvcj48YXV0aG9yPkJlZ3VtLCBTaGFoaW5hPC9hdXRob3I+PGF1dGhvcj5Ccmls
ZXksIEFubmV0dGUgTDwvYXV0aG9yPjxhdXRob3I+U2VlZCwgUGF1bCBUPC9hdXRob3I+PGF1dGhv
cj5Ib3dhcmQsIExvdWlzZSBNPC9hdXRob3I+PGF1dGhvcj5Qb3N0b24sIEx1Y2lsbGE8L2F1dGhv
cj48L2F1dGhvcnM+PC9jb250cmlidXRvcnM+PHRpdGxlcz48dGl0bGU+RG8gZWxldmF0ZWQgc3lt
cHRvbXMgb2YgZGVwcmVzc2lvbiBwcmVkaWN0IGFkaGVyZW5jZSBhbmQgb3V0Y29tZXMgaW4gdGhl
IFVQQkVBVCByYW5kb21pc2VkIGNvbnRyb2xsZWQgdHJpYWwgb2YgYSBsaWZlc3R5bGUgaW50ZXJ2
ZW50aW9uIGZvciBvYmVzZSBwcmVnbmFudCB3b21lbj88L3RpdGxlPjxzZWNvbmRhcnktdGl0bGU+
Qk1DIHByZWduYW5jeSBhbmQgY2hpbGRiaXJ0aDwvc2Vjb25kYXJ5LXRpdGxlPjwvdGl0bGVzPjxw
ZXJpb2RpY2FsPjxmdWxsLXRpdGxlPkJNQyBQcmVnbmFuY3kgQW5kIENoaWxkYmlydGg8L2Z1bGwt
dGl0bGU+PC9wZXJpb2RpY2FsPjxwYWdlcz4xLTk8L3BhZ2VzPjx2b2x1bWU+MTg8L3ZvbHVtZT48
bnVtYmVyPjE8L251bWJlcj48ZGF0ZXM+PHllYXI+MjAxODwveWVhcj48L2RhdGVzPjxpc2JuPjE0
NzEtMjM5MzwvaXNibj48dXJscz48L3VybHM+PC9yZWNvcmQ+PC9DaXRlPjwvRW5kTm90ZT4A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BC0FFF" w:rsidRPr="00922513">
        <w:rPr>
          <w:rFonts w:ascii="Times New Roman" w:hAnsi="Times New Roman"/>
          <w:sz w:val="24"/>
          <w:szCs w:val="24"/>
        </w:rPr>
      </w:r>
      <w:r w:rsidR="00BC0FFF" w:rsidRPr="00922513">
        <w:rPr>
          <w:rFonts w:ascii="Times New Roman" w:hAnsi="Times New Roman"/>
          <w:sz w:val="24"/>
          <w:szCs w:val="24"/>
        </w:rPr>
        <w:fldChar w:fldCharType="separate"/>
      </w:r>
      <w:r w:rsidR="00162524">
        <w:rPr>
          <w:rFonts w:ascii="Times New Roman" w:hAnsi="Times New Roman"/>
          <w:noProof/>
          <w:sz w:val="24"/>
          <w:szCs w:val="24"/>
        </w:rPr>
        <w:t>(36, 48, 66)</w:t>
      </w:r>
      <w:r w:rsidR="00BC0FFF" w:rsidRPr="00922513">
        <w:rPr>
          <w:rFonts w:ascii="Times New Roman" w:hAnsi="Times New Roman"/>
          <w:sz w:val="24"/>
          <w:szCs w:val="24"/>
        </w:rPr>
        <w:fldChar w:fldCharType="end"/>
      </w:r>
      <w:r w:rsidRPr="00922513">
        <w:rPr>
          <w:rFonts w:ascii="Times New Roman" w:hAnsi="Times New Roman"/>
          <w:sz w:val="24"/>
          <w:szCs w:val="24"/>
        </w:rPr>
        <w:t xml:space="preserve">. If the association between depressive symptoms and binge eating that we observe in this study is causal, reducing maternal depression could have positive effects in reducing binge eating behaviours. There is also good evidence </w:t>
      </w:r>
      <w:r w:rsidR="009004B0" w:rsidRPr="00922513">
        <w:rPr>
          <w:rFonts w:ascii="Times New Roman" w:hAnsi="Times New Roman"/>
          <w:sz w:val="24"/>
          <w:szCs w:val="24"/>
        </w:rPr>
        <w:t>supporting</w:t>
      </w:r>
      <w:r w:rsidRPr="00922513">
        <w:rPr>
          <w:rFonts w:ascii="Times New Roman" w:hAnsi="Times New Roman"/>
          <w:sz w:val="24"/>
          <w:szCs w:val="24"/>
        </w:rPr>
        <w:t xml:space="preserve"> the effectiveness of psychological treatments, such as cognitive behavioural therapy (CBT) in the treatment of BED </w:t>
      </w:r>
      <w:r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NICE&lt;/Author&gt;&lt;Year&gt;2017&lt;/Year&gt;&lt;RecNum&gt;13044&lt;/RecNum&gt;&lt;DisplayText&gt;(67)&lt;/DisplayText&gt;&lt;record&gt;&lt;rec-number&gt;13044&lt;/rec-number&gt;&lt;foreign-keys&gt;&lt;key app="EN" db-id="9f9z0e0x49ezepeax9r5fzf69spa9xte0d22" timestamp="1675288671"&gt;13044&lt;/key&gt;&lt;/foreign-keys&gt;&lt;ref-type name="Web Page"&gt;12&lt;/ref-type&gt;&lt;contributors&gt;&lt;authors&gt;&lt;author&gt;NICE&lt;/author&gt;&lt;/authors&gt;&lt;/contributors&gt;&lt;titles&gt;&lt;title&gt;Eating disorders: Recognition and treatment.&lt;/title&gt;&lt;/titles&gt;&lt;volume&gt;2022&lt;/volume&gt;&lt;number&gt;20/12/2022&lt;/number&gt;&lt;dates&gt;&lt;year&gt;2017&lt;/year&gt;&lt;/dates&gt;&lt;urls&gt;&lt;related-urls&gt;&lt;url&gt;https://www.nice.org.uk/guidance/ng69 &lt;/url&gt;&lt;/related-urls&gt;&lt;/urls&gt;&lt;/record&gt;&lt;/Cite&gt;&lt;/EndNote&gt;</w:instrText>
      </w:r>
      <w:r w:rsidRPr="00922513">
        <w:rPr>
          <w:rFonts w:ascii="Times New Roman" w:hAnsi="Times New Roman"/>
          <w:sz w:val="24"/>
          <w:szCs w:val="24"/>
        </w:rPr>
        <w:fldChar w:fldCharType="separate"/>
      </w:r>
      <w:r w:rsidR="00162524">
        <w:rPr>
          <w:rFonts w:ascii="Times New Roman" w:hAnsi="Times New Roman"/>
          <w:noProof/>
          <w:sz w:val="24"/>
          <w:szCs w:val="24"/>
        </w:rPr>
        <w:t>(67)</w:t>
      </w:r>
      <w:r w:rsidRPr="00922513">
        <w:rPr>
          <w:rFonts w:ascii="Times New Roman" w:hAnsi="Times New Roman"/>
          <w:sz w:val="24"/>
          <w:szCs w:val="24"/>
        </w:rPr>
        <w:fldChar w:fldCharType="end"/>
      </w:r>
      <w:r w:rsidR="00FC46A5" w:rsidRPr="00922513">
        <w:rPr>
          <w:rFonts w:ascii="Times New Roman" w:hAnsi="Times New Roman"/>
          <w:sz w:val="24"/>
          <w:szCs w:val="24"/>
        </w:rPr>
        <w:t xml:space="preserve"> and depression (Linde et al., 2015; Hollon, 2016), introduction of psychological therapies may improve both binge eating behaviours and depression within pregnant populations living with obesity</w:t>
      </w:r>
      <w:r w:rsidRPr="00922513">
        <w:rPr>
          <w:rFonts w:ascii="Times New Roman" w:hAnsi="Times New Roman"/>
          <w:sz w:val="24"/>
          <w:szCs w:val="24"/>
        </w:rPr>
        <w:t>. However, RCTs of such interventions are required to determine efficacy within pregnancy. No data is currently available to disentangle the effect of specific intervention components of UPBEAT on the participants’ mental health, which future research should address.</w:t>
      </w:r>
    </w:p>
    <w:p w14:paraId="0D00C191" w14:textId="77777777" w:rsidR="00536F0B" w:rsidRPr="00922513" w:rsidRDefault="00536F0B" w:rsidP="000841EF">
      <w:pPr>
        <w:spacing w:line="480" w:lineRule="auto"/>
        <w:ind w:left="2552"/>
        <w:rPr>
          <w:rFonts w:ascii="Times New Roman" w:hAnsi="Times New Roman"/>
          <w:sz w:val="24"/>
          <w:szCs w:val="24"/>
        </w:rPr>
      </w:pPr>
    </w:p>
    <w:p w14:paraId="5A28382A" w14:textId="3B31BA18" w:rsidR="00570372" w:rsidRPr="00922513" w:rsidRDefault="00536F0B" w:rsidP="000841EF">
      <w:pPr>
        <w:spacing w:line="480" w:lineRule="auto"/>
        <w:rPr>
          <w:rFonts w:ascii="Times New Roman" w:hAnsi="Times New Roman"/>
          <w:sz w:val="24"/>
          <w:szCs w:val="24"/>
        </w:rPr>
      </w:pPr>
      <w:r w:rsidRPr="00922513">
        <w:rPr>
          <w:rFonts w:ascii="Times New Roman" w:hAnsi="Times New Roman"/>
          <w:sz w:val="24"/>
          <w:szCs w:val="24"/>
        </w:rPr>
        <w:tab/>
        <w:t>An association between depressive symptoms</w:t>
      </w:r>
      <w:r w:rsidR="007021B6" w:rsidRPr="00922513">
        <w:rPr>
          <w:rFonts w:ascii="Times New Roman" w:hAnsi="Times New Roman"/>
          <w:sz w:val="24"/>
          <w:szCs w:val="24"/>
        </w:rPr>
        <w:t xml:space="preserve">, features associated with </w:t>
      </w:r>
      <w:r w:rsidRPr="00922513">
        <w:rPr>
          <w:rFonts w:ascii="Times New Roman" w:hAnsi="Times New Roman"/>
          <w:sz w:val="24"/>
          <w:szCs w:val="24"/>
        </w:rPr>
        <w:t xml:space="preserve">binge eating behaviours </w:t>
      </w:r>
      <w:r w:rsidR="007021B6" w:rsidRPr="00922513">
        <w:rPr>
          <w:rFonts w:ascii="Times New Roman" w:hAnsi="Times New Roman"/>
          <w:sz w:val="24"/>
          <w:szCs w:val="24"/>
        </w:rPr>
        <w:t xml:space="preserve">and binge eating episodes </w:t>
      </w:r>
      <w:r w:rsidRPr="00922513">
        <w:rPr>
          <w:rFonts w:ascii="Times New Roman" w:hAnsi="Times New Roman"/>
          <w:sz w:val="24"/>
          <w:szCs w:val="24"/>
        </w:rPr>
        <w:t xml:space="preserve">during the perinatal period in pregnant women living with obesity is in line with previous research </w:t>
      </w:r>
      <w:r w:rsidRPr="00922513">
        <w:rPr>
          <w:rFonts w:ascii="Times New Roman" w:hAnsi="Times New Roman"/>
          <w:sz w:val="24"/>
          <w:szCs w:val="24"/>
        </w:rPr>
        <w:fldChar w:fldCharType="begin">
          <w:fldData xml:space="preserve">PEVuZE5vdGU+PENpdGU+PEF1dGhvcj5Lbm9waCBCZXJnPC9BdXRob3I+PFllYXI+MjAxMTwvWWVh
cj48UmVjTnVtPjEyOTUzPC9SZWNOdW0+PERpc3BsYXlUZXh0PigxLCAxMiwgNjgsIDY5KTwvRGlz
cGxheVRleHQ+PHJlY29yZD48cmVjLW51bWJlcj4xMjk1MzwvcmVjLW51bWJlcj48Zm9yZWlnbi1r
ZXlzPjxrZXkgYXBwPSJFTiIgZGItaWQ9IjlmOXowZTB4NDllemVwZWF4OXI1ZnpmNjlzcGE5eHRl
MGQyMiIgdGltZXN0YW1wPSIxNjU4NDM3NDE3Ij4xMjk1Mzwva2V5PjwvZm9yZWlnbi1rZXlzPjxy
ZWYtdHlwZSBuYW1lPSJKb3VybmFsIEFydGljbGUiPjE3PC9yZWYtdHlwZT48Y29udHJpYnV0b3Jz
PjxhdXRob3JzPjxhdXRob3I+S25vcGggQmVyZywgQy48L2F1dGhvcj48YXV0aG9yPlRvcmdlcnNl
biwgTC48L2F1dGhvcj48YXV0aG9yPlZvbiBIb2xsZSwgQS48L2F1dGhvcj48YXV0aG9yPkhhbWVy
LCBSLiBNLjwvYXV0aG9yPjxhdXRob3I+QnVsaWssIEMuIE0uPC9hdXRob3I+PGF1dGhvcj5SZWlj
aGJvcm4tS2plbm5lcnVkLCBULjwvYXV0aG9yPjwvYXV0aG9ycz48L2NvbnRyaWJ1dG9ycz48YXV0
aC1hZGRyZXNzPkRpdmlzaW9uIG9mIE1lbnRhbCBIZWFsdGgsIE5vcndlZ2lhbiBJbnN0aXR1dGUg
b2YgUHVibGljIEhlYWx0aCwgT3NsbywgTm9yd2F5LiBDZWNpbGllLktub3BoLkJlcmdAZmhpLm5v
PC9hdXRoLWFkZHJlc3M+PHRpdGxlcz48dGl0bGU+RmFjdG9ycyBhc3NvY2lhdGVkIHdpdGggYmlu
Z2UgZWF0aW5nIGRpc29yZGVyIGluIHByZWduYW5jeTwvdGl0bGU+PHNlY29uZGFyeS10aXRsZT5J
bnQgSiBFYXQgRGlzb3JkPC9zZWNvbmRhcnktdGl0bGU+PC90aXRsZXM+PHBlcmlvZGljYWw+PGZ1
bGwtdGl0bGU+SW50IEogRWF0IERpc29yZDwvZnVsbC10aXRsZT48L3BlcmlvZGljYWw+PHBhZ2Vz
PjEyNC0zMzwvcGFnZXM+PHZvbHVtZT40NDwvdm9sdW1lPjxudW1iZXI+MjwvbnVtYmVyPjxlZGl0
aW9uPjIwMTAvMDIvMDQ8L2VkaXRpb24+PGtleXdvcmRzPjxrZXl3b3JkPkFueGlldHkvZXBpZGVt
aW9sb2d5L3BzeWNob2xvZ3k8L2tleXdvcmQ+PGtleXdvcmQ+QmluZ2UtRWF0aW5nIERpc29yZGVy
LypkaWFnbm9zaXMvKmVwaWRlbWlvbG9neS8qcHN5Y2hvbG9neTwva2V5d29yZD48a2V5d29yZD5C
b2R5IEltYWdlPC9rZXl3b3JkPjxrZXl3b3JkPkRlcHJlc3Npb24vZXBpZGVtaW9sb2d5L3BzeWNo
b2xvZ3k8L2tleXdvcmQ+PGtleXdvcmQ+RmVtYWxlPC9rZXl3b3JkPjxrZXl3b3JkPkh1bWFuczwv
a2V5d29yZD48a2V5d29yZD5JbmNpZGVuY2U8L2tleXdvcmQ+PGtleXdvcmQ+TGlmZSBDaGFuZ2Ug
RXZlbnRzPC9rZXl3b3JkPjxrZXl3b3JkPlBlcnNvbmFsIFNhdGlzZmFjdGlvbjwva2V5d29yZD48
a2V5d29yZD5QcmVnbmFuY3k8L2tleXdvcmQ+PGtleXdvcmQ+UHJlZ25hbmN5IENvbXBsaWNhdGlv
bnMvZGlhZ25vc2lzLyplcGlkZW1pb2xvZ3kvKnBzeWNob2xvZ3k8L2tleXdvcmQ+PGtleXdvcmQ+
UmVncmVzc2lvbiBBbmFseXNpczwva2V5d29yZD48a2V5d29yZD5TZWxmIENvbmNlcHQ8L2tleXdv
cmQ+PGtleXdvcmQ+U29jaWFsIFN1cHBvcnQ8L2tleXdvcmQ+PGtleXdvcmQ+U3VydmV5cyBhbmQg
UXVlc3Rpb25uYWlyZXM8L2tleXdvcmQ+PC9rZXl3b3Jkcz48ZGF0ZXM+PHllYXI+MjAxMTwveWVh
cj48cHViLWRhdGVzPjxkYXRlPk1hcjwvZGF0ZT48L3B1Yi1kYXRlcz48L2RhdGVzPjxpc2JuPjAy
NzYtMzQ3OCAoUHJpbnQpJiN4RDswMjc2LTM0Nzg8L2lzYm4+PGFjY2Vzc2lvbi1udW0+MjAxMjc5
Mzg8L2FjY2Vzc2lvbi1udW0+PHVybHM+PC91cmxzPjxjdXN0b20yPlBNQzI4ODg3MDM8L2N1c3Rv
bTI+PGN1c3RvbTY+TklITVMxNjM0NjA8L2N1c3RvbTY+PGVsZWN0cm9uaWMtcmVzb3VyY2UtbnVt
PjEwLjEwMDIvZWF0LjIwNzk3PC9lbGVjdHJvbmljLXJlc291cmNlLW51bT48cmVtb3RlLWRhdGFi
YXNlLXByb3ZpZGVyPk5MTTwvcmVtb3RlLWRhdGFiYXNlLXByb3ZpZGVyPjxsYW5ndWFnZT5lbmc8
L2xhbmd1YWdlPjwvcmVjb3JkPjwvQ2l0ZT48Q2l0ZT48QXV0aG9yPkFnw7xlcmE8L0F1dGhvcj48
WWVhcj4yMDIxPC9ZZWFyPjxSZWNOdW0+MTI5OTI8L1JlY051bT48cmVjb3JkPjxyZWMtbnVtYmVy
PjEyOTkyPC9yZWMtbnVtYmVyPjxmb3JlaWduLWtleXM+PGtleSBhcHA9IkVOIiBkYi1pZD0iOWY5
ejBlMHg0OWV6ZXBlYXg5cjVmemY2OXNwYTl4dGUwZDIyIiB0aW1lc3RhbXA9IjE2NjU5NTE2MjIi
PjEyOTkyPC9rZXk+PC9mb3JlaWduLWtleXM+PHJlZi10eXBlIG5hbWU9IkpvdXJuYWwgQXJ0aWNs
ZSI+MTc8L3JlZi10eXBlPjxjb250cmlidXRvcnM+PGF1dGhvcnM+PGF1dGhvcj5BZ8O8ZXJhLCBa
YWlkYTwvYXV0aG9yPjxhdXRob3I+TG96YW5vLU1hZHJpZCwgTWFyw61hPC9hdXRob3I+PGF1dGhv
cj5NYWxsb3JxdcOtLUJhZ3XDqSwgTsO6cmlhPC9hdXRob3I+PGF1dGhvcj5KaW3DqW5lei1NdXJj
aWEsIFN1c2FuYTwvYXV0aG9yPjxhdXRob3I+TWVuY2jDs24sIEpvc8OpIE08L2F1dGhvcj48YXV0
aG9yPkZlcm7DoW5kZXotQXJhbmRhLCBGZXJuYW5kbzwvYXV0aG9yPjwvYXV0aG9ycz48L2NvbnRy
aWJ1dG9ycz48dGl0bGVzPjx0aXRsZT5BIHJldmlldyBvZiBiaW5nZSBlYXRpbmcgZGlzb3JkZXIg
YW5kIG9iZXNpdHk8L3RpdGxlPjxzZWNvbmRhcnktdGl0bGU+TmV1cm9wc3ljaGlhdHJpZTwvc2Vj
b25kYXJ5LXRpdGxlPjwvdGl0bGVzPjxwZXJpb2RpY2FsPjxmdWxsLXRpdGxlPk5ldXJvcHN5Y2hp
YXRyaWU8L2Z1bGwtdGl0bGU+PC9wZXJpb2RpY2FsPjxwYWdlcz41Ny02NzwvcGFnZXM+PHZvbHVt
ZT4zNTwvdm9sdW1lPjxudW1iZXI+MjwvbnVtYmVyPjxkYXRlcz48eWVhcj4yMDIxPC95ZWFyPjwv
ZGF0ZXM+PGlzYm4+MjE5NC0xMzI3PC9pc2JuPjx1cmxzPjwvdXJscz48L3JlY29yZD48L0NpdGU+
PENpdGU+PEF1dGhvcj5DaGFuPC9BdXRob3I+PFllYXI+MjAxOTwvWWVhcj48UmVjTnVtPjEyOTk0
PC9SZWNOdW0+PHJlY29yZD48cmVjLW51bWJlcj4xMjk5NDwvcmVjLW51bWJlcj48Zm9yZWlnbi1r
ZXlzPjxrZXkgYXBwPSJFTiIgZGItaWQ9IjlmOXowZTB4NDllemVwZWF4OXI1ZnpmNjlzcGE5eHRl
MGQyMiIgdGltZXN0YW1wPSIxNjY1OTU2NTUwIj4xMjk5NDwva2V5PjwvZm9yZWlnbi1rZXlzPjxy
ZWYtdHlwZSBuYW1lPSJKb3VybmFsIEFydGljbGUiPjE3PC9yZWYtdHlwZT48Y29udHJpYnV0b3Jz
PjxhdXRob3JzPjxhdXRob3I+Q2hhbiwgQ2h1aSBZaTwvYXV0aG9yPjxhdXRob3I+TGVlLCBBbnRv
aW5ldHRlIE0uPC9hdXRob3I+PGF1dGhvcj5Lb2gsIFllZSBXb2VuPC9hdXRob3I+PGF1dGhvcj5M
YW0sIFNpdSBLZXVuZzwvYXV0aG9yPjxhdXRob3I+TGVlLCBDaGluIFBlbmc8L2F1dGhvcj48YXV0
aG9yPkxldW5nLCBLd29rIFlpbjwvYXV0aG9yPjxhdXRob3I+VGFuZywgQ2F0aGVyaW5lIFNvIEt1
bTwvYXV0aG9yPjwvYXV0aG9ycz48L2NvbnRyaWJ1dG9ycz48dGl0bGVzPjx0aXRsZT5Db3Vyc2Us
IHJpc2sgZmFjdG9ycywgYW5kIGFkdmVyc2Ugb3V0Y29tZXMgb2YgZGlzb3JkZXJlZCBlYXRpbmcg
aW4gcHJlZ25hbmN5PC90aXRsZT48c2Vjb25kYXJ5LXRpdGxlPkludGVybmF0aW9uYWwgSm91cm5h
bCBvZiBFYXRpbmcgRGlzb3JkZXJzPC9zZWNvbmRhcnktdGl0bGU+PC90aXRsZXM+PHBlcmlvZGlj
YWw+PGZ1bGwtdGl0bGU+SW50ZXJuYXRpb25hbCBKb3VybmFsIG9mIEVhdGluZyBEaXNvcmRlcnM8
L2Z1bGwtdGl0bGU+PC9wZXJpb2RpY2FsPjxwYWdlcz42NTItNjU4PC9wYWdlcz48dm9sdW1lPjUy
PC92b2x1bWU+PG51bWJlcj42PC9udW1iZXI+PGRhdGVzPjx5ZWFyPjIwMTk8L3llYXI+PC9kYXRl
cz48aXNibj4wMjc2LTM0Nzg8L2lzYm4+PHVybHM+PHJlbGF0ZWQtdXJscz48dXJsPmh0dHBzOi8v
b25saW5lbGlicmFyeS53aWxleS5jb20vZG9pL2Ficy8xMC4xMDAyL2VhdC4yMzA2NTwvdXJsPjwv
cmVsYXRlZC11cmxzPjwvdXJscz48ZWxlY3Ryb25pYy1yZXNvdXJjZS1udW0+aHR0cHM6Ly9kb2ku
b3JnLzEwLjEwMDIvZWF0LjIzMDY1PC9lbGVjdHJvbmljLXJlc291cmNlLW51bT48L3JlY29yZD48
L0NpdGU+PENpdGU+PEF1dGhvcj5CYXNraW48L0F1dGhvcj48WWVhcj4yMDIxPC9ZZWFyPjxSZWNO
dW0+MTI5OTU8L1JlY051bT48cmVjb3JkPjxyZWMtbnVtYmVyPjEyOTk1PC9yZWMtbnVtYmVyPjxm
b3JlaWduLWtleXM+PGtleSBhcHA9IkVOIiBkYi1pZD0iOWY5ejBlMHg0OWV6ZXBlYXg5cjVmemY2
OXNwYTl4dGUwZDIyIiB0aW1lc3RhbXA9IjE2NjU5NTY2MDQiPjEyOTk1PC9rZXk+PC9mb3JlaWdu
LWtleXM+PHJlZi10eXBlIG5hbWU9IkpvdXJuYWwgQXJ0aWNsZSI+MTc8L3JlZi10eXBlPjxjb250
cmlidXRvcnM+PGF1dGhvcnM+PGF1dGhvcj5CYXNraW4sIFJhY2hlbDwvYXV0aG9yPjxhdXRob3I+
TWV5ZXIsIERlbm55PC9hdXRob3I+PGF1dGhvcj5HYWxsaWdhbiwgUm9zbHluPC9hdXRob3I+PC9h
dXRob3JzPjwvY29udHJpYnV0b3JzPjx0aXRsZXM+PHRpdGxlPlByZWRpY3RpbmcgdGhlIGNoYW5n
ZSBpbiBwZXJpbmF0YWwgZGlzb3JkZXJlZCBlYXRpbmcgc3ltcHRvbXM6IEFuIGV4YW1pbmF0aW9u
IG9mIHBzeWNob3NvY2lhbCBmYWN0b3JzPC90aXRsZT48c2Vjb25kYXJ5LXRpdGxlPkJvZHkgSW1h
Z2U8L3NlY29uZGFyeS10aXRsZT48L3RpdGxlcz48cGVyaW9kaWNhbD48ZnVsbC10aXRsZT5Cb2R5
IEltYWdlPC9mdWxsLXRpdGxlPjwvcGVyaW9kaWNhbD48cGFnZXM+MTYyLTE3MTwvcGFnZXM+PHZv
bHVtZT4zNzwvdm9sdW1lPjxrZXl3b3Jkcz48a2V5d29yZD5QZXJpbmF0YWw8L2tleXdvcmQ+PGtl
eXdvcmQ+UHJlZ25hbmN5IGJvZHkgaW1hZ2U8L2tleXdvcmQ+PGtleXdvcmQ+UG9zdHBhcnR1bTwv
a2V5d29yZD48a2V5d29yZD5EaXNvcmRlcmVkIGVhdGluZzwva2V5d29yZD48a2V5d29yZD5Qc3lj
aG9zb2NpYWw8L2tleXdvcmQ+PGtleXdvcmQ+TWVudGFsIGhlYWx0aDwva2V5d29yZD48L2tleXdv
cmRzPjxkYXRlcz48eWVhcj4yMDIxPC95ZWFyPjxwdWItZGF0ZXM+PGRhdGU+MjAyMS8wNi8wMS88
L2RhdGU+PC9wdWItZGF0ZXM+PC9kYXRlcz48aXNibj4xNzQwLTE0NDU8L2lzYm4+PHVybHM+PHJl
bGF0ZWQtdXJscz48dXJsPmh0dHBzOi8vd3d3LnNjaWVuY2VkaXJlY3QuY29tL3NjaWVuY2UvYXJ0
aWNsZS9waWkvUzE3NDAxNDQ1MjEwMDAyMlg8L3VybD48L3JlbGF0ZWQtdXJscz48L3VybHM+PGVs
ZWN0cm9uaWMtcmVzb3VyY2UtbnVtPmh0dHBzOi8vZG9pLm9yZy8xMC4xMDE2L2ouYm9keWltLjIw
MjEuMDIuMDAyPC9lbGVjdHJvbmljLXJlc291cmNlLW51bT48L3JlY29yZD48L0NpdGU+PC9FbmRO
b3RlPgB=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Lbm9waCBCZXJnPC9BdXRob3I+PFllYXI+MjAxMTwvWWVh
cj48UmVjTnVtPjEyOTUzPC9SZWNOdW0+PERpc3BsYXlUZXh0PigxLCAxMiwgNjgsIDY5KTwvRGlz
cGxheVRleHQ+PHJlY29yZD48cmVjLW51bWJlcj4xMjk1MzwvcmVjLW51bWJlcj48Zm9yZWlnbi1r
ZXlzPjxrZXkgYXBwPSJFTiIgZGItaWQ9IjlmOXowZTB4NDllemVwZWF4OXI1ZnpmNjlzcGE5eHRl
MGQyMiIgdGltZXN0YW1wPSIxNjU4NDM3NDE3Ij4xMjk1Mzwva2V5PjwvZm9yZWlnbi1rZXlzPjxy
ZWYtdHlwZSBuYW1lPSJKb3VybmFsIEFydGljbGUiPjE3PC9yZWYtdHlwZT48Y29udHJpYnV0b3Jz
PjxhdXRob3JzPjxhdXRob3I+S25vcGggQmVyZywgQy48L2F1dGhvcj48YXV0aG9yPlRvcmdlcnNl
biwgTC48L2F1dGhvcj48YXV0aG9yPlZvbiBIb2xsZSwgQS48L2F1dGhvcj48YXV0aG9yPkhhbWVy
LCBSLiBNLjwvYXV0aG9yPjxhdXRob3I+QnVsaWssIEMuIE0uPC9hdXRob3I+PGF1dGhvcj5SZWlj
aGJvcm4tS2plbm5lcnVkLCBULjwvYXV0aG9yPjwvYXV0aG9ycz48L2NvbnRyaWJ1dG9ycz48YXV0
aC1hZGRyZXNzPkRpdmlzaW9uIG9mIE1lbnRhbCBIZWFsdGgsIE5vcndlZ2lhbiBJbnN0aXR1dGUg
b2YgUHVibGljIEhlYWx0aCwgT3NsbywgTm9yd2F5LiBDZWNpbGllLktub3BoLkJlcmdAZmhpLm5v
PC9hdXRoLWFkZHJlc3M+PHRpdGxlcz48dGl0bGU+RmFjdG9ycyBhc3NvY2lhdGVkIHdpdGggYmlu
Z2UgZWF0aW5nIGRpc29yZGVyIGluIHByZWduYW5jeTwvdGl0bGU+PHNlY29uZGFyeS10aXRsZT5J
bnQgSiBFYXQgRGlzb3JkPC9zZWNvbmRhcnktdGl0bGU+PC90aXRsZXM+PHBlcmlvZGljYWw+PGZ1
bGwtdGl0bGU+SW50IEogRWF0IERpc29yZDwvZnVsbC10aXRsZT48L3BlcmlvZGljYWw+PHBhZ2Vz
PjEyNC0zMzwvcGFnZXM+PHZvbHVtZT40NDwvdm9sdW1lPjxudW1iZXI+MjwvbnVtYmVyPjxlZGl0
aW9uPjIwMTAvMDIvMDQ8L2VkaXRpb24+PGtleXdvcmRzPjxrZXl3b3JkPkFueGlldHkvZXBpZGVt
aW9sb2d5L3BzeWNob2xvZ3k8L2tleXdvcmQ+PGtleXdvcmQ+QmluZ2UtRWF0aW5nIERpc29yZGVy
LypkaWFnbm9zaXMvKmVwaWRlbWlvbG9neS8qcHN5Y2hvbG9neTwva2V5d29yZD48a2V5d29yZD5C
b2R5IEltYWdlPC9rZXl3b3JkPjxrZXl3b3JkPkRlcHJlc3Npb24vZXBpZGVtaW9sb2d5L3BzeWNo
b2xvZ3k8L2tleXdvcmQ+PGtleXdvcmQ+RmVtYWxlPC9rZXl3b3JkPjxrZXl3b3JkPkh1bWFuczwv
a2V5d29yZD48a2V5d29yZD5JbmNpZGVuY2U8L2tleXdvcmQ+PGtleXdvcmQ+TGlmZSBDaGFuZ2Ug
RXZlbnRzPC9rZXl3b3JkPjxrZXl3b3JkPlBlcnNvbmFsIFNhdGlzZmFjdGlvbjwva2V5d29yZD48
a2V5d29yZD5QcmVnbmFuY3k8L2tleXdvcmQ+PGtleXdvcmQ+UHJlZ25hbmN5IENvbXBsaWNhdGlv
bnMvZGlhZ25vc2lzLyplcGlkZW1pb2xvZ3kvKnBzeWNob2xvZ3k8L2tleXdvcmQ+PGtleXdvcmQ+
UmVncmVzc2lvbiBBbmFseXNpczwva2V5d29yZD48a2V5d29yZD5TZWxmIENvbmNlcHQ8L2tleXdv
cmQ+PGtleXdvcmQ+U29jaWFsIFN1cHBvcnQ8L2tleXdvcmQ+PGtleXdvcmQ+U3VydmV5cyBhbmQg
UXVlc3Rpb25uYWlyZXM8L2tleXdvcmQ+PC9rZXl3b3Jkcz48ZGF0ZXM+PHllYXI+MjAxMTwveWVh
cj48cHViLWRhdGVzPjxkYXRlPk1hcjwvZGF0ZT48L3B1Yi1kYXRlcz48L2RhdGVzPjxpc2JuPjAy
NzYtMzQ3OCAoUHJpbnQpJiN4RDswMjc2LTM0Nzg8L2lzYm4+PGFjY2Vzc2lvbi1udW0+MjAxMjc5
Mzg8L2FjY2Vzc2lvbi1udW0+PHVybHM+PC91cmxzPjxjdXN0b20yPlBNQzI4ODg3MDM8L2N1c3Rv
bTI+PGN1c3RvbTY+TklITVMxNjM0NjA8L2N1c3RvbTY+PGVsZWN0cm9uaWMtcmVzb3VyY2UtbnVt
PjEwLjEwMDIvZWF0LjIwNzk3PC9lbGVjdHJvbmljLXJlc291cmNlLW51bT48cmVtb3RlLWRhdGFi
YXNlLXByb3ZpZGVyPk5MTTwvcmVtb3RlLWRhdGFiYXNlLXByb3ZpZGVyPjxsYW5ndWFnZT5lbmc8
L2xhbmd1YWdlPjwvcmVjb3JkPjwvQ2l0ZT48Q2l0ZT48QXV0aG9yPkFnw7xlcmE8L0F1dGhvcj48
WWVhcj4yMDIxPC9ZZWFyPjxSZWNOdW0+MTI5OTI8L1JlY051bT48cmVjb3JkPjxyZWMtbnVtYmVy
PjEyOTkyPC9yZWMtbnVtYmVyPjxmb3JlaWduLWtleXM+PGtleSBhcHA9IkVOIiBkYi1pZD0iOWY5
ejBlMHg0OWV6ZXBlYXg5cjVmemY2OXNwYTl4dGUwZDIyIiB0aW1lc3RhbXA9IjE2NjU5NTE2MjIi
PjEyOTkyPC9rZXk+PC9mb3JlaWduLWtleXM+PHJlZi10eXBlIG5hbWU9IkpvdXJuYWwgQXJ0aWNs
ZSI+MTc8L3JlZi10eXBlPjxjb250cmlidXRvcnM+PGF1dGhvcnM+PGF1dGhvcj5BZ8O8ZXJhLCBa
YWlkYTwvYXV0aG9yPjxhdXRob3I+TG96YW5vLU1hZHJpZCwgTWFyw61hPC9hdXRob3I+PGF1dGhv
cj5NYWxsb3JxdcOtLUJhZ3XDqSwgTsO6cmlhPC9hdXRob3I+PGF1dGhvcj5KaW3DqW5lei1NdXJj
aWEsIFN1c2FuYTwvYXV0aG9yPjxhdXRob3I+TWVuY2jDs24sIEpvc8OpIE08L2F1dGhvcj48YXV0
aG9yPkZlcm7DoW5kZXotQXJhbmRhLCBGZXJuYW5kbzwvYXV0aG9yPjwvYXV0aG9ycz48L2NvbnRy
aWJ1dG9ycz48dGl0bGVzPjx0aXRsZT5BIHJldmlldyBvZiBiaW5nZSBlYXRpbmcgZGlzb3JkZXIg
YW5kIG9iZXNpdHk8L3RpdGxlPjxzZWNvbmRhcnktdGl0bGU+TmV1cm9wc3ljaGlhdHJpZTwvc2Vj
b25kYXJ5LXRpdGxlPjwvdGl0bGVzPjxwZXJpb2RpY2FsPjxmdWxsLXRpdGxlPk5ldXJvcHN5Y2hp
YXRyaWU8L2Z1bGwtdGl0bGU+PC9wZXJpb2RpY2FsPjxwYWdlcz41Ny02NzwvcGFnZXM+PHZvbHVt
ZT4zNTwvdm9sdW1lPjxudW1iZXI+MjwvbnVtYmVyPjxkYXRlcz48eWVhcj4yMDIxPC95ZWFyPjwv
ZGF0ZXM+PGlzYm4+MjE5NC0xMzI3PC9pc2JuPjx1cmxzPjwvdXJscz48L3JlY29yZD48L0NpdGU+
PENpdGU+PEF1dGhvcj5DaGFuPC9BdXRob3I+PFllYXI+MjAxOTwvWWVhcj48UmVjTnVtPjEyOTk0
PC9SZWNOdW0+PHJlY29yZD48cmVjLW51bWJlcj4xMjk5NDwvcmVjLW51bWJlcj48Zm9yZWlnbi1r
ZXlzPjxrZXkgYXBwPSJFTiIgZGItaWQ9IjlmOXowZTB4NDllemVwZWF4OXI1ZnpmNjlzcGE5eHRl
MGQyMiIgdGltZXN0YW1wPSIxNjY1OTU2NTUwIj4xMjk5NDwva2V5PjwvZm9yZWlnbi1rZXlzPjxy
ZWYtdHlwZSBuYW1lPSJKb3VybmFsIEFydGljbGUiPjE3PC9yZWYtdHlwZT48Y29udHJpYnV0b3Jz
PjxhdXRob3JzPjxhdXRob3I+Q2hhbiwgQ2h1aSBZaTwvYXV0aG9yPjxhdXRob3I+TGVlLCBBbnRv
aW5ldHRlIE0uPC9hdXRob3I+PGF1dGhvcj5Lb2gsIFllZSBXb2VuPC9hdXRob3I+PGF1dGhvcj5M
YW0sIFNpdSBLZXVuZzwvYXV0aG9yPjxhdXRob3I+TGVlLCBDaGluIFBlbmc8L2F1dGhvcj48YXV0
aG9yPkxldW5nLCBLd29rIFlpbjwvYXV0aG9yPjxhdXRob3I+VGFuZywgQ2F0aGVyaW5lIFNvIEt1
bTwvYXV0aG9yPjwvYXV0aG9ycz48L2NvbnRyaWJ1dG9ycz48dGl0bGVzPjx0aXRsZT5Db3Vyc2Us
IHJpc2sgZmFjdG9ycywgYW5kIGFkdmVyc2Ugb3V0Y29tZXMgb2YgZGlzb3JkZXJlZCBlYXRpbmcg
aW4gcHJlZ25hbmN5PC90aXRsZT48c2Vjb25kYXJ5LXRpdGxlPkludGVybmF0aW9uYWwgSm91cm5h
bCBvZiBFYXRpbmcgRGlzb3JkZXJzPC9zZWNvbmRhcnktdGl0bGU+PC90aXRsZXM+PHBlcmlvZGlj
YWw+PGZ1bGwtdGl0bGU+SW50ZXJuYXRpb25hbCBKb3VybmFsIG9mIEVhdGluZyBEaXNvcmRlcnM8
L2Z1bGwtdGl0bGU+PC9wZXJpb2RpY2FsPjxwYWdlcz42NTItNjU4PC9wYWdlcz48dm9sdW1lPjUy
PC92b2x1bWU+PG51bWJlcj42PC9udW1iZXI+PGRhdGVzPjx5ZWFyPjIwMTk8L3llYXI+PC9kYXRl
cz48aXNibj4wMjc2LTM0Nzg8L2lzYm4+PHVybHM+PHJlbGF0ZWQtdXJscz48dXJsPmh0dHBzOi8v
b25saW5lbGlicmFyeS53aWxleS5jb20vZG9pL2Ficy8xMC4xMDAyL2VhdC4yMzA2NTwvdXJsPjwv
cmVsYXRlZC11cmxzPjwvdXJscz48ZWxlY3Ryb25pYy1yZXNvdXJjZS1udW0+aHR0cHM6Ly9kb2ku
b3JnLzEwLjEwMDIvZWF0LjIzMDY1PC9lbGVjdHJvbmljLXJlc291cmNlLW51bT48L3JlY29yZD48
L0NpdGU+PENpdGU+PEF1dGhvcj5CYXNraW48L0F1dGhvcj48WWVhcj4yMDIxPC9ZZWFyPjxSZWNO
dW0+MTI5OTU8L1JlY051bT48cmVjb3JkPjxyZWMtbnVtYmVyPjEyOTk1PC9yZWMtbnVtYmVyPjxm
b3JlaWduLWtleXM+PGtleSBhcHA9IkVOIiBkYi1pZD0iOWY5ejBlMHg0OWV6ZXBlYXg5cjVmemY2
OXNwYTl4dGUwZDIyIiB0aW1lc3RhbXA9IjE2NjU5NTY2MDQiPjEyOTk1PC9rZXk+PC9mb3JlaWdu
LWtleXM+PHJlZi10eXBlIG5hbWU9IkpvdXJuYWwgQXJ0aWNsZSI+MTc8L3JlZi10eXBlPjxjb250
cmlidXRvcnM+PGF1dGhvcnM+PGF1dGhvcj5CYXNraW4sIFJhY2hlbDwvYXV0aG9yPjxhdXRob3I+
TWV5ZXIsIERlbm55PC9hdXRob3I+PGF1dGhvcj5HYWxsaWdhbiwgUm9zbHluPC9hdXRob3I+PC9h
dXRob3JzPjwvY29udHJpYnV0b3JzPjx0aXRsZXM+PHRpdGxlPlByZWRpY3RpbmcgdGhlIGNoYW5n
ZSBpbiBwZXJpbmF0YWwgZGlzb3JkZXJlZCBlYXRpbmcgc3ltcHRvbXM6IEFuIGV4YW1pbmF0aW9u
IG9mIHBzeWNob3NvY2lhbCBmYWN0b3JzPC90aXRsZT48c2Vjb25kYXJ5LXRpdGxlPkJvZHkgSW1h
Z2U8L3NlY29uZGFyeS10aXRsZT48L3RpdGxlcz48cGVyaW9kaWNhbD48ZnVsbC10aXRsZT5Cb2R5
IEltYWdlPC9mdWxsLXRpdGxlPjwvcGVyaW9kaWNhbD48cGFnZXM+MTYyLTE3MTwvcGFnZXM+PHZv
bHVtZT4zNzwvdm9sdW1lPjxrZXl3b3Jkcz48a2V5d29yZD5QZXJpbmF0YWw8L2tleXdvcmQ+PGtl
eXdvcmQ+UHJlZ25hbmN5IGJvZHkgaW1hZ2U8L2tleXdvcmQ+PGtleXdvcmQ+UG9zdHBhcnR1bTwv
a2V5d29yZD48a2V5d29yZD5EaXNvcmRlcmVkIGVhdGluZzwva2V5d29yZD48a2V5d29yZD5Qc3lj
aG9zb2NpYWw8L2tleXdvcmQ+PGtleXdvcmQ+TWVudGFsIGhlYWx0aDwva2V5d29yZD48L2tleXdv
cmRzPjxkYXRlcz48eWVhcj4yMDIxPC95ZWFyPjxwdWItZGF0ZXM+PGRhdGU+MjAyMS8wNi8wMS88
L2RhdGU+PC9wdWItZGF0ZXM+PC9kYXRlcz48aXNibj4xNzQwLTE0NDU8L2lzYm4+PHVybHM+PHJl
bGF0ZWQtdXJscz48dXJsPmh0dHBzOi8vd3d3LnNjaWVuY2VkaXJlY3QuY29tL3NjaWVuY2UvYXJ0
aWNsZS9waWkvUzE3NDAxNDQ1MjEwMDAyMlg8L3VybD48L3JlbGF0ZWQtdXJscz48L3VybHM+PGVs
ZWN0cm9uaWMtcmVzb3VyY2UtbnVtPmh0dHBzOi8vZG9pLm9yZy8xMC4xMDE2L2ouYm9keWltLjIw
MjEuMDIuMDAyPC9lbGVjdHJvbmljLXJlc291cmNlLW51bT48L3JlY29yZD48L0NpdGU+PC9FbmRO
b3RlPgB=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1, 12, 68, 69)</w:t>
      </w:r>
      <w:r w:rsidRPr="00922513">
        <w:rPr>
          <w:rFonts w:ascii="Times New Roman" w:hAnsi="Times New Roman"/>
          <w:sz w:val="24"/>
          <w:szCs w:val="24"/>
        </w:rPr>
        <w:fldChar w:fldCharType="end"/>
      </w:r>
      <w:r w:rsidRPr="00922513">
        <w:rPr>
          <w:rFonts w:ascii="Times New Roman" w:hAnsi="Times New Roman"/>
          <w:sz w:val="24"/>
          <w:szCs w:val="24"/>
        </w:rPr>
        <w:t>. Evidence from pregnant populations suggest</w:t>
      </w:r>
      <w:r w:rsidR="00711215" w:rsidRPr="00922513">
        <w:rPr>
          <w:rFonts w:ascii="Times New Roman" w:hAnsi="Times New Roman"/>
          <w:sz w:val="24"/>
          <w:szCs w:val="24"/>
        </w:rPr>
        <w:t>s</w:t>
      </w:r>
      <w:r w:rsidRPr="00922513">
        <w:rPr>
          <w:rFonts w:ascii="Times New Roman" w:hAnsi="Times New Roman"/>
          <w:sz w:val="24"/>
          <w:szCs w:val="24"/>
        </w:rPr>
        <w:t xml:space="preserve"> that individuals experiencing depressive symptoms are predisposed to disordered eating during pregnancy </w:t>
      </w:r>
      <w:r w:rsidRPr="00922513">
        <w:rPr>
          <w:rFonts w:ascii="Times New Roman" w:hAnsi="Times New Roman"/>
          <w:sz w:val="24"/>
          <w:szCs w:val="24"/>
        </w:rPr>
        <w:fldChar w:fldCharType="begin">
          <w:fldData xml:space="preserve">PEVuZE5vdGU+PENpdGU+PEF1dGhvcj5DaGFuPC9BdXRob3I+PFllYXI+MjAxOTwvWWVhcj48UmVj
TnVtPjEyOTk0PC9SZWNOdW0+PERpc3BsYXlUZXh0PigxLCA2OCk8L0Rpc3BsYXlUZXh0PjxyZWNv
cmQ+PHJlYy1udW1iZXI+MTI5OTQ8L3JlYy1udW1iZXI+PGZvcmVpZ24ta2V5cz48a2V5IGFwcD0i
RU4iIGRiLWlkPSI5Zjl6MGUweDQ5ZXplcGVheDlyNWZ6ZjY5c3BhOXh0ZTBkMjIiIHRpbWVzdGFt
cD0iMTY2NTk1NjU1MCI+MTI5OTQ8L2tleT48L2ZvcmVpZ24ta2V5cz48cmVmLXR5cGUgbmFtZT0i
Sm91cm5hbCBBcnRpY2xlIj4xNzwvcmVmLXR5cGU+PGNvbnRyaWJ1dG9ycz48YXV0aG9ycz48YXV0
aG9yPkNoYW4sIENodWkgWWk8L2F1dGhvcj48YXV0aG9yPkxlZSwgQW50b2luZXR0ZSBNLjwvYXV0
aG9yPjxhdXRob3I+S29oLCBZZWUgV29lbjwvYXV0aG9yPjxhdXRob3I+TGFtLCBTaXUgS2V1bmc8
L2F1dGhvcj48YXV0aG9yPkxlZSwgQ2hpbiBQZW5nPC9hdXRob3I+PGF1dGhvcj5MZXVuZywgS3dv
ayBZaW48L2F1dGhvcj48YXV0aG9yPlRhbmcsIENhdGhlcmluZSBTbyBLdW08L2F1dGhvcj48L2F1
dGhvcnM+PC9jb250cmlidXRvcnM+PHRpdGxlcz48dGl0bGU+Q291cnNlLCByaXNrIGZhY3RvcnMs
IGFuZCBhZHZlcnNlIG91dGNvbWVzIG9mIGRpc29yZGVyZWQgZWF0aW5nIGluIHByZWduYW5jeTwv
dGl0bGU+PHNlY29uZGFyeS10aXRsZT5JbnRlcm5hdGlvbmFsIEpvdXJuYWwgb2YgRWF0aW5nIERp
c29yZGVyczwvc2Vjb25kYXJ5LXRpdGxlPjwvdGl0bGVzPjxwZXJpb2RpY2FsPjxmdWxsLXRpdGxl
PkludGVybmF0aW9uYWwgSm91cm5hbCBvZiBFYXRpbmcgRGlzb3JkZXJzPC9mdWxsLXRpdGxlPjwv
cGVyaW9kaWNhbD48cGFnZXM+NjUyLTY1ODwvcGFnZXM+PHZvbHVtZT41Mjwvdm9sdW1lPjxudW1i
ZXI+NjwvbnVtYmVyPjxkYXRlcz48eWVhcj4yMDE5PC95ZWFyPjwvZGF0ZXM+PGlzYm4+MDI3Ni0z
NDc4PC9pc2JuPjx1cmxzPjxyZWxhdGVkLXVybHM+PHVybD5odHRwczovL29ubGluZWxpYnJhcnku
d2lsZXkuY29tL2RvaS9hYnMvMTAuMTAwMi9lYXQuMjMwNjU8L3VybD48L3JlbGF0ZWQtdXJscz48
L3VybHM+PGVsZWN0cm9uaWMtcmVzb3VyY2UtbnVtPmh0dHBzOi8vZG9pLm9yZy8xMC4xMDAyL2Vh
dC4yMzA2NTwvZWxlY3Ryb25pYy1yZXNvdXJjZS1udW0+PC9yZWNvcmQ+PC9DaXRlPjxDaXRlPjxB
dXRob3I+S25vcGggQmVyZzwvQXV0aG9yPjxZZWFyPjIwMTE8L1llYXI+PFJlY051bT4xMjk1Mzwv
UmVjTnVtPjxyZWNvcmQ+PHJlYy1udW1iZXI+MTI5NTM8L3JlYy1udW1iZXI+PGZvcmVpZ24ta2V5
cz48a2V5IGFwcD0iRU4iIGRiLWlkPSI5Zjl6MGUweDQ5ZXplcGVheDlyNWZ6ZjY5c3BhOXh0ZTBk
MjIiIHRpbWVzdGFtcD0iMTY1ODQzNzQxNyI+MTI5NTM8L2tleT48L2ZvcmVpZ24ta2V5cz48cmVm
LXR5cGUgbmFtZT0iSm91cm5hbCBBcnRpY2xlIj4xNzwvcmVmLXR5cGU+PGNvbnRyaWJ1dG9ycz48
YXV0aG9ycz48YXV0aG9yPktub3BoIEJlcmcsIEMuPC9hdXRob3I+PGF1dGhvcj5Ub3JnZXJzZW4s
IEwuPC9hdXRob3I+PGF1dGhvcj5Wb24gSG9sbGUsIEEuPC9hdXRob3I+PGF1dGhvcj5IYW1lciwg
Ui4gTS48L2F1dGhvcj48YXV0aG9yPkJ1bGlrLCBDLiBNLjwvYXV0aG9yPjxhdXRob3I+UmVpY2hi
b3JuLUtqZW5uZXJ1ZCwgVC48L2F1dGhvcj48L2F1dGhvcnM+PC9jb250cmlidXRvcnM+PGF1dGgt
YWRkcmVzcz5EaXZpc2lvbiBvZiBNZW50YWwgSGVhbHRoLCBOb3J3ZWdpYW4gSW5zdGl0dXRlIG9m
IFB1YmxpYyBIZWFsdGgsIE9zbG8sIE5vcndheS4gQ2VjaWxpZS5Lbm9waC5CZXJnQGZoaS5ubzwv
YXV0aC1hZGRyZXNzPjx0aXRsZXM+PHRpdGxlPkZhY3RvcnMgYXNzb2NpYXRlZCB3aXRoIGJpbmdl
IGVhdGluZyBkaXNvcmRlciBpbiBwcmVnbmFuY3k8L3RpdGxlPjxzZWNvbmRhcnktdGl0bGU+SW50
IEogRWF0IERpc29yZDwvc2Vjb25kYXJ5LXRpdGxlPjwvdGl0bGVzPjxwZXJpb2RpY2FsPjxmdWxs
LXRpdGxlPkludCBKIEVhdCBEaXNvcmQ8L2Z1bGwtdGl0bGU+PC9wZXJpb2RpY2FsPjxwYWdlcz4x
MjQtMzM8L3BhZ2VzPjx2b2x1bWU+NDQ8L3ZvbHVtZT48bnVtYmVyPjI8L251bWJlcj48ZWRpdGlv
bj4yMDEwLzAyLzA0PC9lZGl0aW9uPjxrZXl3b3Jkcz48a2V5d29yZD5BbnhpZXR5L2VwaWRlbWlv
bG9neS9wc3ljaG9sb2d5PC9rZXl3b3JkPjxrZXl3b3JkPkJpbmdlLUVhdGluZyBEaXNvcmRlci8q
ZGlhZ25vc2lzLyplcGlkZW1pb2xvZ3kvKnBzeWNob2xvZ3k8L2tleXdvcmQ+PGtleXdvcmQ+Qm9k
eSBJbWFnZTwva2V5d29yZD48a2V5d29yZD5EZXByZXNzaW9uL2VwaWRlbWlvbG9neS9wc3ljaG9s
b2d5PC9rZXl3b3JkPjxrZXl3b3JkPkZlbWFsZTwva2V5d29yZD48a2V5d29yZD5IdW1hbnM8L2tl
eXdvcmQ+PGtleXdvcmQ+SW5jaWRlbmNlPC9rZXl3b3JkPjxrZXl3b3JkPkxpZmUgQ2hhbmdlIEV2
ZW50czwva2V5d29yZD48a2V5d29yZD5QZXJzb25hbCBTYXRpc2ZhY3Rpb248L2tleXdvcmQ+PGtl
eXdvcmQ+UHJlZ25hbmN5PC9rZXl3b3JkPjxrZXl3b3JkPlByZWduYW5jeSBDb21wbGljYXRpb25z
L2RpYWdub3Npcy8qZXBpZGVtaW9sb2d5Lypwc3ljaG9sb2d5PC9rZXl3b3JkPjxrZXl3b3JkPlJl
Z3Jlc3Npb24gQW5hbHlzaXM8L2tleXdvcmQ+PGtleXdvcmQ+U2VsZiBDb25jZXB0PC9rZXl3b3Jk
PjxrZXl3b3JkPlNvY2lhbCBTdXBwb3J0PC9rZXl3b3JkPjxrZXl3b3JkPlN1cnZleXMgYW5kIFF1
ZXN0aW9ubmFpcmVzPC9rZXl3b3JkPjwva2V5d29yZHM+PGRhdGVzPjx5ZWFyPjIwMTE8L3llYXI+
PHB1Yi1kYXRlcz48ZGF0ZT5NYXI8L2RhdGU+PC9wdWItZGF0ZXM+PC9kYXRlcz48aXNibj4wMjc2
LTM0NzggKFByaW50KSYjeEQ7MDI3Ni0zNDc4PC9pc2JuPjxhY2Nlc3Npb24tbnVtPjIwMTI3OTM4
PC9hY2Nlc3Npb24tbnVtPjx1cmxzPjwvdXJscz48Y3VzdG9tMj5QTUMyODg4NzAzPC9jdXN0b20y
PjxjdXN0b202Pk5JSE1TMTYzNDYwPC9jdXN0b202PjxlbGVjdHJvbmljLXJlc291cmNlLW51bT4x
MC4xMDAyL2VhdC4yMDc5NzwvZWxlY3Ryb25pYy1yZXNvdXJjZS1udW0+PHJlbW90ZS1kYXRhYmFz
ZS1wcm92aWRlcj5OTE08L3JlbW90ZS1kYXRhYmFzZS1wcm92aWRlcj48bGFuZ3VhZ2U+ZW5nPC9s
YW5ndWFnZT48L3JlY29yZD48L0NpdGU+PC9FbmROb3RlPgB=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DaGFuPC9BdXRob3I+PFllYXI+MjAxOTwvWWVhcj48UmVj
TnVtPjEyOTk0PC9SZWNOdW0+PERpc3BsYXlUZXh0PigxLCA2OCk8L0Rpc3BsYXlUZXh0PjxyZWNv
cmQ+PHJlYy1udW1iZXI+MTI5OTQ8L3JlYy1udW1iZXI+PGZvcmVpZ24ta2V5cz48a2V5IGFwcD0i
RU4iIGRiLWlkPSI5Zjl6MGUweDQ5ZXplcGVheDlyNWZ6ZjY5c3BhOXh0ZTBkMjIiIHRpbWVzdGFt
cD0iMTY2NTk1NjU1MCI+MTI5OTQ8L2tleT48L2ZvcmVpZ24ta2V5cz48cmVmLXR5cGUgbmFtZT0i
Sm91cm5hbCBBcnRpY2xlIj4xNzwvcmVmLXR5cGU+PGNvbnRyaWJ1dG9ycz48YXV0aG9ycz48YXV0
aG9yPkNoYW4sIENodWkgWWk8L2F1dGhvcj48YXV0aG9yPkxlZSwgQW50b2luZXR0ZSBNLjwvYXV0
aG9yPjxhdXRob3I+S29oLCBZZWUgV29lbjwvYXV0aG9yPjxhdXRob3I+TGFtLCBTaXUgS2V1bmc8
L2F1dGhvcj48YXV0aG9yPkxlZSwgQ2hpbiBQZW5nPC9hdXRob3I+PGF1dGhvcj5MZXVuZywgS3dv
ayBZaW48L2F1dGhvcj48YXV0aG9yPlRhbmcsIENhdGhlcmluZSBTbyBLdW08L2F1dGhvcj48L2F1
dGhvcnM+PC9jb250cmlidXRvcnM+PHRpdGxlcz48dGl0bGU+Q291cnNlLCByaXNrIGZhY3RvcnMs
IGFuZCBhZHZlcnNlIG91dGNvbWVzIG9mIGRpc29yZGVyZWQgZWF0aW5nIGluIHByZWduYW5jeTwv
dGl0bGU+PHNlY29uZGFyeS10aXRsZT5JbnRlcm5hdGlvbmFsIEpvdXJuYWwgb2YgRWF0aW5nIERp
c29yZGVyczwvc2Vjb25kYXJ5LXRpdGxlPjwvdGl0bGVzPjxwZXJpb2RpY2FsPjxmdWxsLXRpdGxl
PkludGVybmF0aW9uYWwgSm91cm5hbCBvZiBFYXRpbmcgRGlzb3JkZXJzPC9mdWxsLXRpdGxlPjwv
cGVyaW9kaWNhbD48cGFnZXM+NjUyLTY1ODwvcGFnZXM+PHZvbHVtZT41Mjwvdm9sdW1lPjxudW1i
ZXI+NjwvbnVtYmVyPjxkYXRlcz48eWVhcj4yMDE5PC95ZWFyPjwvZGF0ZXM+PGlzYm4+MDI3Ni0z
NDc4PC9pc2JuPjx1cmxzPjxyZWxhdGVkLXVybHM+PHVybD5odHRwczovL29ubGluZWxpYnJhcnku
d2lsZXkuY29tL2RvaS9hYnMvMTAuMTAwMi9lYXQuMjMwNjU8L3VybD48L3JlbGF0ZWQtdXJscz48
L3VybHM+PGVsZWN0cm9uaWMtcmVzb3VyY2UtbnVtPmh0dHBzOi8vZG9pLm9yZy8xMC4xMDAyL2Vh
dC4yMzA2NTwvZWxlY3Ryb25pYy1yZXNvdXJjZS1udW0+PC9yZWNvcmQ+PC9DaXRlPjxDaXRlPjxB
dXRob3I+S25vcGggQmVyZzwvQXV0aG9yPjxZZWFyPjIwMTE8L1llYXI+PFJlY051bT4xMjk1Mzwv
UmVjTnVtPjxyZWNvcmQ+PHJlYy1udW1iZXI+MTI5NTM8L3JlYy1udW1iZXI+PGZvcmVpZ24ta2V5
cz48a2V5IGFwcD0iRU4iIGRiLWlkPSI5Zjl6MGUweDQ5ZXplcGVheDlyNWZ6ZjY5c3BhOXh0ZTBk
MjIiIHRpbWVzdGFtcD0iMTY1ODQzNzQxNyI+MTI5NTM8L2tleT48L2ZvcmVpZ24ta2V5cz48cmVm
LXR5cGUgbmFtZT0iSm91cm5hbCBBcnRpY2xlIj4xNzwvcmVmLXR5cGU+PGNvbnRyaWJ1dG9ycz48
YXV0aG9ycz48YXV0aG9yPktub3BoIEJlcmcsIEMuPC9hdXRob3I+PGF1dGhvcj5Ub3JnZXJzZW4s
IEwuPC9hdXRob3I+PGF1dGhvcj5Wb24gSG9sbGUsIEEuPC9hdXRob3I+PGF1dGhvcj5IYW1lciwg
Ui4gTS48L2F1dGhvcj48YXV0aG9yPkJ1bGlrLCBDLiBNLjwvYXV0aG9yPjxhdXRob3I+UmVpY2hi
b3JuLUtqZW5uZXJ1ZCwgVC48L2F1dGhvcj48L2F1dGhvcnM+PC9jb250cmlidXRvcnM+PGF1dGgt
YWRkcmVzcz5EaXZpc2lvbiBvZiBNZW50YWwgSGVhbHRoLCBOb3J3ZWdpYW4gSW5zdGl0dXRlIG9m
IFB1YmxpYyBIZWFsdGgsIE9zbG8sIE5vcndheS4gQ2VjaWxpZS5Lbm9waC5CZXJnQGZoaS5ubzwv
YXV0aC1hZGRyZXNzPjx0aXRsZXM+PHRpdGxlPkZhY3RvcnMgYXNzb2NpYXRlZCB3aXRoIGJpbmdl
IGVhdGluZyBkaXNvcmRlciBpbiBwcmVnbmFuY3k8L3RpdGxlPjxzZWNvbmRhcnktdGl0bGU+SW50
IEogRWF0IERpc29yZDwvc2Vjb25kYXJ5LXRpdGxlPjwvdGl0bGVzPjxwZXJpb2RpY2FsPjxmdWxs
LXRpdGxlPkludCBKIEVhdCBEaXNvcmQ8L2Z1bGwtdGl0bGU+PC9wZXJpb2RpY2FsPjxwYWdlcz4x
MjQtMzM8L3BhZ2VzPjx2b2x1bWU+NDQ8L3ZvbHVtZT48bnVtYmVyPjI8L251bWJlcj48ZWRpdGlv
bj4yMDEwLzAyLzA0PC9lZGl0aW9uPjxrZXl3b3Jkcz48a2V5d29yZD5BbnhpZXR5L2VwaWRlbWlv
bG9neS9wc3ljaG9sb2d5PC9rZXl3b3JkPjxrZXl3b3JkPkJpbmdlLUVhdGluZyBEaXNvcmRlci8q
ZGlhZ25vc2lzLyplcGlkZW1pb2xvZ3kvKnBzeWNob2xvZ3k8L2tleXdvcmQ+PGtleXdvcmQ+Qm9k
eSBJbWFnZTwva2V5d29yZD48a2V5d29yZD5EZXByZXNzaW9uL2VwaWRlbWlvbG9neS9wc3ljaG9s
b2d5PC9rZXl3b3JkPjxrZXl3b3JkPkZlbWFsZTwva2V5d29yZD48a2V5d29yZD5IdW1hbnM8L2tl
eXdvcmQ+PGtleXdvcmQ+SW5jaWRlbmNlPC9rZXl3b3JkPjxrZXl3b3JkPkxpZmUgQ2hhbmdlIEV2
ZW50czwva2V5d29yZD48a2V5d29yZD5QZXJzb25hbCBTYXRpc2ZhY3Rpb248L2tleXdvcmQ+PGtl
eXdvcmQ+UHJlZ25hbmN5PC9rZXl3b3JkPjxrZXl3b3JkPlByZWduYW5jeSBDb21wbGljYXRpb25z
L2RpYWdub3Npcy8qZXBpZGVtaW9sb2d5Lypwc3ljaG9sb2d5PC9rZXl3b3JkPjxrZXl3b3JkPlJl
Z3Jlc3Npb24gQW5hbHlzaXM8L2tleXdvcmQ+PGtleXdvcmQ+U2VsZiBDb25jZXB0PC9rZXl3b3Jk
PjxrZXl3b3JkPlNvY2lhbCBTdXBwb3J0PC9rZXl3b3JkPjxrZXl3b3JkPlN1cnZleXMgYW5kIFF1
ZXN0aW9ubmFpcmVzPC9rZXl3b3JkPjwva2V5d29yZHM+PGRhdGVzPjx5ZWFyPjIwMTE8L3llYXI+
PHB1Yi1kYXRlcz48ZGF0ZT5NYXI8L2RhdGU+PC9wdWItZGF0ZXM+PC9kYXRlcz48aXNibj4wMjc2
LTM0NzggKFByaW50KSYjeEQ7MDI3Ni0zNDc4PC9pc2JuPjxhY2Nlc3Npb24tbnVtPjIwMTI3OTM4
PC9hY2Nlc3Npb24tbnVtPjx1cmxzPjwvdXJscz48Y3VzdG9tMj5QTUMyODg4NzAzPC9jdXN0b20y
PjxjdXN0b202Pk5JSE1TMTYzNDYwPC9jdXN0b202PjxlbGVjdHJvbmljLXJlc291cmNlLW51bT4x
MC4xMDAyL2VhdC4yMDc5NzwvZWxlY3Ryb25pYy1yZXNvdXJjZS1udW0+PHJlbW90ZS1kYXRhYmFz
ZS1wcm92aWRlcj5OTE08L3JlbW90ZS1kYXRhYmFzZS1wcm92aWRlcj48bGFuZ3VhZ2U+ZW5nPC9s
YW5ndWFnZT48L3JlY29yZD48L0NpdGU+PC9FbmROb3RlPgB=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1, 68)</w:t>
      </w:r>
      <w:r w:rsidRPr="00922513">
        <w:rPr>
          <w:rFonts w:ascii="Times New Roman" w:hAnsi="Times New Roman"/>
          <w:sz w:val="24"/>
          <w:szCs w:val="24"/>
        </w:rPr>
        <w:fldChar w:fldCharType="end"/>
      </w:r>
      <w:r w:rsidRPr="00922513">
        <w:rPr>
          <w:rFonts w:ascii="Times New Roman" w:hAnsi="Times New Roman"/>
          <w:sz w:val="24"/>
          <w:szCs w:val="24"/>
        </w:rPr>
        <w:t xml:space="preserve">. Pregnancy is a period of profound change </w:t>
      </w:r>
      <w:r w:rsidRPr="00922513">
        <w:rPr>
          <w:rFonts w:ascii="Times New Roman" w:hAnsi="Times New Roman"/>
          <w:sz w:val="24"/>
          <w:szCs w:val="24"/>
        </w:rPr>
        <w:lastRenderedPageBreak/>
        <w:t xml:space="preserve">including, endocrine and hormonal, body transformations, and psychological adjustments all of which have been linked to disordered eating and mood difficulties </w:t>
      </w:r>
      <w:r w:rsidRPr="00922513">
        <w:rPr>
          <w:rFonts w:ascii="Times New Roman" w:hAnsi="Times New Roman"/>
          <w:sz w:val="24"/>
          <w:szCs w:val="24"/>
        </w:rPr>
        <w:fldChar w:fldCharType="begin">
          <w:fldData xml:space="preserve">PEVuZE5vdGU+PENpdGU+PEF1dGhvcj5Mb3dlczwvQXV0aG9yPjxZZWFyPjIwMTI8L1llYXI+PFJl
Y051bT4xMjk5NjwvUmVjTnVtPjxEaXNwbGF5VGV4dD4oNzAsIDcxKTwvRGlzcGxheVRleHQ+PHJl
Y29yZD48cmVjLW51bWJlcj4xMjk5NjwvcmVjLW51bWJlcj48Zm9yZWlnbi1rZXlzPjxrZXkgYXBw
PSJFTiIgZGItaWQ9IjlmOXowZTB4NDllemVwZWF4OXI1ZnpmNjlzcGE5eHRlMGQyMiIgdGltZXN0
YW1wPSIxNjY1OTkyMjc3Ij4xMjk5Njwva2V5PjwvZm9yZWlnbi1rZXlzPjxyZWYtdHlwZSBuYW1l
PSJKb3VybmFsIEFydGljbGUiPjE3PC9yZWYtdHlwZT48Y29udHJpYnV0b3JzPjxhdXRob3JzPjxh
dXRob3I+TG93ZXMsIEhhbm5haDwvYXV0aG9yPjxhdXRob3I+S29wZWlrYSwgSnVsaWE8L2F1dGhv
cj48YXV0aG9yPk1pY2FsaSwgTmFkaWE8L2F1dGhvcj48YXV0aG9yPkFzaCwgQWxvazwvYXV0aG9y
PjwvYXV0aG9ycz48L2NvbnRyaWJ1dG9ycz48dGl0bGVzPjx0aXRsZT5Bbm9yZXhpYSBuZXJ2b3Nh
IGluIHByZWduYW5jeTwvdGl0bGU+PHNlY29uZGFyeS10aXRsZT5UaGUgT2JzdGV0cmljaWFuICZh
bXA7IEd5bmFlY29sb2dpc3Q8L3NlY29uZGFyeS10aXRsZT48L3RpdGxlcz48cGVyaW9kaWNhbD48
ZnVsbC10aXRsZT5UaGUgT2JzdGV0cmljaWFuICZhbXA7IEd5bmFlY29sb2dpc3Q8L2Z1bGwtdGl0
bGU+PC9wZXJpb2RpY2FsPjxwYWdlcz4xNzktMTg3PC9wYWdlcz48dm9sdW1lPjE0PC92b2x1bWU+
PG51bWJlcj4zPC9udW1iZXI+PGRhdGVzPjx5ZWFyPjIwMTI8L3llYXI+PC9kYXRlcz48aXNibj4x
NDY3LTI1NjE8L2lzYm4+PHVybHM+PHJlbGF0ZWQtdXJscz48dXJsPmh0dHBzOi8vb2JneW4ub25s
aW5lbGlicmFyeS53aWxleS5jb20vZG9pL2Ficy8xMC4xMTExL2ouMTc0NC00NjY3LjIwMTIuMDAx
MTAueDwvdXJsPjwvcmVsYXRlZC11cmxzPjwvdXJscz48ZWxlY3Ryb25pYy1yZXNvdXJjZS1udW0+
aHR0cHM6Ly9kb2kub3JnLzEwLjExMTEvai4xNzQ0LTQ2NjcuMjAxMi4wMDExMC54PC9lbGVjdHJv
bmljLXJlc291cmNlLW51bT48L3JlY29yZD48L0NpdGU+PENpdGU+PEF1dGhvcj5UaWVybmV5PC9B
dXRob3I+PFllYXI+MjAxMzwvWWVhcj48UmVjTnVtPjEyOTk3PC9SZWNOdW0+PHJlY29yZD48cmVj
LW51bWJlcj4xMjk5NzwvcmVjLW51bWJlcj48Zm9yZWlnbi1rZXlzPjxrZXkgYXBwPSJFTiIgZGIt
aWQ9IjlmOXowZTB4NDllemVwZWF4OXI1ZnpmNjlzcGE5eHRlMGQyMiIgdGltZXN0YW1wPSIxNjY1
OTkyMzAwIj4xMjk5Nzwva2V5PjwvZm9yZWlnbi1rZXlzPjxyZWYtdHlwZSBuYW1lPSJKb3VybmFs
IEFydGljbGUiPjE3PC9yZWYtdHlwZT48Y29udHJpYnV0b3JzPjxhdXRob3JzPjxhdXRob3I+VGll
cm5leSwgU3RlcGhhbmllPC9hdXRob3I+PGF1dGhvcj5NY0dsb25lLCBDYXJvbGU8L2F1dGhvcj48
YXV0aG9yPkZ1cmJlciwgQ2hyaXN0aW5lPC9hdXRob3I+PC9hdXRob3JzPjwvY29udHJpYnV0b3Jz
Pjx0aXRsZXM+PHRpdGxlPldoYXQgY2FuIHF1YWxpdGF0aXZlIHN0dWRpZXMgdGVsbCB1cyBhYm91
dCB0aGUgZXhwZXJpZW5jZXMgb2Ygd29tZW4gd2hvIGFyZSBwcmVnbmFudCB0aGF0IGhhdmUgYW4g
ZWF0aW5nIGRpc29yZGVyPzwvdGl0bGU+PHNlY29uZGFyeS10aXRsZT5NaWR3aWZlcnk8L3NlY29u
ZGFyeS10aXRsZT48L3RpdGxlcz48cGVyaW9kaWNhbD48ZnVsbC10aXRsZT5NaWR3aWZlcnk8L2Z1
bGwtdGl0bGU+PC9wZXJpb2RpY2FsPjxwYWdlcz41NDItNTQ5PC9wYWdlcz48dm9sdW1lPjI5PC92
b2x1bWU+PG51bWJlcj41PC9udW1iZXI+PGtleXdvcmRzPjxrZXl3b3JkPkVhdGluZyBkaXNvcmRl
cnM8L2tleXdvcmQ+PGtleXdvcmQ+UHJlZ25hbmN5PC9rZXl3b3JkPjxrZXl3b3JkPlF1YWxpdGF0
aXZlIHJlc2VhcmNoPC9rZXl3b3JkPjxrZXl3b3JkPlN5c3RlbWF0aWMgcmV2aWV3PC9rZXl3b3Jk
Pjwva2V5d29yZHM+PGRhdGVzPjx5ZWFyPjIwMTM8L3llYXI+PHB1Yi1kYXRlcz48ZGF0ZT4yMDEz
LzA1LzAxLzwvZGF0ZT48L3B1Yi1kYXRlcz48L2RhdGVzPjxpc2JuPjAyNjYtNjEzODwvaXNibj48
dXJscz48cmVsYXRlZC11cmxzPjx1cmw+aHR0cHM6Ly93d3cuc2NpZW5jZWRpcmVjdC5jb20vc2Np
ZW5jZS9hcnRpY2xlL3BpaS9TMDI2NjYxMzgxMjAwMDY3ODwvdXJsPjwvcmVsYXRlZC11cmxzPjwv
dXJscz48ZWxlY3Ryb25pYy1yZXNvdXJjZS1udW0+aHR0cHM6Ly9kb2kub3JnLzEwLjEwMTYvai5t
aWR3LjIwMTIuMDQuMDEzPC9lbGVjdHJvbmljLXJlc291cmNlLW51bT48L3JlY29yZD48L0NpdGU+
PC9FbmROb3RlPn==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Mb3dlczwvQXV0aG9yPjxZZWFyPjIwMTI8L1llYXI+PFJl
Y051bT4xMjk5NjwvUmVjTnVtPjxEaXNwbGF5VGV4dD4oNzAsIDcxKTwvRGlzcGxheVRleHQ+PHJl
Y29yZD48cmVjLW51bWJlcj4xMjk5NjwvcmVjLW51bWJlcj48Zm9yZWlnbi1rZXlzPjxrZXkgYXBw
PSJFTiIgZGItaWQ9IjlmOXowZTB4NDllemVwZWF4OXI1ZnpmNjlzcGE5eHRlMGQyMiIgdGltZXN0
YW1wPSIxNjY1OTkyMjc3Ij4xMjk5Njwva2V5PjwvZm9yZWlnbi1rZXlzPjxyZWYtdHlwZSBuYW1l
PSJKb3VybmFsIEFydGljbGUiPjE3PC9yZWYtdHlwZT48Y29udHJpYnV0b3JzPjxhdXRob3JzPjxh
dXRob3I+TG93ZXMsIEhhbm5haDwvYXV0aG9yPjxhdXRob3I+S29wZWlrYSwgSnVsaWE8L2F1dGhv
cj48YXV0aG9yPk1pY2FsaSwgTmFkaWE8L2F1dGhvcj48YXV0aG9yPkFzaCwgQWxvazwvYXV0aG9y
PjwvYXV0aG9ycz48L2NvbnRyaWJ1dG9ycz48dGl0bGVzPjx0aXRsZT5Bbm9yZXhpYSBuZXJ2b3Nh
IGluIHByZWduYW5jeTwvdGl0bGU+PHNlY29uZGFyeS10aXRsZT5UaGUgT2JzdGV0cmljaWFuICZh
bXA7IEd5bmFlY29sb2dpc3Q8L3NlY29uZGFyeS10aXRsZT48L3RpdGxlcz48cGVyaW9kaWNhbD48
ZnVsbC10aXRsZT5UaGUgT2JzdGV0cmljaWFuICZhbXA7IEd5bmFlY29sb2dpc3Q8L2Z1bGwtdGl0
bGU+PC9wZXJpb2RpY2FsPjxwYWdlcz4xNzktMTg3PC9wYWdlcz48dm9sdW1lPjE0PC92b2x1bWU+
PG51bWJlcj4zPC9udW1iZXI+PGRhdGVzPjx5ZWFyPjIwMTI8L3llYXI+PC9kYXRlcz48aXNibj4x
NDY3LTI1NjE8L2lzYm4+PHVybHM+PHJlbGF0ZWQtdXJscz48dXJsPmh0dHBzOi8vb2JneW4ub25s
aW5lbGlicmFyeS53aWxleS5jb20vZG9pL2Ficy8xMC4xMTExL2ouMTc0NC00NjY3LjIwMTIuMDAx
MTAueDwvdXJsPjwvcmVsYXRlZC11cmxzPjwvdXJscz48ZWxlY3Ryb25pYy1yZXNvdXJjZS1udW0+
aHR0cHM6Ly9kb2kub3JnLzEwLjExMTEvai4xNzQ0LTQ2NjcuMjAxMi4wMDExMC54PC9lbGVjdHJv
bmljLXJlc291cmNlLW51bT48L3JlY29yZD48L0NpdGU+PENpdGU+PEF1dGhvcj5UaWVybmV5PC9B
dXRob3I+PFllYXI+MjAxMzwvWWVhcj48UmVjTnVtPjEyOTk3PC9SZWNOdW0+PHJlY29yZD48cmVj
LW51bWJlcj4xMjk5NzwvcmVjLW51bWJlcj48Zm9yZWlnbi1rZXlzPjxrZXkgYXBwPSJFTiIgZGIt
aWQ9IjlmOXowZTB4NDllemVwZWF4OXI1ZnpmNjlzcGE5eHRlMGQyMiIgdGltZXN0YW1wPSIxNjY1
OTkyMzAwIj4xMjk5Nzwva2V5PjwvZm9yZWlnbi1rZXlzPjxyZWYtdHlwZSBuYW1lPSJKb3VybmFs
IEFydGljbGUiPjE3PC9yZWYtdHlwZT48Y29udHJpYnV0b3JzPjxhdXRob3JzPjxhdXRob3I+VGll
cm5leSwgU3RlcGhhbmllPC9hdXRob3I+PGF1dGhvcj5NY0dsb25lLCBDYXJvbGU8L2F1dGhvcj48
YXV0aG9yPkZ1cmJlciwgQ2hyaXN0aW5lPC9hdXRob3I+PC9hdXRob3JzPjwvY29udHJpYnV0b3Jz
Pjx0aXRsZXM+PHRpdGxlPldoYXQgY2FuIHF1YWxpdGF0aXZlIHN0dWRpZXMgdGVsbCB1cyBhYm91
dCB0aGUgZXhwZXJpZW5jZXMgb2Ygd29tZW4gd2hvIGFyZSBwcmVnbmFudCB0aGF0IGhhdmUgYW4g
ZWF0aW5nIGRpc29yZGVyPzwvdGl0bGU+PHNlY29uZGFyeS10aXRsZT5NaWR3aWZlcnk8L3NlY29u
ZGFyeS10aXRsZT48L3RpdGxlcz48cGVyaW9kaWNhbD48ZnVsbC10aXRsZT5NaWR3aWZlcnk8L2Z1
bGwtdGl0bGU+PC9wZXJpb2RpY2FsPjxwYWdlcz41NDItNTQ5PC9wYWdlcz48dm9sdW1lPjI5PC92
b2x1bWU+PG51bWJlcj41PC9udW1iZXI+PGtleXdvcmRzPjxrZXl3b3JkPkVhdGluZyBkaXNvcmRl
cnM8L2tleXdvcmQ+PGtleXdvcmQ+UHJlZ25hbmN5PC9rZXl3b3JkPjxrZXl3b3JkPlF1YWxpdGF0
aXZlIHJlc2VhcmNoPC9rZXl3b3JkPjxrZXl3b3JkPlN5c3RlbWF0aWMgcmV2aWV3PC9rZXl3b3Jk
Pjwva2V5d29yZHM+PGRhdGVzPjx5ZWFyPjIwMTM8L3llYXI+PHB1Yi1kYXRlcz48ZGF0ZT4yMDEz
LzA1LzAxLzwvZGF0ZT48L3B1Yi1kYXRlcz48L2RhdGVzPjxpc2JuPjAyNjYtNjEzODwvaXNibj48
dXJscz48cmVsYXRlZC11cmxzPjx1cmw+aHR0cHM6Ly93d3cuc2NpZW5jZWRpcmVjdC5jb20vc2Np
ZW5jZS9hcnRpY2xlL3BpaS9TMDI2NjYxMzgxMjAwMDY3ODwvdXJsPjwvcmVsYXRlZC11cmxzPjwv
dXJscz48ZWxlY3Ryb25pYy1yZXNvdXJjZS1udW0+aHR0cHM6Ly9kb2kub3JnLzEwLjEwMTYvai5t
aWR3LjIwMTIuMDQuMDEzPC9lbGVjdHJvbmljLXJlc291cmNlLW51bT48L3JlY29yZD48L0NpdGU+
PC9FbmROb3RlPn==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70, 71)</w:t>
      </w:r>
      <w:r w:rsidRPr="00922513">
        <w:rPr>
          <w:rFonts w:ascii="Times New Roman" w:hAnsi="Times New Roman"/>
          <w:sz w:val="24"/>
          <w:szCs w:val="24"/>
        </w:rPr>
        <w:fldChar w:fldCharType="end"/>
      </w:r>
      <w:r w:rsidRPr="00922513">
        <w:rPr>
          <w:rFonts w:ascii="Times New Roman" w:hAnsi="Times New Roman"/>
          <w:sz w:val="24"/>
          <w:szCs w:val="24"/>
        </w:rPr>
        <w:t xml:space="preserve">. Thus, disordered eating may illustrate food-related coping mechanisms during the perinatal period </w:t>
      </w:r>
      <w:r w:rsidRPr="00922513">
        <w:rPr>
          <w:rFonts w:ascii="Times New Roman" w:hAnsi="Times New Roman"/>
          <w:sz w:val="24"/>
          <w:szCs w:val="24"/>
        </w:rPr>
        <w:fldChar w:fldCharType="begin">
          <w:fldData xml:space="preserve">PEVuZE5vdGU+PENpdGU+PEF1dGhvcj5Lbm9waCBCZXJnPC9BdXRob3I+PFllYXI+MjAxMTwvWWVh
cj48UmVjTnVtPjEyOTUzPC9SZWNOdW0+PERpc3BsYXlUZXh0PigxLCA3MiwgNzMpPC9EaXNwbGF5
VGV4dD48cmVjb3JkPjxyZWMtbnVtYmVyPjEyOTUzPC9yZWMtbnVtYmVyPjxmb3JlaWduLWtleXM+
PGtleSBhcHA9IkVOIiBkYi1pZD0iOWY5ejBlMHg0OWV6ZXBlYXg5cjVmemY2OXNwYTl4dGUwZDIy
IiB0aW1lc3RhbXA9IjE2NTg0Mzc0MTciPjEyOTUzPC9rZXk+PC9mb3JlaWduLWtleXM+PHJlZi10
eXBlIG5hbWU9IkpvdXJuYWwgQXJ0aWNsZSI+MTc8L3JlZi10eXBlPjxjb250cmlidXRvcnM+PGF1
dGhvcnM+PGF1dGhvcj5Lbm9waCBCZXJnLCBDLjwvYXV0aG9yPjxhdXRob3I+VG9yZ2Vyc2VuLCBM
LjwvYXV0aG9yPjxhdXRob3I+Vm9uIEhvbGxlLCBBLjwvYXV0aG9yPjxhdXRob3I+SGFtZXIsIFIu
IE0uPC9hdXRob3I+PGF1dGhvcj5CdWxpaywgQy4gTS48L2F1dGhvcj48YXV0aG9yPlJlaWNoYm9y
bi1LamVubmVydWQsIFQuPC9hdXRob3I+PC9hdXRob3JzPjwvY29udHJpYnV0b3JzPjxhdXRoLWFk
ZHJlc3M+RGl2aXNpb24gb2YgTWVudGFsIEhlYWx0aCwgTm9yd2VnaWFuIEluc3RpdHV0ZSBvZiBQ
dWJsaWMgSGVhbHRoLCBPc2xvLCBOb3J3YXkuIENlY2lsaWUuS25vcGguQmVyZ0BmaGkubm88L2F1
dGgtYWRkcmVzcz48dGl0bGVzPjx0aXRsZT5GYWN0b3JzIGFzc29jaWF0ZWQgd2l0aCBiaW5nZSBl
YXRpbmcgZGlzb3JkZXIgaW4gcHJlZ25hbmN5PC90aXRsZT48c2Vjb25kYXJ5LXRpdGxlPkludCBK
IEVhdCBEaXNvcmQ8L3NlY29uZGFyeS10aXRsZT48L3RpdGxlcz48cGVyaW9kaWNhbD48ZnVsbC10
aXRsZT5JbnQgSiBFYXQgRGlzb3JkPC9mdWxsLXRpdGxlPjwvcGVyaW9kaWNhbD48cGFnZXM+MTI0
LTMzPC9wYWdlcz48dm9sdW1lPjQ0PC92b2x1bWU+PG51bWJlcj4yPC9udW1iZXI+PGVkaXRpb24+
MjAxMC8wMi8wNDwvZWRpdGlvbj48a2V5d29yZHM+PGtleXdvcmQ+QW54aWV0eS9lcGlkZW1pb2xv
Z3kvcHN5Y2hvbG9neTwva2V5d29yZD48a2V5d29yZD5CaW5nZS1FYXRpbmcgRGlzb3JkZXIvKmRp
YWdub3Npcy8qZXBpZGVtaW9sb2d5Lypwc3ljaG9sb2d5PC9rZXl3b3JkPjxrZXl3b3JkPkJvZHkg
SW1hZ2U8L2tleXdvcmQ+PGtleXdvcmQ+RGVwcmVzc2lvbi9lcGlkZW1pb2xvZ3kvcHN5Y2hvbG9n
eTwva2V5d29yZD48a2V5d29yZD5GZW1hbGU8L2tleXdvcmQ+PGtleXdvcmQ+SHVtYW5zPC9rZXl3
b3JkPjxrZXl3b3JkPkluY2lkZW5jZTwva2V5d29yZD48a2V5d29yZD5MaWZlIENoYW5nZSBFdmVu
dHM8L2tleXdvcmQ+PGtleXdvcmQ+UGVyc29uYWwgU2F0aXNmYWN0aW9uPC9rZXl3b3JkPjxrZXl3
b3JkPlByZWduYW5jeTwva2V5d29yZD48a2V5d29yZD5QcmVnbmFuY3kgQ29tcGxpY2F0aW9ucy9k
aWFnbm9zaXMvKmVwaWRlbWlvbG9neS8qcHN5Y2hvbG9neTwva2V5d29yZD48a2V5d29yZD5SZWdy
ZXNzaW9uIEFuYWx5c2lzPC9rZXl3b3JkPjxrZXl3b3JkPlNlbGYgQ29uY2VwdDwva2V5d29yZD48
a2V5d29yZD5Tb2NpYWwgU3VwcG9ydDwva2V5d29yZD48a2V5d29yZD5TdXJ2ZXlzIGFuZCBRdWVz
dGlvbm5haXJlczwva2V5d29yZD48L2tleXdvcmRzPjxkYXRlcz48eWVhcj4yMDExPC95ZWFyPjxw
dWItZGF0ZXM+PGRhdGU+TWFyPC9kYXRlPjwvcHViLWRhdGVzPjwvZGF0ZXM+PGlzYm4+MDI3Ni0z
NDc4IChQcmludCkmI3hEOzAyNzYtMzQ3ODwvaXNibj48YWNjZXNzaW9uLW51bT4yMDEyNzkzODwv
YWNjZXNzaW9uLW51bT48dXJscz48L3VybHM+PGN1c3RvbTI+UE1DMjg4ODcwMzwvY3VzdG9tMj48
Y3VzdG9tNj5OSUhNUzE2MzQ2MDwvY3VzdG9tNj48ZWxlY3Ryb25pYy1yZXNvdXJjZS1udW0+MTAu
MTAwMi9lYXQuMjA3OTc8L2VsZWN0cm9uaWMtcmVzb3VyY2UtbnVtPjxyZW1vdGUtZGF0YWJhc2Ut
cHJvdmlkZXI+TkxNPC9yZW1vdGUtZGF0YWJhc2UtcHJvdmlkZXI+PGxhbmd1YWdlPmVuZzwvbGFu
Z3VhZ2U+PC9yZWNvcmQ+PC9DaXRlPjxDaXRlPjxBdXRob3I+Q2hlbjwvQXV0aG9yPjxZZWFyPjIw
MTk8L1llYXI+PFJlY051bT4xMjk2NjwvUmVjTnVtPjxyZWNvcmQ+PHJlYy1udW1iZXI+MTI5NjY8
L3JlYy1udW1iZXI+PGZvcmVpZ24ta2V5cz48a2V5IGFwcD0iRU4iIGRiLWlkPSI5Zjl6MGUweDQ5
ZXplcGVheDlyNWZ6ZjY5c3BhOXh0ZTBkMjIiIHRpbWVzdGFtcD0iMTY1ODQ3NDc2OSI+MTI5NjY8
L2tleT48L2ZvcmVpZ24ta2V5cz48cmVmLXR5cGUgbmFtZT0iSm91cm5hbCBBcnRpY2xlIj4xNzwv
cmVmLXR5cGU+PGNvbnRyaWJ1dG9ycz48YXV0aG9ycz48YXV0aG9yPkNoZW4sIEguIFkuPC9hdXRo
b3I+PGF1dGhvcj5DaGF1aGFuLCBTLiBQLjwvYXV0aG9yPjwvYXV0aG9ycz48L2NvbnRyaWJ1dG9y
cz48YXV0aC1hZGRyZXNzPkRlcGFydG1lbnQgb2YgT2JzdGV0cmljcywgR3luZWNvbG9neSwgYW5k
IFJlcHJvZHVjdGl2ZSBTY2llbmNlcywgTWNHb3Zlcm4gTWVkaWNhbCBTY2hvb2wsIFRoZSBVbml2
ZXJzaXR5IG9mIFRleGFzIEhlYWx0aCBTY2llbmNlIENlbnRlciBhdCBIb3VzdG9uLCBIb3VzdG9u
LCBUZXhhcy48L2F1dGgtYWRkcmVzcz48dGl0bGVzPjx0aXRsZT5Bc3NvY2lhdGlvbiBiZXR3ZWVu
IEdlc3RhdGlvbmFsIFdlaWdodCBHYWluIEFkZXF1YWN5IGFuZCBBZHZlcnNlIE1hdGVybmFsIGFu
ZCBOZW9uYXRhbCBPdXRjb21lczwvdGl0bGU+PHNlY29uZGFyeS10aXRsZT5BbSBKIFBlcmluYXRv
bDwvc2Vjb25kYXJ5LXRpdGxlPjwvdGl0bGVzPjxwZXJpb2RpY2FsPjxmdWxsLXRpdGxlPkFtIEog
UGVyaW5hdG9sPC9mdWxsLXRpdGxlPjwvcGVyaW9kaWNhbD48cGFnZXM+NjE1LTYyMzwvcGFnZXM+
PHZvbHVtZT4zNjwvdm9sdW1lPjxudW1iZXI+NjwvbnVtYmVyPjxlZGl0aW9uPjIwMTgvMTAvMDQ8
L2VkaXRpb24+PGtleXdvcmRzPjxrZXl3b3JkPkZlbWFsZTwva2V5d29yZD48a2V5d29yZD4qR2Vz
dGF0aW9uYWwgV2VpZ2h0IEdhaW48L2tleXdvcmQ+PGtleXdvcmQ+SHVtYW5zPC9rZXl3b3JkPjxr
ZXl3b3JkPkluZmFudDwva2V5d29yZD48a2V5d29yZD4qSW5mYW50IE1vcnRhbGl0eTwva2V5d29y
ZD48a2V5d29yZD5JbmZhbnQsIE5ld2Jvcm48L2tleXdvcmQ+PGtleXdvcmQ+SW5mYW50LCBOZXdi
b3JuLCBEaXNlYXNlcy8qZXBpZGVtaW9sb2d5PC9rZXl3b3JkPjxrZXl3b3JkPk1hbGU8L2tleXdv
cmQ+PGtleXdvcmQ+TXVsdGl2YXJpYXRlIEFuYWx5c2lzPC9rZXl3b3JkPjxrZXl3b3JkPk9iZXNp
dHksIE1hdGVybmFsL2NvbXBsaWNhdGlvbnM8L2tleXdvcmQ+PGtleXdvcmQ+UHJlZ25hbmN5PC9r
ZXl3b3JkPjxrZXl3b3JkPipQcmVnbmFuY3kgT3V0Y29tZTwva2V5d29yZD48a2V5d29yZD5SZXRy
b3NwZWN0aXZlIFN0dWRpZXM8L2tleXdvcmQ+PC9rZXl3b3Jkcz48ZGF0ZXM+PHllYXI+MjAxOTwv
eWVhcj48cHViLWRhdGVzPjxkYXRlPk1heTwvZGF0ZT48L3B1Yi1kYXRlcz48L2RhdGVzPjxpc2Ju
PjA3MzUtMTYzMTwvaXNibj48YWNjZXNzaW9uLW51bT4zMDI4MjEwNDwvYWNjZXNzaW9uLW51bT48
dXJscz48L3VybHM+PGVsZWN0cm9uaWMtcmVzb3VyY2UtbnVtPjEwLjEwNTUvcy0wMDM4LTE2NzIx
OTY8L2VsZWN0cm9uaWMtcmVzb3VyY2UtbnVtPjxyZW1vdGUtZGF0YWJhc2UtcHJvdmlkZXI+TkxN
PC9yZW1vdGUtZGF0YWJhc2UtcHJvdmlkZXI+PGxhbmd1YWdlPmVuZzwvbGFuZ3VhZ2U+PC9yZWNv
cmQ+PC9DaXRlPjxDaXRlPjxBdXRob3I+QmFza2luPC9BdXRob3I+PFllYXI+MjAxOTwvWWVhcj48
UmVjTnVtPjEyOTk4PC9SZWNOdW0+PHJlY29yZD48cmVjLW51bWJlcj4xMjk5ODwvcmVjLW51bWJl
cj48Zm9yZWlnbi1rZXlzPjxrZXkgYXBwPSJFTiIgZGItaWQ9IjlmOXowZTB4NDllemVwZWF4OXI1
ZnpmNjlzcGE5eHRlMGQyMiIgdGltZXN0YW1wPSIxNjY1OTkyNTQ2Ij4xMjk5ODwva2V5PjwvZm9y
ZWlnbi1rZXlzPjxyZWYtdHlwZSBuYW1lPSJKb3VybmFsIEFydGljbGUiPjE3PC9yZWYtdHlwZT48
Y29udHJpYnV0b3JzPjxhdXRob3JzPjxhdXRob3I+QmFza2luLCBSYWNoZWw8L2F1dGhvcj48YXV0
aG9yPkdhbGxpZ2FuLCBSb3NseW48L2F1dGhvcj48L2F1dGhvcnM+PC9jb250cmlidXRvcnM+PHRp
dGxlcz48dGl0bGU+RGlzb3JkZXJlZCBlYXRpbmcgYW5kIHRoZSBwZXJpbmF0YWwgcGVyaW9kOiBB
IHN5c3RlbWF0aWMgcmV2aWV3IGFuZCBiZXN0IGV2aWRlbmNlIHN5bnRoZXNpcyBvZiBtZW50YWwg
aGVhbHRoIGFuZCBwc3ljaG9zb2NpYWwgY29ycmVsYXRlczwvdGl0bGU+PHNlY29uZGFyeS10aXRs
ZT5FdXJvcGVhbiBFYXRpbmcgRGlzb3JkZXJzIFJldmlldzwvc2Vjb25kYXJ5LXRpdGxlPjwvdGl0
bGVzPjxwZXJpb2RpY2FsPjxmdWxsLXRpdGxlPkV1cm9wZWFuIEVhdGluZyBEaXNvcmRlcnMgUmV2
aWV3PC9mdWxsLXRpdGxlPjwvcGVyaW9kaWNhbD48cGFnZXM+NDYyLTQ4MDwvcGFnZXM+PHZvbHVt
ZT4yNzwvdm9sdW1lPjxudW1iZXI+NTwvbnVtYmVyPjxkYXRlcz48eWVhcj4yMDE5PC95ZWFyPjwv
ZGF0ZXM+PGlzYm4+MTA3Mi00MTMzPC9pc2JuPjx1cmxzPjwvdXJscz48L3JlY29yZD48L0NpdGU+
PC9FbmROb3RlPn==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Lbm9waCBCZXJnPC9BdXRob3I+PFllYXI+MjAxMTwvWWVh
cj48UmVjTnVtPjEyOTUzPC9SZWNOdW0+PERpc3BsYXlUZXh0PigxLCA3MiwgNzMpPC9EaXNwbGF5
VGV4dD48cmVjb3JkPjxyZWMtbnVtYmVyPjEyOTUzPC9yZWMtbnVtYmVyPjxmb3JlaWduLWtleXM+
PGtleSBhcHA9IkVOIiBkYi1pZD0iOWY5ejBlMHg0OWV6ZXBlYXg5cjVmemY2OXNwYTl4dGUwZDIy
IiB0aW1lc3RhbXA9IjE2NTg0Mzc0MTciPjEyOTUzPC9rZXk+PC9mb3JlaWduLWtleXM+PHJlZi10
eXBlIG5hbWU9IkpvdXJuYWwgQXJ0aWNsZSI+MTc8L3JlZi10eXBlPjxjb250cmlidXRvcnM+PGF1
dGhvcnM+PGF1dGhvcj5Lbm9waCBCZXJnLCBDLjwvYXV0aG9yPjxhdXRob3I+VG9yZ2Vyc2VuLCBM
LjwvYXV0aG9yPjxhdXRob3I+Vm9uIEhvbGxlLCBBLjwvYXV0aG9yPjxhdXRob3I+SGFtZXIsIFIu
IE0uPC9hdXRob3I+PGF1dGhvcj5CdWxpaywgQy4gTS48L2F1dGhvcj48YXV0aG9yPlJlaWNoYm9y
bi1LamVubmVydWQsIFQuPC9hdXRob3I+PC9hdXRob3JzPjwvY29udHJpYnV0b3JzPjxhdXRoLWFk
ZHJlc3M+RGl2aXNpb24gb2YgTWVudGFsIEhlYWx0aCwgTm9yd2VnaWFuIEluc3RpdHV0ZSBvZiBQ
dWJsaWMgSGVhbHRoLCBPc2xvLCBOb3J3YXkuIENlY2lsaWUuS25vcGguQmVyZ0BmaGkubm88L2F1
dGgtYWRkcmVzcz48dGl0bGVzPjx0aXRsZT5GYWN0b3JzIGFzc29jaWF0ZWQgd2l0aCBiaW5nZSBl
YXRpbmcgZGlzb3JkZXIgaW4gcHJlZ25hbmN5PC90aXRsZT48c2Vjb25kYXJ5LXRpdGxlPkludCBK
IEVhdCBEaXNvcmQ8L3NlY29uZGFyeS10aXRsZT48L3RpdGxlcz48cGVyaW9kaWNhbD48ZnVsbC10
aXRsZT5JbnQgSiBFYXQgRGlzb3JkPC9mdWxsLXRpdGxlPjwvcGVyaW9kaWNhbD48cGFnZXM+MTI0
LTMzPC9wYWdlcz48dm9sdW1lPjQ0PC92b2x1bWU+PG51bWJlcj4yPC9udW1iZXI+PGVkaXRpb24+
MjAxMC8wMi8wNDwvZWRpdGlvbj48a2V5d29yZHM+PGtleXdvcmQ+QW54aWV0eS9lcGlkZW1pb2xv
Z3kvcHN5Y2hvbG9neTwva2V5d29yZD48a2V5d29yZD5CaW5nZS1FYXRpbmcgRGlzb3JkZXIvKmRp
YWdub3Npcy8qZXBpZGVtaW9sb2d5Lypwc3ljaG9sb2d5PC9rZXl3b3JkPjxrZXl3b3JkPkJvZHkg
SW1hZ2U8L2tleXdvcmQ+PGtleXdvcmQ+RGVwcmVzc2lvbi9lcGlkZW1pb2xvZ3kvcHN5Y2hvbG9n
eTwva2V5d29yZD48a2V5d29yZD5GZW1hbGU8L2tleXdvcmQ+PGtleXdvcmQ+SHVtYW5zPC9rZXl3
b3JkPjxrZXl3b3JkPkluY2lkZW5jZTwva2V5d29yZD48a2V5d29yZD5MaWZlIENoYW5nZSBFdmVu
dHM8L2tleXdvcmQ+PGtleXdvcmQ+UGVyc29uYWwgU2F0aXNmYWN0aW9uPC9rZXl3b3JkPjxrZXl3
b3JkPlByZWduYW5jeTwva2V5d29yZD48a2V5d29yZD5QcmVnbmFuY3kgQ29tcGxpY2F0aW9ucy9k
aWFnbm9zaXMvKmVwaWRlbWlvbG9neS8qcHN5Y2hvbG9neTwva2V5d29yZD48a2V5d29yZD5SZWdy
ZXNzaW9uIEFuYWx5c2lzPC9rZXl3b3JkPjxrZXl3b3JkPlNlbGYgQ29uY2VwdDwva2V5d29yZD48
a2V5d29yZD5Tb2NpYWwgU3VwcG9ydDwva2V5d29yZD48a2V5d29yZD5TdXJ2ZXlzIGFuZCBRdWVz
dGlvbm5haXJlczwva2V5d29yZD48L2tleXdvcmRzPjxkYXRlcz48eWVhcj4yMDExPC95ZWFyPjxw
dWItZGF0ZXM+PGRhdGU+TWFyPC9kYXRlPjwvcHViLWRhdGVzPjwvZGF0ZXM+PGlzYm4+MDI3Ni0z
NDc4IChQcmludCkmI3hEOzAyNzYtMzQ3ODwvaXNibj48YWNjZXNzaW9uLW51bT4yMDEyNzkzODwv
YWNjZXNzaW9uLW51bT48dXJscz48L3VybHM+PGN1c3RvbTI+UE1DMjg4ODcwMzwvY3VzdG9tMj48
Y3VzdG9tNj5OSUhNUzE2MzQ2MDwvY3VzdG9tNj48ZWxlY3Ryb25pYy1yZXNvdXJjZS1udW0+MTAu
MTAwMi9lYXQuMjA3OTc8L2VsZWN0cm9uaWMtcmVzb3VyY2UtbnVtPjxyZW1vdGUtZGF0YWJhc2Ut
cHJvdmlkZXI+TkxNPC9yZW1vdGUtZGF0YWJhc2UtcHJvdmlkZXI+PGxhbmd1YWdlPmVuZzwvbGFu
Z3VhZ2U+PC9yZWNvcmQ+PC9DaXRlPjxDaXRlPjxBdXRob3I+Q2hlbjwvQXV0aG9yPjxZZWFyPjIw
MTk8L1llYXI+PFJlY051bT4xMjk2NjwvUmVjTnVtPjxyZWNvcmQ+PHJlYy1udW1iZXI+MTI5NjY8
L3JlYy1udW1iZXI+PGZvcmVpZ24ta2V5cz48a2V5IGFwcD0iRU4iIGRiLWlkPSI5Zjl6MGUweDQ5
ZXplcGVheDlyNWZ6ZjY5c3BhOXh0ZTBkMjIiIHRpbWVzdGFtcD0iMTY1ODQ3NDc2OSI+MTI5NjY8
L2tleT48L2ZvcmVpZ24ta2V5cz48cmVmLXR5cGUgbmFtZT0iSm91cm5hbCBBcnRpY2xlIj4xNzwv
cmVmLXR5cGU+PGNvbnRyaWJ1dG9ycz48YXV0aG9ycz48YXV0aG9yPkNoZW4sIEguIFkuPC9hdXRo
b3I+PGF1dGhvcj5DaGF1aGFuLCBTLiBQLjwvYXV0aG9yPjwvYXV0aG9ycz48L2NvbnRyaWJ1dG9y
cz48YXV0aC1hZGRyZXNzPkRlcGFydG1lbnQgb2YgT2JzdGV0cmljcywgR3luZWNvbG9neSwgYW5k
IFJlcHJvZHVjdGl2ZSBTY2llbmNlcywgTWNHb3Zlcm4gTWVkaWNhbCBTY2hvb2wsIFRoZSBVbml2
ZXJzaXR5IG9mIFRleGFzIEhlYWx0aCBTY2llbmNlIENlbnRlciBhdCBIb3VzdG9uLCBIb3VzdG9u
LCBUZXhhcy48L2F1dGgtYWRkcmVzcz48dGl0bGVzPjx0aXRsZT5Bc3NvY2lhdGlvbiBiZXR3ZWVu
IEdlc3RhdGlvbmFsIFdlaWdodCBHYWluIEFkZXF1YWN5IGFuZCBBZHZlcnNlIE1hdGVybmFsIGFu
ZCBOZW9uYXRhbCBPdXRjb21lczwvdGl0bGU+PHNlY29uZGFyeS10aXRsZT5BbSBKIFBlcmluYXRv
bDwvc2Vjb25kYXJ5LXRpdGxlPjwvdGl0bGVzPjxwZXJpb2RpY2FsPjxmdWxsLXRpdGxlPkFtIEog
UGVyaW5hdG9sPC9mdWxsLXRpdGxlPjwvcGVyaW9kaWNhbD48cGFnZXM+NjE1LTYyMzwvcGFnZXM+
PHZvbHVtZT4zNjwvdm9sdW1lPjxudW1iZXI+NjwvbnVtYmVyPjxlZGl0aW9uPjIwMTgvMTAvMDQ8
L2VkaXRpb24+PGtleXdvcmRzPjxrZXl3b3JkPkZlbWFsZTwva2V5d29yZD48a2V5d29yZD4qR2Vz
dGF0aW9uYWwgV2VpZ2h0IEdhaW48L2tleXdvcmQ+PGtleXdvcmQ+SHVtYW5zPC9rZXl3b3JkPjxr
ZXl3b3JkPkluZmFudDwva2V5d29yZD48a2V5d29yZD4qSW5mYW50IE1vcnRhbGl0eTwva2V5d29y
ZD48a2V5d29yZD5JbmZhbnQsIE5ld2Jvcm48L2tleXdvcmQ+PGtleXdvcmQ+SW5mYW50LCBOZXdi
b3JuLCBEaXNlYXNlcy8qZXBpZGVtaW9sb2d5PC9rZXl3b3JkPjxrZXl3b3JkPk1hbGU8L2tleXdv
cmQ+PGtleXdvcmQ+TXVsdGl2YXJpYXRlIEFuYWx5c2lzPC9rZXl3b3JkPjxrZXl3b3JkPk9iZXNp
dHksIE1hdGVybmFsL2NvbXBsaWNhdGlvbnM8L2tleXdvcmQ+PGtleXdvcmQ+UHJlZ25hbmN5PC9r
ZXl3b3JkPjxrZXl3b3JkPipQcmVnbmFuY3kgT3V0Y29tZTwva2V5d29yZD48a2V5d29yZD5SZXRy
b3NwZWN0aXZlIFN0dWRpZXM8L2tleXdvcmQ+PC9rZXl3b3Jkcz48ZGF0ZXM+PHllYXI+MjAxOTwv
eWVhcj48cHViLWRhdGVzPjxkYXRlPk1heTwvZGF0ZT48L3B1Yi1kYXRlcz48L2RhdGVzPjxpc2Ju
PjA3MzUtMTYzMTwvaXNibj48YWNjZXNzaW9uLW51bT4zMDI4MjEwNDwvYWNjZXNzaW9uLW51bT48
dXJscz48L3VybHM+PGVsZWN0cm9uaWMtcmVzb3VyY2UtbnVtPjEwLjEwNTUvcy0wMDM4LTE2NzIx
OTY8L2VsZWN0cm9uaWMtcmVzb3VyY2UtbnVtPjxyZW1vdGUtZGF0YWJhc2UtcHJvdmlkZXI+TkxN
PC9yZW1vdGUtZGF0YWJhc2UtcHJvdmlkZXI+PGxhbmd1YWdlPmVuZzwvbGFuZ3VhZ2U+PC9yZWNv
cmQ+PC9DaXRlPjxDaXRlPjxBdXRob3I+QmFza2luPC9BdXRob3I+PFllYXI+MjAxOTwvWWVhcj48
UmVjTnVtPjEyOTk4PC9SZWNOdW0+PHJlY29yZD48cmVjLW51bWJlcj4xMjk5ODwvcmVjLW51bWJl
cj48Zm9yZWlnbi1rZXlzPjxrZXkgYXBwPSJFTiIgZGItaWQ9IjlmOXowZTB4NDllemVwZWF4OXI1
ZnpmNjlzcGE5eHRlMGQyMiIgdGltZXN0YW1wPSIxNjY1OTkyNTQ2Ij4xMjk5ODwva2V5PjwvZm9y
ZWlnbi1rZXlzPjxyZWYtdHlwZSBuYW1lPSJKb3VybmFsIEFydGljbGUiPjE3PC9yZWYtdHlwZT48
Y29udHJpYnV0b3JzPjxhdXRob3JzPjxhdXRob3I+QmFza2luLCBSYWNoZWw8L2F1dGhvcj48YXV0
aG9yPkdhbGxpZ2FuLCBSb3NseW48L2F1dGhvcj48L2F1dGhvcnM+PC9jb250cmlidXRvcnM+PHRp
dGxlcz48dGl0bGU+RGlzb3JkZXJlZCBlYXRpbmcgYW5kIHRoZSBwZXJpbmF0YWwgcGVyaW9kOiBB
IHN5c3RlbWF0aWMgcmV2aWV3IGFuZCBiZXN0IGV2aWRlbmNlIHN5bnRoZXNpcyBvZiBtZW50YWwg
aGVhbHRoIGFuZCBwc3ljaG9zb2NpYWwgY29ycmVsYXRlczwvdGl0bGU+PHNlY29uZGFyeS10aXRs
ZT5FdXJvcGVhbiBFYXRpbmcgRGlzb3JkZXJzIFJldmlldzwvc2Vjb25kYXJ5LXRpdGxlPjwvdGl0
bGVzPjxwZXJpb2RpY2FsPjxmdWxsLXRpdGxlPkV1cm9wZWFuIEVhdGluZyBEaXNvcmRlcnMgUmV2
aWV3PC9mdWxsLXRpdGxlPjwvcGVyaW9kaWNhbD48cGFnZXM+NDYyLTQ4MDwvcGFnZXM+PHZvbHVt
ZT4yNzwvdm9sdW1lPjxudW1iZXI+NTwvbnVtYmVyPjxkYXRlcz48eWVhcj4yMDE5PC95ZWFyPjwv
ZGF0ZXM+PGlzYm4+MTA3Mi00MTMzPC9pc2JuPjx1cmxzPjwvdXJscz48L3JlY29yZD48L0NpdGU+
PC9FbmROb3RlPn==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Pr="00922513">
        <w:rPr>
          <w:rFonts w:ascii="Times New Roman" w:hAnsi="Times New Roman"/>
          <w:sz w:val="24"/>
          <w:szCs w:val="24"/>
        </w:rPr>
      </w:r>
      <w:r w:rsidRPr="00922513">
        <w:rPr>
          <w:rFonts w:ascii="Times New Roman" w:hAnsi="Times New Roman"/>
          <w:sz w:val="24"/>
          <w:szCs w:val="24"/>
        </w:rPr>
        <w:fldChar w:fldCharType="separate"/>
      </w:r>
      <w:r w:rsidR="00162524">
        <w:rPr>
          <w:rFonts w:ascii="Times New Roman" w:hAnsi="Times New Roman"/>
          <w:noProof/>
          <w:sz w:val="24"/>
          <w:szCs w:val="24"/>
        </w:rPr>
        <w:t>(1, 72, 73)</w:t>
      </w:r>
      <w:r w:rsidRPr="00922513">
        <w:rPr>
          <w:rFonts w:ascii="Times New Roman" w:hAnsi="Times New Roman"/>
          <w:sz w:val="24"/>
          <w:szCs w:val="24"/>
        </w:rPr>
        <w:fldChar w:fldCharType="end"/>
      </w:r>
      <w:r w:rsidRPr="00922513">
        <w:rPr>
          <w:rFonts w:ascii="Times New Roman" w:hAnsi="Times New Roman"/>
          <w:sz w:val="24"/>
          <w:szCs w:val="24"/>
        </w:rPr>
        <w:t xml:space="preserve">. </w:t>
      </w:r>
    </w:p>
    <w:p w14:paraId="3E927481" w14:textId="77777777" w:rsidR="00570372" w:rsidRPr="00922513" w:rsidRDefault="00570372" w:rsidP="000841EF">
      <w:pPr>
        <w:spacing w:line="480" w:lineRule="auto"/>
        <w:rPr>
          <w:rFonts w:ascii="Times New Roman" w:hAnsi="Times New Roman"/>
          <w:sz w:val="24"/>
          <w:szCs w:val="24"/>
        </w:rPr>
      </w:pPr>
    </w:p>
    <w:p w14:paraId="710E9D82" w14:textId="04315A91" w:rsidR="00536F0B" w:rsidRPr="004037C8" w:rsidRDefault="00570372" w:rsidP="000841EF">
      <w:pPr>
        <w:spacing w:line="480" w:lineRule="auto"/>
        <w:rPr>
          <w:rFonts w:ascii="Times New Roman" w:hAnsi="Times New Roman"/>
          <w:sz w:val="24"/>
          <w:szCs w:val="24"/>
        </w:rPr>
      </w:pPr>
      <w:bookmarkStart w:id="7" w:name="_Hlk195622413"/>
      <w:r w:rsidRPr="00922513">
        <w:rPr>
          <w:rFonts w:ascii="Times New Roman" w:hAnsi="Times New Roman"/>
          <w:sz w:val="24"/>
          <w:szCs w:val="24"/>
        </w:rPr>
        <w:t>Current</w:t>
      </w:r>
      <w:r w:rsidR="00C72DE6" w:rsidRPr="00922513">
        <w:rPr>
          <w:rFonts w:ascii="Times New Roman" w:hAnsi="Times New Roman"/>
          <w:sz w:val="24"/>
          <w:szCs w:val="24"/>
        </w:rPr>
        <w:t xml:space="preserve"> findings demonstrated </w:t>
      </w:r>
      <w:r w:rsidR="00003326" w:rsidRPr="00922513">
        <w:rPr>
          <w:rFonts w:ascii="Times New Roman" w:hAnsi="Times New Roman"/>
          <w:sz w:val="24"/>
          <w:szCs w:val="24"/>
        </w:rPr>
        <w:t xml:space="preserve">evidence of an </w:t>
      </w:r>
      <w:r w:rsidR="007021B6" w:rsidRPr="00922513">
        <w:rPr>
          <w:rFonts w:ascii="Times New Roman" w:hAnsi="Times New Roman"/>
          <w:sz w:val="24"/>
          <w:szCs w:val="24"/>
        </w:rPr>
        <w:t>associat</w:t>
      </w:r>
      <w:r w:rsidR="00003326" w:rsidRPr="00922513">
        <w:rPr>
          <w:rFonts w:ascii="Times New Roman" w:hAnsi="Times New Roman"/>
          <w:sz w:val="24"/>
          <w:szCs w:val="24"/>
        </w:rPr>
        <w:t>ion between</w:t>
      </w:r>
      <w:r w:rsidR="007021B6" w:rsidRPr="00922513">
        <w:rPr>
          <w:rFonts w:ascii="Times New Roman" w:hAnsi="Times New Roman"/>
          <w:sz w:val="24"/>
          <w:szCs w:val="24"/>
        </w:rPr>
        <w:t xml:space="preserve"> binge eating behaviours</w:t>
      </w:r>
      <w:r w:rsidR="00C72DE6" w:rsidRPr="00922513">
        <w:rPr>
          <w:rFonts w:ascii="Times New Roman" w:hAnsi="Times New Roman"/>
          <w:sz w:val="24"/>
          <w:szCs w:val="24"/>
        </w:rPr>
        <w:t xml:space="preserve"> </w:t>
      </w:r>
      <w:r w:rsidR="00F032D3" w:rsidRPr="00922513">
        <w:rPr>
          <w:rFonts w:ascii="Times New Roman" w:hAnsi="Times New Roman"/>
          <w:sz w:val="24"/>
          <w:szCs w:val="24"/>
        </w:rPr>
        <w:t xml:space="preserve">and binge eating episodes </w:t>
      </w:r>
      <w:r w:rsidR="00C72DE6" w:rsidRPr="00922513">
        <w:rPr>
          <w:rFonts w:ascii="Times New Roman" w:hAnsi="Times New Roman"/>
          <w:sz w:val="24"/>
          <w:szCs w:val="24"/>
        </w:rPr>
        <w:t xml:space="preserve">on </w:t>
      </w:r>
      <w:r w:rsidRPr="00922513">
        <w:rPr>
          <w:rFonts w:ascii="Times New Roman" w:hAnsi="Times New Roman"/>
          <w:sz w:val="24"/>
          <w:szCs w:val="24"/>
        </w:rPr>
        <w:t>GWG</w:t>
      </w:r>
      <w:r w:rsidR="00F032D3" w:rsidRPr="00922513">
        <w:rPr>
          <w:rFonts w:ascii="Times New Roman" w:hAnsi="Times New Roman"/>
          <w:sz w:val="24"/>
          <w:szCs w:val="24"/>
        </w:rPr>
        <w:t>.</w:t>
      </w:r>
      <w:r w:rsidR="00C72DE6" w:rsidRPr="00922513">
        <w:rPr>
          <w:rFonts w:ascii="Times New Roman" w:hAnsi="Times New Roman"/>
          <w:sz w:val="24"/>
          <w:szCs w:val="24"/>
        </w:rPr>
        <w:t xml:space="preserve"> </w:t>
      </w:r>
      <w:r w:rsidR="00F032D3" w:rsidRPr="00922513">
        <w:rPr>
          <w:rFonts w:ascii="Times New Roman" w:hAnsi="Times New Roman"/>
          <w:sz w:val="24"/>
          <w:szCs w:val="24"/>
        </w:rPr>
        <w:t>F</w:t>
      </w:r>
      <w:r w:rsidR="00C72DE6" w:rsidRPr="00922513">
        <w:rPr>
          <w:rFonts w:ascii="Times New Roman" w:hAnsi="Times New Roman"/>
          <w:sz w:val="24"/>
          <w:szCs w:val="24"/>
        </w:rPr>
        <w:t>ollowing adjustment for depressive symp</w:t>
      </w:r>
      <w:r w:rsidRPr="00922513">
        <w:rPr>
          <w:rFonts w:ascii="Times New Roman" w:hAnsi="Times New Roman"/>
          <w:sz w:val="24"/>
          <w:szCs w:val="24"/>
        </w:rPr>
        <w:t xml:space="preserve">toms, </w:t>
      </w:r>
      <w:r w:rsidR="00782418" w:rsidRPr="00922513">
        <w:rPr>
          <w:rFonts w:ascii="Times New Roman" w:hAnsi="Times New Roman"/>
          <w:sz w:val="24"/>
          <w:szCs w:val="24"/>
        </w:rPr>
        <w:t xml:space="preserve">features associated with </w:t>
      </w:r>
      <w:r w:rsidRPr="00922513">
        <w:rPr>
          <w:rFonts w:ascii="Times New Roman" w:hAnsi="Times New Roman"/>
          <w:sz w:val="24"/>
          <w:szCs w:val="24"/>
        </w:rPr>
        <w:t>binge eating behaviours</w:t>
      </w:r>
      <w:r w:rsidR="00782418" w:rsidRPr="00922513">
        <w:rPr>
          <w:rFonts w:ascii="Times New Roman" w:hAnsi="Times New Roman"/>
          <w:sz w:val="24"/>
          <w:szCs w:val="24"/>
        </w:rPr>
        <w:t xml:space="preserve">, but not number of </w:t>
      </w:r>
      <w:proofErr w:type="gramStart"/>
      <w:r w:rsidR="00782418" w:rsidRPr="00922513">
        <w:rPr>
          <w:rFonts w:ascii="Times New Roman" w:hAnsi="Times New Roman"/>
          <w:sz w:val="24"/>
          <w:szCs w:val="24"/>
        </w:rPr>
        <w:t>binge</w:t>
      </w:r>
      <w:proofErr w:type="gramEnd"/>
      <w:r w:rsidR="00782418" w:rsidRPr="00922513">
        <w:rPr>
          <w:rFonts w:ascii="Times New Roman" w:hAnsi="Times New Roman"/>
          <w:sz w:val="24"/>
          <w:szCs w:val="24"/>
        </w:rPr>
        <w:t xml:space="preserve"> eating episodes,</w:t>
      </w:r>
      <w:r w:rsidRPr="00922513">
        <w:rPr>
          <w:rFonts w:ascii="Times New Roman" w:hAnsi="Times New Roman"/>
          <w:sz w:val="24"/>
          <w:szCs w:val="24"/>
        </w:rPr>
        <w:t xml:space="preserve"> </w:t>
      </w:r>
      <w:r w:rsidR="00EB2E7C" w:rsidRPr="00922513">
        <w:rPr>
          <w:rFonts w:ascii="Times New Roman" w:hAnsi="Times New Roman"/>
          <w:sz w:val="24"/>
          <w:szCs w:val="24"/>
        </w:rPr>
        <w:t>were</w:t>
      </w:r>
      <w:r w:rsidRPr="00922513">
        <w:rPr>
          <w:rFonts w:ascii="Times New Roman" w:hAnsi="Times New Roman"/>
          <w:sz w:val="24"/>
          <w:szCs w:val="24"/>
        </w:rPr>
        <w:t xml:space="preserve"> drivers of excessive GWG.</w:t>
      </w:r>
      <w:r w:rsidR="00782418" w:rsidRPr="00922513">
        <w:rPr>
          <w:rFonts w:ascii="Times New Roman" w:hAnsi="Times New Roman"/>
          <w:sz w:val="24"/>
          <w:szCs w:val="24"/>
        </w:rPr>
        <w:t xml:space="preserve"> Binge eating episodes may not influence GWG due providing a too simplistic account of eating behaviour, not taking account dietary patterns or psychological factors that influence weight gain (Ferreira et al., 2022;</w:t>
      </w:r>
      <w:r w:rsidR="00B33CF2" w:rsidRPr="00922513">
        <w:rPr>
          <w:rFonts w:ascii="Times New Roman" w:hAnsi="Times New Roman"/>
          <w:sz w:val="24"/>
          <w:szCs w:val="24"/>
        </w:rPr>
        <w:t xml:space="preserve"> Knoph Berg et al., 2011)</w:t>
      </w:r>
      <w:r w:rsidR="00782418" w:rsidRPr="00922513">
        <w:rPr>
          <w:rFonts w:ascii="Times New Roman" w:hAnsi="Times New Roman"/>
          <w:sz w:val="24"/>
          <w:szCs w:val="24"/>
        </w:rPr>
        <w:t>.</w:t>
      </w:r>
      <w:r w:rsidR="006533C0" w:rsidRPr="00922513">
        <w:rPr>
          <w:rFonts w:ascii="Times New Roman" w:hAnsi="Times New Roman"/>
          <w:sz w:val="24"/>
          <w:szCs w:val="24"/>
        </w:rPr>
        <w:t xml:space="preserve"> </w:t>
      </w:r>
      <w:bookmarkEnd w:id="7"/>
      <w:r w:rsidR="006533C0" w:rsidRPr="00922513">
        <w:rPr>
          <w:rFonts w:ascii="Times New Roman" w:hAnsi="Times New Roman"/>
          <w:sz w:val="24"/>
          <w:szCs w:val="24"/>
        </w:rPr>
        <w:t>Increased GWG can have significant implications for maternal</w:t>
      </w:r>
      <w:r w:rsidR="009F1B16" w:rsidRPr="00922513">
        <w:rPr>
          <w:rFonts w:ascii="Times New Roman" w:hAnsi="Times New Roman"/>
          <w:sz w:val="24"/>
          <w:szCs w:val="24"/>
        </w:rPr>
        <w:t xml:space="preserve"> and </w:t>
      </w:r>
      <w:r w:rsidR="003B7A77" w:rsidRPr="00922513">
        <w:rPr>
          <w:rFonts w:ascii="Times New Roman" w:hAnsi="Times New Roman"/>
          <w:sz w:val="24"/>
          <w:szCs w:val="24"/>
        </w:rPr>
        <w:t>perinatal</w:t>
      </w:r>
      <w:r w:rsidR="006533C0" w:rsidRPr="00922513">
        <w:rPr>
          <w:rFonts w:ascii="Times New Roman" w:hAnsi="Times New Roman"/>
          <w:sz w:val="24"/>
          <w:szCs w:val="24"/>
        </w:rPr>
        <w:t xml:space="preserve"> outcomes including </w:t>
      </w:r>
      <w:r w:rsidR="009F1B16" w:rsidRPr="00922513">
        <w:rPr>
          <w:rFonts w:ascii="Times New Roman" w:hAnsi="Times New Roman"/>
          <w:sz w:val="24"/>
          <w:szCs w:val="24"/>
        </w:rPr>
        <w:t xml:space="preserve">increased birthweight, hypertension, caesarean section and </w:t>
      </w:r>
      <w:r w:rsidR="00233321" w:rsidRPr="00922513">
        <w:rPr>
          <w:rFonts w:ascii="Times New Roman" w:hAnsi="Times New Roman"/>
          <w:sz w:val="24"/>
          <w:szCs w:val="24"/>
        </w:rPr>
        <w:t xml:space="preserve">non-routine </w:t>
      </w:r>
      <w:r w:rsidR="00E51E71" w:rsidRPr="00922513">
        <w:rPr>
          <w:rFonts w:ascii="Times New Roman" w:hAnsi="Times New Roman"/>
          <w:sz w:val="24"/>
          <w:szCs w:val="24"/>
        </w:rPr>
        <w:t xml:space="preserve">maternal </w:t>
      </w:r>
      <w:r w:rsidR="00E02CFB" w:rsidRPr="00922513">
        <w:rPr>
          <w:rFonts w:ascii="Times New Roman" w:hAnsi="Times New Roman"/>
          <w:sz w:val="24"/>
          <w:szCs w:val="24"/>
        </w:rPr>
        <w:t>hospitalisation</w:t>
      </w:r>
      <w:r w:rsidR="009F1B16" w:rsidRPr="00922513">
        <w:rPr>
          <w:rFonts w:ascii="Times New Roman" w:hAnsi="Times New Roman"/>
          <w:sz w:val="24"/>
          <w:szCs w:val="24"/>
        </w:rPr>
        <w:t xml:space="preserve"> </w:t>
      </w:r>
      <w:r w:rsidR="00E02CFB" w:rsidRPr="00922513">
        <w:rPr>
          <w:rFonts w:ascii="Times New Roman" w:hAnsi="Times New Roman"/>
          <w:sz w:val="24"/>
          <w:szCs w:val="24"/>
        </w:rPr>
        <w:fldChar w:fldCharType="begin">
          <w:fldData xml:space="preserve">PEVuZE5vdGU+PENpdGU+PEF1dGhvcj5Hb8WCYXdza2k8L0F1dGhvcj48WWVhcj4yMDIzPC9ZZWFy
PjxSZWNOdW0+NjI8L1JlY051bT48RGlzcGxheVRleHQ+KDc0LTc2KTwvRGlzcGxheVRleHQ+PHJl
Y29yZD48cmVjLW51bWJlcj42MjwvcmVjLW51bWJlcj48Zm9yZWlnbi1rZXlzPjxrZXkgYXBwPSJF
TiIgZGItaWQ9InNmdzJmYXd4OHp4NTk4ZXZ3dmtwNXJ2Y2F0dDV4cHp6eDBzcCIgdGltZXN0YW1w
PSIxNzI5MTU5MTM1Ij42Mjwva2V5PjwvZm9yZWlnbi1rZXlzPjxyZWYtdHlwZSBuYW1lPSJKb3Vy
bmFsIEFydGljbGUiPjE3PC9yZWYtdHlwZT48Y29udHJpYnV0b3JzPjxhdXRob3JzPjxhdXRob3I+
R2/FgmF3c2tpLCBLLjwvYXV0aG9yPjxhdXRob3I+R2llcm1hemlhaywgVy48L2F1dGhvcj48YXV0
aG9yPkNpZWJpZXJhLCBNLjwvYXV0aG9yPjxhdXRob3I+V29qdHnFgmEsIEMuPC9hdXRob3I+PC9h
dXRob3JzPjwvY29udHJpYnV0b3JzPjxhdXRoLWFkZHJlc3M+MXN0IERlcGFydG1lbnQgb2YgT2Jz
dGV0cmljcyBhbmQgR3luZWNvbG9neSwgTWVkaWNhbCBVbml2ZXJzaXR5IG9mIFdhcnNhdywgMDIt
MDE1IFdhcnNhdywgUG9sYW5kLiYjeEQ7VGhlIFN0YW5pc8WCYXcgS29ub3BrYSBNYWluIE1lZGlj
YWwgTGlicmFyeSwgMDAtNzkxIFdhcnNhdywgUG9sYW5kLiYjeEQ7U2Vjb25kIERlcGFydG1lbnQg
b2YgT2JzdGV0cmljcyBhbmQgR3luZWNvbG9neSwgQ2VudHJlIG9mIFBvc3RncmFkdWF0ZSBNZWRp
Y2FsIEVkdWNhdGlvbiwgMDAtMTg5IFdhcnNhdywgUG9sYW5kLiYjeEQ7V29tZW4mYXBvcztzIEhl
YWx0aCBSZXNlYXJjaCBJbnN0aXR1dGUsIENhbGlzaWEgVW5pdmVyc2l0eSwgNjItODAwIEthbGlz
eiwgUG9sYW5kLjwvYXV0aC1hZGRyZXNzPjx0aXRsZXM+PHRpdGxlPkV4Y2Vzc2l2ZSBHZXN0YXRp
b25hbCBXZWlnaHQgR2FpbiBhbmQgUHJlZ25hbmN5IE91dGNvbWVzPC90aXRsZT48c2Vjb25kYXJ5
LXRpdGxlPkogQ2xpbiBNZWQ8L3NlY29uZGFyeS10aXRsZT48L3RpdGxlcz48cGVyaW9kaWNhbD48
ZnVsbC10aXRsZT5KIENsaW4gTWVkPC9mdWxsLXRpdGxlPjwvcGVyaW9kaWNhbD48dm9sdW1lPjEy
PC92b2x1bWU+PG51bWJlcj45PC9udW1iZXI+PGVkaXRpb24+MjAyMy8wNS8xMzwvZWRpdGlvbj48
a2V5d29yZHM+PGtleXdvcmQ+ZXhjZXNzaXZlIHdlaWdodCBnYWluPC9rZXl3b3JkPjxrZXl3b3Jk
Pm9iZXNpdHk8L2tleXdvcmQ+PGtleXdvcmQ+b3ZlcndlaWdodDwva2V5d29yZD48a2V5d29yZD5w
cmVnbmFuY3k8L2tleXdvcmQ+PGtleXdvcmQ+cHJlZ25hbmN5IG91dGNvbWVzPC9rZXl3b3JkPjwv
a2V5d29yZHM+PGRhdGVzPjx5ZWFyPjIwMjM8L3llYXI+PHB1Yi1kYXRlcz48ZGF0ZT5BcHIgMjk8
L2RhdGU+PC9wdWItZGF0ZXM+PC9kYXRlcz48aXNibj4yMDc3LTAzODMgKFByaW50KSYjeEQ7MjA3
Ny0wMzgzPC9pc2JuPjxhY2Nlc3Npb24tbnVtPjM3MTc2NjUxPC9hY2Nlc3Npb24tbnVtPjx1cmxz
PjwvdXJscz48Y3VzdG9tMj5QTUMxMDE3OTIxODwvY3VzdG9tMj48ZWxlY3Ryb25pYy1yZXNvdXJj
ZS1udW0+MTAuMzM5MC9qY20xMjA5MzIxMTwvZWxlY3Ryb25pYy1yZXNvdXJjZS1udW0+PHJlbW90
ZS1kYXRhYmFzZS1wcm92aWRlcj5OTE08L3JlbW90ZS1kYXRhYmFzZS1wcm92aWRlcj48bGFuZ3Vh
Z2U+ZW5nPC9sYW5ndWFnZT48L3JlY29yZD48L0NpdGU+PENpdGU+PEF1dGhvcj5EdWRlPC9BdXRo
b3I+PFllYXI+MjAyMTwvWWVhcj48UmVjTnVtPjYzPC9SZWNOdW0+PHJlY29yZD48cmVjLW51bWJl
cj42MzwvcmVjLW51bWJlcj48Zm9yZWlnbi1rZXlzPjxrZXkgYXBwPSJFTiIgZGItaWQ9InNmdzJm
YXd4OHp4NTk4ZXZ3dmtwNXJ2Y2F0dDV4cHp6eDBzcCIgdGltZXN0YW1wPSIxNzI5MTU5ODk1Ij42
Mzwva2V5PjwvZm9yZWlnbi1rZXlzPjxyZWYtdHlwZSBuYW1lPSJKb3VybmFsIEFydGljbGUiPjE3
PC9yZWYtdHlwZT48Y29udHJpYnV0b3JzPjxhdXRob3JzPjxhdXRob3I+RHVkZSwgQW5uaWUgTTwv
YXV0aG9yPjxhdXRob3I+R3JvYm1hbiwgV2lsbGlhbTwvYXV0aG9yPjxhdXRob3I+SGFhcywgRGF2
aWQ8L2F1dGhvcj48YXV0aG9yPk1lcmNlciwgQnJpYW4gTTwvYXV0aG9yPjxhdXRob3I+UGFycnks
IFNhbXVlbDwvYXV0aG9yPjxhdXRob3I+U2lsdmVyLCBSb2JlcnQgTTwvYXV0aG9yPjxhdXRob3I+
V2FwbmVyLCBSb25hbGQ8L2F1dGhvcj48YXV0aG9yPldpbmcsIERlYm9yYWg8L2F1dGhvcj48YXV0
aG9yPlNhYWRlLCBHZW9yZ2U8L2F1dGhvcj48YXV0aG9yPlJlZGR5LCBVbWE8L2F1dGhvcj48L2F1
dGhvcnM+PC9jb250cmlidXRvcnM+PHRpdGxlcz48dGl0bGU+R2VzdGF0aW9uYWwgd2VpZ2h0IGdh
aW4gYW5kIHByZWduYW5jeSBvdXRjb21lcyBhbW9uZyBudWxsaXBhcm91cyB3b21lbjwvdGl0bGU+
PHNlY29uZGFyeS10aXRsZT5BbWVyaWNhbiBqb3VybmFsIG9mIHBlcmluYXRvbG9neTwvc2Vjb25k
YXJ5LXRpdGxlPjwvdGl0bGVzPjxwZXJpb2RpY2FsPjxmdWxsLXRpdGxlPkFtZXJpY2FuIGpvdXJu
YWwgb2YgcGVyaW5hdG9sb2d5PC9mdWxsLXRpdGxlPjwvcGVyaW9kaWNhbD48cGFnZXM+MTgyLTE5
MDwvcGFnZXM+PHZvbHVtZT4zODwvdm9sdW1lPjxudW1iZXI+MDI8L251bWJlcj48ZGF0ZXM+PHll
YXI+MjAyMTwveWVhcj48L2RhdGVzPjxpc2JuPjA3MzUtMTYzMTwvaXNibj48dXJscz48L3VybHM+
PC9yZWNvcmQ+PC9DaXRlPjxDaXRlPjxBdXRob3I+V3U8L0F1dGhvcj48WWVhcj4yMDIwPC9ZZWFy
PjxSZWNOdW0+NjQ8L1JlY051bT48cmVjb3JkPjxyZWMtbnVtYmVyPjY0PC9yZWMtbnVtYmVyPjxm
b3JlaWduLWtleXM+PGtleSBhcHA9IkVOIiBkYi1pZD0ic2Z3MmZhd3g4eng1OThldnd2a3A1cnZj
YXR0NXhwenp4MHNwIiB0aW1lc3RhbXA9IjE3MjkxNTk5MTUiPjY0PC9rZXk+PC9mb3JlaWduLWtl
eXM+PHJlZi10eXBlIG5hbWU9IkpvdXJuYWwgQXJ0aWNsZSI+MTc8L3JlZi10eXBlPjxjb250cmli
dXRvcnM+PGF1dGhvcnM+PGF1dGhvcj5XdSwgWXVlbGluPC9hdXRob3I+PGF1dGhvcj5XYW4sIFNo
ZW5nPC9hdXRob3I+PGF1dGhvcj5HdSwgU2hlbmd5aTwvYXV0aG9yPjxhdXRob3I+TW91LCBaaGVu
Z3FpYW48L2F1dGhvcj48YXV0aG9yPkRvbmcsIExpbmdsaW5nPC9hdXRob3I+PGF1dGhvcj5MdW8s
IFpob25nY2hlbmc8L2F1dGhvcj48YXV0aG9yPlpoYW5nLCBKdW48L2F1dGhvcj48YXV0aG9yPkh1
YSwgWGlhb2xpbjwvYXV0aG9yPjwvYXV0aG9ycz48L2NvbnRyaWJ1dG9ycz48dGl0bGVzPjx0aXRs
ZT5HZXN0YXRpb25hbCB3ZWlnaHQgZ2FpbiBhbmQgYWR2ZXJzZSBwcmVnbmFuY3kgb3V0Y29tZXM6
IGEgcHJvc3BlY3RpdmUgY29ob3J0IHN0dWR5PC90aXRsZT48c2Vjb25kYXJ5LXRpdGxlPkJNSiBv
cGVuPC9zZWNvbmRhcnktdGl0bGU+PC90aXRsZXM+PHBlcmlvZGljYWw+PGZ1bGwtdGl0bGU+Qk1K
IE9wZW48L2Z1bGwtdGl0bGU+PC9wZXJpb2RpY2FsPjxwYWdlcz5lMDM4MTg3PC9wYWdlcz48dm9s
dW1lPjEwPC92b2x1bWU+PG51bWJlcj45PC9udW1iZXI+PGRhdGVzPjx5ZWFyPjIwMjA8L3llYXI+
PC9kYXRlcz48aXNibj4yMDQ0LTYwNTU8L2lzYm4+PHVybHM+PC91cmxzPjwvcmVjb3JkPjwvQ2l0
ZT48L0VuZE5vdGU+AG==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Hb8WCYXdza2k8L0F1dGhvcj48WWVhcj4yMDIzPC9ZZWFy
PjxSZWNOdW0+NjI8L1JlY051bT48RGlzcGxheVRleHQ+KDc0LTc2KTwvRGlzcGxheVRleHQ+PHJl
Y29yZD48cmVjLW51bWJlcj42MjwvcmVjLW51bWJlcj48Zm9yZWlnbi1rZXlzPjxrZXkgYXBwPSJF
TiIgZGItaWQ9InNmdzJmYXd4OHp4NTk4ZXZ3dmtwNXJ2Y2F0dDV4cHp6eDBzcCIgdGltZXN0YW1w
PSIxNzI5MTU5MTM1Ij42Mjwva2V5PjwvZm9yZWlnbi1rZXlzPjxyZWYtdHlwZSBuYW1lPSJKb3Vy
bmFsIEFydGljbGUiPjE3PC9yZWYtdHlwZT48Y29udHJpYnV0b3JzPjxhdXRob3JzPjxhdXRob3I+
R2/FgmF3c2tpLCBLLjwvYXV0aG9yPjxhdXRob3I+R2llcm1hemlhaywgVy48L2F1dGhvcj48YXV0
aG9yPkNpZWJpZXJhLCBNLjwvYXV0aG9yPjxhdXRob3I+V29qdHnFgmEsIEMuPC9hdXRob3I+PC9h
dXRob3JzPjwvY29udHJpYnV0b3JzPjxhdXRoLWFkZHJlc3M+MXN0IERlcGFydG1lbnQgb2YgT2Jz
dGV0cmljcyBhbmQgR3luZWNvbG9neSwgTWVkaWNhbCBVbml2ZXJzaXR5IG9mIFdhcnNhdywgMDIt
MDE1IFdhcnNhdywgUG9sYW5kLiYjeEQ7VGhlIFN0YW5pc8WCYXcgS29ub3BrYSBNYWluIE1lZGlj
YWwgTGlicmFyeSwgMDAtNzkxIFdhcnNhdywgUG9sYW5kLiYjeEQ7U2Vjb25kIERlcGFydG1lbnQg
b2YgT2JzdGV0cmljcyBhbmQgR3luZWNvbG9neSwgQ2VudHJlIG9mIFBvc3RncmFkdWF0ZSBNZWRp
Y2FsIEVkdWNhdGlvbiwgMDAtMTg5IFdhcnNhdywgUG9sYW5kLiYjeEQ7V29tZW4mYXBvcztzIEhl
YWx0aCBSZXNlYXJjaCBJbnN0aXR1dGUsIENhbGlzaWEgVW5pdmVyc2l0eSwgNjItODAwIEthbGlz
eiwgUG9sYW5kLjwvYXV0aC1hZGRyZXNzPjx0aXRsZXM+PHRpdGxlPkV4Y2Vzc2l2ZSBHZXN0YXRp
b25hbCBXZWlnaHQgR2FpbiBhbmQgUHJlZ25hbmN5IE91dGNvbWVzPC90aXRsZT48c2Vjb25kYXJ5
LXRpdGxlPkogQ2xpbiBNZWQ8L3NlY29uZGFyeS10aXRsZT48L3RpdGxlcz48cGVyaW9kaWNhbD48
ZnVsbC10aXRsZT5KIENsaW4gTWVkPC9mdWxsLXRpdGxlPjwvcGVyaW9kaWNhbD48dm9sdW1lPjEy
PC92b2x1bWU+PG51bWJlcj45PC9udW1iZXI+PGVkaXRpb24+MjAyMy8wNS8xMzwvZWRpdGlvbj48
a2V5d29yZHM+PGtleXdvcmQ+ZXhjZXNzaXZlIHdlaWdodCBnYWluPC9rZXl3b3JkPjxrZXl3b3Jk
Pm9iZXNpdHk8L2tleXdvcmQ+PGtleXdvcmQ+b3ZlcndlaWdodDwva2V5d29yZD48a2V5d29yZD5w
cmVnbmFuY3k8L2tleXdvcmQ+PGtleXdvcmQ+cHJlZ25hbmN5IG91dGNvbWVzPC9rZXl3b3JkPjwv
a2V5d29yZHM+PGRhdGVzPjx5ZWFyPjIwMjM8L3llYXI+PHB1Yi1kYXRlcz48ZGF0ZT5BcHIgMjk8
L2RhdGU+PC9wdWItZGF0ZXM+PC9kYXRlcz48aXNibj4yMDc3LTAzODMgKFByaW50KSYjeEQ7MjA3
Ny0wMzgzPC9pc2JuPjxhY2Nlc3Npb24tbnVtPjM3MTc2NjUxPC9hY2Nlc3Npb24tbnVtPjx1cmxz
PjwvdXJscz48Y3VzdG9tMj5QTUMxMDE3OTIxODwvY3VzdG9tMj48ZWxlY3Ryb25pYy1yZXNvdXJj
ZS1udW0+MTAuMzM5MC9qY20xMjA5MzIxMTwvZWxlY3Ryb25pYy1yZXNvdXJjZS1udW0+PHJlbW90
ZS1kYXRhYmFzZS1wcm92aWRlcj5OTE08L3JlbW90ZS1kYXRhYmFzZS1wcm92aWRlcj48bGFuZ3Vh
Z2U+ZW5nPC9sYW5ndWFnZT48L3JlY29yZD48L0NpdGU+PENpdGU+PEF1dGhvcj5EdWRlPC9BdXRo
b3I+PFllYXI+MjAyMTwvWWVhcj48UmVjTnVtPjYzPC9SZWNOdW0+PHJlY29yZD48cmVjLW51bWJl
cj42MzwvcmVjLW51bWJlcj48Zm9yZWlnbi1rZXlzPjxrZXkgYXBwPSJFTiIgZGItaWQ9InNmdzJm
YXd4OHp4NTk4ZXZ3dmtwNXJ2Y2F0dDV4cHp6eDBzcCIgdGltZXN0YW1wPSIxNzI5MTU5ODk1Ij42
Mzwva2V5PjwvZm9yZWlnbi1rZXlzPjxyZWYtdHlwZSBuYW1lPSJKb3VybmFsIEFydGljbGUiPjE3
PC9yZWYtdHlwZT48Y29udHJpYnV0b3JzPjxhdXRob3JzPjxhdXRob3I+RHVkZSwgQW5uaWUgTTwv
YXV0aG9yPjxhdXRob3I+R3JvYm1hbiwgV2lsbGlhbTwvYXV0aG9yPjxhdXRob3I+SGFhcywgRGF2
aWQ8L2F1dGhvcj48YXV0aG9yPk1lcmNlciwgQnJpYW4gTTwvYXV0aG9yPjxhdXRob3I+UGFycnks
IFNhbXVlbDwvYXV0aG9yPjxhdXRob3I+U2lsdmVyLCBSb2JlcnQgTTwvYXV0aG9yPjxhdXRob3I+
V2FwbmVyLCBSb25hbGQ8L2F1dGhvcj48YXV0aG9yPldpbmcsIERlYm9yYWg8L2F1dGhvcj48YXV0
aG9yPlNhYWRlLCBHZW9yZ2U8L2F1dGhvcj48YXV0aG9yPlJlZGR5LCBVbWE8L2F1dGhvcj48L2F1
dGhvcnM+PC9jb250cmlidXRvcnM+PHRpdGxlcz48dGl0bGU+R2VzdGF0aW9uYWwgd2VpZ2h0IGdh
aW4gYW5kIHByZWduYW5jeSBvdXRjb21lcyBhbW9uZyBudWxsaXBhcm91cyB3b21lbjwvdGl0bGU+
PHNlY29uZGFyeS10aXRsZT5BbWVyaWNhbiBqb3VybmFsIG9mIHBlcmluYXRvbG9neTwvc2Vjb25k
YXJ5LXRpdGxlPjwvdGl0bGVzPjxwZXJpb2RpY2FsPjxmdWxsLXRpdGxlPkFtZXJpY2FuIGpvdXJu
YWwgb2YgcGVyaW5hdG9sb2d5PC9mdWxsLXRpdGxlPjwvcGVyaW9kaWNhbD48cGFnZXM+MTgyLTE5
MDwvcGFnZXM+PHZvbHVtZT4zODwvdm9sdW1lPjxudW1iZXI+MDI8L251bWJlcj48ZGF0ZXM+PHll
YXI+MjAyMTwveWVhcj48L2RhdGVzPjxpc2JuPjA3MzUtMTYzMTwvaXNibj48dXJscz48L3VybHM+
PC9yZWNvcmQ+PC9DaXRlPjxDaXRlPjxBdXRob3I+V3U8L0F1dGhvcj48WWVhcj4yMDIwPC9ZZWFy
PjxSZWNOdW0+NjQ8L1JlY051bT48cmVjb3JkPjxyZWMtbnVtYmVyPjY0PC9yZWMtbnVtYmVyPjxm
b3JlaWduLWtleXM+PGtleSBhcHA9IkVOIiBkYi1pZD0ic2Z3MmZhd3g4eng1OThldnd2a3A1cnZj
YXR0NXhwenp4MHNwIiB0aW1lc3RhbXA9IjE3MjkxNTk5MTUiPjY0PC9rZXk+PC9mb3JlaWduLWtl
eXM+PHJlZi10eXBlIG5hbWU9IkpvdXJuYWwgQXJ0aWNsZSI+MTc8L3JlZi10eXBlPjxjb250cmli
dXRvcnM+PGF1dGhvcnM+PGF1dGhvcj5XdSwgWXVlbGluPC9hdXRob3I+PGF1dGhvcj5XYW4sIFNo
ZW5nPC9hdXRob3I+PGF1dGhvcj5HdSwgU2hlbmd5aTwvYXV0aG9yPjxhdXRob3I+TW91LCBaaGVu
Z3FpYW48L2F1dGhvcj48YXV0aG9yPkRvbmcsIExpbmdsaW5nPC9hdXRob3I+PGF1dGhvcj5MdW8s
IFpob25nY2hlbmc8L2F1dGhvcj48YXV0aG9yPlpoYW5nLCBKdW48L2F1dGhvcj48YXV0aG9yPkh1
YSwgWGlhb2xpbjwvYXV0aG9yPjwvYXV0aG9ycz48L2NvbnRyaWJ1dG9ycz48dGl0bGVzPjx0aXRs
ZT5HZXN0YXRpb25hbCB3ZWlnaHQgZ2FpbiBhbmQgYWR2ZXJzZSBwcmVnbmFuY3kgb3V0Y29tZXM6
IGEgcHJvc3BlY3RpdmUgY29ob3J0IHN0dWR5PC90aXRsZT48c2Vjb25kYXJ5LXRpdGxlPkJNSiBv
cGVuPC9zZWNvbmRhcnktdGl0bGU+PC90aXRsZXM+PHBlcmlvZGljYWw+PGZ1bGwtdGl0bGU+Qk1K
IE9wZW48L2Z1bGwtdGl0bGU+PC9wZXJpb2RpY2FsPjxwYWdlcz5lMDM4MTg3PC9wYWdlcz48dm9s
dW1lPjEwPC92b2x1bWU+PG51bWJlcj45PC9udW1iZXI+PGRhdGVzPjx5ZWFyPjIwMjA8L3llYXI+
PC9kYXRlcz48aXNibj4yMDQ0LTYwNTU8L2lzYm4+PHVybHM+PC91cmxzPjwvcmVjb3JkPjwvQ2l0
ZT48L0VuZE5vdGU+AG==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E02CFB" w:rsidRPr="00922513">
        <w:rPr>
          <w:rFonts w:ascii="Times New Roman" w:hAnsi="Times New Roman"/>
          <w:sz w:val="24"/>
          <w:szCs w:val="24"/>
        </w:rPr>
      </w:r>
      <w:r w:rsidR="00E02CFB" w:rsidRPr="00922513">
        <w:rPr>
          <w:rFonts w:ascii="Times New Roman" w:hAnsi="Times New Roman"/>
          <w:sz w:val="24"/>
          <w:szCs w:val="24"/>
        </w:rPr>
        <w:fldChar w:fldCharType="separate"/>
      </w:r>
      <w:r w:rsidR="00162524">
        <w:rPr>
          <w:rFonts w:ascii="Times New Roman" w:hAnsi="Times New Roman"/>
          <w:noProof/>
          <w:sz w:val="24"/>
          <w:szCs w:val="24"/>
        </w:rPr>
        <w:t>(74-76)</w:t>
      </w:r>
      <w:r w:rsidR="00E02CFB" w:rsidRPr="00922513">
        <w:rPr>
          <w:rFonts w:ascii="Times New Roman" w:hAnsi="Times New Roman"/>
          <w:sz w:val="24"/>
          <w:szCs w:val="24"/>
        </w:rPr>
        <w:fldChar w:fldCharType="end"/>
      </w:r>
      <w:r w:rsidR="00D923CA" w:rsidRPr="00922513">
        <w:rPr>
          <w:rFonts w:ascii="Times New Roman" w:hAnsi="Times New Roman"/>
          <w:sz w:val="24"/>
          <w:szCs w:val="24"/>
        </w:rPr>
        <w:t xml:space="preserve">. The effects of increased GWG can </w:t>
      </w:r>
      <w:r w:rsidR="006F455C" w:rsidRPr="00922513">
        <w:rPr>
          <w:rFonts w:ascii="Times New Roman" w:hAnsi="Times New Roman"/>
          <w:sz w:val="24"/>
          <w:szCs w:val="24"/>
        </w:rPr>
        <w:t xml:space="preserve">extend into the postnatal period, with excessive GWG being associated with higher risk of postpartum depression </w:t>
      </w:r>
      <w:r w:rsidR="00B13064" w:rsidRPr="00922513">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Qiu&lt;/Author&gt;&lt;Year&gt;2022&lt;/Year&gt;&lt;RecNum&gt;65&lt;/RecNum&gt;&lt;DisplayText&gt;(77)&lt;/DisplayText&gt;&lt;record&gt;&lt;rec-number&gt;65&lt;/rec-number&gt;&lt;foreign-keys&gt;&lt;key app="EN" db-id="sfw2fawx8zx598evwvkp5rvcatt5xpzzx0sp" timestamp="1729160026"&gt;65&lt;/key&gt;&lt;/foreign-keys&gt;&lt;ref-type name="Journal Article"&gt;17&lt;/ref-type&gt;&lt;contributors&gt;&lt;authors&gt;&lt;author&gt;Qiu, Xing&lt;/author&gt;&lt;author&gt;Zhang, Senmao&lt;/author&gt;&lt;author&gt;Yan, Jin&lt;/author&gt;&lt;/authors&gt;&lt;/contributors&gt;&lt;titles&gt;&lt;title&gt;Gestational weight gain and risk of postpartum depression: A meta-analysis of observational studies&lt;/title&gt;&lt;secondary-title&gt;Psychiatry Research&lt;/secondary-title&gt;&lt;/titles&gt;&lt;periodical&gt;&lt;full-title&gt;Psychiatry Research&lt;/full-title&gt;&lt;/periodical&gt;&lt;pages&gt;114448&lt;/pages&gt;&lt;volume&gt;310&lt;/volume&gt;&lt;keywords&gt;&lt;keyword&gt;Gestational weight gain&lt;/keyword&gt;&lt;keyword&gt;Postpartum depression&lt;/keyword&gt;&lt;keyword&gt;Meta-analysis&lt;/keyword&gt;&lt;/keywords&gt;&lt;dates&gt;&lt;year&gt;2022&lt;/year&gt;&lt;pub-dates&gt;&lt;date&gt;2022/04/01/&lt;/date&gt;&lt;/pub-dates&gt;&lt;/dates&gt;&lt;isbn&gt;0165-1781&lt;/isbn&gt;&lt;urls&gt;&lt;related-urls&gt;&lt;url&gt;https://www.sciencedirect.com/science/article/pii/S0165178122000622&lt;/url&gt;&lt;/related-urls&gt;&lt;/urls&gt;&lt;electronic-resource-num&gt;https://doi.org/10.1016/j.psychres.2022.114448&lt;/electronic-resource-num&gt;&lt;/record&gt;&lt;/Cite&gt;&lt;/EndNote&gt;</w:instrText>
      </w:r>
      <w:r w:rsidR="00B13064" w:rsidRPr="00922513">
        <w:rPr>
          <w:rFonts w:ascii="Times New Roman" w:hAnsi="Times New Roman"/>
          <w:sz w:val="24"/>
          <w:szCs w:val="24"/>
        </w:rPr>
        <w:fldChar w:fldCharType="separate"/>
      </w:r>
      <w:r w:rsidR="00162524">
        <w:rPr>
          <w:rFonts w:ascii="Times New Roman" w:hAnsi="Times New Roman"/>
          <w:noProof/>
          <w:sz w:val="24"/>
          <w:szCs w:val="24"/>
        </w:rPr>
        <w:t>(77)</w:t>
      </w:r>
      <w:r w:rsidR="00B13064" w:rsidRPr="00922513">
        <w:rPr>
          <w:rFonts w:ascii="Times New Roman" w:hAnsi="Times New Roman"/>
          <w:sz w:val="24"/>
          <w:szCs w:val="24"/>
        </w:rPr>
        <w:fldChar w:fldCharType="end"/>
      </w:r>
      <w:r w:rsidR="00322FAC" w:rsidRPr="00922513">
        <w:rPr>
          <w:rFonts w:ascii="Times New Roman" w:hAnsi="Times New Roman"/>
          <w:sz w:val="24"/>
          <w:szCs w:val="24"/>
        </w:rPr>
        <w:t>. Qiu et al.</w:t>
      </w:r>
      <w:r w:rsidR="00DF657F" w:rsidRPr="00922513">
        <w:rPr>
          <w:rFonts w:ascii="Times New Roman" w:hAnsi="Times New Roman"/>
          <w:sz w:val="24"/>
          <w:szCs w:val="24"/>
        </w:rPr>
        <w:t xml:space="preserve"> (2022)</w:t>
      </w:r>
      <w:r w:rsidR="00322FAC" w:rsidRPr="00922513">
        <w:rPr>
          <w:rFonts w:ascii="Times New Roman" w:hAnsi="Times New Roman"/>
          <w:sz w:val="24"/>
          <w:szCs w:val="24"/>
        </w:rPr>
        <w:t xml:space="preserve">, found </w:t>
      </w:r>
      <w:r w:rsidR="00D47020" w:rsidRPr="00922513">
        <w:rPr>
          <w:rFonts w:ascii="Times New Roman" w:hAnsi="Times New Roman"/>
          <w:sz w:val="24"/>
          <w:szCs w:val="24"/>
        </w:rPr>
        <w:t>significant</w:t>
      </w:r>
      <w:r w:rsidR="00322FAC" w:rsidRPr="00922513">
        <w:rPr>
          <w:rFonts w:ascii="Times New Roman" w:hAnsi="Times New Roman"/>
          <w:sz w:val="24"/>
          <w:szCs w:val="24"/>
        </w:rPr>
        <w:t xml:space="preserve"> heterogeneity in </w:t>
      </w:r>
      <w:r w:rsidR="00422B2E" w:rsidRPr="00922513">
        <w:rPr>
          <w:rFonts w:ascii="Times New Roman" w:hAnsi="Times New Roman"/>
          <w:sz w:val="24"/>
          <w:szCs w:val="24"/>
        </w:rPr>
        <w:t xml:space="preserve">outcomes, with recommendations </w:t>
      </w:r>
      <w:r w:rsidR="00D47020" w:rsidRPr="00922513">
        <w:rPr>
          <w:rFonts w:ascii="Times New Roman" w:hAnsi="Times New Roman"/>
          <w:sz w:val="24"/>
          <w:szCs w:val="24"/>
        </w:rPr>
        <w:t>to investigate the underlying psycho-biological mechanisms</w:t>
      </w:r>
      <w:r w:rsidR="00D47020" w:rsidRPr="004037C8">
        <w:rPr>
          <w:rFonts w:ascii="Times New Roman" w:hAnsi="Times New Roman"/>
          <w:sz w:val="24"/>
          <w:szCs w:val="24"/>
        </w:rPr>
        <w:t xml:space="preserve"> between GWG and postnatal depression</w:t>
      </w:r>
      <w:r w:rsidR="0083241D" w:rsidRPr="004037C8">
        <w:rPr>
          <w:rFonts w:ascii="Times New Roman" w:hAnsi="Times New Roman"/>
          <w:sz w:val="24"/>
          <w:szCs w:val="24"/>
        </w:rPr>
        <w:t>, particularly in respect to postnatal weigh</w:t>
      </w:r>
      <w:r w:rsidR="000C26B3" w:rsidRPr="004037C8">
        <w:rPr>
          <w:rFonts w:ascii="Times New Roman" w:hAnsi="Times New Roman"/>
          <w:sz w:val="24"/>
          <w:szCs w:val="24"/>
        </w:rPr>
        <w:t>t</w:t>
      </w:r>
      <w:r w:rsidR="0083241D" w:rsidRPr="004037C8">
        <w:rPr>
          <w:rFonts w:ascii="Times New Roman" w:hAnsi="Times New Roman"/>
          <w:sz w:val="24"/>
          <w:szCs w:val="24"/>
        </w:rPr>
        <w:t xml:space="preserve"> retention </w:t>
      </w:r>
      <w:r w:rsidR="000C26B3" w:rsidRPr="004037C8">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Li&lt;/Author&gt;&lt;Year&gt;2019&lt;/Year&gt;&lt;RecNum&gt;66&lt;/RecNum&gt;&lt;DisplayText&gt;(78)&lt;/DisplayText&gt;&lt;record&gt;&lt;rec-number&gt;66&lt;/rec-number&gt;&lt;foreign-keys&gt;&lt;key app="EN" db-id="sfw2fawx8zx598evwvkp5rvcatt5xpzzx0sp" timestamp="1729160893"&gt;66&lt;/key&gt;&lt;/foreign-keys&gt;&lt;ref-type name="Journal Article"&gt;17&lt;/ref-type&gt;&lt;contributors&gt;&lt;authors&gt;&lt;author&gt;Li, Ling&lt;/author&gt;&lt;author&gt;Yan, Yan&lt;/author&gt;&lt;author&gt;Sha, Tingting&lt;/author&gt;&lt;author&gt;Gao, Xiao&lt;/author&gt;&lt;author&gt;He, Qiong&lt;/author&gt;&lt;author&gt;Chen, Cheng&lt;/author&gt;&lt;author&gt;Cheng, Gang&lt;/author&gt;&lt;author&gt;Wu, Xialing&lt;/author&gt;&lt;author&gt;Tian, Qianling&lt;/author&gt;&lt;author&gt;Yang, Fan&lt;/author&gt;&lt;/authors&gt;&lt;/contributors&gt;&lt;titles&gt;&lt;title&gt;Factors associated with postpartum weight retention based on the generalized estimation equation in Kaifu Districtin Changsha&lt;/title&gt;&lt;secondary-title&gt;Zhong nan da xue xue bao. Yi xue ban= Journal of Central South University. Medical Sciences&lt;/secondary-title&gt;&lt;/titles&gt;&lt;periodical&gt;&lt;full-title&gt;Zhong nan da xue xue bao. Yi xue ban= Journal of Central South University. Medical Sciences&lt;/full-title&gt;&lt;/periodical&gt;&lt;pages&gt;59-66&lt;/pages&gt;&lt;volume&gt;44&lt;/volume&gt;&lt;number&gt;1&lt;/number&gt;&lt;dates&gt;&lt;year&gt;2019&lt;/year&gt;&lt;/dates&gt;&lt;isbn&gt;1672-7347&lt;/isbn&gt;&lt;urls&gt;&lt;/urls&gt;&lt;/record&gt;&lt;/Cite&gt;&lt;/EndNote&gt;</w:instrText>
      </w:r>
      <w:r w:rsidR="000C26B3" w:rsidRPr="004037C8">
        <w:rPr>
          <w:rFonts w:ascii="Times New Roman" w:hAnsi="Times New Roman"/>
          <w:sz w:val="24"/>
          <w:szCs w:val="24"/>
        </w:rPr>
        <w:fldChar w:fldCharType="separate"/>
      </w:r>
      <w:r w:rsidR="00162524">
        <w:rPr>
          <w:rFonts w:ascii="Times New Roman" w:hAnsi="Times New Roman"/>
          <w:noProof/>
          <w:sz w:val="24"/>
          <w:szCs w:val="24"/>
        </w:rPr>
        <w:t>(78)</w:t>
      </w:r>
      <w:r w:rsidR="000C26B3" w:rsidRPr="004037C8">
        <w:rPr>
          <w:rFonts w:ascii="Times New Roman" w:hAnsi="Times New Roman"/>
          <w:sz w:val="24"/>
          <w:szCs w:val="24"/>
        </w:rPr>
        <w:fldChar w:fldCharType="end"/>
      </w:r>
      <w:r w:rsidR="000C26B3" w:rsidRPr="004037C8">
        <w:rPr>
          <w:rFonts w:ascii="Times New Roman" w:hAnsi="Times New Roman"/>
          <w:sz w:val="24"/>
          <w:szCs w:val="24"/>
        </w:rPr>
        <w:t>.</w:t>
      </w:r>
    </w:p>
    <w:p w14:paraId="58BD6927" w14:textId="77777777" w:rsidR="00536F0B" w:rsidRPr="004037C8" w:rsidRDefault="00536F0B" w:rsidP="000841EF">
      <w:pPr>
        <w:spacing w:line="480" w:lineRule="auto"/>
        <w:ind w:left="2552"/>
        <w:rPr>
          <w:rFonts w:ascii="Times New Roman" w:hAnsi="Times New Roman"/>
          <w:sz w:val="24"/>
          <w:szCs w:val="24"/>
        </w:rPr>
      </w:pPr>
    </w:p>
    <w:p w14:paraId="7577F0C8" w14:textId="77777777" w:rsidR="00536F0B" w:rsidRPr="004037C8" w:rsidRDefault="00536F0B" w:rsidP="000841EF">
      <w:pPr>
        <w:spacing w:line="480" w:lineRule="auto"/>
        <w:rPr>
          <w:rFonts w:ascii="Times New Roman" w:hAnsi="Times New Roman"/>
          <w:i/>
          <w:sz w:val="24"/>
          <w:szCs w:val="24"/>
        </w:rPr>
      </w:pPr>
      <w:r w:rsidRPr="004037C8">
        <w:rPr>
          <w:rFonts w:ascii="Times New Roman" w:hAnsi="Times New Roman"/>
          <w:i/>
          <w:sz w:val="24"/>
          <w:szCs w:val="24"/>
        </w:rPr>
        <w:t>Strengths and limitations</w:t>
      </w:r>
    </w:p>
    <w:p w14:paraId="0F39B854" w14:textId="2A5F98AC" w:rsidR="000D65ED" w:rsidRPr="004037C8" w:rsidRDefault="00536F0B" w:rsidP="000841EF">
      <w:pPr>
        <w:spacing w:line="480" w:lineRule="auto"/>
        <w:rPr>
          <w:rFonts w:ascii="Times New Roman" w:hAnsi="Times New Roman"/>
          <w:sz w:val="24"/>
          <w:szCs w:val="24"/>
        </w:rPr>
      </w:pPr>
      <w:r w:rsidRPr="004037C8">
        <w:rPr>
          <w:rFonts w:ascii="Times New Roman" w:hAnsi="Times New Roman"/>
          <w:sz w:val="24"/>
          <w:szCs w:val="24"/>
        </w:rPr>
        <w:tab/>
        <w:t>The large sample represents a key strength</w:t>
      </w:r>
      <w:r w:rsidR="000D65ED" w:rsidRPr="004037C8">
        <w:rPr>
          <w:rFonts w:ascii="Times New Roman" w:hAnsi="Times New Roman"/>
          <w:sz w:val="24"/>
          <w:szCs w:val="24"/>
        </w:rPr>
        <w:t xml:space="preserve"> of our study</w:t>
      </w:r>
      <w:r w:rsidRPr="004037C8">
        <w:rPr>
          <w:rFonts w:ascii="Times New Roman" w:hAnsi="Times New Roman"/>
          <w:sz w:val="24"/>
          <w:szCs w:val="24"/>
        </w:rPr>
        <w:t xml:space="preserve">, enabling pregnancy outcomes such as </w:t>
      </w:r>
      <w:r w:rsidR="00D604F4" w:rsidRPr="004037C8">
        <w:rPr>
          <w:rFonts w:ascii="Times New Roman" w:hAnsi="Times New Roman"/>
          <w:sz w:val="24"/>
          <w:szCs w:val="24"/>
        </w:rPr>
        <w:t>GWG</w:t>
      </w:r>
      <w:r w:rsidRPr="004037C8">
        <w:rPr>
          <w:rFonts w:ascii="Times New Roman" w:hAnsi="Times New Roman"/>
          <w:sz w:val="24"/>
          <w:szCs w:val="24"/>
        </w:rPr>
        <w:t xml:space="preserve"> to be assessed</w:t>
      </w:r>
      <w:r w:rsidR="003B45A3" w:rsidRPr="004037C8">
        <w:rPr>
          <w:rFonts w:ascii="Times New Roman" w:hAnsi="Times New Roman"/>
          <w:sz w:val="24"/>
          <w:szCs w:val="24"/>
        </w:rPr>
        <w:t xml:space="preserve"> with increased statistical power and precision</w:t>
      </w:r>
      <w:r w:rsidRPr="004037C8">
        <w:rPr>
          <w:rFonts w:ascii="Times New Roman" w:hAnsi="Times New Roman"/>
          <w:sz w:val="24"/>
          <w:szCs w:val="24"/>
        </w:rPr>
        <w:t xml:space="preserve">. A unique strength of this analysis is that we were able to </w:t>
      </w:r>
      <w:r w:rsidR="002D4BB8" w:rsidRPr="004037C8">
        <w:rPr>
          <w:rFonts w:ascii="Times New Roman" w:hAnsi="Times New Roman"/>
          <w:sz w:val="24"/>
          <w:szCs w:val="24"/>
        </w:rPr>
        <w:t xml:space="preserve">adjust </w:t>
      </w:r>
      <w:r w:rsidRPr="004037C8">
        <w:rPr>
          <w:rFonts w:ascii="Times New Roman" w:hAnsi="Times New Roman"/>
          <w:sz w:val="24"/>
          <w:szCs w:val="24"/>
        </w:rPr>
        <w:t>for previous binge eating behaviours</w:t>
      </w:r>
      <w:r w:rsidR="003B45A3" w:rsidRPr="004037C8">
        <w:rPr>
          <w:rFonts w:ascii="Times New Roman" w:hAnsi="Times New Roman"/>
          <w:sz w:val="24"/>
          <w:szCs w:val="24"/>
        </w:rPr>
        <w:t xml:space="preserve"> for all hypotheses</w:t>
      </w:r>
      <w:r w:rsidRPr="004037C8">
        <w:rPr>
          <w:rFonts w:ascii="Times New Roman" w:hAnsi="Times New Roman"/>
          <w:sz w:val="24"/>
          <w:szCs w:val="24"/>
        </w:rPr>
        <w:t xml:space="preserve">, </w:t>
      </w:r>
      <w:r w:rsidR="002D4BB8" w:rsidRPr="004037C8">
        <w:rPr>
          <w:rFonts w:ascii="Times New Roman" w:hAnsi="Times New Roman"/>
          <w:sz w:val="24"/>
          <w:szCs w:val="24"/>
        </w:rPr>
        <w:t>which is a limitation of previous literature</w:t>
      </w:r>
      <w:r w:rsidR="001771C2" w:rsidRPr="004037C8">
        <w:rPr>
          <w:rFonts w:ascii="Times New Roman" w:hAnsi="Times New Roman"/>
          <w:sz w:val="24"/>
          <w:szCs w:val="24"/>
        </w:rPr>
        <w:t xml:space="preserve"> (</w:t>
      </w:r>
      <w:r w:rsidR="001771C2" w:rsidRPr="004037C8">
        <w:rPr>
          <w:rFonts w:ascii="Times New Roman" w:hAnsi="Times New Roman"/>
          <w:noProof/>
          <w:sz w:val="24"/>
          <w:szCs w:val="24"/>
        </w:rPr>
        <w:t>Keränen et al., 2009; LaRose et al., 2014; Nurkkala et al., 2015)</w:t>
      </w:r>
      <w:r w:rsidRPr="004037C8">
        <w:rPr>
          <w:rFonts w:ascii="Times New Roman" w:hAnsi="Times New Roman"/>
          <w:sz w:val="24"/>
          <w:szCs w:val="24"/>
        </w:rPr>
        <w:t xml:space="preserve">. </w:t>
      </w:r>
    </w:p>
    <w:p w14:paraId="268E1E45" w14:textId="77777777" w:rsidR="00A33B4C" w:rsidRPr="004037C8" w:rsidRDefault="00A33B4C" w:rsidP="000841EF">
      <w:pPr>
        <w:spacing w:line="480" w:lineRule="auto"/>
        <w:rPr>
          <w:rFonts w:ascii="Times New Roman" w:hAnsi="Times New Roman"/>
          <w:sz w:val="24"/>
          <w:szCs w:val="24"/>
        </w:rPr>
      </w:pPr>
    </w:p>
    <w:p w14:paraId="36CE4ED0" w14:textId="74EAA383" w:rsidR="00814C15" w:rsidRPr="004037C8" w:rsidRDefault="000D65ED" w:rsidP="000841EF">
      <w:pPr>
        <w:spacing w:line="480" w:lineRule="auto"/>
        <w:rPr>
          <w:rFonts w:ascii="Times New Roman" w:hAnsi="Times New Roman"/>
          <w:sz w:val="24"/>
          <w:szCs w:val="24"/>
        </w:rPr>
      </w:pPr>
      <w:r w:rsidRPr="004037C8">
        <w:rPr>
          <w:rFonts w:ascii="Times New Roman" w:hAnsi="Times New Roman"/>
          <w:sz w:val="24"/>
          <w:szCs w:val="24"/>
        </w:rPr>
        <w:lastRenderedPageBreak/>
        <w:t xml:space="preserve">Our study also had </w:t>
      </w:r>
      <w:proofErr w:type="gramStart"/>
      <w:r w:rsidRPr="004037C8">
        <w:rPr>
          <w:rFonts w:ascii="Times New Roman" w:hAnsi="Times New Roman"/>
          <w:sz w:val="24"/>
          <w:szCs w:val="24"/>
        </w:rPr>
        <w:t>a number of</w:t>
      </w:r>
      <w:proofErr w:type="gramEnd"/>
      <w:r w:rsidRPr="004037C8">
        <w:rPr>
          <w:rFonts w:ascii="Times New Roman" w:hAnsi="Times New Roman"/>
          <w:sz w:val="24"/>
          <w:szCs w:val="24"/>
        </w:rPr>
        <w:t xml:space="preserve"> limitations. </w:t>
      </w:r>
      <w:r w:rsidR="00536F0B" w:rsidRPr="004037C8">
        <w:rPr>
          <w:rFonts w:ascii="Times New Roman" w:hAnsi="Times New Roman"/>
          <w:sz w:val="24"/>
          <w:szCs w:val="24"/>
        </w:rPr>
        <w:t xml:space="preserve"> </w:t>
      </w:r>
      <w:r w:rsidRPr="004037C8">
        <w:rPr>
          <w:rFonts w:ascii="Times New Roman" w:hAnsi="Times New Roman"/>
          <w:sz w:val="24"/>
          <w:szCs w:val="24"/>
        </w:rPr>
        <w:t>W</w:t>
      </w:r>
      <w:r w:rsidR="00536F0B" w:rsidRPr="004037C8">
        <w:rPr>
          <w:rFonts w:ascii="Times New Roman" w:hAnsi="Times New Roman"/>
          <w:sz w:val="24"/>
          <w:szCs w:val="24"/>
        </w:rPr>
        <w:t xml:space="preserve">e could not assess whether individuals had a </w:t>
      </w:r>
      <w:r w:rsidR="00B326F1" w:rsidRPr="004037C8">
        <w:rPr>
          <w:rFonts w:ascii="Times New Roman" w:hAnsi="Times New Roman"/>
          <w:sz w:val="24"/>
          <w:szCs w:val="24"/>
        </w:rPr>
        <w:t>formal diagnosis</w:t>
      </w:r>
      <w:r w:rsidR="00536F0B" w:rsidRPr="004037C8">
        <w:rPr>
          <w:rFonts w:ascii="Times New Roman" w:hAnsi="Times New Roman"/>
          <w:sz w:val="24"/>
          <w:szCs w:val="24"/>
        </w:rPr>
        <w:t xml:space="preserve"> for BED at all time </w:t>
      </w:r>
      <w:r w:rsidR="001841DC" w:rsidRPr="004037C8">
        <w:rPr>
          <w:rFonts w:ascii="Times New Roman" w:hAnsi="Times New Roman"/>
          <w:sz w:val="24"/>
          <w:szCs w:val="24"/>
        </w:rPr>
        <w:t>points.</w:t>
      </w:r>
      <w:r w:rsidR="00814C15" w:rsidRPr="004037C8">
        <w:rPr>
          <w:rFonts w:ascii="Times New Roman" w:hAnsi="Times New Roman"/>
          <w:sz w:val="24"/>
          <w:szCs w:val="24"/>
        </w:rPr>
        <w:t xml:space="preserve"> Although general population samples show that the epidemiology of binge eating behaviours and that of </w:t>
      </w:r>
      <w:r w:rsidR="00C77A22" w:rsidRPr="004037C8">
        <w:rPr>
          <w:rFonts w:ascii="Times New Roman" w:hAnsi="Times New Roman"/>
          <w:sz w:val="24"/>
          <w:szCs w:val="24"/>
        </w:rPr>
        <w:t>BED</w:t>
      </w:r>
      <w:r w:rsidR="00814C15" w:rsidRPr="004037C8">
        <w:rPr>
          <w:rFonts w:ascii="Times New Roman" w:hAnsi="Times New Roman"/>
          <w:sz w:val="24"/>
          <w:szCs w:val="24"/>
        </w:rPr>
        <w:t xml:space="preserve"> is similar, it is possible that our results might not generalise to those with a </w:t>
      </w:r>
      <w:r w:rsidR="00C77A22" w:rsidRPr="004037C8">
        <w:rPr>
          <w:rFonts w:ascii="Times New Roman" w:hAnsi="Times New Roman"/>
          <w:sz w:val="24"/>
          <w:szCs w:val="24"/>
        </w:rPr>
        <w:t>BED</w:t>
      </w:r>
      <w:r w:rsidR="00814C15" w:rsidRPr="004037C8">
        <w:rPr>
          <w:rFonts w:ascii="Times New Roman" w:hAnsi="Times New Roman"/>
          <w:sz w:val="24"/>
          <w:szCs w:val="24"/>
        </w:rPr>
        <w:t xml:space="preserve"> diagnosis. </w:t>
      </w:r>
      <w:bookmarkStart w:id="8" w:name="_Hlk148985206"/>
      <w:r w:rsidR="00814C15" w:rsidRPr="004037C8">
        <w:rPr>
          <w:rFonts w:ascii="Times New Roman" w:hAnsi="Times New Roman"/>
          <w:sz w:val="24"/>
          <w:szCs w:val="24"/>
        </w:rPr>
        <w:t xml:space="preserve">Future research </w:t>
      </w:r>
      <w:r w:rsidR="00264003" w:rsidRPr="004037C8">
        <w:rPr>
          <w:rFonts w:ascii="Times New Roman" w:hAnsi="Times New Roman"/>
          <w:sz w:val="24"/>
          <w:szCs w:val="24"/>
        </w:rPr>
        <w:t>should therefore</w:t>
      </w:r>
      <w:r w:rsidR="00814C15" w:rsidRPr="004037C8">
        <w:rPr>
          <w:rFonts w:ascii="Times New Roman" w:hAnsi="Times New Roman"/>
          <w:sz w:val="24"/>
          <w:szCs w:val="24"/>
        </w:rPr>
        <w:t xml:space="preserve"> focus on investigating these research questions in those with BED</w:t>
      </w:r>
      <w:bookmarkEnd w:id="8"/>
      <w:r w:rsidR="00887C2F" w:rsidRPr="004037C8">
        <w:rPr>
          <w:rFonts w:ascii="Times New Roman" w:hAnsi="Times New Roman"/>
          <w:sz w:val="24"/>
          <w:szCs w:val="24"/>
        </w:rPr>
        <w:t>.</w:t>
      </w:r>
    </w:p>
    <w:p w14:paraId="7B2DE191" w14:textId="77777777" w:rsidR="00814C15" w:rsidRPr="004037C8" w:rsidRDefault="00814C15" w:rsidP="000841EF">
      <w:pPr>
        <w:spacing w:line="480" w:lineRule="auto"/>
        <w:rPr>
          <w:rFonts w:ascii="Times New Roman" w:hAnsi="Times New Roman"/>
          <w:sz w:val="24"/>
          <w:szCs w:val="24"/>
        </w:rPr>
      </w:pPr>
    </w:p>
    <w:p w14:paraId="155D0CEA" w14:textId="2857C0EB" w:rsidR="00536F0B" w:rsidRPr="004037C8" w:rsidRDefault="00D940E7" w:rsidP="000841EF">
      <w:pPr>
        <w:spacing w:line="480" w:lineRule="auto"/>
        <w:rPr>
          <w:rFonts w:ascii="Times New Roman" w:hAnsi="Times New Roman"/>
          <w:sz w:val="24"/>
          <w:szCs w:val="24"/>
        </w:rPr>
      </w:pPr>
      <w:bookmarkStart w:id="9" w:name="_Hlk148647478"/>
      <w:r w:rsidRPr="004037C8">
        <w:rPr>
          <w:rFonts w:ascii="Times New Roman" w:hAnsi="Times New Roman"/>
          <w:sz w:val="24"/>
          <w:szCs w:val="24"/>
        </w:rPr>
        <w:t>Attrition was a limitation of this study, and was higher in the postnatal period</w:t>
      </w:r>
      <w:r w:rsidR="006E1680" w:rsidRPr="004037C8">
        <w:rPr>
          <w:rFonts w:ascii="Times New Roman" w:hAnsi="Times New Roman"/>
          <w:sz w:val="24"/>
          <w:szCs w:val="24"/>
        </w:rPr>
        <w:t>, while maximum likelihood testing was applied for the antenatal period, attrition was too high to include the postnatal period</w:t>
      </w:r>
      <w:r w:rsidRPr="004037C8">
        <w:rPr>
          <w:rFonts w:ascii="Times New Roman" w:hAnsi="Times New Roman"/>
          <w:sz w:val="24"/>
          <w:szCs w:val="24"/>
        </w:rPr>
        <w:t xml:space="preserve">. </w:t>
      </w:r>
      <w:r w:rsidR="00814C15" w:rsidRPr="004037C8">
        <w:rPr>
          <w:rFonts w:ascii="Times New Roman" w:hAnsi="Times New Roman"/>
          <w:sz w:val="24"/>
          <w:szCs w:val="24"/>
        </w:rPr>
        <w:t>F</w:t>
      </w:r>
      <w:r w:rsidR="00536F0B" w:rsidRPr="004037C8">
        <w:rPr>
          <w:rFonts w:ascii="Times New Roman" w:hAnsi="Times New Roman"/>
          <w:sz w:val="24"/>
          <w:szCs w:val="24"/>
        </w:rPr>
        <w:t xml:space="preserve">uture research should address this given how postnatal BED is influenced by antenatal eating behaviours </w:t>
      </w:r>
      <w:r w:rsidR="00536F0B" w:rsidRPr="004037C8">
        <w:rPr>
          <w:rFonts w:ascii="Times New Roman" w:hAnsi="Times New Roman"/>
          <w:sz w:val="24"/>
          <w:szCs w:val="24"/>
        </w:rPr>
        <w:fldChar w:fldCharType="begin">
          <w:fldData xml:space="preserve">PEVuZE5vdGU+PENpdGU+PEF1dGhvcj5CYXNraW48L0F1dGhvcj48WWVhcj4yMDE5PC9ZZWFyPjxS
ZWNOdW0+MTI5OTg8L1JlY051bT48RGlzcGxheVRleHQ+KDY5LCA3MywgNzkpPC9EaXNwbGF5VGV4
dD48cmVjb3JkPjxyZWMtbnVtYmVyPjEyOTk4PC9yZWMtbnVtYmVyPjxmb3JlaWduLWtleXM+PGtl
eSBhcHA9IkVOIiBkYi1pZD0iOWY5ejBlMHg0OWV6ZXBlYXg5cjVmemY2OXNwYTl4dGUwZDIyIiB0
aW1lc3RhbXA9IjE2NjU5OTI1NDYiPjEyOTk4PC9rZXk+PC9mb3JlaWduLWtleXM+PHJlZi10eXBl
IG5hbWU9IkpvdXJuYWwgQXJ0aWNsZSI+MTc8L3JlZi10eXBlPjxjb250cmlidXRvcnM+PGF1dGhv
cnM+PGF1dGhvcj5CYXNraW4sIFJhY2hlbDwvYXV0aG9yPjxhdXRob3I+R2FsbGlnYW4sIFJvc2x5
bjwvYXV0aG9yPjwvYXV0aG9ycz48L2NvbnRyaWJ1dG9ycz48dGl0bGVzPjx0aXRsZT5EaXNvcmRl
cmVkIGVhdGluZyBhbmQgdGhlIHBlcmluYXRhbCBwZXJpb2Q6IEEgc3lzdGVtYXRpYyByZXZpZXcg
YW5kIGJlc3QgZXZpZGVuY2Ugc3ludGhlc2lzIG9mIG1lbnRhbCBoZWFsdGggYW5kIHBzeWNob3Nv
Y2lhbCBjb3JyZWxhdGVzPC90aXRsZT48c2Vjb25kYXJ5LXRpdGxlPkV1cm9wZWFuIEVhdGluZyBE
aXNvcmRlcnMgUmV2aWV3PC9zZWNvbmRhcnktdGl0bGU+PC90aXRsZXM+PHBlcmlvZGljYWw+PGZ1
bGwtdGl0bGU+RXVyb3BlYW4gRWF0aW5nIERpc29yZGVycyBSZXZpZXc8L2Z1bGwtdGl0bGU+PC9w
ZXJpb2RpY2FsPjxwYWdlcz40NjItNDgwPC9wYWdlcz48dm9sdW1lPjI3PC92b2x1bWU+PG51bWJl
cj41PC9udW1iZXI+PGRhdGVzPjx5ZWFyPjIwMTk8L3llYXI+PC9kYXRlcz48aXNibj4xMDcyLTQx
MzM8L2lzYm4+PHVybHM+PC91cmxzPjwvcmVjb3JkPjwvQ2l0ZT48Q2l0ZT48QXV0aG9yPkJhc2tp
bjwvQXV0aG9yPjxZZWFyPjIwMjE8L1llYXI+PFJlY051bT4xMzAwMDwvUmVjTnVtPjxyZWNvcmQ+
PHJlYy1udW1iZXI+MTMwMDA8L3JlYy1udW1iZXI+PGZvcmVpZ24ta2V5cz48a2V5IGFwcD0iRU4i
IGRiLWlkPSI5Zjl6MGUweDQ5ZXplcGVheDlyNWZ6ZjY5c3BhOXh0ZTBkMjIiIHRpbWVzdGFtcD0i
MTY2NTk5MzAyMiI+MTMwMDA8L2tleT48L2ZvcmVpZ24ta2V5cz48cmVmLXR5cGUgbmFtZT0iSm91
cm5hbCBBcnRpY2xlIj4xNzwvcmVmLXR5cGU+PGNvbnRyaWJ1dG9ycz48YXV0aG9ycz48YXV0aG9y
PkJhc2tpbiwgUmFjaGVsPC9hdXRob3I+PGF1dGhvcj5HYWxsaWdhbiwgUm9zbHluPC9hdXRob3I+
PGF1dGhvcj5NZXllciwgRGVubnk8L2F1dGhvcj48L2F1dGhvcnM+PC9jb250cmlidXRvcnM+PHRp
dGxlcz48dGl0bGU+RGlzb3JkZXJlZCBlYXRpbmcgZnJvbSBwcmVnbmFuY3kgdG8gdGhlIHBvc3Rw
YXJ0dW0gcGVyaW9kOiBUaGUgcm9sZSBvZiBwc3ljaG9zb2NpYWwgYW5kIG1lbnRhbCBoZWFsdGgg
ZmFjdG9yczwvdGl0bGU+PHNlY29uZGFyeS10aXRsZT5BcHBldGl0ZTwvc2Vjb25kYXJ5LXRpdGxl
PjwvdGl0bGVzPjxwZXJpb2RpY2FsPjxmdWxsLXRpdGxlPkFwcGV0aXRlPC9mdWxsLXRpdGxlPjxh
YmJyLTE+QXBwZXRpdGU8L2FiYnItMT48L3BlcmlvZGljYWw+PHBhZ2VzPjEwNDg2MjwvcGFnZXM+
PHZvbHVtZT4xNTY8L3ZvbHVtZT48a2V5d29yZHM+PGtleXdvcmQ+RGlzb3JkZXJlZCBlYXRpbmc8
L2tleXdvcmQ+PGtleXdvcmQ+UHJlZ25hbmN5PC9rZXl3b3JkPjxrZXl3b3JkPlBvc3RwYXJ0dW08
L2tleXdvcmQ+PGtleXdvcmQ+UHN5Y2hvc29jaWFsPC9rZXl3b3JkPjxrZXl3b3JkPk1lbnRhbCBo
ZWFsdGg8L2tleXdvcmQ+PC9rZXl3b3Jkcz48ZGF0ZXM+PHllYXI+MjAyMTwveWVhcj48cHViLWRh
dGVzPjxkYXRlPjIwMjEvMDEvMDEvPC9kYXRlPjwvcHViLWRhdGVzPjwvZGF0ZXM+PGlzYm4+MDE5
NS02NjYzPC9pc2JuPjx1cmxzPjxyZWxhdGVkLXVybHM+PHVybD5odHRwczovL3d3dy5zY2llbmNl
ZGlyZWN0LmNvbS9zY2llbmNlL2FydGljbGUvcGlpL1MwMTk1NjY2MzIwMzA2MTI3PC91cmw+PC9y
ZWxhdGVkLXVybHM+PC91cmxzPjxlbGVjdHJvbmljLXJlc291cmNlLW51bT5odHRwczovL2RvaS5v
cmcvMTAuMTAxNi9qLmFwcGV0LjIwMjAuMTA0ODYyPC9lbGVjdHJvbmljLXJlc291cmNlLW51bT48
L3JlY29yZD48L0NpdGU+PENpdGU+PEF1dGhvcj5CYXNraW48L0F1dGhvcj48WWVhcj4yMDIxPC9Z
ZWFyPjxSZWNOdW0+MTI5OTU8L1JlY051bT48cmVjb3JkPjxyZWMtbnVtYmVyPjEyOTk1PC9yZWMt
bnVtYmVyPjxmb3JlaWduLWtleXM+PGtleSBhcHA9IkVOIiBkYi1pZD0iOWY5ejBlMHg0OWV6ZXBl
YXg5cjVmemY2OXNwYTl4dGUwZDIyIiB0aW1lc3RhbXA9IjE2NjU5NTY2MDQiPjEyOTk1PC9rZXk+
PC9mb3JlaWduLWtleXM+PHJlZi10eXBlIG5hbWU9IkpvdXJuYWwgQXJ0aWNsZSI+MTc8L3JlZi10
eXBlPjxjb250cmlidXRvcnM+PGF1dGhvcnM+PGF1dGhvcj5CYXNraW4sIFJhY2hlbDwvYXV0aG9y
PjxhdXRob3I+TWV5ZXIsIERlbm55PC9hdXRob3I+PGF1dGhvcj5HYWxsaWdhbiwgUm9zbHluPC9h
dXRob3I+PC9hdXRob3JzPjwvY29udHJpYnV0b3JzPjx0aXRsZXM+PHRpdGxlPlByZWRpY3Rpbmcg
dGhlIGNoYW5nZSBpbiBwZXJpbmF0YWwgZGlzb3JkZXJlZCBlYXRpbmcgc3ltcHRvbXM6IEFuIGV4
YW1pbmF0aW9uIG9mIHBzeWNob3NvY2lhbCBmYWN0b3JzPC90aXRsZT48c2Vjb25kYXJ5LXRpdGxl
PkJvZHkgSW1hZ2U8L3NlY29uZGFyeS10aXRsZT48L3RpdGxlcz48cGVyaW9kaWNhbD48ZnVsbC10
aXRsZT5Cb2R5IEltYWdlPC9mdWxsLXRpdGxlPjwvcGVyaW9kaWNhbD48cGFnZXM+MTYyLTE3MTwv
cGFnZXM+PHZvbHVtZT4zNzwvdm9sdW1lPjxrZXl3b3Jkcz48a2V5d29yZD5QZXJpbmF0YWw8L2tl
eXdvcmQ+PGtleXdvcmQ+UHJlZ25hbmN5IGJvZHkgaW1hZ2U8L2tleXdvcmQ+PGtleXdvcmQ+UG9z
dHBhcnR1bTwva2V5d29yZD48a2V5d29yZD5EaXNvcmRlcmVkIGVhdGluZzwva2V5d29yZD48a2V5
d29yZD5Qc3ljaG9zb2NpYWw8L2tleXdvcmQ+PGtleXdvcmQ+TWVudGFsIGhlYWx0aDwva2V5d29y
ZD48L2tleXdvcmRzPjxkYXRlcz48eWVhcj4yMDIxPC95ZWFyPjxwdWItZGF0ZXM+PGRhdGU+MjAy
MS8wNi8wMS88L2RhdGU+PC9wdWItZGF0ZXM+PC9kYXRlcz48aXNibj4xNzQwLTE0NDU8L2lzYm4+
PHVybHM+PHJlbGF0ZWQtdXJscz48dXJsPmh0dHBzOi8vd3d3LnNjaWVuY2VkaXJlY3QuY29tL3Nj
aWVuY2UvYXJ0aWNsZS9waWkvUzE3NDAxNDQ1MjEwMDAyMlg8L3VybD48L3JlbGF0ZWQtdXJscz48
L3VybHM+PGVsZWN0cm9uaWMtcmVzb3VyY2UtbnVtPmh0dHBzOi8vZG9pLm9yZy8xMC4xMDE2L2ou
Ym9keWltLjIwMjEuMDIuMDAyPC9lbGVjdHJvbmljLXJlc291cmNlLW51bT48L3JlY29yZD48L0Np
dGU+PC9FbmROb3RlPn==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CYXNraW48L0F1dGhvcj48WWVhcj4yMDE5PC9ZZWFyPjxS
ZWNOdW0+MTI5OTg8L1JlY051bT48RGlzcGxheVRleHQ+KDY5LCA3MywgNzkpPC9EaXNwbGF5VGV4
dD48cmVjb3JkPjxyZWMtbnVtYmVyPjEyOTk4PC9yZWMtbnVtYmVyPjxmb3JlaWduLWtleXM+PGtl
eSBhcHA9IkVOIiBkYi1pZD0iOWY5ejBlMHg0OWV6ZXBlYXg5cjVmemY2OXNwYTl4dGUwZDIyIiB0
aW1lc3RhbXA9IjE2NjU5OTI1NDYiPjEyOTk4PC9rZXk+PC9mb3JlaWduLWtleXM+PHJlZi10eXBl
IG5hbWU9IkpvdXJuYWwgQXJ0aWNsZSI+MTc8L3JlZi10eXBlPjxjb250cmlidXRvcnM+PGF1dGhv
cnM+PGF1dGhvcj5CYXNraW4sIFJhY2hlbDwvYXV0aG9yPjxhdXRob3I+R2FsbGlnYW4sIFJvc2x5
bjwvYXV0aG9yPjwvYXV0aG9ycz48L2NvbnRyaWJ1dG9ycz48dGl0bGVzPjx0aXRsZT5EaXNvcmRl
cmVkIGVhdGluZyBhbmQgdGhlIHBlcmluYXRhbCBwZXJpb2Q6IEEgc3lzdGVtYXRpYyByZXZpZXcg
YW5kIGJlc3QgZXZpZGVuY2Ugc3ludGhlc2lzIG9mIG1lbnRhbCBoZWFsdGggYW5kIHBzeWNob3Nv
Y2lhbCBjb3JyZWxhdGVzPC90aXRsZT48c2Vjb25kYXJ5LXRpdGxlPkV1cm9wZWFuIEVhdGluZyBE
aXNvcmRlcnMgUmV2aWV3PC9zZWNvbmRhcnktdGl0bGU+PC90aXRsZXM+PHBlcmlvZGljYWw+PGZ1
bGwtdGl0bGU+RXVyb3BlYW4gRWF0aW5nIERpc29yZGVycyBSZXZpZXc8L2Z1bGwtdGl0bGU+PC9w
ZXJpb2RpY2FsPjxwYWdlcz40NjItNDgwPC9wYWdlcz48dm9sdW1lPjI3PC92b2x1bWU+PG51bWJl
cj41PC9udW1iZXI+PGRhdGVzPjx5ZWFyPjIwMTk8L3llYXI+PC9kYXRlcz48aXNibj4xMDcyLTQx
MzM8L2lzYm4+PHVybHM+PC91cmxzPjwvcmVjb3JkPjwvQ2l0ZT48Q2l0ZT48QXV0aG9yPkJhc2tp
bjwvQXV0aG9yPjxZZWFyPjIwMjE8L1llYXI+PFJlY051bT4xMzAwMDwvUmVjTnVtPjxyZWNvcmQ+
PHJlYy1udW1iZXI+MTMwMDA8L3JlYy1udW1iZXI+PGZvcmVpZ24ta2V5cz48a2V5IGFwcD0iRU4i
IGRiLWlkPSI5Zjl6MGUweDQ5ZXplcGVheDlyNWZ6ZjY5c3BhOXh0ZTBkMjIiIHRpbWVzdGFtcD0i
MTY2NTk5MzAyMiI+MTMwMDA8L2tleT48L2ZvcmVpZ24ta2V5cz48cmVmLXR5cGUgbmFtZT0iSm91
cm5hbCBBcnRpY2xlIj4xNzwvcmVmLXR5cGU+PGNvbnRyaWJ1dG9ycz48YXV0aG9ycz48YXV0aG9y
PkJhc2tpbiwgUmFjaGVsPC9hdXRob3I+PGF1dGhvcj5HYWxsaWdhbiwgUm9zbHluPC9hdXRob3I+
PGF1dGhvcj5NZXllciwgRGVubnk8L2F1dGhvcj48L2F1dGhvcnM+PC9jb250cmlidXRvcnM+PHRp
dGxlcz48dGl0bGU+RGlzb3JkZXJlZCBlYXRpbmcgZnJvbSBwcmVnbmFuY3kgdG8gdGhlIHBvc3Rw
YXJ0dW0gcGVyaW9kOiBUaGUgcm9sZSBvZiBwc3ljaG9zb2NpYWwgYW5kIG1lbnRhbCBoZWFsdGgg
ZmFjdG9yczwvdGl0bGU+PHNlY29uZGFyeS10aXRsZT5BcHBldGl0ZTwvc2Vjb25kYXJ5LXRpdGxl
PjwvdGl0bGVzPjxwZXJpb2RpY2FsPjxmdWxsLXRpdGxlPkFwcGV0aXRlPC9mdWxsLXRpdGxlPjxh
YmJyLTE+QXBwZXRpdGU8L2FiYnItMT48L3BlcmlvZGljYWw+PHBhZ2VzPjEwNDg2MjwvcGFnZXM+
PHZvbHVtZT4xNTY8L3ZvbHVtZT48a2V5d29yZHM+PGtleXdvcmQ+RGlzb3JkZXJlZCBlYXRpbmc8
L2tleXdvcmQ+PGtleXdvcmQ+UHJlZ25hbmN5PC9rZXl3b3JkPjxrZXl3b3JkPlBvc3RwYXJ0dW08
L2tleXdvcmQ+PGtleXdvcmQ+UHN5Y2hvc29jaWFsPC9rZXl3b3JkPjxrZXl3b3JkPk1lbnRhbCBo
ZWFsdGg8L2tleXdvcmQ+PC9rZXl3b3Jkcz48ZGF0ZXM+PHllYXI+MjAyMTwveWVhcj48cHViLWRh
dGVzPjxkYXRlPjIwMjEvMDEvMDEvPC9kYXRlPjwvcHViLWRhdGVzPjwvZGF0ZXM+PGlzYm4+MDE5
NS02NjYzPC9pc2JuPjx1cmxzPjxyZWxhdGVkLXVybHM+PHVybD5odHRwczovL3d3dy5zY2llbmNl
ZGlyZWN0LmNvbS9zY2llbmNlL2FydGljbGUvcGlpL1MwMTk1NjY2MzIwMzA2MTI3PC91cmw+PC9y
ZWxhdGVkLXVybHM+PC91cmxzPjxlbGVjdHJvbmljLXJlc291cmNlLW51bT5odHRwczovL2RvaS5v
cmcvMTAuMTAxNi9qLmFwcGV0LjIwMjAuMTA0ODYyPC9lbGVjdHJvbmljLXJlc291cmNlLW51bT48
L3JlY29yZD48L0NpdGU+PENpdGU+PEF1dGhvcj5CYXNraW48L0F1dGhvcj48WWVhcj4yMDIxPC9Z
ZWFyPjxSZWNOdW0+MTI5OTU8L1JlY051bT48cmVjb3JkPjxyZWMtbnVtYmVyPjEyOTk1PC9yZWMt
bnVtYmVyPjxmb3JlaWduLWtleXM+PGtleSBhcHA9IkVOIiBkYi1pZD0iOWY5ejBlMHg0OWV6ZXBl
YXg5cjVmemY2OXNwYTl4dGUwZDIyIiB0aW1lc3RhbXA9IjE2NjU5NTY2MDQiPjEyOTk1PC9rZXk+
PC9mb3JlaWduLWtleXM+PHJlZi10eXBlIG5hbWU9IkpvdXJuYWwgQXJ0aWNsZSI+MTc8L3JlZi10
eXBlPjxjb250cmlidXRvcnM+PGF1dGhvcnM+PGF1dGhvcj5CYXNraW4sIFJhY2hlbDwvYXV0aG9y
PjxhdXRob3I+TWV5ZXIsIERlbm55PC9hdXRob3I+PGF1dGhvcj5HYWxsaWdhbiwgUm9zbHluPC9h
dXRob3I+PC9hdXRob3JzPjwvY29udHJpYnV0b3JzPjx0aXRsZXM+PHRpdGxlPlByZWRpY3Rpbmcg
dGhlIGNoYW5nZSBpbiBwZXJpbmF0YWwgZGlzb3JkZXJlZCBlYXRpbmcgc3ltcHRvbXM6IEFuIGV4
YW1pbmF0aW9uIG9mIHBzeWNob3NvY2lhbCBmYWN0b3JzPC90aXRsZT48c2Vjb25kYXJ5LXRpdGxl
PkJvZHkgSW1hZ2U8L3NlY29uZGFyeS10aXRsZT48L3RpdGxlcz48cGVyaW9kaWNhbD48ZnVsbC10
aXRsZT5Cb2R5IEltYWdlPC9mdWxsLXRpdGxlPjwvcGVyaW9kaWNhbD48cGFnZXM+MTYyLTE3MTwv
cGFnZXM+PHZvbHVtZT4zNzwvdm9sdW1lPjxrZXl3b3Jkcz48a2V5d29yZD5QZXJpbmF0YWw8L2tl
eXdvcmQ+PGtleXdvcmQ+UHJlZ25hbmN5IGJvZHkgaW1hZ2U8L2tleXdvcmQ+PGtleXdvcmQ+UG9z
dHBhcnR1bTwva2V5d29yZD48a2V5d29yZD5EaXNvcmRlcmVkIGVhdGluZzwva2V5d29yZD48a2V5
d29yZD5Qc3ljaG9zb2NpYWw8L2tleXdvcmQ+PGtleXdvcmQ+TWVudGFsIGhlYWx0aDwva2V5d29y
ZD48L2tleXdvcmRzPjxkYXRlcz48eWVhcj4yMDIxPC95ZWFyPjxwdWItZGF0ZXM+PGRhdGU+MjAy
MS8wNi8wMS88L2RhdGU+PC9wdWItZGF0ZXM+PC9kYXRlcz48aXNibj4xNzQwLTE0NDU8L2lzYm4+
PHVybHM+PHJlbGF0ZWQtdXJscz48dXJsPmh0dHBzOi8vd3d3LnNjaWVuY2VkaXJlY3QuY29tL3Nj
aWVuY2UvYXJ0aWNsZS9waWkvUzE3NDAxNDQ1MjEwMDAyMlg8L3VybD48L3JlbGF0ZWQtdXJscz48
L3VybHM+PGVsZWN0cm9uaWMtcmVzb3VyY2UtbnVtPmh0dHBzOi8vZG9pLm9yZy8xMC4xMDE2L2ou
Ym9keWltLjIwMjEuMDIuMDAyPC9lbGVjdHJvbmljLXJlc291cmNlLW51bT48L3JlY29yZD48L0Np
dGU+PC9FbmROb3RlPn==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536F0B" w:rsidRPr="004037C8">
        <w:rPr>
          <w:rFonts w:ascii="Times New Roman" w:hAnsi="Times New Roman"/>
          <w:sz w:val="24"/>
          <w:szCs w:val="24"/>
        </w:rPr>
      </w:r>
      <w:r w:rsidR="00536F0B" w:rsidRPr="004037C8">
        <w:rPr>
          <w:rFonts w:ascii="Times New Roman" w:hAnsi="Times New Roman"/>
          <w:sz w:val="24"/>
          <w:szCs w:val="24"/>
        </w:rPr>
        <w:fldChar w:fldCharType="separate"/>
      </w:r>
      <w:r w:rsidR="00162524">
        <w:rPr>
          <w:rFonts w:ascii="Times New Roman" w:hAnsi="Times New Roman"/>
          <w:noProof/>
          <w:sz w:val="24"/>
          <w:szCs w:val="24"/>
        </w:rPr>
        <w:t>(69, 73, 79)</w:t>
      </w:r>
      <w:r w:rsidR="00536F0B" w:rsidRPr="004037C8">
        <w:rPr>
          <w:rFonts w:ascii="Times New Roman" w:hAnsi="Times New Roman"/>
          <w:sz w:val="24"/>
          <w:szCs w:val="24"/>
        </w:rPr>
        <w:fldChar w:fldCharType="end"/>
      </w:r>
      <w:r w:rsidR="00536F0B" w:rsidRPr="004037C8">
        <w:rPr>
          <w:rFonts w:ascii="Times New Roman" w:hAnsi="Times New Roman"/>
          <w:sz w:val="24"/>
          <w:szCs w:val="24"/>
        </w:rPr>
        <w:t xml:space="preserve">. </w:t>
      </w:r>
      <w:bookmarkEnd w:id="9"/>
      <w:r w:rsidR="00814C15" w:rsidRPr="004037C8">
        <w:rPr>
          <w:rFonts w:ascii="Times New Roman" w:hAnsi="Times New Roman"/>
          <w:sz w:val="24"/>
          <w:szCs w:val="24"/>
        </w:rPr>
        <w:t>Although we adjusted for key observed confounders, we</w:t>
      </w:r>
      <w:r w:rsidR="00536F0B" w:rsidRPr="004037C8">
        <w:rPr>
          <w:rFonts w:ascii="Times New Roman" w:hAnsi="Times New Roman"/>
          <w:sz w:val="24"/>
          <w:szCs w:val="24"/>
        </w:rPr>
        <w:t xml:space="preserve"> </w:t>
      </w:r>
      <w:r w:rsidR="00814C15" w:rsidRPr="004037C8">
        <w:rPr>
          <w:rFonts w:ascii="Times New Roman" w:hAnsi="Times New Roman"/>
          <w:sz w:val="24"/>
          <w:szCs w:val="24"/>
        </w:rPr>
        <w:t xml:space="preserve">cannot exclude </w:t>
      </w:r>
      <w:r w:rsidR="00536F0B" w:rsidRPr="004037C8">
        <w:rPr>
          <w:rFonts w:ascii="Times New Roman" w:hAnsi="Times New Roman"/>
          <w:sz w:val="24"/>
          <w:szCs w:val="24"/>
        </w:rPr>
        <w:t xml:space="preserve">residual confounding factors such as stressful events and lifestyle factors, </w:t>
      </w:r>
      <w:r w:rsidR="00814C15" w:rsidRPr="004037C8">
        <w:rPr>
          <w:rFonts w:ascii="Times New Roman" w:hAnsi="Times New Roman"/>
          <w:sz w:val="24"/>
          <w:szCs w:val="24"/>
        </w:rPr>
        <w:t xml:space="preserve">which </w:t>
      </w:r>
      <w:r w:rsidR="00536F0B" w:rsidRPr="004037C8">
        <w:rPr>
          <w:rFonts w:ascii="Times New Roman" w:hAnsi="Times New Roman"/>
          <w:sz w:val="24"/>
          <w:szCs w:val="24"/>
        </w:rPr>
        <w:t xml:space="preserve">may have influenced both </w:t>
      </w:r>
      <w:proofErr w:type="gramStart"/>
      <w:r w:rsidR="00536F0B" w:rsidRPr="004037C8">
        <w:rPr>
          <w:rFonts w:ascii="Times New Roman" w:hAnsi="Times New Roman"/>
          <w:sz w:val="24"/>
          <w:szCs w:val="24"/>
        </w:rPr>
        <w:t>binge</w:t>
      </w:r>
      <w:proofErr w:type="gramEnd"/>
      <w:r w:rsidR="00536F0B" w:rsidRPr="004037C8">
        <w:rPr>
          <w:rFonts w:ascii="Times New Roman" w:hAnsi="Times New Roman"/>
          <w:sz w:val="24"/>
          <w:szCs w:val="24"/>
        </w:rPr>
        <w:t xml:space="preserve"> eating beh</w:t>
      </w:r>
      <w:r w:rsidR="00BC0FFF" w:rsidRPr="004037C8">
        <w:rPr>
          <w:rFonts w:ascii="Times New Roman" w:hAnsi="Times New Roman"/>
          <w:sz w:val="24"/>
          <w:szCs w:val="24"/>
        </w:rPr>
        <w:t>a</w:t>
      </w:r>
      <w:r w:rsidR="00536F0B" w:rsidRPr="004037C8">
        <w:rPr>
          <w:rFonts w:ascii="Times New Roman" w:hAnsi="Times New Roman"/>
          <w:sz w:val="24"/>
          <w:szCs w:val="24"/>
        </w:rPr>
        <w:t>viours and depression.</w:t>
      </w:r>
      <w:r w:rsidR="000876D4" w:rsidRPr="004037C8">
        <w:rPr>
          <w:rFonts w:ascii="Times New Roman" w:hAnsi="Times New Roman"/>
          <w:sz w:val="24"/>
          <w:szCs w:val="24"/>
        </w:rPr>
        <w:t xml:space="preserve"> We </w:t>
      </w:r>
      <w:proofErr w:type="gramStart"/>
      <w:r w:rsidR="000876D4" w:rsidRPr="004037C8">
        <w:rPr>
          <w:rFonts w:ascii="Times New Roman" w:hAnsi="Times New Roman"/>
          <w:sz w:val="24"/>
          <w:szCs w:val="24"/>
        </w:rPr>
        <w:t>were not able to</w:t>
      </w:r>
      <w:proofErr w:type="gramEnd"/>
      <w:r w:rsidR="000876D4" w:rsidRPr="004037C8">
        <w:rPr>
          <w:rFonts w:ascii="Times New Roman" w:hAnsi="Times New Roman"/>
          <w:sz w:val="24"/>
          <w:szCs w:val="24"/>
        </w:rPr>
        <w:t xml:space="preserve"> investigate whether the </w:t>
      </w:r>
      <w:r w:rsidR="000E6160" w:rsidRPr="004037C8">
        <w:rPr>
          <w:rFonts w:ascii="Times New Roman" w:hAnsi="Times New Roman"/>
          <w:sz w:val="24"/>
          <w:szCs w:val="24"/>
        </w:rPr>
        <w:t xml:space="preserve">effect of the UPBEAT intervention </w:t>
      </w:r>
      <w:r w:rsidR="005258C9" w:rsidRPr="004037C8">
        <w:rPr>
          <w:rFonts w:ascii="Times New Roman" w:hAnsi="Times New Roman"/>
          <w:sz w:val="24"/>
          <w:szCs w:val="24"/>
        </w:rPr>
        <w:t>in hypothesis one differed according to baseline binge eating behaviours</w:t>
      </w:r>
      <w:r w:rsidR="0030050C" w:rsidRPr="004037C8">
        <w:rPr>
          <w:rFonts w:ascii="Times New Roman" w:hAnsi="Times New Roman"/>
          <w:sz w:val="24"/>
          <w:szCs w:val="24"/>
        </w:rPr>
        <w:t xml:space="preserve"> as </w:t>
      </w:r>
      <w:r w:rsidR="009C3A53" w:rsidRPr="004037C8">
        <w:rPr>
          <w:rFonts w:ascii="Times New Roman" w:hAnsi="Times New Roman"/>
          <w:sz w:val="24"/>
          <w:szCs w:val="24"/>
        </w:rPr>
        <w:t xml:space="preserve">our analyses would likely have been underpowered potentially resulting in type </w:t>
      </w:r>
      <w:r w:rsidR="0015234A" w:rsidRPr="004037C8">
        <w:rPr>
          <w:rFonts w:ascii="Times New Roman" w:hAnsi="Times New Roman"/>
          <w:bCs/>
          <w:sz w:val="24"/>
          <w:szCs w:val="24"/>
        </w:rPr>
        <w:t>II error.</w:t>
      </w:r>
      <w:r w:rsidR="00536F0B" w:rsidRPr="004037C8">
        <w:rPr>
          <w:rFonts w:ascii="Times New Roman" w:hAnsi="Times New Roman"/>
          <w:sz w:val="24"/>
          <w:szCs w:val="24"/>
        </w:rPr>
        <w:t xml:space="preserve"> While our analysis incorporated a measure of socio-economic status (SES; IMD) this was measured at a</w:t>
      </w:r>
      <w:r w:rsidR="002D4BB8" w:rsidRPr="004037C8">
        <w:rPr>
          <w:rFonts w:ascii="Times New Roman" w:hAnsi="Times New Roman"/>
          <w:sz w:val="24"/>
          <w:szCs w:val="24"/>
        </w:rPr>
        <w:t>n</w:t>
      </w:r>
      <w:r w:rsidR="00536F0B" w:rsidRPr="004037C8">
        <w:rPr>
          <w:rFonts w:ascii="Times New Roman" w:hAnsi="Times New Roman"/>
          <w:sz w:val="24"/>
          <w:szCs w:val="24"/>
        </w:rPr>
        <w:t xml:space="preserve"> </w:t>
      </w:r>
      <w:r w:rsidR="00573916" w:rsidRPr="004037C8">
        <w:rPr>
          <w:rFonts w:ascii="Times New Roman" w:hAnsi="Times New Roman"/>
          <w:sz w:val="24"/>
          <w:szCs w:val="24"/>
        </w:rPr>
        <w:t>area-</w:t>
      </w:r>
      <w:r w:rsidR="00536F0B" w:rsidRPr="004037C8">
        <w:rPr>
          <w:rFonts w:ascii="Times New Roman" w:hAnsi="Times New Roman"/>
          <w:sz w:val="24"/>
          <w:szCs w:val="24"/>
        </w:rPr>
        <w:t>level, future work should endeavour to analyse SES using an individual measure to</w:t>
      </w:r>
      <w:r w:rsidR="00573916" w:rsidRPr="004037C8">
        <w:rPr>
          <w:rFonts w:ascii="Times New Roman" w:hAnsi="Times New Roman"/>
          <w:sz w:val="24"/>
          <w:szCs w:val="24"/>
        </w:rPr>
        <w:t xml:space="preserve"> improve precision when adjusting for confounding</w:t>
      </w:r>
      <w:r w:rsidR="00536F0B" w:rsidRPr="004037C8">
        <w:rPr>
          <w:rFonts w:ascii="Times New Roman" w:hAnsi="Times New Roman"/>
          <w:sz w:val="24"/>
          <w:szCs w:val="24"/>
        </w:rPr>
        <w:t xml:space="preserve"> </w:t>
      </w:r>
      <w:r w:rsidR="00516C84" w:rsidRPr="004037C8">
        <w:rPr>
          <w:rFonts w:ascii="Times New Roman" w:hAnsi="Times New Roman"/>
          <w:sz w:val="24"/>
          <w:szCs w:val="24"/>
        </w:rPr>
        <w:fldChar w:fldCharType="begin"/>
      </w:r>
      <w:r w:rsidR="00162524">
        <w:rPr>
          <w:rFonts w:ascii="Times New Roman" w:hAnsi="Times New Roman"/>
          <w:sz w:val="24"/>
          <w:szCs w:val="24"/>
        </w:rPr>
        <w:instrText xml:space="preserve"> ADDIN EN.CITE &lt;EndNote&gt;&lt;Cite&gt;&lt;Author&gt;Kelly&lt;/Author&gt;&lt;Year&gt;2021&lt;/Year&gt;&lt;RecNum&gt;13090&lt;/RecNum&gt;&lt;DisplayText&gt;(80)&lt;/DisplayText&gt;&lt;record&gt;&lt;rec-number&gt;13090&lt;/rec-number&gt;&lt;foreign-keys&gt;&lt;key app="EN" db-id="9f9z0e0x49ezepeax9r5fzf69spa9xte0d22" timestamp="1692104456"&gt;13090&lt;/key&gt;&lt;/foreign-keys&gt;&lt;ref-type name="Journal Article"&gt;17&lt;/ref-type&gt;&lt;contributors&gt;&lt;authors&gt;&lt;author&gt;Kelly, Shona&lt;/author&gt;&lt;/authors&gt;&lt;/contributors&gt;&lt;titles&gt;&lt;title&gt;Individual socioeconomic status is important but hard to measure&lt;/title&gt;&lt;secondary-title&gt;bmj&lt;/secondary-title&gt;&lt;/titles&gt;&lt;periodical&gt;&lt;full-title&gt;BMJ (Clinical research ed.)&lt;/full-title&gt;&lt;abbr-1&gt;BMJ&lt;/abbr-1&gt;&lt;/periodical&gt;&lt;volume&gt;372&lt;/volume&gt;&lt;dates&gt;&lt;year&gt;2021&lt;/year&gt;&lt;/dates&gt;&lt;isbn&gt;1756-1833&lt;/isbn&gt;&lt;urls&gt;&lt;/urls&gt;&lt;/record&gt;&lt;/Cite&gt;&lt;/EndNote&gt;</w:instrText>
      </w:r>
      <w:r w:rsidR="00516C84" w:rsidRPr="004037C8">
        <w:rPr>
          <w:rFonts w:ascii="Times New Roman" w:hAnsi="Times New Roman"/>
          <w:sz w:val="24"/>
          <w:szCs w:val="24"/>
        </w:rPr>
        <w:fldChar w:fldCharType="separate"/>
      </w:r>
      <w:r w:rsidR="00162524">
        <w:rPr>
          <w:rFonts w:ascii="Times New Roman" w:hAnsi="Times New Roman"/>
          <w:noProof/>
          <w:sz w:val="24"/>
          <w:szCs w:val="24"/>
        </w:rPr>
        <w:t>(80)</w:t>
      </w:r>
      <w:r w:rsidR="00516C84" w:rsidRPr="004037C8">
        <w:rPr>
          <w:rFonts w:ascii="Times New Roman" w:hAnsi="Times New Roman"/>
          <w:sz w:val="24"/>
          <w:szCs w:val="24"/>
        </w:rPr>
        <w:fldChar w:fldCharType="end"/>
      </w:r>
      <w:r w:rsidR="00536F0B" w:rsidRPr="004037C8">
        <w:rPr>
          <w:rFonts w:ascii="Times New Roman" w:hAnsi="Times New Roman"/>
          <w:sz w:val="24"/>
          <w:szCs w:val="24"/>
        </w:rPr>
        <w:t xml:space="preserve">. </w:t>
      </w:r>
    </w:p>
    <w:p w14:paraId="2DC521FC" w14:textId="77777777" w:rsidR="00536F0B" w:rsidRPr="004037C8" w:rsidRDefault="00536F0B" w:rsidP="000841EF">
      <w:pPr>
        <w:spacing w:line="480" w:lineRule="auto"/>
        <w:ind w:left="2552"/>
        <w:rPr>
          <w:rFonts w:ascii="Times New Roman" w:hAnsi="Times New Roman"/>
          <w:sz w:val="24"/>
          <w:szCs w:val="24"/>
        </w:rPr>
      </w:pPr>
    </w:p>
    <w:p w14:paraId="7EB58421" w14:textId="7A193650" w:rsidR="00536F0B" w:rsidRPr="004037C8" w:rsidRDefault="00536F0B" w:rsidP="000841EF">
      <w:pPr>
        <w:spacing w:line="480" w:lineRule="auto"/>
        <w:rPr>
          <w:rFonts w:ascii="Times New Roman" w:hAnsi="Times New Roman"/>
          <w:color w:val="000000" w:themeColor="text1"/>
          <w:sz w:val="24"/>
          <w:szCs w:val="24"/>
        </w:rPr>
      </w:pPr>
      <w:r w:rsidRPr="004037C8">
        <w:rPr>
          <w:rFonts w:ascii="Times New Roman" w:hAnsi="Times New Roman"/>
          <w:color w:val="000000" w:themeColor="text1"/>
          <w:sz w:val="24"/>
          <w:szCs w:val="24"/>
          <w:shd w:val="clear" w:color="auto" w:fill="FFFFFF"/>
        </w:rPr>
        <w:tab/>
        <w:t xml:space="preserve">Since participation into the trial was limited to women with higher BMI, we cannot exclude that collider (a type of selection) bias might explain why we did not find evidence of an association between binge eating and/or loss of control eating and selected birth outcomes (e.g. birthweight), which has been observed in other studies </w:t>
      </w:r>
      <w:r w:rsidR="00516C84" w:rsidRPr="004037C8">
        <w:rPr>
          <w:rFonts w:ascii="Times New Roman" w:hAnsi="Times New Roman"/>
          <w:color w:val="000000" w:themeColor="text1"/>
          <w:sz w:val="24"/>
          <w:szCs w:val="24"/>
          <w:shd w:val="clear" w:color="auto" w:fill="FFFFFF"/>
        </w:rPr>
        <w:fldChar w:fldCharType="begin"/>
      </w:r>
      <w:r w:rsidR="00162524">
        <w:rPr>
          <w:rFonts w:ascii="Times New Roman" w:hAnsi="Times New Roman"/>
          <w:color w:val="000000" w:themeColor="text1"/>
          <w:sz w:val="24"/>
          <w:szCs w:val="24"/>
          <w:shd w:val="clear" w:color="auto" w:fill="FFFFFF"/>
        </w:rPr>
        <w:instrText xml:space="preserve"> ADDIN EN.CITE &lt;EndNote&gt;&lt;Cite&gt;&lt;Author&gt;Micali&lt;/Author&gt;&lt;Year&gt;2018&lt;/Year&gt;&lt;RecNum&gt;12969&lt;/RecNum&gt;&lt;DisplayText&gt;(23)&lt;/DisplayText&gt;&lt;record&gt;&lt;rec-number&gt;12969&lt;/rec-number&gt;&lt;foreign-keys&gt;&lt;key app="EN" db-id="9f9z0e0x49ezepeax9r5fzf69spa9xte0d22" timestamp="1658475236"&gt;12969&lt;/key&gt;&lt;/foreign-keys&gt;&lt;ref-type name="Journal Article"&gt;17&lt;/ref-type&gt;&lt;contributors&gt;&lt;authors&gt;&lt;author&gt;Micali, Nadia&lt;/author&gt;&lt;author&gt;Al Essimii, Haya&lt;/author&gt;&lt;author&gt;Field, Alison E&lt;/author&gt;&lt;author&gt;Treasure, Janet&lt;/author&gt;&lt;/authors&gt;&lt;/contributors&gt;&lt;titles&gt;&lt;title&gt;Pregnancy loss of control over eating: a longitudinal study of maternal and child outcomes&lt;/title&gt;&lt;secondary-title&gt;The American Journal of Clinical Nutrition&lt;/secondary-title&gt;&lt;/titles&gt;&lt;periodical&gt;&lt;full-title&gt;The American Journal Of Clinical Nutrition&lt;/full-title&gt;&lt;/periodical&gt;&lt;pages&gt;101-107&lt;/pages&gt;&lt;volume&gt;108&lt;/volume&gt;&lt;number&gt;1&lt;/number&gt;&lt;dates&gt;&lt;year&gt;2018&lt;/year&gt;&lt;/dates&gt;&lt;isbn&gt;0002-9165&lt;/isbn&gt;&lt;urls&gt;&lt;related-urls&gt;&lt;url&gt;https://doi.org/10.1093/ajcn/nqy040&lt;/url&gt;&lt;/related-urls&gt;&lt;/urls&gt;&lt;electronic-resource-num&gt;10.1093/ajcn/nqy040&lt;/electronic-resource-num&gt;&lt;access-date&gt;7/22/2022&lt;/access-date&gt;&lt;/record&gt;&lt;/Cite&gt;&lt;/EndNote&gt;</w:instrText>
      </w:r>
      <w:r w:rsidR="00516C84" w:rsidRPr="004037C8">
        <w:rPr>
          <w:rFonts w:ascii="Times New Roman" w:hAnsi="Times New Roman"/>
          <w:color w:val="000000" w:themeColor="text1"/>
          <w:sz w:val="24"/>
          <w:szCs w:val="24"/>
          <w:shd w:val="clear" w:color="auto" w:fill="FFFFFF"/>
        </w:rPr>
        <w:fldChar w:fldCharType="separate"/>
      </w:r>
      <w:r w:rsidR="00162524">
        <w:rPr>
          <w:rFonts w:ascii="Times New Roman" w:hAnsi="Times New Roman"/>
          <w:noProof/>
          <w:color w:val="000000" w:themeColor="text1"/>
          <w:sz w:val="24"/>
          <w:szCs w:val="24"/>
          <w:shd w:val="clear" w:color="auto" w:fill="FFFFFF"/>
        </w:rPr>
        <w:t>(23)</w:t>
      </w:r>
      <w:r w:rsidR="00516C84" w:rsidRPr="004037C8">
        <w:rPr>
          <w:rFonts w:ascii="Times New Roman" w:hAnsi="Times New Roman"/>
          <w:color w:val="000000" w:themeColor="text1"/>
          <w:sz w:val="24"/>
          <w:szCs w:val="24"/>
          <w:shd w:val="clear" w:color="auto" w:fill="FFFFFF"/>
        </w:rPr>
        <w:fldChar w:fldCharType="end"/>
      </w:r>
      <w:r w:rsidRPr="004037C8">
        <w:rPr>
          <w:rFonts w:ascii="Times New Roman" w:hAnsi="Times New Roman"/>
          <w:color w:val="000000" w:themeColor="text1"/>
          <w:sz w:val="24"/>
          <w:szCs w:val="24"/>
          <w:shd w:val="clear" w:color="auto" w:fill="FFFFFF"/>
        </w:rPr>
        <w:t xml:space="preserve">. If women with higher BMI are more likely to experience binge eating </w:t>
      </w:r>
      <w:r w:rsidR="00516C84" w:rsidRPr="004037C8">
        <w:rPr>
          <w:rFonts w:ascii="Times New Roman" w:hAnsi="Times New Roman"/>
          <w:color w:val="000000" w:themeColor="text1"/>
          <w:sz w:val="24"/>
          <w:szCs w:val="24"/>
          <w:shd w:val="clear" w:color="auto" w:fill="FFFFFF"/>
        </w:rPr>
        <w:fldChar w:fldCharType="begin">
          <w:fldData xml:space="preserve">PEVuZE5vdGU+PENpdGU+PEF1dGhvcj5NY0N1ZW4tV3Vyc3Q8L0F1dGhvcj48WWVhcj4yMDE4PC9Z
ZWFyPjxSZWNOdW0+MTMwODc8L1JlY051bT48RGlzcGxheVRleHQ+KDgxKTwvRGlzcGxheVRleHQ+
PHJlY29yZD48cmVjLW51bWJlcj4xMzA4NzwvcmVjLW51bWJlcj48Zm9yZWlnbi1rZXlzPjxrZXkg
YXBwPSJFTiIgZGItaWQ9IjlmOXowZTB4NDllemVwZWF4OXI1ZnpmNjlzcGE5eHRlMGQyMiIgdGlt
ZXN0YW1wPSIxNjkyMTA0MDI2Ij4xMzA4Nzwva2V5PjwvZm9yZWlnbi1rZXlzPjxyZWYtdHlwZSBu
YW1lPSJKb3VybmFsIEFydGljbGUiPjE3PC9yZWYtdHlwZT48Y29udHJpYnV0b3JzPjxhdXRob3Jz
PjxhdXRob3I+TWNDdWVuLVd1cnN0LCBDLjwvYXV0aG9yPjxhdXRob3I+UnVnZ2llcmksIE0uPC9h
dXRob3I+PGF1dGhvcj5BbGxpc29uLCBLLiBDLjwvYXV0aG9yPjwvYXV0aG9ycz48L2NvbnRyaWJ1
dG9ycz48YXV0aC1hZGRyZXNzPkRlcGFydG1lbnQgb2YgUHN5Y2hpYXRyeSwgUGVyZWxtYW4gU2No
b29sIG9mIE1lZGljaW5lIGF0IHRoZSBVbml2ZXJzaXR5IG9mIFBlbm5zeWx2YW5pYSwgUGhpbGFk
ZWxwaGlhLCBQZW5uc3lsdmFuaWEuPC9hdXRoLWFkZHJlc3M+PHRpdGxlcz48dGl0bGU+RGlzb3Jk
ZXJlZCBlYXRpbmcgYW5kIG9iZXNpdHk6IGFzc29jaWF0aW9ucyBiZXR3ZWVuIGJpbmdlLWVhdGlu
ZyBkaXNvcmRlciwgbmlnaHQtZWF0aW5nIHN5bmRyb21lLCBhbmQgd2VpZ2h0LXJlbGF0ZWQgY29t
b3JiaWRpdGllczwvdGl0bGU+PHNlY29uZGFyeS10aXRsZT5Bbm4gTiBZIEFjYWQgU2NpPC9zZWNv
bmRhcnktdGl0bGU+PC90aXRsZXM+PHBlcmlvZGljYWw+PGZ1bGwtdGl0bGU+QW5uIE4gWSBBY2Fk
IFNjaTwvZnVsbC10aXRsZT48YWJici0xPkFubmFscyBvZiB0aGUgTmV3IFlvcmsgQWNhZGVteSBv
ZiBTY2llbmNlczwvYWJici0xPjwvcGVyaW9kaWNhbD48cGFnZXM+OTYtMTA1PC9wYWdlcz48dm9s
dW1lPjE0MTE8L3ZvbHVtZT48bnVtYmVyPjE8L251bWJlcj48ZWRpdGlvbj4yMDE3LzEwLzE5PC9l
ZGl0aW9uPjxrZXl3b3Jkcz48a2V5d29yZD5BbnRpZGVwcmVzc2l2ZSBBZ2VudHMvdGhlcmFwZXV0
aWMgdXNlPC9rZXl3b3JkPjxrZXl3b3JkPkFueGlldHkgRGlzb3JkZXJzL2NvbXBsaWNhdGlvbnMv
dGhlcmFweTwva2V5d29yZD48a2V5d29yZD5CaW5nZS1FYXRpbmcgRGlzb3JkZXIvKmNvbXBsaWNh
dGlvbnMvZXBpZGVtaW9sb2d5L3BzeWNob2xvZ3kvdGhlcmFweTwva2V5d29yZD48a2V5d29yZD5D
bGluaWNhbCBUcmlhbHMgYXMgVG9waWM8L2tleXdvcmQ+PGtleXdvcmQ+Q29tb3JiaWRpdHk8L2tl
eXdvcmQ+PGtleXdvcmQ+RmVlZGluZyBCZWhhdmlvcjwva2V5d29yZD48a2V5d29yZD5GZW1hbGU8
L2tleXdvcmQ+PGtleXdvcmQ+SHVtYW5zPC9rZXl3b3JkPjxrZXl3b3JkPkh5ZHJvY29ydGlzb25l
L3BoeXNpb2xvZ3k8L2tleXdvcmQ+PGtleXdvcmQ+TGlzZGV4YW1mZXRhbWluZSBEaW1lc3lsYXRl
L3RoZXJhcGV1dGljIHVzZTwva2V5d29yZD48a2V5d29yZD5NYWxlPC9rZXl3b3JkPjxrZXl3b3Jk
Pk1ldGFib2xpYyBTeW5kcm9tZS9jb21wbGljYXRpb25zL3BoeXNpb3BhdGhvbG9neTwva2V5d29y
ZD48a2V5d29yZD5Nb2RlbHMsIFBzeWNob2xvZ2ljYWw8L2tleXdvcmQ+PGtleXdvcmQ+TW9vZCBE
aXNvcmRlcnMvY29tcGxpY2F0aW9ucy90aGVyYXB5PC9rZXl3b3JkPjxrZXl3b3JkPk5pZ2h0IEVh
dGluZyBTeW5kcm9tZS8qY29tcGxpY2F0aW9ucy9lcGlkZW1pb2xvZ3kvcHN5Y2hvbG9neS90aGVy
YXB5PC9rZXl3b3JkPjxrZXl3b3JkPk9iZXNpdHkvKmV0aW9sb2d5L3BoeXNpb3BhdGhvbG9neS9w
cmV2ZW50aW9uICZhbXA7IGNvbnRyb2w8L2tleXdvcmQ+PGtleXdvcmQ+UGhvdG90aGVyYXB5PC9r
ZXl3b3JkPjxrZXl3b3JkPlByZXZhbGVuY2U8L2tleXdvcmQ+PGtleXdvcmQ+UHN5Y2hvdGhlcmFw
eTwva2V5d29yZD48a2V5d29yZD5SZWxheGF0aW9uIFRoZXJhcHk8L2tleXdvcmQ+PGtleXdvcmQ+
U2Vyb3RvbmluL3BoeXNpb2xvZ3k8L2tleXdvcmQ+PGtleXdvcmQ+U2VsZWN0aXZlIFNlcm90b25p
biBSZXVwdGFrZSBJbmhpYml0b3JzL3RoZXJhcGV1dGljIHVzZTwva2V5d29yZD48a2V5d29yZD5T
ZXggRGlzdHJpYnV0aW9uPC9rZXl3b3JkPjxrZXl3b3JkPlNsZWVwIFdha2UgRGlzb3JkZXJzL2Nv
bXBsaWNhdGlvbnMvdGhlcmFweTwva2V5d29yZD48a2V5d29yZD5TdHJlc3MsIFBzeWNob2xvZ2lj
YWwvY29tcGxpY2F0aW9ucy9waHlzaW9wYXRob2xvZ3k8L2tleXdvcmQ+PGtleXdvcmQ+U3NyaTwv
a2V5d29yZD48a2V5d29yZD5iaW5nZS1lYXRpbmcgZGlzb3JkZXI8L2tleXdvcmQ+PGtleXdvcmQ+
Y29nbml0aXZlIGJlaGF2aW9yIHRoZXJhcHk8L2tleXdvcmQ+PGtleXdvcmQ+bWV0YWJvbGljIHN5
bmRyb21lPC9rZXl3b3JkPjxrZXl3b3JkPm5pZ2h0LWVhdGluZyBzeW5kcm9tZTwva2V5d29yZD48
L2tleXdvcmRzPjxkYXRlcz48eWVhcj4yMDE4PC95ZWFyPjxwdWItZGF0ZXM+PGRhdGU+SmFuPC9k
YXRlPjwvcHViLWRhdGVzPjwvZGF0ZXM+PGlzYm4+MDA3Ny04OTIzIChQcmludCkmI3hEOzAwNzct
ODkyMzwvaXNibj48YWNjZXNzaW9uLW51bT4yOTA0NDU1MTwvYWNjZXNzaW9uLW51bT48dXJscz48
L3VybHM+PGN1c3RvbTI+UE1DNTc4ODczMDwvY3VzdG9tMj48Y3VzdG9tNj5OSUhNUzkwMTc5NTwv
Y3VzdG9tNj48ZWxlY3Ryb25pYy1yZXNvdXJjZS1udW0+MTAuMTExMS9ueWFzLjEzNDY3PC9lbGVj
dHJvbmljLXJlc291cmNlLW51bT48cmVtb3RlLWRhdGFiYXNlLXByb3ZpZGVyPk5MTTwvcmVtb3Rl
LWRhdGFiYXNlLXByb3ZpZGVyPjxsYW5ndWFnZT5lbmc8L2xhbmd1YWdlPjwvcmVjb3JkPjwvQ2l0
ZT48L0VuZE5vdGU+
</w:fldData>
        </w:fldChar>
      </w:r>
      <w:r w:rsidR="00162524">
        <w:rPr>
          <w:rFonts w:ascii="Times New Roman" w:hAnsi="Times New Roman"/>
          <w:color w:val="000000" w:themeColor="text1"/>
          <w:sz w:val="24"/>
          <w:szCs w:val="24"/>
          <w:shd w:val="clear" w:color="auto" w:fill="FFFFFF"/>
        </w:rPr>
        <w:instrText xml:space="preserve"> ADDIN EN.CITE </w:instrText>
      </w:r>
      <w:r w:rsidR="00162524">
        <w:rPr>
          <w:rFonts w:ascii="Times New Roman" w:hAnsi="Times New Roman"/>
          <w:color w:val="000000" w:themeColor="text1"/>
          <w:sz w:val="24"/>
          <w:szCs w:val="24"/>
          <w:shd w:val="clear" w:color="auto" w:fill="FFFFFF"/>
        </w:rPr>
        <w:fldChar w:fldCharType="begin">
          <w:fldData xml:space="preserve">PEVuZE5vdGU+PENpdGU+PEF1dGhvcj5NY0N1ZW4tV3Vyc3Q8L0F1dGhvcj48WWVhcj4yMDE4PC9Z
ZWFyPjxSZWNOdW0+MTMwODc8L1JlY051bT48RGlzcGxheVRleHQ+KDgxKTwvRGlzcGxheVRleHQ+
PHJlY29yZD48cmVjLW51bWJlcj4xMzA4NzwvcmVjLW51bWJlcj48Zm9yZWlnbi1rZXlzPjxrZXkg
YXBwPSJFTiIgZGItaWQ9IjlmOXowZTB4NDllemVwZWF4OXI1ZnpmNjlzcGE5eHRlMGQyMiIgdGlt
ZXN0YW1wPSIxNjkyMTA0MDI2Ij4xMzA4Nzwva2V5PjwvZm9yZWlnbi1rZXlzPjxyZWYtdHlwZSBu
YW1lPSJKb3VybmFsIEFydGljbGUiPjE3PC9yZWYtdHlwZT48Y29udHJpYnV0b3JzPjxhdXRob3Jz
PjxhdXRob3I+TWNDdWVuLVd1cnN0LCBDLjwvYXV0aG9yPjxhdXRob3I+UnVnZ2llcmksIE0uPC9h
dXRob3I+PGF1dGhvcj5BbGxpc29uLCBLLiBDLjwvYXV0aG9yPjwvYXV0aG9ycz48L2NvbnRyaWJ1
dG9ycz48YXV0aC1hZGRyZXNzPkRlcGFydG1lbnQgb2YgUHN5Y2hpYXRyeSwgUGVyZWxtYW4gU2No
b29sIG9mIE1lZGljaW5lIGF0IHRoZSBVbml2ZXJzaXR5IG9mIFBlbm5zeWx2YW5pYSwgUGhpbGFk
ZWxwaGlhLCBQZW5uc3lsdmFuaWEuPC9hdXRoLWFkZHJlc3M+PHRpdGxlcz48dGl0bGU+RGlzb3Jk
ZXJlZCBlYXRpbmcgYW5kIG9iZXNpdHk6IGFzc29jaWF0aW9ucyBiZXR3ZWVuIGJpbmdlLWVhdGlu
ZyBkaXNvcmRlciwgbmlnaHQtZWF0aW5nIHN5bmRyb21lLCBhbmQgd2VpZ2h0LXJlbGF0ZWQgY29t
b3JiaWRpdGllczwvdGl0bGU+PHNlY29uZGFyeS10aXRsZT5Bbm4gTiBZIEFjYWQgU2NpPC9zZWNv
bmRhcnktdGl0bGU+PC90aXRsZXM+PHBlcmlvZGljYWw+PGZ1bGwtdGl0bGU+QW5uIE4gWSBBY2Fk
IFNjaTwvZnVsbC10aXRsZT48YWJici0xPkFubmFscyBvZiB0aGUgTmV3IFlvcmsgQWNhZGVteSBv
ZiBTY2llbmNlczwvYWJici0xPjwvcGVyaW9kaWNhbD48cGFnZXM+OTYtMTA1PC9wYWdlcz48dm9s
dW1lPjE0MTE8L3ZvbHVtZT48bnVtYmVyPjE8L251bWJlcj48ZWRpdGlvbj4yMDE3LzEwLzE5PC9l
ZGl0aW9uPjxrZXl3b3Jkcz48a2V5d29yZD5BbnRpZGVwcmVzc2l2ZSBBZ2VudHMvdGhlcmFwZXV0
aWMgdXNlPC9rZXl3b3JkPjxrZXl3b3JkPkFueGlldHkgRGlzb3JkZXJzL2NvbXBsaWNhdGlvbnMv
dGhlcmFweTwva2V5d29yZD48a2V5d29yZD5CaW5nZS1FYXRpbmcgRGlzb3JkZXIvKmNvbXBsaWNh
dGlvbnMvZXBpZGVtaW9sb2d5L3BzeWNob2xvZ3kvdGhlcmFweTwva2V5d29yZD48a2V5d29yZD5D
bGluaWNhbCBUcmlhbHMgYXMgVG9waWM8L2tleXdvcmQ+PGtleXdvcmQ+Q29tb3JiaWRpdHk8L2tl
eXdvcmQ+PGtleXdvcmQ+RmVlZGluZyBCZWhhdmlvcjwva2V5d29yZD48a2V5d29yZD5GZW1hbGU8
L2tleXdvcmQ+PGtleXdvcmQ+SHVtYW5zPC9rZXl3b3JkPjxrZXl3b3JkPkh5ZHJvY29ydGlzb25l
L3BoeXNpb2xvZ3k8L2tleXdvcmQ+PGtleXdvcmQ+TGlzZGV4YW1mZXRhbWluZSBEaW1lc3lsYXRl
L3RoZXJhcGV1dGljIHVzZTwva2V5d29yZD48a2V5d29yZD5NYWxlPC9rZXl3b3JkPjxrZXl3b3Jk
Pk1ldGFib2xpYyBTeW5kcm9tZS9jb21wbGljYXRpb25zL3BoeXNpb3BhdGhvbG9neTwva2V5d29y
ZD48a2V5d29yZD5Nb2RlbHMsIFBzeWNob2xvZ2ljYWw8L2tleXdvcmQ+PGtleXdvcmQ+TW9vZCBE
aXNvcmRlcnMvY29tcGxpY2F0aW9ucy90aGVyYXB5PC9rZXl3b3JkPjxrZXl3b3JkPk5pZ2h0IEVh
dGluZyBTeW5kcm9tZS8qY29tcGxpY2F0aW9ucy9lcGlkZW1pb2xvZ3kvcHN5Y2hvbG9neS90aGVy
YXB5PC9rZXl3b3JkPjxrZXl3b3JkPk9iZXNpdHkvKmV0aW9sb2d5L3BoeXNpb3BhdGhvbG9neS9w
cmV2ZW50aW9uICZhbXA7IGNvbnRyb2w8L2tleXdvcmQ+PGtleXdvcmQ+UGhvdG90aGVyYXB5PC9r
ZXl3b3JkPjxrZXl3b3JkPlByZXZhbGVuY2U8L2tleXdvcmQ+PGtleXdvcmQ+UHN5Y2hvdGhlcmFw
eTwva2V5d29yZD48a2V5d29yZD5SZWxheGF0aW9uIFRoZXJhcHk8L2tleXdvcmQ+PGtleXdvcmQ+
U2Vyb3RvbmluL3BoeXNpb2xvZ3k8L2tleXdvcmQ+PGtleXdvcmQ+U2VsZWN0aXZlIFNlcm90b25p
biBSZXVwdGFrZSBJbmhpYml0b3JzL3RoZXJhcGV1dGljIHVzZTwva2V5d29yZD48a2V5d29yZD5T
ZXggRGlzdHJpYnV0aW9uPC9rZXl3b3JkPjxrZXl3b3JkPlNsZWVwIFdha2UgRGlzb3JkZXJzL2Nv
bXBsaWNhdGlvbnMvdGhlcmFweTwva2V5d29yZD48a2V5d29yZD5TdHJlc3MsIFBzeWNob2xvZ2lj
YWwvY29tcGxpY2F0aW9ucy9waHlzaW9wYXRob2xvZ3k8L2tleXdvcmQ+PGtleXdvcmQ+U3NyaTwv
a2V5d29yZD48a2V5d29yZD5iaW5nZS1lYXRpbmcgZGlzb3JkZXI8L2tleXdvcmQ+PGtleXdvcmQ+
Y29nbml0aXZlIGJlaGF2aW9yIHRoZXJhcHk8L2tleXdvcmQ+PGtleXdvcmQ+bWV0YWJvbGljIHN5
bmRyb21lPC9rZXl3b3JkPjxrZXl3b3JkPm5pZ2h0LWVhdGluZyBzeW5kcm9tZTwva2V5d29yZD48
L2tleXdvcmRzPjxkYXRlcz48eWVhcj4yMDE4PC95ZWFyPjxwdWItZGF0ZXM+PGRhdGU+SmFuPC9k
YXRlPjwvcHViLWRhdGVzPjwvZGF0ZXM+PGlzYm4+MDA3Ny04OTIzIChQcmludCkmI3hEOzAwNzct
ODkyMzwvaXNibj48YWNjZXNzaW9uLW51bT4yOTA0NDU1MTwvYWNjZXNzaW9uLW51bT48dXJscz48
L3VybHM+PGN1c3RvbTI+UE1DNTc4ODczMDwvY3VzdG9tMj48Y3VzdG9tNj5OSUhNUzkwMTc5NTwv
Y3VzdG9tNj48ZWxlY3Ryb25pYy1yZXNvdXJjZS1udW0+MTAuMTExMS9ueWFzLjEzNDY3PC9lbGVj
dHJvbmljLXJlc291cmNlLW51bT48cmVtb3RlLWRhdGFiYXNlLXByb3ZpZGVyPk5MTTwvcmVtb3Rl
LWRhdGFiYXNlLXByb3ZpZGVyPjxsYW5ndWFnZT5lbmc8L2xhbmd1YWdlPjwvcmVjb3JkPjwvQ2l0
ZT48L0VuZE5vdGU+
</w:fldData>
        </w:fldChar>
      </w:r>
      <w:r w:rsidR="00162524">
        <w:rPr>
          <w:rFonts w:ascii="Times New Roman" w:hAnsi="Times New Roman"/>
          <w:color w:val="000000" w:themeColor="text1"/>
          <w:sz w:val="24"/>
          <w:szCs w:val="24"/>
          <w:shd w:val="clear" w:color="auto" w:fill="FFFFFF"/>
        </w:rPr>
        <w:instrText xml:space="preserve"> ADDIN EN.CITE.DATA </w:instrText>
      </w:r>
      <w:r w:rsidR="00162524">
        <w:rPr>
          <w:rFonts w:ascii="Times New Roman" w:hAnsi="Times New Roman"/>
          <w:color w:val="000000" w:themeColor="text1"/>
          <w:sz w:val="24"/>
          <w:szCs w:val="24"/>
          <w:shd w:val="clear" w:color="auto" w:fill="FFFFFF"/>
        </w:rPr>
      </w:r>
      <w:r w:rsidR="00162524">
        <w:rPr>
          <w:rFonts w:ascii="Times New Roman" w:hAnsi="Times New Roman"/>
          <w:color w:val="000000" w:themeColor="text1"/>
          <w:sz w:val="24"/>
          <w:szCs w:val="24"/>
          <w:shd w:val="clear" w:color="auto" w:fill="FFFFFF"/>
        </w:rPr>
        <w:fldChar w:fldCharType="end"/>
      </w:r>
      <w:r w:rsidR="00516C84" w:rsidRPr="004037C8">
        <w:rPr>
          <w:rFonts w:ascii="Times New Roman" w:hAnsi="Times New Roman"/>
          <w:color w:val="000000" w:themeColor="text1"/>
          <w:sz w:val="24"/>
          <w:szCs w:val="24"/>
          <w:shd w:val="clear" w:color="auto" w:fill="FFFFFF"/>
        </w:rPr>
      </w:r>
      <w:r w:rsidR="00516C84" w:rsidRPr="004037C8">
        <w:rPr>
          <w:rFonts w:ascii="Times New Roman" w:hAnsi="Times New Roman"/>
          <w:color w:val="000000" w:themeColor="text1"/>
          <w:sz w:val="24"/>
          <w:szCs w:val="24"/>
          <w:shd w:val="clear" w:color="auto" w:fill="FFFFFF"/>
        </w:rPr>
        <w:fldChar w:fldCharType="separate"/>
      </w:r>
      <w:r w:rsidR="00162524">
        <w:rPr>
          <w:rFonts w:ascii="Times New Roman" w:hAnsi="Times New Roman"/>
          <w:noProof/>
          <w:color w:val="000000" w:themeColor="text1"/>
          <w:sz w:val="24"/>
          <w:szCs w:val="24"/>
          <w:shd w:val="clear" w:color="auto" w:fill="FFFFFF"/>
        </w:rPr>
        <w:t>(81)</w:t>
      </w:r>
      <w:r w:rsidR="00516C84" w:rsidRPr="004037C8">
        <w:rPr>
          <w:rFonts w:ascii="Times New Roman" w:hAnsi="Times New Roman"/>
          <w:color w:val="000000" w:themeColor="text1"/>
          <w:sz w:val="24"/>
          <w:szCs w:val="24"/>
          <w:shd w:val="clear" w:color="auto" w:fill="FFFFFF"/>
        </w:rPr>
        <w:fldChar w:fldCharType="end"/>
      </w:r>
      <w:r w:rsidRPr="004037C8">
        <w:rPr>
          <w:rFonts w:ascii="Times New Roman" w:hAnsi="Times New Roman"/>
          <w:color w:val="000000" w:themeColor="text1"/>
          <w:sz w:val="24"/>
          <w:szCs w:val="24"/>
          <w:shd w:val="clear" w:color="auto" w:fill="FFFFFF"/>
        </w:rPr>
        <w:t xml:space="preserve"> and to have children with higher birthweight </w:t>
      </w:r>
      <w:r w:rsidR="00516C84" w:rsidRPr="004037C8">
        <w:rPr>
          <w:rFonts w:ascii="Times New Roman" w:hAnsi="Times New Roman"/>
          <w:color w:val="000000" w:themeColor="text1"/>
          <w:sz w:val="24"/>
          <w:szCs w:val="24"/>
          <w:shd w:val="clear" w:color="auto" w:fill="FFFFFF"/>
        </w:rPr>
        <w:fldChar w:fldCharType="begin">
          <w:fldData xml:space="preserve">PEVuZE5vdGU+PENpdGU+PEF1dGhvcj5XaWxsaWFtczwvQXV0aG9yPjxZZWFyPjIwMTQ8L1llYXI+
PFJlY051bT4xMzA4ODwvUmVjTnVtPjxEaXNwbGF5VGV4dD4oODIsIDgzKTwvRGlzcGxheVRleHQ+
PHJlY29yZD48cmVjLW51bWJlcj4xMzA4ODwvcmVjLW51bWJlcj48Zm9yZWlnbi1rZXlzPjxrZXkg
YXBwPSJFTiIgZGItaWQ9IjlmOXowZTB4NDllemVwZWF4OXI1ZnpmNjlzcGE5eHRlMGQyMiIgdGlt
ZXN0YW1wPSIxNjkyMTA0MTEwIj4xMzA4ODwva2V5PjwvZm9yZWlnbi1rZXlzPjxyZWYtdHlwZSBu
YW1lPSJKb3VybmFsIEFydGljbGUiPjE3PC9yZWYtdHlwZT48Y29udHJpYnV0b3JzPjxhdXRob3Jz
PjxhdXRob3I+V2lsbGlhbXMsIEMuIEIuPC9hdXRob3I+PGF1dGhvcj5NYWNrZW56aWUsIEsuIEMu
PC9hdXRob3I+PGF1dGhvcj5HYWhhZ2FuLCBTLjwvYXV0aG9yPjwvYXV0aG9ycz48L2NvbnRyaWJ1
dG9ycz48YXV0aC1hZGRyZXNzPkRlcGFydG1lbnQgb2YgUGVkaWF0cmljcywgVW5pdmVyc2l0eSBv
ZiBDYWxpZm9ybmlhLCBTYW4gRGllZ28sIExhIEpvbGxhLCBDYWxpZm9ybmlhLjwvYXV0aC1hZGRy
ZXNzPjx0aXRsZXM+PHRpdGxlPlRoZSBlZmZlY3Qgb2YgbWF0ZXJuYWwgb2Jlc2l0eSBvbiB0aGUg
b2Zmc3ByaW5nPC90aXRsZT48c2Vjb25kYXJ5LXRpdGxlPkNsaW4gT2JzdGV0IEd5bmVjb2w8L3Nl
Y29uZGFyeS10aXRsZT48L3RpdGxlcz48cGVyaW9kaWNhbD48ZnVsbC10aXRsZT5DbGluIE9ic3Rl
dCBHeW5lY29sPC9mdWxsLXRpdGxlPjwvcGVyaW9kaWNhbD48cGFnZXM+NTA4LTE1PC9wYWdlcz48
dm9sdW1lPjU3PC92b2x1bWU+PG51bWJlcj4zPC9udW1iZXI+PGVkaXRpb24+MjAxNC8wNi8xODwv
ZWRpdGlvbj48a2V5d29yZHM+PGtleXdvcmQ+QmlydGggV2VpZ2h0PC9rZXl3b3JkPjxrZXl3b3Jk
PkJyZWFzdCBGZWVkaW5nPC9rZXl3b3JkPjxrZXl3b3JkPkNoaWxkLCBQcmVzY2hvb2w8L2tleXdv
cmQ+PGtleXdvcmQ+RmVtYWxlPC9rZXl3b3JkPjxrZXl3b3JkPkhlYWx0aCBQcm9tb3Rpb248L2tl
eXdvcmQ+PGtleXdvcmQ+SHVtYW5zPC9rZXl3b3JkPjxrZXl3b3JkPkluZmFudDwva2V5d29yZD48
a2V5d29yZD5JbmZhbnQsIE5ld2Jvcm48L2tleXdvcmQ+PGtleXdvcmQ+T2Jlc2l0eS8qZXRpb2xv
Z3kvcHJldmVudGlvbiAmYW1wOyBjb250cm9sPC9rZXl3b3JkPjxrZXl3b3JkPlBvc3RwYXJ0dW0g
UGVyaW9kPC9rZXl3b3JkPjxrZXl3b3JkPlByZWduYW5jeTwva2V5d29yZD48a2V5d29yZD5QcmVn
bmFuY3kgQ29tcGxpY2F0aW9ucy8qZXRpb2xvZ3kvcHJldmVudGlvbiAmYW1wOyBjb250cm9sPC9r
ZXl3b3JkPjxrZXl3b3JkPlByZW5hdGFsIEV4cG9zdXJlIERlbGF5ZWQgRWZmZWN0cy8qZXRpb2xv
Z3kvcHJldmVudGlvbiAmYW1wOyBjb250cm9sPC9rZXl3b3JkPjxrZXl3b3JkPlJpc2sgRmFjdG9y
czwva2V5d29yZD48a2V5d29yZD5XZWlnaHQgR2Fpbjwva2V5d29yZD48a2V5d29yZD5XZWlnaHQg
TG9zczwva2V5d29yZD48L2tleXdvcmRzPjxkYXRlcz48eWVhcj4yMDE0PC95ZWFyPjxwdWItZGF0
ZXM+PGRhdGU+U2VwPC9kYXRlPjwvcHViLWRhdGVzPjwvZGF0ZXM+PGlzYm4+MDAwOS05MjAxIChQ
cmludCkmI3hEOzAwMDktOTIwMTwvaXNibj48YWNjZXNzaW9uLW51bT4yNDkzNjkxNDwvYWNjZXNz
aW9uLW51bT48dXJscz48L3VybHM+PGN1c3RvbTI+UE1DNDg2MjM3NDwvY3VzdG9tMj48Y3VzdG9t
Nj5OSUhNUzc0NTQ1MDwvY3VzdG9tNj48ZWxlY3Ryb25pYy1yZXNvdXJjZS1udW0+MTAuMTA5Ny9n
cmYuMDAwMDAwMDAwMDAwMDA0MzwvZWxlY3Ryb25pYy1yZXNvdXJjZS1udW0+PHJlbW90ZS1kYXRh
YmFzZS1wcm92aWRlcj5OTE08L3JlbW90ZS1kYXRhYmFzZS1wcm92aWRlcj48bGFuZ3VhZ2U+ZW5n
PC9sYW5ndWFnZT48L3JlY29yZD48L0NpdGU+PENpdGU+PEF1dGhvcj5Hb2RmcmV5PC9BdXRob3I+
PFllYXI+MjAxNzwvWWVhcj48UmVjTnVtPjEzMDg5PC9SZWNOdW0+PHJlY29yZD48cmVjLW51bWJl
cj4xMzA4OTwvcmVjLW51bWJlcj48Zm9yZWlnbi1rZXlzPjxrZXkgYXBwPSJFTiIgZGItaWQ9Ijlm
OXowZTB4NDllemVwZWF4OXI1ZnpmNjlzcGE5eHRlMGQyMiIgdGltZXN0YW1wPSIxNjkyMTA0MTQ0
Ij4xMzA4OTwva2V5PjwvZm9yZWlnbi1rZXlzPjxyZWYtdHlwZSBuYW1lPSJKb3VybmFsIEFydGlj
bGUiPjE3PC9yZWYtdHlwZT48Y29udHJpYnV0b3JzPjxhdXRob3JzPjxhdXRob3I+R29kZnJleSwg
Sy4gTS48L2F1dGhvcj48YXV0aG9yPlJleW5vbGRzLCBSLiBNLjwvYXV0aG9yPjxhdXRob3I+UHJl
c2NvdHQsIFMuIEwuPC9hdXRob3I+PGF1dGhvcj5OeWlyZW5kYSwgTS48L2F1dGhvcj48YXV0aG9y
PkphZGRvZSwgVi4gVy48L2F1dGhvcj48YXV0aG9yPkVyaWtzc29uLCBKLiBHLjwvYXV0aG9yPjxh
dXRob3I+QnJvZWttYW4sIEIuIEYuPC9hdXRob3I+PC9hdXRob3JzPjwvY29udHJpYnV0b3JzPjxh
dXRoLWFkZHJlc3M+TVJDIExpZmVjb3Vyc2UgRXBpZGVtaW9sb2d5IFVuaXQgYW5kIE5JSFIgU291
dGhhbXB0b24gQmlvbWVkaWNhbCBSZXNlYXJjaCBDZW50cmUsIFVuaXZlcnNpdHkgb2YgU291dGhh
bXB0b24gYW5kIFVuaXZlcnNpdHkgSG9zcGl0YWwgU291dGhhbXB0b24gTkhTIEZvdW5kYXRpb24g
VHJ1c3QsIFNvdXRoYW1wdG9uLCBVSy4gRWxlY3Ryb25pYyBhZGRyZXNzOiBrbWdAbXJjLnNvdG9u
LmFjLnVrLiYjeEQ7RW5kb2NyaW5vbG9neSBVbml0LCBVbml2ZXJzaXR5L0JIRiBDZW50cmUgZm9y
IENhcmRpb3Zhc2N1bGFyIFNjaWVuY2UsIFVuaXZlcnNpdHkgb2YgRWRpbmJ1cmdoLCBRdWVlbiZh
cG9zO3MgTWVkaWNhbCBSZXNlYXJjaCBJbnN0aXR1dGUsIEVkaW5idXJnaCwgU2NvdGxhbmQsIFVL
LiYjeEQ7U2Nob29sIG9mIFBhZWRpYXRyaWNzIGFuZCBDaGlsZCBIZWFsdGgsIGFuZCBUZWxldGhv
biBLaWRzIEluc3RpdHV0ZSwgVW5pdmVyc2l0eSBvZiBXZXN0ZXJuIEF1c3RyYWxpYSwgUGVydGgs
IFdBLCBBdXN0cmFsaWEuJiN4RDtMb25kb24gU2Nob29sIG9mIEh5Z2llbmUgJmFtcDsgVHJvcGlj
YWwgTWVkaWNpbmUsIExvbmRvbiwgVUs7IENvbGxlZ2Ugb2YgTWVkaWNpbmUsIFVuaXZlcnNpdHkg
b2YgTWFsYXdpLCBCbGFudHlyZSwgTWFsYXdpLiYjeEQ7RGVwYXJ0bWVudHMgb2YgRXBpZGVtaW9s
b2d5IGFuZCBQZWRpYXRyaWNzLCBFcmFzbXVzIFVuaXZlcnNpdHkgTWVkaWNhbCBDZW50ZXIsIFJv
dHRlcmRhbSwgTmV0aGVybGFuZHMuJiN4RDtEZXBhcnRtZW50IG9mIEdlbmVyYWwgUHJhY3RpY2Ug
YW5kIFByaW1hcnkgSGVhbHRoIENhcmUsIFVuaXZlcnNpdHkgb2YgSGVsc2lua2kgYW5kIEhlbHNp
bmtpIFVuaXZlcnNpdHkgSG9zcGl0YWwsIEhlbHNpbmtpLCBGaW5sYW5kOyBGb2xraMOkbHNhbiBS
ZXNlYXJjaCBDZW50ZXIsIEhlbHNpbmtpLCBGaW5sYW5kLiYjeEQ7U2luZ2Fwb3JlIEluc3RpdHV0
ZSBmb3IgQ2xpbmljYWwgU2NpZW5jZXMsIEFnZW5jeSBmb3IgU2NpZW5jZSwgVGVjaG5vbG9neSBh
bmQgUmVzZWFyY2ggKEEqU1RBUiksIFNpbmdhcG9yZSwgU2luZ2Fwb3JlOyBEZXBhcnRtZW50IG9m
IFBzeWNob2xvZ2ljYWwgTWVkaWNpbmUsIFlvbmcgTG9vIExpbiBTY2hvb2wgb2YgTWVkaWNpbmUs
IE5hdGlvbmFsIFVuaXZlcnNpdHkgb2YgU2luZ2Fwb3JlLCBTaW5nYXBvcmUsIFNpbmdhcG9yZTsg
TmF0aW9uYWwgVW5pdmVyc2l0eSBIZWFsdGggU3lzdGVtLCBTaW5nYXBvcmUsIFNpbmdhcG9ycmUu
PC9hdXRoLWFkZHJlc3M+PHRpdGxlcz48dGl0bGU+SW5mbHVlbmNlIG9mIG1hdGVybmFsIG9iZXNp
dHkgb24gdGhlIGxvbmctdGVybSBoZWFsdGggb2Ygb2Zmc3ByaW5nPC90aXRsZT48c2Vjb25kYXJ5
LXRpdGxlPkxhbmNldCBEaWFiZXRlcyBFbmRvY3Jpbm9sPC9zZWNvbmRhcnktdGl0bGU+PC90aXRs
ZXM+PHBlcmlvZGljYWw+PGZ1bGwtdGl0bGU+TGFuY2V0IERpYWJldGVzIEVuZG9jcmlub2w8L2Z1
bGwtdGl0bGU+PC9wZXJpb2RpY2FsPjxwYWdlcz41My02NDwvcGFnZXM+PHZvbHVtZT41PC92b2x1
bWU+PG51bWJlcj4xPC9udW1iZXI+PGVkaXRpb24+MjAxNi8xMC8xNzwvZWRpdGlvbj48a2V5d29y
ZHM+PGtleXdvcmQ+KkFkdWx0IENoaWxkcmVuPC9rZXl3b3JkPjxrZXl3b3JkPkFzdGhtYS9kaWFn
bm9zaXMvZXBpZGVtaW9sb2d5L2V0aW9sb2d5PC9rZXl3b3JkPjxrZXl3b3JkPkNhcmRpb3Zhc2N1
bGFyIERpc2Vhc2VzL2RpYWdub3Npcy9lcGlkZW1pb2xvZ3kvZXRpb2xvZ3k8L2tleXdvcmQ+PGtl
eXdvcmQ+RGlhYmV0ZXMgTWVsbGl0dXMsIFR5cGUgMi9kaWFnbm9zaXMvZXBpZGVtaW9sb2d5L2V0
aW9sb2d5PC9rZXl3b3JkPjxrZXl3b3JkPkZlbWFsZTwva2V5d29yZD48a2V5d29yZD4qSGVhbHRo
IFN0YXR1czwva2V5d29yZD48a2V5d29yZD5IdW1hbnM8L2tleXdvcmQ+PGtleXdvcmQ+TmV1cm9k
ZXZlbG9wbWVudGFsIERpc29yZGVycy9kaWFnbm9zaXMvZXBpZGVtaW9sb2d5L2V0aW9sb2d5PC9r
ZXl3b3JkPjxrZXl3b3JkPk9iZXNpdHkvY29tcGxpY2F0aW9ucy8qZGlhZ25vc2lzLyplcGlkZW1p
b2xvZ3k8L2tleXdvcmQ+PGtleXdvcmQ+T2JzZXJ2YXRpb25hbCBTdHVkaWVzIGFzIFRvcGljL21l
dGhvZHM8L2tleXdvcmQ+PGtleXdvcmQ+UHJlZ25hbmN5PC9rZXl3b3JkPjxrZXl3b3JkPlByZWdu
YW5jeSBDb21wbGljYXRpb25zLypkaWFnbm9zaXMvKmVwaWRlbWlvbG9neTwva2V5d29yZD48a2V5
d29yZD5UaW1lIEZhY3RvcnM8L2tleXdvcmQ+PC9rZXl3b3Jkcz48ZGF0ZXM+PHllYXI+MjAxNzwv
eWVhcj48cHViLWRhdGVzPjxkYXRlPkphbjwvZGF0ZT48L3B1Yi1kYXRlcz48L2RhdGVzPjxpc2Ju
PjIyMTMtODU4NyAoUHJpbnQpJiN4RDsyMjEzLTg1ODc8L2lzYm4+PGFjY2Vzc2lvbi1udW0+Mjc3
NDM5Nzg8L2FjY2Vzc2lvbi1udW0+PHVybHM+PC91cmxzPjxjdXN0b20yPlBNQzUyNDU3MzM8L2N1
c3RvbTI+PGN1c3RvbTY+RU1TNzExMTIgTnV0cml0aW9uICZhbXA7IE5lc3RlYywgb3V0c2lkZSB0
aGUgc3VibWl0dGVkIHdvcms7IGluIGFkZGl0aW9uLCBLTUcgaGFzIGEgcGF0ZW50IFBoZW5vdHlw
ZSBwcmVkaWN0aW9uIHBlbmRpbmcsIGEgcGF0ZW50IFByZWRpY3RpdmUgdXNlIG9mIENwRyBtZXRo
eWxhdGlvbiBwZW5kaW5nLCBhbmQgYSBwYXRlbnQgTWF0ZXJuYWwgTnV0cml0aW9uIENvbXBvc2l0
aW9uIHBlbmRpbmcuIFNMUCByZXBvcnRzIG90aGVyIGZyb20gRGFub25lIFNjaWVudGlmaWMgQWR2
aXNvcnkgQm9hcmQsIG90aGVyIGZyb20gTmVzdGxlIE51dHJpdGlvbiBJbnN0aXR1dGUgU2NpZW50
aWZpYyBBZHZpc29yeSBCb2FyZCwgb3RoZXIgZnJvbSBBTEsgQWJlbGxvLCBvdXRzaWRlIHRoZSBz
dWJtaXR0ZWQgd29yay4gVGhlIG90aGVyIGF1dGhvcnMgaGF2ZSBub3RoaW5nIHRvIGRpc2Nsb3Nl
LjwvY3VzdG9tNj48ZWxlY3Ryb25pYy1yZXNvdXJjZS1udW0+MTAuMTAxNi9zMjIxMy04NTg3KDE2
KTMwMTA3LTM8L2VsZWN0cm9uaWMtcmVzb3VyY2UtbnVtPjxyZW1vdGUtZGF0YWJhc2UtcHJvdmlk
ZXI+TkxNPC9yZW1vdGUtZGF0YWJhc2UtcHJvdmlkZXI+PGxhbmd1YWdlPmVuZzwvbGFuZ3VhZ2U+
PC9yZWNvcmQ+PC9DaXRlPjwvRW5kTm90ZT4A
</w:fldData>
        </w:fldChar>
      </w:r>
      <w:r w:rsidR="00162524">
        <w:rPr>
          <w:rFonts w:ascii="Times New Roman" w:hAnsi="Times New Roman"/>
          <w:color w:val="000000" w:themeColor="text1"/>
          <w:sz w:val="24"/>
          <w:szCs w:val="24"/>
          <w:shd w:val="clear" w:color="auto" w:fill="FFFFFF"/>
        </w:rPr>
        <w:instrText xml:space="preserve"> ADDIN EN.CITE </w:instrText>
      </w:r>
      <w:r w:rsidR="00162524">
        <w:rPr>
          <w:rFonts w:ascii="Times New Roman" w:hAnsi="Times New Roman"/>
          <w:color w:val="000000" w:themeColor="text1"/>
          <w:sz w:val="24"/>
          <w:szCs w:val="24"/>
          <w:shd w:val="clear" w:color="auto" w:fill="FFFFFF"/>
        </w:rPr>
        <w:fldChar w:fldCharType="begin">
          <w:fldData xml:space="preserve">PEVuZE5vdGU+PENpdGU+PEF1dGhvcj5XaWxsaWFtczwvQXV0aG9yPjxZZWFyPjIwMTQ8L1llYXI+
PFJlY051bT4xMzA4ODwvUmVjTnVtPjxEaXNwbGF5VGV4dD4oODIsIDgzKTwvRGlzcGxheVRleHQ+
PHJlY29yZD48cmVjLW51bWJlcj4xMzA4ODwvcmVjLW51bWJlcj48Zm9yZWlnbi1rZXlzPjxrZXkg
YXBwPSJFTiIgZGItaWQ9IjlmOXowZTB4NDllemVwZWF4OXI1ZnpmNjlzcGE5eHRlMGQyMiIgdGlt
ZXN0YW1wPSIxNjkyMTA0MTEwIj4xMzA4ODwva2V5PjwvZm9yZWlnbi1rZXlzPjxyZWYtdHlwZSBu
YW1lPSJKb3VybmFsIEFydGljbGUiPjE3PC9yZWYtdHlwZT48Y29udHJpYnV0b3JzPjxhdXRob3Jz
PjxhdXRob3I+V2lsbGlhbXMsIEMuIEIuPC9hdXRob3I+PGF1dGhvcj5NYWNrZW56aWUsIEsuIEMu
PC9hdXRob3I+PGF1dGhvcj5HYWhhZ2FuLCBTLjwvYXV0aG9yPjwvYXV0aG9ycz48L2NvbnRyaWJ1
dG9ycz48YXV0aC1hZGRyZXNzPkRlcGFydG1lbnQgb2YgUGVkaWF0cmljcywgVW5pdmVyc2l0eSBv
ZiBDYWxpZm9ybmlhLCBTYW4gRGllZ28sIExhIEpvbGxhLCBDYWxpZm9ybmlhLjwvYXV0aC1hZGRy
ZXNzPjx0aXRsZXM+PHRpdGxlPlRoZSBlZmZlY3Qgb2YgbWF0ZXJuYWwgb2Jlc2l0eSBvbiB0aGUg
b2Zmc3ByaW5nPC90aXRsZT48c2Vjb25kYXJ5LXRpdGxlPkNsaW4gT2JzdGV0IEd5bmVjb2w8L3Nl
Y29uZGFyeS10aXRsZT48L3RpdGxlcz48cGVyaW9kaWNhbD48ZnVsbC10aXRsZT5DbGluIE9ic3Rl
dCBHeW5lY29sPC9mdWxsLXRpdGxlPjwvcGVyaW9kaWNhbD48cGFnZXM+NTA4LTE1PC9wYWdlcz48
dm9sdW1lPjU3PC92b2x1bWU+PG51bWJlcj4zPC9udW1iZXI+PGVkaXRpb24+MjAxNC8wNi8xODwv
ZWRpdGlvbj48a2V5d29yZHM+PGtleXdvcmQ+QmlydGggV2VpZ2h0PC9rZXl3b3JkPjxrZXl3b3Jk
PkJyZWFzdCBGZWVkaW5nPC9rZXl3b3JkPjxrZXl3b3JkPkNoaWxkLCBQcmVzY2hvb2w8L2tleXdv
cmQ+PGtleXdvcmQ+RmVtYWxlPC9rZXl3b3JkPjxrZXl3b3JkPkhlYWx0aCBQcm9tb3Rpb248L2tl
eXdvcmQ+PGtleXdvcmQ+SHVtYW5zPC9rZXl3b3JkPjxrZXl3b3JkPkluZmFudDwva2V5d29yZD48
a2V5d29yZD5JbmZhbnQsIE5ld2Jvcm48L2tleXdvcmQ+PGtleXdvcmQ+T2Jlc2l0eS8qZXRpb2xv
Z3kvcHJldmVudGlvbiAmYW1wOyBjb250cm9sPC9rZXl3b3JkPjxrZXl3b3JkPlBvc3RwYXJ0dW0g
UGVyaW9kPC9rZXl3b3JkPjxrZXl3b3JkPlByZWduYW5jeTwva2V5d29yZD48a2V5d29yZD5QcmVn
bmFuY3kgQ29tcGxpY2F0aW9ucy8qZXRpb2xvZ3kvcHJldmVudGlvbiAmYW1wOyBjb250cm9sPC9r
ZXl3b3JkPjxrZXl3b3JkPlByZW5hdGFsIEV4cG9zdXJlIERlbGF5ZWQgRWZmZWN0cy8qZXRpb2xv
Z3kvcHJldmVudGlvbiAmYW1wOyBjb250cm9sPC9rZXl3b3JkPjxrZXl3b3JkPlJpc2sgRmFjdG9y
czwva2V5d29yZD48a2V5d29yZD5XZWlnaHQgR2Fpbjwva2V5d29yZD48a2V5d29yZD5XZWlnaHQg
TG9zczwva2V5d29yZD48L2tleXdvcmRzPjxkYXRlcz48eWVhcj4yMDE0PC95ZWFyPjxwdWItZGF0
ZXM+PGRhdGU+U2VwPC9kYXRlPjwvcHViLWRhdGVzPjwvZGF0ZXM+PGlzYm4+MDAwOS05MjAxIChQ
cmludCkmI3hEOzAwMDktOTIwMTwvaXNibj48YWNjZXNzaW9uLW51bT4yNDkzNjkxNDwvYWNjZXNz
aW9uLW51bT48dXJscz48L3VybHM+PGN1c3RvbTI+UE1DNDg2MjM3NDwvY3VzdG9tMj48Y3VzdG9t
Nj5OSUhNUzc0NTQ1MDwvY3VzdG9tNj48ZWxlY3Ryb25pYy1yZXNvdXJjZS1udW0+MTAuMTA5Ny9n
cmYuMDAwMDAwMDAwMDAwMDA0MzwvZWxlY3Ryb25pYy1yZXNvdXJjZS1udW0+PHJlbW90ZS1kYXRh
YmFzZS1wcm92aWRlcj5OTE08L3JlbW90ZS1kYXRhYmFzZS1wcm92aWRlcj48bGFuZ3VhZ2U+ZW5n
PC9sYW5ndWFnZT48L3JlY29yZD48L0NpdGU+PENpdGU+PEF1dGhvcj5Hb2RmcmV5PC9BdXRob3I+
PFllYXI+MjAxNzwvWWVhcj48UmVjTnVtPjEzMDg5PC9SZWNOdW0+PHJlY29yZD48cmVjLW51bWJl
cj4xMzA4OTwvcmVjLW51bWJlcj48Zm9yZWlnbi1rZXlzPjxrZXkgYXBwPSJFTiIgZGItaWQ9Ijlm
OXowZTB4NDllemVwZWF4OXI1ZnpmNjlzcGE5eHRlMGQyMiIgdGltZXN0YW1wPSIxNjkyMTA0MTQ0
Ij4xMzA4OTwva2V5PjwvZm9yZWlnbi1rZXlzPjxyZWYtdHlwZSBuYW1lPSJKb3VybmFsIEFydGlj
bGUiPjE3PC9yZWYtdHlwZT48Y29udHJpYnV0b3JzPjxhdXRob3JzPjxhdXRob3I+R29kZnJleSwg
Sy4gTS48L2F1dGhvcj48YXV0aG9yPlJleW5vbGRzLCBSLiBNLjwvYXV0aG9yPjxhdXRob3I+UHJl
c2NvdHQsIFMuIEwuPC9hdXRob3I+PGF1dGhvcj5OeWlyZW5kYSwgTS48L2F1dGhvcj48YXV0aG9y
PkphZGRvZSwgVi4gVy48L2F1dGhvcj48YXV0aG9yPkVyaWtzc29uLCBKLiBHLjwvYXV0aG9yPjxh
dXRob3I+QnJvZWttYW4sIEIuIEYuPC9hdXRob3I+PC9hdXRob3JzPjwvY29udHJpYnV0b3JzPjxh
dXRoLWFkZHJlc3M+TVJDIExpZmVjb3Vyc2UgRXBpZGVtaW9sb2d5IFVuaXQgYW5kIE5JSFIgU291
dGhhbXB0b24gQmlvbWVkaWNhbCBSZXNlYXJjaCBDZW50cmUsIFVuaXZlcnNpdHkgb2YgU291dGhh
bXB0b24gYW5kIFVuaXZlcnNpdHkgSG9zcGl0YWwgU291dGhhbXB0b24gTkhTIEZvdW5kYXRpb24g
VHJ1c3QsIFNvdXRoYW1wdG9uLCBVSy4gRWxlY3Ryb25pYyBhZGRyZXNzOiBrbWdAbXJjLnNvdG9u
LmFjLnVrLiYjeEQ7RW5kb2NyaW5vbG9neSBVbml0LCBVbml2ZXJzaXR5L0JIRiBDZW50cmUgZm9y
IENhcmRpb3Zhc2N1bGFyIFNjaWVuY2UsIFVuaXZlcnNpdHkgb2YgRWRpbmJ1cmdoLCBRdWVlbiZh
cG9zO3MgTWVkaWNhbCBSZXNlYXJjaCBJbnN0aXR1dGUsIEVkaW5idXJnaCwgU2NvdGxhbmQsIFVL
LiYjeEQ7U2Nob29sIG9mIFBhZWRpYXRyaWNzIGFuZCBDaGlsZCBIZWFsdGgsIGFuZCBUZWxldGhv
biBLaWRzIEluc3RpdHV0ZSwgVW5pdmVyc2l0eSBvZiBXZXN0ZXJuIEF1c3RyYWxpYSwgUGVydGgs
IFdBLCBBdXN0cmFsaWEuJiN4RDtMb25kb24gU2Nob29sIG9mIEh5Z2llbmUgJmFtcDsgVHJvcGlj
YWwgTWVkaWNpbmUsIExvbmRvbiwgVUs7IENvbGxlZ2Ugb2YgTWVkaWNpbmUsIFVuaXZlcnNpdHkg
b2YgTWFsYXdpLCBCbGFudHlyZSwgTWFsYXdpLiYjeEQ7RGVwYXJ0bWVudHMgb2YgRXBpZGVtaW9s
b2d5IGFuZCBQZWRpYXRyaWNzLCBFcmFzbXVzIFVuaXZlcnNpdHkgTWVkaWNhbCBDZW50ZXIsIFJv
dHRlcmRhbSwgTmV0aGVybGFuZHMuJiN4RDtEZXBhcnRtZW50IG9mIEdlbmVyYWwgUHJhY3RpY2Ug
YW5kIFByaW1hcnkgSGVhbHRoIENhcmUsIFVuaXZlcnNpdHkgb2YgSGVsc2lua2kgYW5kIEhlbHNp
bmtpIFVuaXZlcnNpdHkgSG9zcGl0YWwsIEhlbHNpbmtpLCBGaW5sYW5kOyBGb2xraMOkbHNhbiBS
ZXNlYXJjaCBDZW50ZXIsIEhlbHNpbmtpLCBGaW5sYW5kLiYjeEQ7U2luZ2Fwb3JlIEluc3RpdHV0
ZSBmb3IgQ2xpbmljYWwgU2NpZW5jZXMsIEFnZW5jeSBmb3IgU2NpZW5jZSwgVGVjaG5vbG9neSBh
bmQgUmVzZWFyY2ggKEEqU1RBUiksIFNpbmdhcG9yZSwgU2luZ2Fwb3JlOyBEZXBhcnRtZW50IG9m
IFBzeWNob2xvZ2ljYWwgTWVkaWNpbmUsIFlvbmcgTG9vIExpbiBTY2hvb2wgb2YgTWVkaWNpbmUs
IE5hdGlvbmFsIFVuaXZlcnNpdHkgb2YgU2luZ2Fwb3JlLCBTaW5nYXBvcmUsIFNpbmdhcG9yZTsg
TmF0aW9uYWwgVW5pdmVyc2l0eSBIZWFsdGggU3lzdGVtLCBTaW5nYXBvcmUsIFNpbmdhcG9ycmUu
PC9hdXRoLWFkZHJlc3M+PHRpdGxlcz48dGl0bGU+SW5mbHVlbmNlIG9mIG1hdGVybmFsIG9iZXNp
dHkgb24gdGhlIGxvbmctdGVybSBoZWFsdGggb2Ygb2Zmc3ByaW5nPC90aXRsZT48c2Vjb25kYXJ5
LXRpdGxlPkxhbmNldCBEaWFiZXRlcyBFbmRvY3Jpbm9sPC9zZWNvbmRhcnktdGl0bGU+PC90aXRs
ZXM+PHBlcmlvZGljYWw+PGZ1bGwtdGl0bGU+TGFuY2V0IERpYWJldGVzIEVuZG9jcmlub2w8L2Z1
bGwtdGl0bGU+PC9wZXJpb2RpY2FsPjxwYWdlcz41My02NDwvcGFnZXM+PHZvbHVtZT41PC92b2x1
bWU+PG51bWJlcj4xPC9udW1iZXI+PGVkaXRpb24+MjAxNi8xMC8xNzwvZWRpdGlvbj48a2V5d29y
ZHM+PGtleXdvcmQ+KkFkdWx0IENoaWxkcmVuPC9rZXl3b3JkPjxrZXl3b3JkPkFzdGhtYS9kaWFn
bm9zaXMvZXBpZGVtaW9sb2d5L2V0aW9sb2d5PC9rZXl3b3JkPjxrZXl3b3JkPkNhcmRpb3Zhc2N1
bGFyIERpc2Vhc2VzL2RpYWdub3Npcy9lcGlkZW1pb2xvZ3kvZXRpb2xvZ3k8L2tleXdvcmQ+PGtl
eXdvcmQ+RGlhYmV0ZXMgTWVsbGl0dXMsIFR5cGUgMi9kaWFnbm9zaXMvZXBpZGVtaW9sb2d5L2V0
aW9sb2d5PC9rZXl3b3JkPjxrZXl3b3JkPkZlbWFsZTwva2V5d29yZD48a2V5d29yZD4qSGVhbHRo
IFN0YXR1czwva2V5d29yZD48a2V5d29yZD5IdW1hbnM8L2tleXdvcmQ+PGtleXdvcmQ+TmV1cm9k
ZXZlbG9wbWVudGFsIERpc29yZGVycy9kaWFnbm9zaXMvZXBpZGVtaW9sb2d5L2V0aW9sb2d5PC9r
ZXl3b3JkPjxrZXl3b3JkPk9iZXNpdHkvY29tcGxpY2F0aW9ucy8qZGlhZ25vc2lzLyplcGlkZW1p
b2xvZ3k8L2tleXdvcmQ+PGtleXdvcmQ+T2JzZXJ2YXRpb25hbCBTdHVkaWVzIGFzIFRvcGljL21l
dGhvZHM8L2tleXdvcmQ+PGtleXdvcmQ+UHJlZ25hbmN5PC9rZXl3b3JkPjxrZXl3b3JkPlByZWdu
YW5jeSBDb21wbGljYXRpb25zLypkaWFnbm9zaXMvKmVwaWRlbWlvbG9neTwva2V5d29yZD48a2V5
d29yZD5UaW1lIEZhY3RvcnM8L2tleXdvcmQ+PC9rZXl3b3Jkcz48ZGF0ZXM+PHllYXI+MjAxNzwv
eWVhcj48cHViLWRhdGVzPjxkYXRlPkphbjwvZGF0ZT48L3B1Yi1kYXRlcz48L2RhdGVzPjxpc2Ju
PjIyMTMtODU4NyAoUHJpbnQpJiN4RDsyMjEzLTg1ODc8L2lzYm4+PGFjY2Vzc2lvbi1udW0+Mjc3
NDM5Nzg8L2FjY2Vzc2lvbi1udW0+PHVybHM+PC91cmxzPjxjdXN0b20yPlBNQzUyNDU3MzM8L2N1
c3RvbTI+PGN1c3RvbTY+RU1TNzExMTIgTnV0cml0aW9uICZhbXA7IE5lc3RlYywgb3V0c2lkZSB0
aGUgc3VibWl0dGVkIHdvcms7IGluIGFkZGl0aW9uLCBLTUcgaGFzIGEgcGF0ZW50IFBoZW5vdHlw
ZSBwcmVkaWN0aW9uIHBlbmRpbmcsIGEgcGF0ZW50IFByZWRpY3RpdmUgdXNlIG9mIENwRyBtZXRo
eWxhdGlvbiBwZW5kaW5nLCBhbmQgYSBwYXRlbnQgTWF0ZXJuYWwgTnV0cml0aW9uIENvbXBvc2l0
aW9uIHBlbmRpbmcuIFNMUCByZXBvcnRzIG90aGVyIGZyb20gRGFub25lIFNjaWVudGlmaWMgQWR2
aXNvcnkgQm9hcmQsIG90aGVyIGZyb20gTmVzdGxlIE51dHJpdGlvbiBJbnN0aXR1dGUgU2NpZW50
aWZpYyBBZHZpc29yeSBCb2FyZCwgb3RoZXIgZnJvbSBBTEsgQWJlbGxvLCBvdXRzaWRlIHRoZSBz
dWJtaXR0ZWQgd29yay4gVGhlIG90aGVyIGF1dGhvcnMgaGF2ZSBub3RoaW5nIHRvIGRpc2Nsb3Nl
LjwvY3VzdG9tNj48ZWxlY3Ryb25pYy1yZXNvdXJjZS1udW0+MTAuMTAxNi9zMjIxMy04NTg3KDE2
KTMwMTA3LTM8L2VsZWN0cm9uaWMtcmVzb3VyY2UtbnVtPjxyZW1vdGUtZGF0YWJhc2UtcHJvdmlk
ZXI+TkxNPC9yZW1vdGUtZGF0YWJhc2UtcHJvdmlkZXI+PGxhbmd1YWdlPmVuZzwvbGFuZ3VhZ2U+
PC9yZWNvcmQ+PC9DaXRlPjwvRW5kTm90ZT4A
</w:fldData>
        </w:fldChar>
      </w:r>
      <w:r w:rsidR="00162524">
        <w:rPr>
          <w:rFonts w:ascii="Times New Roman" w:hAnsi="Times New Roman"/>
          <w:color w:val="000000" w:themeColor="text1"/>
          <w:sz w:val="24"/>
          <w:szCs w:val="24"/>
          <w:shd w:val="clear" w:color="auto" w:fill="FFFFFF"/>
        </w:rPr>
        <w:instrText xml:space="preserve"> ADDIN EN.CITE.DATA </w:instrText>
      </w:r>
      <w:r w:rsidR="00162524">
        <w:rPr>
          <w:rFonts w:ascii="Times New Roman" w:hAnsi="Times New Roman"/>
          <w:color w:val="000000" w:themeColor="text1"/>
          <w:sz w:val="24"/>
          <w:szCs w:val="24"/>
          <w:shd w:val="clear" w:color="auto" w:fill="FFFFFF"/>
        </w:rPr>
      </w:r>
      <w:r w:rsidR="00162524">
        <w:rPr>
          <w:rFonts w:ascii="Times New Roman" w:hAnsi="Times New Roman"/>
          <w:color w:val="000000" w:themeColor="text1"/>
          <w:sz w:val="24"/>
          <w:szCs w:val="24"/>
          <w:shd w:val="clear" w:color="auto" w:fill="FFFFFF"/>
        </w:rPr>
        <w:fldChar w:fldCharType="end"/>
      </w:r>
      <w:r w:rsidR="00516C84" w:rsidRPr="004037C8">
        <w:rPr>
          <w:rFonts w:ascii="Times New Roman" w:hAnsi="Times New Roman"/>
          <w:color w:val="000000" w:themeColor="text1"/>
          <w:sz w:val="24"/>
          <w:szCs w:val="24"/>
          <w:shd w:val="clear" w:color="auto" w:fill="FFFFFF"/>
        </w:rPr>
      </w:r>
      <w:r w:rsidR="00516C84" w:rsidRPr="004037C8">
        <w:rPr>
          <w:rFonts w:ascii="Times New Roman" w:hAnsi="Times New Roman"/>
          <w:color w:val="000000" w:themeColor="text1"/>
          <w:sz w:val="24"/>
          <w:szCs w:val="24"/>
          <w:shd w:val="clear" w:color="auto" w:fill="FFFFFF"/>
        </w:rPr>
        <w:fldChar w:fldCharType="separate"/>
      </w:r>
      <w:r w:rsidR="00162524">
        <w:rPr>
          <w:rFonts w:ascii="Times New Roman" w:hAnsi="Times New Roman"/>
          <w:noProof/>
          <w:color w:val="000000" w:themeColor="text1"/>
          <w:sz w:val="24"/>
          <w:szCs w:val="24"/>
          <w:shd w:val="clear" w:color="auto" w:fill="FFFFFF"/>
        </w:rPr>
        <w:t>(82, 83)</w:t>
      </w:r>
      <w:r w:rsidR="00516C84" w:rsidRPr="004037C8">
        <w:rPr>
          <w:rFonts w:ascii="Times New Roman" w:hAnsi="Times New Roman"/>
          <w:color w:val="000000" w:themeColor="text1"/>
          <w:sz w:val="24"/>
          <w:szCs w:val="24"/>
          <w:shd w:val="clear" w:color="auto" w:fill="FFFFFF"/>
        </w:rPr>
        <w:fldChar w:fldCharType="end"/>
      </w:r>
      <w:r w:rsidRPr="004037C8">
        <w:rPr>
          <w:rFonts w:ascii="Times New Roman" w:hAnsi="Times New Roman"/>
          <w:color w:val="000000" w:themeColor="text1"/>
          <w:sz w:val="24"/>
          <w:szCs w:val="24"/>
          <w:shd w:val="clear" w:color="auto" w:fill="FFFFFF"/>
        </w:rPr>
        <w:t xml:space="preserve">, the effect of collider bias could be to drive the association under study towards the </w:t>
      </w:r>
      <w:r w:rsidRPr="004037C8">
        <w:rPr>
          <w:rFonts w:ascii="Times New Roman" w:hAnsi="Times New Roman"/>
          <w:color w:val="000000" w:themeColor="text1"/>
          <w:sz w:val="24"/>
          <w:szCs w:val="24"/>
          <w:shd w:val="clear" w:color="auto" w:fill="FFFFFF"/>
        </w:rPr>
        <w:lastRenderedPageBreak/>
        <w:t>null. Replication of these findings in large general population studies including women across the BMI spectrum is therefore needed.</w:t>
      </w:r>
    </w:p>
    <w:p w14:paraId="149AE00D" w14:textId="77777777" w:rsidR="00536F0B" w:rsidRPr="004037C8" w:rsidRDefault="00536F0B" w:rsidP="000841EF">
      <w:pPr>
        <w:spacing w:line="480" w:lineRule="auto"/>
        <w:ind w:left="2552"/>
        <w:rPr>
          <w:rFonts w:ascii="Times New Roman" w:hAnsi="Times New Roman"/>
          <w:sz w:val="24"/>
          <w:szCs w:val="24"/>
        </w:rPr>
      </w:pPr>
    </w:p>
    <w:p w14:paraId="14920228" w14:textId="7EDA38F2" w:rsidR="00536F0B" w:rsidRPr="004037C8" w:rsidRDefault="00536F0B" w:rsidP="000841EF">
      <w:pPr>
        <w:spacing w:line="480" w:lineRule="auto"/>
        <w:rPr>
          <w:rFonts w:ascii="Times New Roman" w:hAnsi="Times New Roman"/>
          <w:sz w:val="24"/>
          <w:szCs w:val="24"/>
        </w:rPr>
      </w:pPr>
      <w:r w:rsidRPr="004037C8">
        <w:rPr>
          <w:rFonts w:ascii="Times New Roman" w:hAnsi="Times New Roman"/>
          <w:sz w:val="24"/>
          <w:szCs w:val="24"/>
        </w:rPr>
        <w:tab/>
        <w:t xml:space="preserve">This analysis provides a new understanding of the </w:t>
      </w:r>
      <w:r w:rsidR="00814C15" w:rsidRPr="004037C8">
        <w:rPr>
          <w:rFonts w:ascii="Times New Roman" w:hAnsi="Times New Roman"/>
          <w:sz w:val="24"/>
          <w:szCs w:val="24"/>
        </w:rPr>
        <w:t xml:space="preserve">association </w:t>
      </w:r>
      <w:r w:rsidRPr="004037C8">
        <w:rPr>
          <w:rFonts w:ascii="Times New Roman" w:hAnsi="Times New Roman"/>
          <w:sz w:val="24"/>
          <w:szCs w:val="24"/>
        </w:rPr>
        <w:t xml:space="preserve">between mental health and </w:t>
      </w:r>
      <w:r w:rsidR="00C77A22" w:rsidRPr="004037C8">
        <w:rPr>
          <w:rFonts w:ascii="Times New Roman" w:hAnsi="Times New Roman"/>
          <w:sz w:val="24"/>
          <w:szCs w:val="24"/>
        </w:rPr>
        <w:t>ED</w:t>
      </w:r>
      <w:r w:rsidRPr="004037C8">
        <w:rPr>
          <w:rFonts w:ascii="Times New Roman" w:hAnsi="Times New Roman"/>
          <w:sz w:val="24"/>
          <w:szCs w:val="24"/>
        </w:rPr>
        <w:t xml:space="preserve"> behaviours. Future research could examine this relationship in populations with a clinical diagnosis of a mental health condition, where the relationship between binge eating and depression for example may be stronger. </w:t>
      </w:r>
    </w:p>
    <w:p w14:paraId="40696B2F" w14:textId="77777777" w:rsidR="00536F0B" w:rsidRPr="004037C8" w:rsidRDefault="00536F0B" w:rsidP="000841EF">
      <w:pPr>
        <w:pStyle w:val="MDPI21heading1"/>
        <w:spacing w:line="480" w:lineRule="auto"/>
        <w:ind w:left="0"/>
        <w:rPr>
          <w:rFonts w:ascii="Times New Roman" w:hAnsi="Times New Roman"/>
          <w:sz w:val="24"/>
          <w:szCs w:val="24"/>
        </w:rPr>
      </w:pPr>
      <w:r w:rsidRPr="004037C8">
        <w:rPr>
          <w:rFonts w:ascii="Times New Roman" w:hAnsi="Times New Roman"/>
          <w:sz w:val="24"/>
          <w:szCs w:val="24"/>
        </w:rPr>
        <w:t>5. Conclusions</w:t>
      </w:r>
    </w:p>
    <w:p w14:paraId="4C342AB2" w14:textId="77777777" w:rsidR="00B432B5" w:rsidRPr="004037C8" w:rsidRDefault="00536F0B" w:rsidP="000841EF">
      <w:pPr>
        <w:spacing w:line="480" w:lineRule="auto"/>
        <w:rPr>
          <w:rFonts w:ascii="Calibri" w:hAnsi="Calibri" w:cs="Calibri"/>
          <w:sz w:val="22"/>
          <w:szCs w:val="22"/>
        </w:rPr>
      </w:pPr>
      <w:r w:rsidRPr="004037C8">
        <w:rPr>
          <w:rFonts w:ascii="Times New Roman" w:hAnsi="Times New Roman"/>
          <w:sz w:val="24"/>
          <w:szCs w:val="24"/>
        </w:rPr>
        <w:tab/>
      </w:r>
    </w:p>
    <w:p w14:paraId="09C53BC8" w14:textId="6A0B6A1A" w:rsidR="00536F0B" w:rsidRPr="004037C8" w:rsidRDefault="00C372A0" w:rsidP="00B06BF8">
      <w:pPr>
        <w:spacing w:line="480" w:lineRule="auto"/>
        <w:rPr>
          <w:rFonts w:ascii="Times New Roman" w:hAnsi="Times New Roman"/>
          <w:sz w:val="24"/>
          <w:szCs w:val="24"/>
        </w:rPr>
      </w:pPr>
      <w:bookmarkStart w:id="10" w:name="_Hlk148646135"/>
      <w:r w:rsidRPr="004037C8">
        <w:rPr>
          <w:rFonts w:ascii="Times New Roman" w:hAnsi="Times New Roman"/>
          <w:sz w:val="24"/>
          <w:szCs w:val="24"/>
        </w:rPr>
        <w:t xml:space="preserve">We </w:t>
      </w:r>
      <w:r w:rsidR="00B432B5" w:rsidRPr="004037C8">
        <w:rPr>
          <w:rFonts w:ascii="Times New Roman" w:hAnsi="Times New Roman"/>
          <w:sz w:val="24"/>
          <w:szCs w:val="24"/>
        </w:rPr>
        <w:t xml:space="preserve">found no evidence that the UPBEAT intervention reduced binge eating behaviours during the antenatal period. </w:t>
      </w:r>
      <w:bookmarkEnd w:id="10"/>
      <w:r w:rsidR="00536F0B" w:rsidRPr="004037C8">
        <w:rPr>
          <w:rFonts w:ascii="Times New Roman" w:hAnsi="Times New Roman"/>
          <w:sz w:val="24"/>
          <w:szCs w:val="24"/>
        </w:rPr>
        <w:t>This analysis provides a new understanding of the relationship between depression and binge eating behaviours during pregnancy among women living with obesity, which may be able to identify women who are clinically at risk of developing binge eating behaviours. Establishing holistic (e.g. diet, exercise and mental health) intervention</w:t>
      </w:r>
      <w:r w:rsidR="00D72585" w:rsidRPr="004037C8">
        <w:rPr>
          <w:rFonts w:ascii="Times New Roman" w:hAnsi="Times New Roman"/>
          <w:sz w:val="24"/>
          <w:szCs w:val="24"/>
        </w:rPr>
        <w:t>s</w:t>
      </w:r>
      <w:r w:rsidR="00536F0B" w:rsidRPr="004037C8">
        <w:rPr>
          <w:rFonts w:ascii="Times New Roman" w:hAnsi="Times New Roman"/>
          <w:sz w:val="24"/>
          <w:szCs w:val="24"/>
        </w:rPr>
        <w:t xml:space="preserve"> to address mental health and eating behaviours</w:t>
      </w:r>
      <w:r w:rsidR="00D72585" w:rsidRPr="004037C8">
        <w:rPr>
          <w:rFonts w:ascii="Times New Roman" w:hAnsi="Times New Roman"/>
          <w:sz w:val="24"/>
          <w:szCs w:val="24"/>
        </w:rPr>
        <w:t xml:space="preserve"> in pregnancy</w:t>
      </w:r>
      <w:r w:rsidR="00536F0B" w:rsidRPr="004037C8">
        <w:rPr>
          <w:rFonts w:ascii="Times New Roman" w:hAnsi="Times New Roman"/>
          <w:sz w:val="24"/>
          <w:szCs w:val="24"/>
        </w:rPr>
        <w:t xml:space="preserve"> may influence both intervention adherence and long-term health during and after the perinatal period </w:t>
      </w:r>
      <w:r w:rsidR="00536F0B" w:rsidRPr="004037C8">
        <w:rPr>
          <w:rFonts w:ascii="Times New Roman" w:hAnsi="Times New Roman"/>
          <w:sz w:val="24"/>
          <w:szCs w:val="24"/>
        </w:rPr>
        <w:fldChar w:fldCharType="begin">
          <w:fldData xml:space="preserve">PEVuZE5vdGU+PENpdGU+PEF1dGhvcj5IYW1pbHRvbjwvQXV0aG9yPjxZZWFyPjIwMTg8L1llYXI+
PFJlY051bT4xMzAwODwvUmVjTnVtPjxEaXNwbGF5VGV4dD4oODQsIDg1KTwvRGlzcGxheVRleHQ+
PHJlY29yZD48cmVjLW51bWJlcj4xMzAwODwvcmVjLW51bWJlcj48Zm9yZWlnbi1rZXlzPjxrZXkg
YXBwPSJFTiIgZGItaWQ9IjlmOXowZTB4NDllemVwZWF4OXI1ZnpmNjlzcGE5eHRlMGQyMiIgdGlt
ZXN0YW1wPSIxNjY1OTk5MDg2Ij4xMzAwODwva2V5PjwvZm9yZWlnbi1rZXlzPjxyZWYtdHlwZSBu
YW1lPSJKb3VybmFsIEFydGljbGUiPjE3PC9yZWYtdHlwZT48Y29udHJpYnV0b3JzPjxhdXRob3Jz
PjxhdXRob3I+SGFtaWx0b24sIEUgQWRlbGEgQTwvYXV0aG9yPjxhdXRob3I+Tm93ZWxsLCBBbm4g
SzwvYXV0aG9yPjxhdXRob3I+SGFyZGVuLCBBbmdlbGE8L2F1dGhvcj48YXV0aG9yPlRoYW5nYXJh
dGluYW0sIFNoYWtpbGE8L2F1dGhvcj48L2F1dGhvcnM+PC9jb250cmlidXRvcnM+PHRpdGxlcz48
dGl0bGU+Q29uZHVjdCBhbmQgcmVwb3J0aW5nIG9mIGFjY2VwdGFiaWxpdHksIGF0dGl0dWRlcywg
YmVsaWVmcyBhbmQgZXhwZXJpZW5jZXMgb2YgcHJlZ25hbnQgd29tZW4gaW4gcmFuZG9taXNlZCB0
cmlhbHMgb24gZGlldCBhbmQgbGlmZXN0eWxlIGludGVydmVudGlvbnM6IEEgc3lzdGVtYXRpYyBy
ZXZpZXc8L3RpdGxlPjxzZWNvbmRhcnktdGl0bGU+RXVyb3BlYW4gSm91cm5hbCBvZiBPYnN0ZXRy
aWNzICZhbXA7IEd5bmVjb2xvZ3kgYW5kIFJlcHJvZHVjdGl2ZSBCaW9sb2d5PC9zZWNvbmRhcnkt
dGl0bGU+PC90aXRsZXM+PHBlcmlvZGljYWw+PGZ1bGwtdGl0bGU+RXVyb3BlYW4gSm91cm5hbCBv
ZiBPYnN0ZXRyaWNzICZhbXA7IEd5bmVjb2xvZ3kgYW5kIFJlcHJvZHVjdGl2ZSBCaW9sb2d5PC9m
dWxsLXRpdGxlPjwvcGVyaW9kaWNhbD48cGFnZXM+MjQzLTI1NDwvcGFnZXM+PHZvbHVtZT4yMjU8
L3ZvbHVtZT48ZGF0ZXM+PHllYXI+MjAxODwveWVhcj48L2RhdGVzPjxpc2JuPjAzMDEtMjExNTwv
aXNibj48dXJscz48L3VybHM+PC9yZWNvcmQ+PC9DaXRlPjxDaXRlPjxBdXRob3I+SmFja2E8L0F1
dGhvcj48WWVhcj4yMDEzPC9ZZWFyPjxSZWNOdW0+MTMwMDk8L1JlY051bT48cmVjb3JkPjxyZWMt
bnVtYmVyPjEzMDA5PC9yZWMtbnVtYmVyPjxmb3JlaWduLWtleXM+PGtleSBhcHA9IkVOIiBkYi1p
ZD0iOWY5ejBlMHg0OWV6ZXBlYXg5cjVmemY2OXNwYTl4dGUwZDIyIiB0aW1lc3RhbXA9IjE2NjU5
OTkxNDkiPjEzMDA5PC9rZXk+PC9mb3JlaWduLWtleXM+PHJlZi10eXBlIG5hbWU9IkpvdXJuYWwg
QXJ0aWNsZSI+MTc8L3JlZi10eXBlPjxjb250cmlidXRvcnM+PGF1dGhvcnM+PGF1dGhvcj5KYWNr
YSwgRi4gTi48L2F1dGhvcj48YXV0aG9yPllzdHJvbSwgRS48L2F1dGhvcj48YXV0aG9yPkJyYW50
c2FldGVyLCBBLiBMLjwvYXV0aG9yPjxhdXRob3I+S2FyZXZvbGQsIEUuPC9hdXRob3I+PGF1dGhv
cj5Sb3RoLCBDLjwvYXV0aG9yPjxhdXRob3I+SGF1Z2VuLCBNLjwvYXV0aG9yPjxhdXRob3I+TWVs
dHplciwgSC4gTS48L2F1dGhvcj48YXV0aG9yPlNjaGpvbGJlcmcsIFMuPC9hdXRob3I+PGF1dGhv
cj5CZXJrLCBNLjwvYXV0aG9yPjwvYXV0aG9ycz48L2NvbnRyaWJ1dG9ycz48YXV0aC1hZGRyZXNz
PklNUEFDVCBTdHJhdGVnaWMgUmVzZWFyY2ggQ2VudHJlLCBEZWFraW4gVW5pdmVyc2l0eSwgYW5k
IHRoZSBVbml2ZXJzaXR5IG9mIE1lbGJvdXJuZS4gRWxlY3Ryb25pYyBhZGRyZXNzOiBmZWxpY2VA
YmFyd29uaGVhbHRoLm9yZy5hdS48L2F1dGgtYWRkcmVzcz48dGl0bGVzPjx0aXRsZT5NYXRlcm5h
bCBhbmQgZWFybHkgcG9zdG5hdGFsIG51dHJpdGlvbiBhbmQgbWVudGFsIGhlYWx0aCBvZiBvZmZz
cHJpbmcgYnkgYWdlIDUgeWVhcnM6IGEgcHJvc3BlY3RpdmUgY29ob3J0IHN0dWR5PC90aXRsZT48
c2Vjb25kYXJ5LXRpdGxlPkogQW0gQWNhZCBDaGlsZCBBZG9sZXNjIFBzeWNoaWF0cnk8L3NlY29u
ZGFyeS10aXRsZT48L3RpdGxlcz48cGVyaW9kaWNhbD48ZnVsbC10aXRsZT5KIEFtIEFjYWQgQ2hp
bGQgQWRvbGVzYyBQc3ljaGlhdHJ5PC9mdWxsLXRpdGxlPjwvcGVyaW9kaWNhbD48cGFnZXM+MTAz
OC00NzwvcGFnZXM+PHZvbHVtZT41Mjwvdm9sdW1lPjxudW1iZXI+MTA8L251bWJlcj48ZWRpdGlv
bj4yMDEzLzEwLzAxPC9lZGl0aW9uPjxrZXl3b3Jkcz48a2V5d29yZD5BZHVsdDwva2V5d29yZD48
a2V5d29yZD5DaGlsZCBCZWhhdmlvciBEaXNvcmRlcnMvZXBpZGVtaW9sb2d5LypldGlvbG9neTwv
a2V5d29yZD48a2V5d29yZD5DaGlsZCwgUHJlc2Nob29sPC9rZXl3b3JkPjxrZXl3b3JkPipEaWV0
PC9rZXl3b3JkPjxrZXl3b3JkPkZlbWFsZTwva2V5d29yZD48a2V5d29yZD5IdW1hbnM8L2tleXdv
cmQ+PGtleXdvcmQ+SW5mYW50PC9rZXl3b3JkPjxrZXl3b3JkPkludGVybmFsLUV4dGVybmFsIENv
bnRyb2w8L2tleXdvcmQ+PGtleXdvcmQ+TWFsZTwva2V5d29yZD48a2V5d29yZD5Nb3RoZXJzLypw
c3ljaG9sb2d5L3N0YXRpc3RpY3MgJmFtcDsgbnVtZXJpY2FsIGRhdGE8L2tleXdvcmQ+PGtleXdv
cmQ+Tm9yd2F5L2VwaWRlbWlvbG9neTwva2V5d29yZD48a2V5d29yZD5QcmVnbmFuY3k8L2tleXdv
cmQ+PGtleXdvcmQ+UHJlbmF0YWwgRXhwb3N1cmUgRGVsYXllZCBFZmZlY3RzL2VwaWRlbWlvbG9n
eS8qZXRpb2xvZ3k8L2tleXdvcmQ+PGtleXdvcmQ+UHJvc3BlY3RpdmUgU3R1ZGllczwva2V5d29y
ZD48a2V5d29yZD5SaXNrPC9rZXl3b3JkPjxrZXl3b3JkPmFueGlldHk8L2tleXdvcmQ+PGtleXdv
cmQ+ZGVwcmVzc2lvbjwva2V5d29yZD48a2V5d29yZD5kaWV0PC9rZXl3b3JkPjxrZXl3b3JkPmV4
dGVybmFsaXppbmc8L2tleXdvcmQ+PGtleXdvcmQ+aW50ZXJuYWxpemluZzwva2V5d29yZD48L2tl
eXdvcmRzPjxkYXRlcz48eWVhcj4yMDEzPC95ZWFyPjxwdWItZGF0ZXM+PGRhdGU+T2N0PC9kYXRl
PjwvcHViLWRhdGVzPjwvZGF0ZXM+PGlzYm4+MDg5MC04NTY3PC9pc2JuPjxhY2Nlc3Npb24tbnVt
PjI0MDc0NDcwPC9hY2Nlc3Npb24tbnVtPjx1cmxzPjwvdXJscz48ZWxlY3Ryb25pYy1yZXNvdXJj
ZS1udW0+MTAuMTAxNi9qLmphYWMuMjAxMy4wNy4wMDI8L2VsZWN0cm9uaWMtcmVzb3VyY2UtbnVt
PjxyZW1vdGUtZGF0YWJhc2UtcHJvdmlkZXI+TkxNPC9yZW1vdGUtZGF0YWJhc2UtcHJvdmlkZXI+
PGxhbmd1YWdlPmVuZzwvbGFuZ3VhZ2U+PC9yZWNvcmQ+PC9DaXRlPjwvRW5kTm90ZT5=
</w:fldData>
        </w:fldChar>
      </w:r>
      <w:r w:rsidR="00162524">
        <w:rPr>
          <w:rFonts w:ascii="Times New Roman" w:hAnsi="Times New Roman"/>
          <w:sz w:val="24"/>
          <w:szCs w:val="24"/>
        </w:rPr>
        <w:instrText xml:space="preserve"> ADDIN EN.CITE </w:instrText>
      </w:r>
      <w:r w:rsidR="00162524">
        <w:rPr>
          <w:rFonts w:ascii="Times New Roman" w:hAnsi="Times New Roman"/>
          <w:sz w:val="24"/>
          <w:szCs w:val="24"/>
        </w:rPr>
        <w:fldChar w:fldCharType="begin">
          <w:fldData xml:space="preserve">PEVuZE5vdGU+PENpdGU+PEF1dGhvcj5IYW1pbHRvbjwvQXV0aG9yPjxZZWFyPjIwMTg8L1llYXI+
PFJlY051bT4xMzAwODwvUmVjTnVtPjxEaXNwbGF5VGV4dD4oODQsIDg1KTwvRGlzcGxheVRleHQ+
PHJlY29yZD48cmVjLW51bWJlcj4xMzAwODwvcmVjLW51bWJlcj48Zm9yZWlnbi1rZXlzPjxrZXkg
YXBwPSJFTiIgZGItaWQ9IjlmOXowZTB4NDllemVwZWF4OXI1ZnpmNjlzcGE5eHRlMGQyMiIgdGlt
ZXN0YW1wPSIxNjY1OTk5MDg2Ij4xMzAwODwva2V5PjwvZm9yZWlnbi1rZXlzPjxyZWYtdHlwZSBu
YW1lPSJKb3VybmFsIEFydGljbGUiPjE3PC9yZWYtdHlwZT48Y29udHJpYnV0b3JzPjxhdXRob3Jz
PjxhdXRob3I+SGFtaWx0b24sIEUgQWRlbGEgQTwvYXV0aG9yPjxhdXRob3I+Tm93ZWxsLCBBbm4g
SzwvYXV0aG9yPjxhdXRob3I+SGFyZGVuLCBBbmdlbGE8L2F1dGhvcj48YXV0aG9yPlRoYW5nYXJh
dGluYW0sIFNoYWtpbGE8L2F1dGhvcj48L2F1dGhvcnM+PC9jb250cmlidXRvcnM+PHRpdGxlcz48
dGl0bGU+Q29uZHVjdCBhbmQgcmVwb3J0aW5nIG9mIGFjY2VwdGFiaWxpdHksIGF0dGl0dWRlcywg
YmVsaWVmcyBhbmQgZXhwZXJpZW5jZXMgb2YgcHJlZ25hbnQgd29tZW4gaW4gcmFuZG9taXNlZCB0
cmlhbHMgb24gZGlldCBhbmQgbGlmZXN0eWxlIGludGVydmVudGlvbnM6IEEgc3lzdGVtYXRpYyBy
ZXZpZXc8L3RpdGxlPjxzZWNvbmRhcnktdGl0bGU+RXVyb3BlYW4gSm91cm5hbCBvZiBPYnN0ZXRy
aWNzICZhbXA7IEd5bmVjb2xvZ3kgYW5kIFJlcHJvZHVjdGl2ZSBCaW9sb2d5PC9zZWNvbmRhcnkt
dGl0bGU+PC90aXRsZXM+PHBlcmlvZGljYWw+PGZ1bGwtdGl0bGU+RXVyb3BlYW4gSm91cm5hbCBv
ZiBPYnN0ZXRyaWNzICZhbXA7IEd5bmVjb2xvZ3kgYW5kIFJlcHJvZHVjdGl2ZSBCaW9sb2d5PC9m
dWxsLXRpdGxlPjwvcGVyaW9kaWNhbD48cGFnZXM+MjQzLTI1NDwvcGFnZXM+PHZvbHVtZT4yMjU8
L3ZvbHVtZT48ZGF0ZXM+PHllYXI+MjAxODwveWVhcj48L2RhdGVzPjxpc2JuPjAzMDEtMjExNTwv
aXNibj48dXJscz48L3VybHM+PC9yZWNvcmQ+PC9DaXRlPjxDaXRlPjxBdXRob3I+SmFja2E8L0F1
dGhvcj48WWVhcj4yMDEzPC9ZZWFyPjxSZWNOdW0+MTMwMDk8L1JlY051bT48cmVjb3JkPjxyZWMt
bnVtYmVyPjEzMDA5PC9yZWMtbnVtYmVyPjxmb3JlaWduLWtleXM+PGtleSBhcHA9IkVOIiBkYi1p
ZD0iOWY5ejBlMHg0OWV6ZXBlYXg5cjVmemY2OXNwYTl4dGUwZDIyIiB0aW1lc3RhbXA9IjE2NjU5
OTkxNDkiPjEzMDA5PC9rZXk+PC9mb3JlaWduLWtleXM+PHJlZi10eXBlIG5hbWU9IkpvdXJuYWwg
QXJ0aWNsZSI+MTc8L3JlZi10eXBlPjxjb250cmlidXRvcnM+PGF1dGhvcnM+PGF1dGhvcj5KYWNr
YSwgRi4gTi48L2F1dGhvcj48YXV0aG9yPllzdHJvbSwgRS48L2F1dGhvcj48YXV0aG9yPkJyYW50
c2FldGVyLCBBLiBMLjwvYXV0aG9yPjxhdXRob3I+S2FyZXZvbGQsIEUuPC9hdXRob3I+PGF1dGhv
cj5Sb3RoLCBDLjwvYXV0aG9yPjxhdXRob3I+SGF1Z2VuLCBNLjwvYXV0aG9yPjxhdXRob3I+TWVs
dHplciwgSC4gTS48L2F1dGhvcj48YXV0aG9yPlNjaGpvbGJlcmcsIFMuPC9hdXRob3I+PGF1dGhv
cj5CZXJrLCBNLjwvYXV0aG9yPjwvYXV0aG9ycz48L2NvbnRyaWJ1dG9ycz48YXV0aC1hZGRyZXNz
PklNUEFDVCBTdHJhdGVnaWMgUmVzZWFyY2ggQ2VudHJlLCBEZWFraW4gVW5pdmVyc2l0eSwgYW5k
IHRoZSBVbml2ZXJzaXR5IG9mIE1lbGJvdXJuZS4gRWxlY3Ryb25pYyBhZGRyZXNzOiBmZWxpY2VA
YmFyd29uaGVhbHRoLm9yZy5hdS48L2F1dGgtYWRkcmVzcz48dGl0bGVzPjx0aXRsZT5NYXRlcm5h
bCBhbmQgZWFybHkgcG9zdG5hdGFsIG51dHJpdGlvbiBhbmQgbWVudGFsIGhlYWx0aCBvZiBvZmZz
cHJpbmcgYnkgYWdlIDUgeWVhcnM6IGEgcHJvc3BlY3RpdmUgY29ob3J0IHN0dWR5PC90aXRsZT48
c2Vjb25kYXJ5LXRpdGxlPkogQW0gQWNhZCBDaGlsZCBBZG9sZXNjIFBzeWNoaWF0cnk8L3NlY29u
ZGFyeS10aXRsZT48L3RpdGxlcz48cGVyaW9kaWNhbD48ZnVsbC10aXRsZT5KIEFtIEFjYWQgQ2hp
bGQgQWRvbGVzYyBQc3ljaGlhdHJ5PC9mdWxsLXRpdGxlPjwvcGVyaW9kaWNhbD48cGFnZXM+MTAz
OC00NzwvcGFnZXM+PHZvbHVtZT41Mjwvdm9sdW1lPjxudW1iZXI+MTA8L251bWJlcj48ZWRpdGlv
bj4yMDEzLzEwLzAxPC9lZGl0aW9uPjxrZXl3b3Jkcz48a2V5d29yZD5BZHVsdDwva2V5d29yZD48
a2V5d29yZD5DaGlsZCBCZWhhdmlvciBEaXNvcmRlcnMvZXBpZGVtaW9sb2d5LypldGlvbG9neTwv
a2V5d29yZD48a2V5d29yZD5DaGlsZCwgUHJlc2Nob29sPC9rZXl3b3JkPjxrZXl3b3JkPipEaWV0
PC9rZXl3b3JkPjxrZXl3b3JkPkZlbWFsZTwva2V5d29yZD48a2V5d29yZD5IdW1hbnM8L2tleXdv
cmQ+PGtleXdvcmQ+SW5mYW50PC9rZXl3b3JkPjxrZXl3b3JkPkludGVybmFsLUV4dGVybmFsIENv
bnRyb2w8L2tleXdvcmQ+PGtleXdvcmQ+TWFsZTwva2V5d29yZD48a2V5d29yZD5Nb3RoZXJzLypw
c3ljaG9sb2d5L3N0YXRpc3RpY3MgJmFtcDsgbnVtZXJpY2FsIGRhdGE8L2tleXdvcmQ+PGtleXdv
cmQ+Tm9yd2F5L2VwaWRlbWlvbG9neTwva2V5d29yZD48a2V5d29yZD5QcmVnbmFuY3k8L2tleXdv
cmQ+PGtleXdvcmQ+UHJlbmF0YWwgRXhwb3N1cmUgRGVsYXllZCBFZmZlY3RzL2VwaWRlbWlvbG9n
eS8qZXRpb2xvZ3k8L2tleXdvcmQ+PGtleXdvcmQ+UHJvc3BlY3RpdmUgU3R1ZGllczwva2V5d29y
ZD48a2V5d29yZD5SaXNrPC9rZXl3b3JkPjxrZXl3b3JkPmFueGlldHk8L2tleXdvcmQ+PGtleXdv
cmQ+ZGVwcmVzc2lvbjwva2V5d29yZD48a2V5d29yZD5kaWV0PC9rZXl3b3JkPjxrZXl3b3JkPmV4
dGVybmFsaXppbmc8L2tleXdvcmQ+PGtleXdvcmQ+aW50ZXJuYWxpemluZzwva2V5d29yZD48L2tl
eXdvcmRzPjxkYXRlcz48eWVhcj4yMDEzPC95ZWFyPjxwdWItZGF0ZXM+PGRhdGU+T2N0PC9kYXRl
PjwvcHViLWRhdGVzPjwvZGF0ZXM+PGlzYm4+MDg5MC04NTY3PC9pc2JuPjxhY2Nlc3Npb24tbnVt
PjI0MDc0NDcwPC9hY2Nlc3Npb24tbnVtPjx1cmxzPjwvdXJscz48ZWxlY3Ryb25pYy1yZXNvdXJj
ZS1udW0+MTAuMTAxNi9qLmphYWMuMjAxMy4wNy4wMDI8L2VsZWN0cm9uaWMtcmVzb3VyY2UtbnVt
PjxyZW1vdGUtZGF0YWJhc2UtcHJvdmlkZXI+TkxNPC9yZW1vdGUtZGF0YWJhc2UtcHJvdmlkZXI+
PGxhbmd1YWdlPmVuZzwvbGFuZ3VhZ2U+PC9yZWNvcmQ+PC9DaXRlPjwvRW5kTm90ZT5=
</w:fldData>
        </w:fldChar>
      </w:r>
      <w:r w:rsidR="00162524">
        <w:rPr>
          <w:rFonts w:ascii="Times New Roman" w:hAnsi="Times New Roman"/>
          <w:sz w:val="24"/>
          <w:szCs w:val="24"/>
        </w:rPr>
        <w:instrText xml:space="preserve"> ADDIN EN.CITE.DATA </w:instrText>
      </w:r>
      <w:r w:rsidR="00162524">
        <w:rPr>
          <w:rFonts w:ascii="Times New Roman" w:hAnsi="Times New Roman"/>
          <w:sz w:val="24"/>
          <w:szCs w:val="24"/>
        </w:rPr>
      </w:r>
      <w:r w:rsidR="00162524">
        <w:rPr>
          <w:rFonts w:ascii="Times New Roman" w:hAnsi="Times New Roman"/>
          <w:sz w:val="24"/>
          <w:szCs w:val="24"/>
        </w:rPr>
        <w:fldChar w:fldCharType="end"/>
      </w:r>
      <w:r w:rsidR="00536F0B" w:rsidRPr="004037C8">
        <w:rPr>
          <w:rFonts w:ascii="Times New Roman" w:hAnsi="Times New Roman"/>
          <w:sz w:val="24"/>
          <w:szCs w:val="24"/>
        </w:rPr>
      </w:r>
      <w:r w:rsidR="00536F0B" w:rsidRPr="004037C8">
        <w:rPr>
          <w:rFonts w:ascii="Times New Roman" w:hAnsi="Times New Roman"/>
          <w:sz w:val="24"/>
          <w:szCs w:val="24"/>
        </w:rPr>
        <w:fldChar w:fldCharType="separate"/>
      </w:r>
      <w:r w:rsidR="00162524">
        <w:rPr>
          <w:rFonts w:ascii="Times New Roman" w:hAnsi="Times New Roman"/>
          <w:noProof/>
          <w:sz w:val="24"/>
          <w:szCs w:val="24"/>
        </w:rPr>
        <w:t>(84, 85)</w:t>
      </w:r>
      <w:r w:rsidR="00536F0B" w:rsidRPr="004037C8">
        <w:rPr>
          <w:rFonts w:ascii="Times New Roman" w:hAnsi="Times New Roman"/>
          <w:sz w:val="24"/>
          <w:szCs w:val="24"/>
        </w:rPr>
        <w:fldChar w:fldCharType="end"/>
      </w:r>
    </w:p>
    <w:p w14:paraId="6E93143C" w14:textId="77777777" w:rsidR="00713885" w:rsidRPr="004037C8" w:rsidRDefault="00657628" w:rsidP="00031D83">
      <w:pPr>
        <w:pStyle w:val="MDPI16affiliation"/>
        <w:ind w:left="0" w:firstLine="0"/>
        <w:rPr>
          <w:rFonts w:ascii="Times New Roman" w:hAnsi="Times New Roman"/>
          <w:b/>
          <w:sz w:val="24"/>
          <w:szCs w:val="24"/>
        </w:rPr>
      </w:pPr>
      <w:r w:rsidRPr="004037C8">
        <w:rPr>
          <w:rFonts w:ascii="Times New Roman" w:hAnsi="Times New Roman"/>
          <w:b/>
          <w:sz w:val="24"/>
          <w:szCs w:val="24"/>
        </w:rPr>
        <w:t>References</w:t>
      </w:r>
    </w:p>
    <w:p w14:paraId="1B7C44ED" w14:textId="77777777" w:rsidR="00536F0B" w:rsidRPr="004037C8" w:rsidRDefault="00536F0B">
      <w:pPr>
        <w:rPr>
          <w:rFonts w:ascii="Times New Roman" w:hAnsi="Times New Roman"/>
          <w:sz w:val="24"/>
          <w:szCs w:val="24"/>
        </w:rPr>
      </w:pPr>
    </w:p>
    <w:p w14:paraId="096CE6C8" w14:textId="77777777" w:rsidR="00536F0B" w:rsidRPr="004037C8" w:rsidRDefault="00536F0B">
      <w:pPr>
        <w:rPr>
          <w:rFonts w:ascii="Times New Roman" w:hAnsi="Times New Roman"/>
          <w:sz w:val="24"/>
          <w:szCs w:val="24"/>
        </w:rPr>
      </w:pPr>
    </w:p>
    <w:p w14:paraId="1A6280EF" w14:textId="77777777" w:rsidR="00162524" w:rsidRPr="00162524" w:rsidRDefault="00536F0B" w:rsidP="00162524">
      <w:pPr>
        <w:pStyle w:val="EndNoteBibliography"/>
        <w:rPr>
          <w:noProof/>
        </w:rPr>
      </w:pPr>
      <w:r w:rsidRPr="004037C8">
        <w:rPr>
          <w:rFonts w:ascii="Times New Roman" w:hAnsi="Times New Roman" w:cs="Times New Roman"/>
          <w:sz w:val="24"/>
        </w:rPr>
        <w:fldChar w:fldCharType="begin"/>
      </w:r>
      <w:r w:rsidRPr="004037C8">
        <w:rPr>
          <w:rFonts w:ascii="Times New Roman" w:hAnsi="Times New Roman" w:cs="Times New Roman"/>
          <w:sz w:val="24"/>
        </w:rPr>
        <w:instrText xml:space="preserve"> ADDIN EN.REFLIST </w:instrText>
      </w:r>
      <w:r w:rsidRPr="004037C8">
        <w:rPr>
          <w:rFonts w:ascii="Times New Roman" w:hAnsi="Times New Roman" w:cs="Times New Roman"/>
          <w:sz w:val="24"/>
        </w:rPr>
        <w:fldChar w:fldCharType="separate"/>
      </w:r>
      <w:r w:rsidR="00162524" w:rsidRPr="00162524">
        <w:rPr>
          <w:noProof/>
        </w:rPr>
        <w:t>1.</w:t>
      </w:r>
      <w:r w:rsidR="00162524" w:rsidRPr="00162524">
        <w:rPr>
          <w:noProof/>
        </w:rPr>
        <w:tab/>
        <w:t>Knoph Berg C, Torgersen L, Von Holle A, Hamer RM, Bulik CM, Reichborn-Kjennerud T. Factors associated with binge eating disorder in pregnancy. Int J Eat Disord. 2011;44(2):124–33.</w:t>
      </w:r>
    </w:p>
    <w:p w14:paraId="7F2358DF" w14:textId="77777777" w:rsidR="00162524" w:rsidRPr="00162524" w:rsidRDefault="00162524" w:rsidP="00162524">
      <w:pPr>
        <w:pStyle w:val="EndNoteBibliography"/>
        <w:rPr>
          <w:noProof/>
        </w:rPr>
      </w:pPr>
      <w:r w:rsidRPr="00162524">
        <w:rPr>
          <w:noProof/>
        </w:rPr>
        <w:t>2.</w:t>
      </w:r>
      <w:r w:rsidRPr="00162524">
        <w:rPr>
          <w:noProof/>
        </w:rPr>
        <w:tab/>
        <w:t>Wassenaar E, O'Melia AM, Mehler PS. Gynecologic care for adolescents and young women with eating disorders. Obstetrics &amp; Gynecology. 2018;132(4):1065–6.</w:t>
      </w:r>
    </w:p>
    <w:p w14:paraId="49A53567" w14:textId="77777777" w:rsidR="00162524" w:rsidRPr="00162524" w:rsidRDefault="00162524" w:rsidP="00162524">
      <w:pPr>
        <w:pStyle w:val="EndNoteBibliography"/>
        <w:rPr>
          <w:noProof/>
        </w:rPr>
      </w:pPr>
      <w:r w:rsidRPr="00162524">
        <w:rPr>
          <w:noProof/>
        </w:rPr>
        <w:t>3.</w:t>
      </w:r>
      <w:r w:rsidRPr="00162524">
        <w:rPr>
          <w:noProof/>
        </w:rPr>
        <w:tab/>
        <w:t>Easter A, Bye A, Taborelli E, Corfield F, Schmidt U, Treasure J, et al. Recognising the Symptoms: How Common Are Eating Disorders in Pregnancy? European eating disorders review. 2013;21(4):340–4.</w:t>
      </w:r>
    </w:p>
    <w:p w14:paraId="7C8C5D56" w14:textId="77777777" w:rsidR="00162524" w:rsidRPr="00162524" w:rsidRDefault="00162524" w:rsidP="00162524">
      <w:pPr>
        <w:pStyle w:val="EndNoteBibliography"/>
        <w:rPr>
          <w:noProof/>
        </w:rPr>
      </w:pPr>
      <w:r w:rsidRPr="00162524">
        <w:rPr>
          <w:noProof/>
        </w:rPr>
        <w:t>4.</w:t>
      </w:r>
      <w:r w:rsidRPr="00162524">
        <w:rPr>
          <w:noProof/>
        </w:rPr>
        <w:tab/>
        <w:t>Bye A, Nath S, Ryan EG, Bick D, Easter A, Howard LM, et al. Prevalence and clinical characterisation of pregnant women with eating disorders. European eating disorders review. 2020;28(2):141–55.</w:t>
      </w:r>
    </w:p>
    <w:p w14:paraId="00619838" w14:textId="77777777" w:rsidR="00162524" w:rsidRPr="00162524" w:rsidRDefault="00162524" w:rsidP="00162524">
      <w:pPr>
        <w:pStyle w:val="EndNoteBibliography"/>
        <w:rPr>
          <w:noProof/>
        </w:rPr>
      </w:pPr>
      <w:r w:rsidRPr="00162524">
        <w:rPr>
          <w:noProof/>
        </w:rPr>
        <w:t>5.</w:t>
      </w:r>
      <w:r w:rsidRPr="00162524">
        <w:rPr>
          <w:noProof/>
        </w:rPr>
        <w:tab/>
        <w:t>Watson HJ, Von Holle A, Hamer RM, Berg CK, Torgersen L, Magnus P, et al. Remission, continuation and incidence of eating disorders during early pregnancy: a validation study in a population-based birth cohort. Psychological medicine. 2013;43(8):1723–34.</w:t>
      </w:r>
    </w:p>
    <w:p w14:paraId="436B0FF5" w14:textId="77777777" w:rsidR="00162524" w:rsidRPr="00162524" w:rsidRDefault="00162524" w:rsidP="00162524">
      <w:pPr>
        <w:pStyle w:val="EndNoteBibliography"/>
        <w:rPr>
          <w:noProof/>
        </w:rPr>
      </w:pPr>
      <w:r w:rsidRPr="00162524">
        <w:rPr>
          <w:noProof/>
        </w:rPr>
        <w:lastRenderedPageBreak/>
        <w:t>6.</w:t>
      </w:r>
      <w:r w:rsidRPr="00162524">
        <w:rPr>
          <w:noProof/>
        </w:rPr>
        <w:tab/>
        <w:t>Howard LM, Ryan EG, Trevillion K, Anderson F, Bick D, Bye A, et al. Accuracy of the Whooley questions and the Edinburgh Postnatal Depression Scale in identifying depression and other mental disorders in early pregnancy. The British Journal of Psychiatry. 2018;212(1):50–6.</w:t>
      </w:r>
    </w:p>
    <w:p w14:paraId="77EF2D90" w14:textId="77777777" w:rsidR="00162524" w:rsidRPr="00162524" w:rsidRDefault="00162524" w:rsidP="00162524">
      <w:pPr>
        <w:pStyle w:val="EndNoteBibliography"/>
        <w:rPr>
          <w:noProof/>
        </w:rPr>
      </w:pPr>
      <w:r w:rsidRPr="00162524">
        <w:rPr>
          <w:noProof/>
        </w:rPr>
        <w:t>7.</w:t>
      </w:r>
      <w:r w:rsidRPr="00162524">
        <w:rPr>
          <w:noProof/>
        </w:rPr>
        <w:tab/>
        <w:t>Martínez-Olcina M, Rubio-Arias JA, Reche-García C, Leyva-Vela B, Hernández-García M, Hernández-Morante JJ, et al. Eating Disorders in Pregnant and Breastfeeding Women: A Systematic Review. Medicina (Kaunas). 2020;56(7).</w:t>
      </w:r>
    </w:p>
    <w:p w14:paraId="1173728A" w14:textId="77777777" w:rsidR="00162524" w:rsidRPr="00162524" w:rsidRDefault="00162524" w:rsidP="00162524">
      <w:pPr>
        <w:pStyle w:val="EndNoteBibliography"/>
        <w:rPr>
          <w:noProof/>
        </w:rPr>
      </w:pPr>
      <w:r w:rsidRPr="00162524">
        <w:rPr>
          <w:noProof/>
        </w:rPr>
        <w:t>8.</w:t>
      </w:r>
      <w:r w:rsidRPr="00162524">
        <w:rPr>
          <w:noProof/>
        </w:rPr>
        <w:tab/>
        <w:t>Mills HL, Patel N, White SL, Pasupathy D, Briley AL, Santos Ferreira DL, et al. The effect of a lifestyle intervention in obese pregnant women on gestational metabolic profiles: findings from the UK Pregnancies Better Eating and Activity Trial (UPBEAT) randomised controlled trial. BMC Medicine. 2019;17(1):15.</w:t>
      </w:r>
    </w:p>
    <w:p w14:paraId="76769D53" w14:textId="77777777" w:rsidR="00162524" w:rsidRPr="00162524" w:rsidRDefault="00162524" w:rsidP="00162524">
      <w:pPr>
        <w:pStyle w:val="EndNoteBibliography"/>
        <w:rPr>
          <w:noProof/>
        </w:rPr>
      </w:pPr>
      <w:r w:rsidRPr="00162524">
        <w:rPr>
          <w:noProof/>
        </w:rPr>
        <w:t>9.</w:t>
      </w:r>
      <w:r w:rsidRPr="00162524">
        <w:rPr>
          <w:noProof/>
        </w:rPr>
        <w:tab/>
        <w:t>Guelinckx I, Devlieger R, Mullie P, Vansant G. Effect of lifestyle intervention on dietary habits, physical activity, and gestational weight gain in obese pregnant women: a randomized controlled trial. The American Journal of Clinical Nutrition. 2009;91(2):373–80.</w:t>
      </w:r>
    </w:p>
    <w:p w14:paraId="72DA002E" w14:textId="77777777" w:rsidR="00162524" w:rsidRPr="00162524" w:rsidRDefault="00162524" w:rsidP="00162524">
      <w:pPr>
        <w:pStyle w:val="EndNoteBibliography"/>
        <w:rPr>
          <w:noProof/>
        </w:rPr>
      </w:pPr>
      <w:r w:rsidRPr="00162524">
        <w:rPr>
          <w:noProof/>
        </w:rPr>
        <w:t>10.</w:t>
      </w:r>
      <w:r w:rsidRPr="00162524">
        <w:rPr>
          <w:noProof/>
        </w:rPr>
        <w:tab/>
        <w:t>Liu C, Zhang L, Zheng W, Liang X, Zhang L, Tian Z, et al. Lifestyle Intervention for Overweight/Obese Pregnant Women with Polycystic Ovarian Syndrome: Lessons and Challenges. Obes Facts. 2021;14(4):405–14.</w:t>
      </w:r>
    </w:p>
    <w:p w14:paraId="3D2F3EC1" w14:textId="77777777" w:rsidR="00162524" w:rsidRPr="00162524" w:rsidRDefault="00162524" w:rsidP="00162524">
      <w:pPr>
        <w:pStyle w:val="EndNoteBibliography"/>
        <w:rPr>
          <w:noProof/>
        </w:rPr>
      </w:pPr>
      <w:r w:rsidRPr="00162524">
        <w:rPr>
          <w:noProof/>
        </w:rPr>
        <w:t>11.</w:t>
      </w:r>
      <w:r w:rsidRPr="00162524">
        <w:rPr>
          <w:noProof/>
        </w:rPr>
        <w:tab/>
        <w:t>Bogaerts AFL, Devlieger R, Nuyts E, Witters I, Gyselaers W, Van den Bergh BRH. Effects of lifestyle intervention in obese pregnant women on gestational weight gain and mental health: a randomized controlled trial. INTERNATIONAL JOURNAL OF OBESITY. 2013;37(6):814–21.</w:t>
      </w:r>
    </w:p>
    <w:p w14:paraId="5A6DF652" w14:textId="77777777" w:rsidR="00162524" w:rsidRPr="00162524" w:rsidRDefault="00162524" w:rsidP="00162524">
      <w:pPr>
        <w:pStyle w:val="EndNoteBibliography"/>
        <w:rPr>
          <w:noProof/>
        </w:rPr>
      </w:pPr>
      <w:r w:rsidRPr="00162524">
        <w:rPr>
          <w:noProof/>
        </w:rPr>
        <w:t>12.</w:t>
      </w:r>
      <w:r w:rsidRPr="00162524">
        <w:rPr>
          <w:noProof/>
        </w:rPr>
        <w:tab/>
        <w:t>Agüera Z, Lozano-Madrid M, Mallorquí-Bagué N, Jiménez-Murcia S, Menchón JM, Fernández-Aranda F. A review of binge eating disorder and obesity. Neuropsychiatrie. 2021;35(2):57–67.</w:t>
      </w:r>
    </w:p>
    <w:p w14:paraId="623FFF44" w14:textId="77777777" w:rsidR="00162524" w:rsidRPr="00162524" w:rsidRDefault="00162524" w:rsidP="00162524">
      <w:pPr>
        <w:pStyle w:val="EndNoteBibliography"/>
        <w:rPr>
          <w:noProof/>
        </w:rPr>
      </w:pPr>
      <w:r w:rsidRPr="00162524">
        <w:rPr>
          <w:noProof/>
        </w:rPr>
        <w:t>13.</w:t>
      </w:r>
      <w:r w:rsidRPr="00162524">
        <w:rPr>
          <w:noProof/>
        </w:rPr>
        <w:tab/>
        <w:t>Hilbert A, Petroff D, Herpertz S, Pietrowsky R, Tuschen-Caffier B, Vocks S, et al. Meta-analysis of the efficacy of psychological and medical treatments for binge-eating disorder. Journal of consulting and clinical psychology. 2019;87(1):91.</w:t>
      </w:r>
    </w:p>
    <w:p w14:paraId="57AE1EE2" w14:textId="77777777" w:rsidR="00162524" w:rsidRPr="00162524" w:rsidRDefault="00162524" w:rsidP="00162524">
      <w:pPr>
        <w:pStyle w:val="EndNoteBibliography"/>
        <w:rPr>
          <w:noProof/>
        </w:rPr>
      </w:pPr>
      <w:r w:rsidRPr="00162524">
        <w:rPr>
          <w:noProof/>
        </w:rPr>
        <w:t>14.</w:t>
      </w:r>
      <w:r w:rsidRPr="00162524">
        <w:rPr>
          <w:noProof/>
        </w:rPr>
        <w:tab/>
        <w:t>Manwaring JL, Hilbert A, Wilfley DE, Pike KM, Fairburn CG, Dohm FA, et al. Risk factors and patterns of onset in binge eating disorder. International Journal of Eating Disorders. 2006;39(2):101–7.</w:t>
      </w:r>
    </w:p>
    <w:p w14:paraId="259913BC" w14:textId="77777777" w:rsidR="00162524" w:rsidRPr="00162524" w:rsidRDefault="00162524" w:rsidP="00162524">
      <w:pPr>
        <w:pStyle w:val="EndNoteBibliography"/>
        <w:rPr>
          <w:noProof/>
        </w:rPr>
      </w:pPr>
      <w:r w:rsidRPr="00162524">
        <w:rPr>
          <w:noProof/>
        </w:rPr>
        <w:t>15.</w:t>
      </w:r>
      <w:r w:rsidRPr="00162524">
        <w:rPr>
          <w:noProof/>
        </w:rPr>
        <w:tab/>
        <w:t>Striegel‐Moore RH, Dohm FA, Kraemer HC, Schreiber GB, Taylor CB, Daniels SR. Risk factors for binge‐eating disorders: An exploratory study. International Journal of Eating Disorders. 2007;40(6):481–7.</w:t>
      </w:r>
    </w:p>
    <w:p w14:paraId="440315AC" w14:textId="77777777" w:rsidR="00162524" w:rsidRPr="00162524" w:rsidRDefault="00162524" w:rsidP="00162524">
      <w:pPr>
        <w:pStyle w:val="EndNoteBibliography"/>
        <w:rPr>
          <w:noProof/>
        </w:rPr>
      </w:pPr>
      <w:r w:rsidRPr="00162524">
        <w:rPr>
          <w:noProof/>
        </w:rPr>
        <w:t>16.</w:t>
      </w:r>
      <w:r w:rsidRPr="00162524">
        <w:rPr>
          <w:noProof/>
        </w:rPr>
        <w:tab/>
        <w:t>Pike KM, Wilfley D, Hilbert A, Fairburn CG, Dohm F-A, Striegel-Moore RH. Antecedent life events of binge-eating disorder. Psychiatry research. 2006;142(1):19–29.</w:t>
      </w:r>
    </w:p>
    <w:p w14:paraId="415EAE80" w14:textId="77777777" w:rsidR="00162524" w:rsidRPr="00162524" w:rsidRDefault="00162524" w:rsidP="00162524">
      <w:pPr>
        <w:pStyle w:val="EndNoteBibliography"/>
        <w:rPr>
          <w:noProof/>
        </w:rPr>
      </w:pPr>
      <w:r w:rsidRPr="00162524">
        <w:rPr>
          <w:noProof/>
        </w:rPr>
        <w:t>17.</w:t>
      </w:r>
      <w:r w:rsidRPr="00162524">
        <w:rPr>
          <w:noProof/>
        </w:rPr>
        <w:tab/>
        <w:t>Soares RM, Nunes MA, Schmidt MI, Giacomello A, Manzolli P, Camey S, et al. Inappropriate eating behaviors during pregnancy: prevalence and associated factors among pregnant women attending primary care in southern Brazil. International Journal of Eating Disorders. 2009;42(5):387–93.</w:t>
      </w:r>
    </w:p>
    <w:p w14:paraId="3F94857D" w14:textId="77777777" w:rsidR="00162524" w:rsidRPr="00162524" w:rsidRDefault="00162524" w:rsidP="00162524">
      <w:pPr>
        <w:pStyle w:val="EndNoteBibliography"/>
        <w:rPr>
          <w:noProof/>
        </w:rPr>
      </w:pPr>
      <w:r w:rsidRPr="00162524">
        <w:rPr>
          <w:noProof/>
        </w:rPr>
        <w:t>18.</w:t>
      </w:r>
      <w:r w:rsidRPr="00162524">
        <w:rPr>
          <w:noProof/>
        </w:rPr>
        <w:tab/>
        <w:t>Makino M, Yasushi M, Tsutsui S. The risk of eating disorder relapse during pregnancy and after delivery and postpartum depression among women recovered from eating disorders. BMC Pregnancy and Childbirth. 2020;20(1):323.</w:t>
      </w:r>
    </w:p>
    <w:p w14:paraId="17B9A569" w14:textId="77777777" w:rsidR="00162524" w:rsidRPr="00162524" w:rsidRDefault="00162524" w:rsidP="00162524">
      <w:pPr>
        <w:pStyle w:val="EndNoteBibliography"/>
        <w:rPr>
          <w:noProof/>
        </w:rPr>
      </w:pPr>
      <w:r w:rsidRPr="00162524">
        <w:rPr>
          <w:noProof/>
        </w:rPr>
        <w:t>19.</w:t>
      </w:r>
      <w:r w:rsidRPr="00162524">
        <w:rPr>
          <w:noProof/>
        </w:rPr>
        <w:tab/>
        <w:t>Sommerfeldt B, Skårderud F, Kvalem IL, Gulliksen KS, Holte A. Bodies out of control: Relapse and worsening of eating disorders in pregnancy. Frontiers in Psychology. 2022:6061.</w:t>
      </w:r>
    </w:p>
    <w:p w14:paraId="63206AF6" w14:textId="77777777" w:rsidR="00162524" w:rsidRPr="00162524" w:rsidRDefault="00162524" w:rsidP="00162524">
      <w:pPr>
        <w:pStyle w:val="EndNoteBibliography"/>
        <w:rPr>
          <w:noProof/>
        </w:rPr>
      </w:pPr>
      <w:r w:rsidRPr="00162524">
        <w:rPr>
          <w:noProof/>
        </w:rPr>
        <w:t>20.</w:t>
      </w:r>
      <w:r w:rsidRPr="00162524">
        <w:rPr>
          <w:noProof/>
        </w:rPr>
        <w:tab/>
        <w:t>Peterson RE, Latendresse SJ, Bartholome LT, Warren CS, Raymond NC. Binge Eating Disorder Mediates Links between Symptoms of Depression, Anxiety, and Caloric Intake in Overweight and Obese Women. J Obes. 2012;2012:407103.</w:t>
      </w:r>
    </w:p>
    <w:p w14:paraId="6A95C498" w14:textId="77777777" w:rsidR="00162524" w:rsidRPr="00162524" w:rsidRDefault="00162524" w:rsidP="00162524">
      <w:pPr>
        <w:pStyle w:val="EndNoteBibliography"/>
        <w:rPr>
          <w:noProof/>
        </w:rPr>
      </w:pPr>
      <w:r w:rsidRPr="00162524">
        <w:rPr>
          <w:noProof/>
        </w:rPr>
        <w:t>21.</w:t>
      </w:r>
      <w:r w:rsidRPr="00162524">
        <w:rPr>
          <w:noProof/>
        </w:rPr>
        <w:tab/>
        <w:t>Ortega L, Lartigue T, Figueroa ME. Prevalencia de depresión, a través de la Escala de Depresión Perinatal de Edinburgh (EPDS), en una muestra de mujeres mexicanas embarazadas. Perinatología y Reproducción Humana. 2001;15(1):11–20.</w:t>
      </w:r>
    </w:p>
    <w:p w14:paraId="7D345017" w14:textId="77777777" w:rsidR="00162524" w:rsidRPr="00162524" w:rsidRDefault="00162524" w:rsidP="00162524">
      <w:pPr>
        <w:pStyle w:val="EndNoteBibliography"/>
        <w:rPr>
          <w:noProof/>
        </w:rPr>
      </w:pPr>
      <w:r w:rsidRPr="00162524">
        <w:rPr>
          <w:noProof/>
        </w:rPr>
        <w:t>22.</w:t>
      </w:r>
      <w:r w:rsidRPr="00162524">
        <w:rPr>
          <w:noProof/>
        </w:rPr>
        <w:tab/>
        <w:t>Ashley JM, Harper BD, Arms-Chavez CJ, LoBello SG. Estimated prevalence of antenatal depression in the US population. Archives of Women's Mental Health. 2016;19(2):395–400.</w:t>
      </w:r>
    </w:p>
    <w:p w14:paraId="7BB21625" w14:textId="77777777" w:rsidR="00162524" w:rsidRPr="00162524" w:rsidRDefault="00162524" w:rsidP="00162524">
      <w:pPr>
        <w:pStyle w:val="EndNoteBibliography"/>
        <w:rPr>
          <w:noProof/>
        </w:rPr>
      </w:pPr>
      <w:r w:rsidRPr="00162524">
        <w:rPr>
          <w:noProof/>
        </w:rPr>
        <w:lastRenderedPageBreak/>
        <w:t>23.</w:t>
      </w:r>
      <w:r w:rsidRPr="00162524">
        <w:rPr>
          <w:noProof/>
        </w:rPr>
        <w:tab/>
        <w:t>Micali N, Al Essimii H, Field AE, Treasure J. Pregnancy loss of control over eating: a longitudinal study of maternal and child outcomes. The American Journal of Clinical Nutrition. 2018;108(1):101–7.</w:t>
      </w:r>
    </w:p>
    <w:p w14:paraId="5D806948" w14:textId="77777777" w:rsidR="00162524" w:rsidRPr="00162524" w:rsidRDefault="00162524" w:rsidP="00162524">
      <w:pPr>
        <w:pStyle w:val="EndNoteBibliography"/>
        <w:rPr>
          <w:noProof/>
        </w:rPr>
      </w:pPr>
      <w:r w:rsidRPr="00162524">
        <w:rPr>
          <w:noProof/>
        </w:rPr>
        <w:t>24.</w:t>
      </w:r>
      <w:r w:rsidRPr="00162524">
        <w:rPr>
          <w:noProof/>
        </w:rPr>
        <w:tab/>
        <w:t>Levine M, Emery RL, Conlon R, Grace J, Sweeny GM, Wang B, et al. Loss of Control Eating During Pregnancy is Associated With Excessive Gestational Weight Gain Among Individuals With Overweight and Obesity. 2022.</w:t>
      </w:r>
    </w:p>
    <w:p w14:paraId="0FB42827" w14:textId="77777777" w:rsidR="00162524" w:rsidRPr="00162524" w:rsidRDefault="00162524" w:rsidP="00162524">
      <w:pPr>
        <w:pStyle w:val="EndNoteBibliography"/>
        <w:rPr>
          <w:noProof/>
        </w:rPr>
      </w:pPr>
      <w:r w:rsidRPr="00162524">
        <w:rPr>
          <w:noProof/>
        </w:rPr>
        <w:t>25.</w:t>
      </w:r>
      <w:r w:rsidRPr="00162524">
        <w:rPr>
          <w:noProof/>
        </w:rPr>
        <w:tab/>
        <w:t>Donofry SD, Emery RL, Kolko Conlon RP, Germeroth LJ, Wang B, Cheng Y, et al. Documenting the course of loss of control over eating prior to, during and after pregnancy among women with pre-pregnancy overweight and obesity. Int J Eat Disord. 2021;54(4):633–8.</w:t>
      </w:r>
    </w:p>
    <w:p w14:paraId="2B76FD9E" w14:textId="77777777" w:rsidR="00162524" w:rsidRPr="00162524" w:rsidRDefault="00162524" w:rsidP="00162524">
      <w:pPr>
        <w:pStyle w:val="EndNoteBibliography"/>
        <w:rPr>
          <w:noProof/>
        </w:rPr>
      </w:pPr>
      <w:r w:rsidRPr="00162524">
        <w:rPr>
          <w:noProof/>
        </w:rPr>
        <w:t>26.</w:t>
      </w:r>
      <w:r w:rsidRPr="00162524">
        <w:rPr>
          <w:noProof/>
        </w:rPr>
        <w:tab/>
        <w:t>Jahan N, Went TR, Sultan W, Sapkota A, Khurshid H, Qureshi IA, et al. Untreated Depression During Pregnancy and Its Effect on Pregnancy Outcomes: A Systematic Review. Cureus. 2021;13(8):e17251.</w:t>
      </w:r>
    </w:p>
    <w:p w14:paraId="7DE5D0A3" w14:textId="77777777" w:rsidR="00162524" w:rsidRPr="00162524" w:rsidRDefault="00162524" w:rsidP="00162524">
      <w:pPr>
        <w:pStyle w:val="EndNoteBibliography"/>
        <w:rPr>
          <w:noProof/>
        </w:rPr>
      </w:pPr>
      <w:r w:rsidRPr="00162524">
        <w:rPr>
          <w:noProof/>
        </w:rPr>
        <w:t>27.</w:t>
      </w:r>
      <w:r w:rsidRPr="00162524">
        <w:rPr>
          <w:noProof/>
        </w:rPr>
        <w:tab/>
        <w:t>Siega-Riz AM, Von Holle A, Haugen M, Meltzer HM, Hamer R, Torgersen L, et al. Gestational weight gain of women with eating disorders in the Norwegian pregnancy cohort. Int J Eat Disord. 2011;44(5):428–34.</w:t>
      </w:r>
    </w:p>
    <w:p w14:paraId="2C96B63F" w14:textId="77777777" w:rsidR="00162524" w:rsidRPr="00162524" w:rsidRDefault="00162524" w:rsidP="00162524">
      <w:pPr>
        <w:pStyle w:val="EndNoteBibliography"/>
        <w:rPr>
          <w:noProof/>
        </w:rPr>
      </w:pPr>
      <w:r w:rsidRPr="00162524">
        <w:rPr>
          <w:noProof/>
        </w:rPr>
        <w:t>28.</w:t>
      </w:r>
      <w:r w:rsidRPr="00162524">
        <w:rPr>
          <w:noProof/>
        </w:rPr>
        <w:tab/>
        <w:t>Barnes RD, Blomquist KK, Grilo CM. Exploring pretreatment weight trajectories in obese patients with binge eating disorder. Compr Psychiatry. 2011;52(3):312–8.</w:t>
      </w:r>
    </w:p>
    <w:p w14:paraId="375DBABB" w14:textId="77777777" w:rsidR="00162524" w:rsidRPr="00162524" w:rsidRDefault="00162524" w:rsidP="00162524">
      <w:pPr>
        <w:pStyle w:val="EndNoteBibliography"/>
        <w:rPr>
          <w:noProof/>
        </w:rPr>
      </w:pPr>
      <w:r w:rsidRPr="00162524">
        <w:rPr>
          <w:noProof/>
        </w:rPr>
        <w:t>29.</w:t>
      </w:r>
      <w:r w:rsidRPr="00162524">
        <w:rPr>
          <w:noProof/>
        </w:rPr>
        <w:tab/>
        <w:t>Sonneville KR, Horton NJ, Micali N, Crosby RD, Swanson SA, Solmi F, et al. Longitudinal associations between binge eating and overeating and adverse outcomes among adolescents and young adults: does loss of control matter? JAMA Pediatr. 2013;167(2):149–55.</w:t>
      </w:r>
    </w:p>
    <w:p w14:paraId="7A31D42B" w14:textId="77777777" w:rsidR="00162524" w:rsidRPr="00162524" w:rsidRDefault="00162524" w:rsidP="00162524">
      <w:pPr>
        <w:pStyle w:val="EndNoteBibliography"/>
        <w:rPr>
          <w:noProof/>
        </w:rPr>
      </w:pPr>
      <w:r w:rsidRPr="00162524">
        <w:rPr>
          <w:noProof/>
        </w:rPr>
        <w:t>30.</w:t>
      </w:r>
      <w:r w:rsidRPr="00162524">
        <w:rPr>
          <w:noProof/>
        </w:rPr>
        <w:tab/>
        <w:t>Hecht LM, Schwartz N, Miller-Matero LR, Braciszewski JM, Haedt-Matt A. Eating pathology and depressive symptoms as predictors of excessive weight gain during pregnancy. Journal of Health Psychology. 2020;26(13):2414–23.</w:t>
      </w:r>
    </w:p>
    <w:p w14:paraId="171AC420" w14:textId="77777777" w:rsidR="00162524" w:rsidRPr="00162524" w:rsidRDefault="00162524" w:rsidP="00162524">
      <w:pPr>
        <w:pStyle w:val="EndNoteBibliography"/>
        <w:rPr>
          <w:noProof/>
        </w:rPr>
      </w:pPr>
      <w:r w:rsidRPr="00162524">
        <w:rPr>
          <w:noProof/>
        </w:rPr>
        <w:t>31.</w:t>
      </w:r>
      <w:r w:rsidRPr="00162524">
        <w:rPr>
          <w:noProof/>
        </w:rPr>
        <w:tab/>
        <w:t>Silvani J, Schmidt MI, Zajdenverg L, Galliano LM, Antunes Nunes MA. Impact of binge eating during pregnancy on gestational weight gain and postpartum weight retention among women with gestational diabetes mellitus: LINDA-Brasil. International Journal of Eating Disorders. 2020;53(11):1818–25.</w:t>
      </w:r>
    </w:p>
    <w:p w14:paraId="2F5377B5" w14:textId="77777777" w:rsidR="00162524" w:rsidRPr="00162524" w:rsidRDefault="00162524" w:rsidP="00162524">
      <w:pPr>
        <w:pStyle w:val="EndNoteBibliography"/>
        <w:rPr>
          <w:noProof/>
        </w:rPr>
      </w:pPr>
      <w:r w:rsidRPr="00162524">
        <w:rPr>
          <w:noProof/>
        </w:rPr>
        <w:t>32.</w:t>
      </w:r>
      <w:r w:rsidRPr="00162524">
        <w:rPr>
          <w:noProof/>
        </w:rPr>
        <w:tab/>
        <w:t>Rosenberg TJ, Garbers S, Chavkin W, Chiasson MA. Prepregnancy weight and adverse perinatal outcomes in an ethnically diverse population. Obstetrics &amp; Gynecology. 2003;102(5, Part 1):1022–7.</w:t>
      </w:r>
    </w:p>
    <w:p w14:paraId="06984369" w14:textId="77777777" w:rsidR="00162524" w:rsidRPr="00162524" w:rsidRDefault="00162524" w:rsidP="00162524">
      <w:pPr>
        <w:pStyle w:val="EndNoteBibliography"/>
        <w:rPr>
          <w:noProof/>
        </w:rPr>
      </w:pPr>
      <w:r w:rsidRPr="00162524">
        <w:rPr>
          <w:noProof/>
        </w:rPr>
        <w:t>33.</w:t>
      </w:r>
      <w:r w:rsidRPr="00162524">
        <w:rPr>
          <w:noProof/>
        </w:rPr>
        <w:tab/>
        <w:t>Dzakpasu S, Fahey J, Kirby RS, Tough SC, Chalmers B, Heaman MI, et al. Contribution of prepregnancy body mass index and gestational weight gain to adverse neonatal outcomes: population attributable fractions for Canada. BMC Pregnancy and Childbirth. 2015;15(1):21.</w:t>
      </w:r>
    </w:p>
    <w:p w14:paraId="3CAA2F7F" w14:textId="77777777" w:rsidR="00162524" w:rsidRPr="00162524" w:rsidRDefault="00162524" w:rsidP="00162524">
      <w:pPr>
        <w:pStyle w:val="EndNoteBibliography"/>
        <w:rPr>
          <w:noProof/>
        </w:rPr>
      </w:pPr>
      <w:r w:rsidRPr="00162524">
        <w:rPr>
          <w:noProof/>
        </w:rPr>
        <w:t>34.</w:t>
      </w:r>
      <w:r w:rsidRPr="00162524">
        <w:rPr>
          <w:noProof/>
        </w:rPr>
        <w:tab/>
        <w:t>Stotland NE, Cheng YW, Hopkins LM, Caughey AB. Gestational Weight Gain and Adverse Neonatal Outcome Among Term Infants. Obstetrics &amp; Gynecology. 2006;108(3 Part 1):635–43.</w:t>
      </w:r>
    </w:p>
    <w:p w14:paraId="6A65DA07" w14:textId="77777777" w:rsidR="00162524" w:rsidRPr="00162524" w:rsidRDefault="00162524" w:rsidP="00162524">
      <w:pPr>
        <w:pStyle w:val="EndNoteBibliography"/>
        <w:rPr>
          <w:noProof/>
        </w:rPr>
      </w:pPr>
      <w:r w:rsidRPr="00162524">
        <w:rPr>
          <w:noProof/>
        </w:rPr>
        <w:t>35.</w:t>
      </w:r>
      <w:r w:rsidRPr="00162524">
        <w:rPr>
          <w:noProof/>
        </w:rPr>
        <w:tab/>
        <w:t>Briley AL, Barr S, Badger S, Bell R, Croker H, Godfrey KM, et al. A complex intervention to improve pregnancy outcome in obese women; the UPBEAT randomised controlled trial. BMC Pregnancy and Childbirth. 2014;14(1):74.</w:t>
      </w:r>
    </w:p>
    <w:p w14:paraId="11761515" w14:textId="77777777" w:rsidR="00162524" w:rsidRPr="00162524" w:rsidRDefault="00162524" w:rsidP="00162524">
      <w:pPr>
        <w:pStyle w:val="EndNoteBibliography"/>
        <w:rPr>
          <w:noProof/>
        </w:rPr>
      </w:pPr>
      <w:r w:rsidRPr="00162524">
        <w:rPr>
          <w:noProof/>
        </w:rPr>
        <w:t>36.</w:t>
      </w:r>
      <w:r w:rsidRPr="00162524">
        <w:rPr>
          <w:noProof/>
        </w:rPr>
        <w:tab/>
        <w:t>Poston L, Bell R, Croker H, Flynn AC, Godfrey KM, Goff L, et al. Effect of a behavioural intervention in obese pregnant women (the UPBEAT study): a multicentre, randomised controlled trial. The lancet Diabetes &amp; endocrinology. 2015;3(10):767–77.</w:t>
      </w:r>
    </w:p>
    <w:p w14:paraId="512EDC58" w14:textId="77777777" w:rsidR="00162524" w:rsidRPr="00162524" w:rsidRDefault="00162524" w:rsidP="00162524">
      <w:pPr>
        <w:pStyle w:val="EndNoteBibliography"/>
        <w:rPr>
          <w:noProof/>
        </w:rPr>
      </w:pPr>
      <w:r w:rsidRPr="00162524">
        <w:rPr>
          <w:noProof/>
        </w:rPr>
        <w:t>37.</w:t>
      </w:r>
      <w:r w:rsidRPr="00162524">
        <w:rPr>
          <w:noProof/>
        </w:rPr>
        <w:tab/>
        <w:t>Stice E, Telch CF, Rizvi SL. Development and validation of the Eating Disorder Diagnostic Scale: a brief self-report measure of anorexia, bulimia, and binge-eating disorder. Psychological assessment. 2000;12(2):123.</w:t>
      </w:r>
    </w:p>
    <w:p w14:paraId="3C2FD035" w14:textId="77777777" w:rsidR="00162524" w:rsidRPr="00162524" w:rsidRDefault="00162524" w:rsidP="00162524">
      <w:pPr>
        <w:pStyle w:val="EndNoteBibliography"/>
        <w:rPr>
          <w:noProof/>
        </w:rPr>
      </w:pPr>
      <w:r w:rsidRPr="00162524">
        <w:rPr>
          <w:noProof/>
        </w:rPr>
        <w:t>38.</w:t>
      </w:r>
      <w:r w:rsidRPr="00162524">
        <w:rPr>
          <w:noProof/>
        </w:rPr>
        <w:tab/>
        <w:t>Masheb RM, Grilo CM. Emotional overeating and its associations with eating disorder psychopathology among overweight patients with binge eating disorder. International Journal of Eating Disorders. 2006;39(2):141–6.</w:t>
      </w:r>
    </w:p>
    <w:p w14:paraId="479AE537" w14:textId="77777777" w:rsidR="00162524" w:rsidRPr="00162524" w:rsidRDefault="00162524" w:rsidP="00162524">
      <w:pPr>
        <w:pStyle w:val="EndNoteBibliography"/>
        <w:rPr>
          <w:noProof/>
        </w:rPr>
      </w:pPr>
      <w:r w:rsidRPr="00162524">
        <w:rPr>
          <w:noProof/>
        </w:rPr>
        <w:t>39.</w:t>
      </w:r>
      <w:r w:rsidRPr="00162524">
        <w:rPr>
          <w:noProof/>
        </w:rPr>
        <w:tab/>
        <w:t>Schag K, Schönleber J, Teufel M, Zipfel S, Giel KE. Food-related impulsivity in obesity and Binge Eating Disorder – a systematic review. Obesity Reviews. 2013;14(6):477–95.</w:t>
      </w:r>
    </w:p>
    <w:p w14:paraId="3F0DAFA2" w14:textId="77777777" w:rsidR="00162524" w:rsidRPr="00162524" w:rsidRDefault="00162524" w:rsidP="00162524">
      <w:pPr>
        <w:pStyle w:val="EndNoteBibliography"/>
        <w:rPr>
          <w:noProof/>
        </w:rPr>
      </w:pPr>
      <w:r w:rsidRPr="00162524">
        <w:rPr>
          <w:noProof/>
        </w:rPr>
        <w:lastRenderedPageBreak/>
        <w:t>40.</w:t>
      </w:r>
      <w:r w:rsidRPr="00162524">
        <w:rPr>
          <w:noProof/>
        </w:rPr>
        <w:tab/>
        <w:t>Micali N, Horton NJ, Crosby RD, Swanson SA, Sonneville KR, Solmi F, et al. Eating disorder behaviours amongst adolescents: investigating classification, persistence and prospective associations with adverse outcomes using latent class models. Eur Child Adolesc Psychiatry. 2017;26(2):231–40.</w:t>
      </w:r>
    </w:p>
    <w:p w14:paraId="44EE723A" w14:textId="77777777" w:rsidR="00162524" w:rsidRPr="00162524" w:rsidRDefault="00162524" w:rsidP="00162524">
      <w:pPr>
        <w:pStyle w:val="EndNoteBibliography"/>
        <w:rPr>
          <w:noProof/>
        </w:rPr>
      </w:pPr>
      <w:r w:rsidRPr="00162524">
        <w:rPr>
          <w:noProof/>
        </w:rPr>
        <w:t>41.</w:t>
      </w:r>
      <w:r w:rsidRPr="00162524">
        <w:rPr>
          <w:noProof/>
        </w:rPr>
        <w:tab/>
        <w:t>Herle M, Stavola BD, Hübel C, Abdulkadir M, Ferreira DS, Loos RJF, et al. A longitudinal study of eating behaviours in childhood and later eating disorder behaviours and diagnoses. The British Journal of Psychiatry. 2020;216(2):113–9.</w:t>
      </w:r>
    </w:p>
    <w:p w14:paraId="59A739EC" w14:textId="77777777" w:rsidR="00162524" w:rsidRPr="00162524" w:rsidRDefault="00162524" w:rsidP="00162524">
      <w:pPr>
        <w:pStyle w:val="EndNoteBibliography"/>
        <w:rPr>
          <w:noProof/>
        </w:rPr>
      </w:pPr>
      <w:r w:rsidRPr="00162524">
        <w:rPr>
          <w:noProof/>
        </w:rPr>
        <w:t>42.</w:t>
      </w:r>
      <w:r w:rsidRPr="00162524">
        <w:rPr>
          <w:noProof/>
        </w:rPr>
        <w:tab/>
        <w:t>Warne N, Heron J, Mars B, Moran P, Stewart A, Munafò M, et al. Comorbidity of self-harm and disordered eating in young people: Evidence from a UK population-based cohort. Journal of Affective Disorders. 2021;282:386–90.</w:t>
      </w:r>
    </w:p>
    <w:p w14:paraId="597F6D02" w14:textId="77777777" w:rsidR="00162524" w:rsidRPr="00162524" w:rsidRDefault="00162524" w:rsidP="00162524">
      <w:pPr>
        <w:pStyle w:val="EndNoteBibliography"/>
        <w:rPr>
          <w:noProof/>
        </w:rPr>
      </w:pPr>
      <w:r w:rsidRPr="00162524">
        <w:rPr>
          <w:noProof/>
        </w:rPr>
        <w:t>43.</w:t>
      </w:r>
      <w:r w:rsidRPr="00162524">
        <w:rPr>
          <w:noProof/>
        </w:rPr>
        <w:tab/>
        <w:t>Solmi F, De Stavola BL, Khandaker GM, Bulik CM, Dalman C, Lewis G. Association between prenatal maternal infection and disordered eating behaviours in adolescence: a UK population-based prospective birth cohort study. Psychological Medicine. 2020;50(6):927–35.</w:t>
      </w:r>
    </w:p>
    <w:p w14:paraId="22B10D27" w14:textId="77777777" w:rsidR="00162524" w:rsidRPr="00162524" w:rsidRDefault="00162524" w:rsidP="00162524">
      <w:pPr>
        <w:pStyle w:val="EndNoteBibliography"/>
        <w:rPr>
          <w:noProof/>
        </w:rPr>
      </w:pPr>
      <w:r w:rsidRPr="00162524">
        <w:rPr>
          <w:noProof/>
        </w:rPr>
        <w:t>44.</w:t>
      </w:r>
      <w:r w:rsidRPr="00162524">
        <w:rPr>
          <w:noProof/>
        </w:rPr>
        <w:tab/>
        <w:t>Solmi F, Moreno AB, Lewis G, Angélica Nunes M, de Jesus Mendes da Fonseca M, Harter Griep R. Longitudinal association between binge eating and metabolic syndrome in adults: Findings from the ELSA-Brasil cohort. Acta Psychiatrica Scandinavica. 2021;144(5):464–74.</w:t>
      </w:r>
    </w:p>
    <w:p w14:paraId="1EEB92A6" w14:textId="77777777" w:rsidR="00162524" w:rsidRPr="00162524" w:rsidRDefault="00162524" w:rsidP="00162524">
      <w:pPr>
        <w:pStyle w:val="EndNoteBibliography"/>
        <w:rPr>
          <w:noProof/>
        </w:rPr>
      </w:pPr>
      <w:r w:rsidRPr="00162524">
        <w:rPr>
          <w:noProof/>
        </w:rPr>
        <w:t>45.</w:t>
      </w:r>
      <w:r w:rsidRPr="00162524">
        <w:rPr>
          <w:noProof/>
        </w:rPr>
        <w:tab/>
        <w:t>Hay PJ, Mond J, Buttner P, Darby A. Eating Disorder Behaviors Are Increasing: Findings from Two Sequential Community Surveys in South Australia. PLOS ONE. 2008;3(2):e1541.</w:t>
      </w:r>
    </w:p>
    <w:p w14:paraId="5BC0E4D5" w14:textId="77777777" w:rsidR="00162524" w:rsidRPr="00162524" w:rsidRDefault="00162524" w:rsidP="00162524">
      <w:pPr>
        <w:pStyle w:val="EndNoteBibliography"/>
        <w:rPr>
          <w:noProof/>
        </w:rPr>
      </w:pPr>
      <w:r w:rsidRPr="00162524">
        <w:rPr>
          <w:noProof/>
        </w:rPr>
        <w:t>46.</w:t>
      </w:r>
      <w:r w:rsidRPr="00162524">
        <w:rPr>
          <w:noProof/>
        </w:rPr>
        <w:tab/>
        <w:t>Cox JL, Holden JM, Sagovsky R. Detection of postnatal depression: development of the 10-item Edinburgh Postnatal Depression Scale. The British journal of psychiatry. 1987;150(6):782–6.</w:t>
      </w:r>
    </w:p>
    <w:p w14:paraId="29F65269" w14:textId="77777777" w:rsidR="00162524" w:rsidRPr="00162524" w:rsidRDefault="00162524" w:rsidP="00162524">
      <w:pPr>
        <w:pStyle w:val="EndNoteBibliography"/>
        <w:rPr>
          <w:noProof/>
        </w:rPr>
      </w:pPr>
      <w:r w:rsidRPr="00162524">
        <w:rPr>
          <w:noProof/>
        </w:rPr>
        <w:t>47.</w:t>
      </w:r>
      <w:r w:rsidRPr="00162524">
        <w:rPr>
          <w:noProof/>
        </w:rPr>
        <w:tab/>
        <w:t>Murray D, Cox JL. Screening for depression during pregnancy with the Edinburgh Depression Scale (EDDS). Journal of reproductive and infant psychology. 1990;8(2):99–107.</w:t>
      </w:r>
    </w:p>
    <w:p w14:paraId="08F3B37D" w14:textId="77777777" w:rsidR="00162524" w:rsidRPr="00162524" w:rsidRDefault="00162524" w:rsidP="00162524">
      <w:pPr>
        <w:pStyle w:val="EndNoteBibliography"/>
        <w:rPr>
          <w:noProof/>
        </w:rPr>
      </w:pPr>
      <w:r w:rsidRPr="00162524">
        <w:rPr>
          <w:noProof/>
        </w:rPr>
        <w:t>48.</w:t>
      </w:r>
      <w:r w:rsidRPr="00162524">
        <w:rPr>
          <w:noProof/>
        </w:rPr>
        <w:tab/>
        <w:t>Wilson CA, Seed P, Flynn AC, Howard LM, Molyneaux E, Sigurdardottir J, et al. Is There an Association Between Diet, Physical Activity and Depressive Symptoms in the Perinatal Period? An Analysis of the UPBEAT Cohort of Obese Pregnant Women. Matern Child Health J. 2020;24(12):1482–93.</w:t>
      </w:r>
    </w:p>
    <w:p w14:paraId="2251F5C6" w14:textId="17B470F1" w:rsidR="00162524" w:rsidRPr="00162524" w:rsidRDefault="00162524" w:rsidP="00162524">
      <w:pPr>
        <w:pStyle w:val="EndNoteBibliography"/>
        <w:rPr>
          <w:noProof/>
        </w:rPr>
      </w:pPr>
      <w:r w:rsidRPr="00162524">
        <w:rPr>
          <w:noProof/>
        </w:rPr>
        <w:t>49.</w:t>
      </w:r>
      <w:r w:rsidRPr="00162524">
        <w:rPr>
          <w:noProof/>
        </w:rPr>
        <w:tab/>
        <w:t xml:space="preserve">ONS. English indices of deprivation 2015. 2015 [Available from: </w:t>
      </w:r>
      <w:hyperlink r:id="rId20" w:history="1">
        <w:r w:rsidRPr="00162524">
          <w:rPr>
            <w:rStyle w:val="Hyperlink"/>
            <w:noProof/>
          </w:rPr>
          <w:t>https://www.gov.uk/government/statistics/english-indices-of-deprivation-2015</w:t>
        </w:r>
      </w:hyperlink>
      <w:r w:rsidRPr="00162524">
        <w:rPr>
          <w:noProof/>
        </w:rPr>
        <w:t>.</w:t>
      </w:r>
    </w:p>
    <w:p w14:paraId="19A4EF3A" w14:textId="6016D176" w:rsidR="00162524" w:rsidRPr="00162524" w:rsidRDefault="00162524" w:rsidP="00162524">
      <w:pPr>
        <w:pStyle w:val="EndNoteBibliography"/>
        <w:rPr>
          <w:noProof/>
        </w:rPr>
      </w:pPr>
      <w:r w:rsidRPr="00162524">
        <w:rPr>
          <w:noProof/>
        </w:rPr>
        <w:t>50.</w:t>
      </w:r>
      <w:r w:rsidRPr="00162524">
        <w:rPr>
          <w:noProof/>
        </w:rPr>
        <w:tab/>
        <w:t xml:space="preserve">SIMD. Scottish Index of Multiple Deprivation: 2009 General Report 2009 [Available from: </w:t>
      </w:r>
      <w:hyperlink r:id="rId21" w:history="1">
        <w:r w:rsidRPr="00162524">
          <w:rPr>
            <w:rStyle w:val="Hyperlink"/>
            <w:noProof/>
          </w:rPr>
          <w:t>https://www.gov.scot/publications/scottish-index-multiple-deprivation-2009-general-report/</w:t>
        </w:r>
      </w:hyperlink>
      <w:r w:rsidRPr="00162524">
        <w:rPr>
          <w:noProof/>
        </w:rPr>
        <w:t>.</w:t>
      </w:r>
    </w:p>
    <w:p w14:paraId="5710A343" w14:textId="77777777" w:rsidR="00162524" w:rsidRPr="00162524" w:rsidRDefault="00162524" w:rsidP="00162524">
      <w:pPr>
        <w:pStyle w:val="EndNoteBibliography"/>
        <w:rPr>
          <w:noProof/>
        </w:rPr>
      </w:pPr>
      <w:r w:rsidRPr="00162524">
        <w:rPr>
          <w:noProof/>
        </w:rPr>
        <w:t>51.</w:t>
      </w:r>
      <w:r w:rsidRPr="00162524">
        <w:rPr>
          <w:noProof/>
        </w:rPr>
        <w:tab/>
        <w:t>Fitzmaurice G, Davidian M, Verbeke G, Molenberghs G. Longitudinal data analysis: CRC press; 2008.</w:t>
      </w:r>
    </w:p>
    <w:p w14:paraId="79B0BF2B" w14:textId="77777777" w:rsidR="00162524" w:rsidRPr="00162524" w:rsidRDefault="00162524" w:rsidP="00162524">
      <w:pPr>
        <w:pStyle w:val="EndNoteBibliography"/>
        <w:rPr>
          <w:noProof/>
        </w:rPr>
      </w:pPr>
      <w:r w:rsidRPr="00162524">
        <w:rPr>
          <w:noProof/>
        </w:rPr>
        <w:t>52.</w:t>
      </w:r>
      <w:r w:rsidRPr="00162524">
        <w:rPr>
          <w:noProof/>
        </w:rPr>
        <w:tab/>
        <w:t>Snijders TA, Bosker RJ. Multilevel analysis: An introduction to basic and advanced multilevel modeling: sage; 2011.</w:t>
      </w:r>
    </w:p>
    <w:p w14:paraId="5D4CFA17" w14:textId="77777777" w:rsidR="00162524" w:rsidRPr="00162524" w:rsidRDefault="00162524" w:rsidP="00162524">
      <w:pPr>
        <w:pStyle w:val="EndNoteBibliography"/>
        <w:rPr>
          <w:noProof/>
        </w:rPr>
      </w:pPr>
      <w:r w:rsidRPr="00162524">
        <w:rPr>
          <w:noProof/>
        </w:rPr>
        <w:t>53.</w:t>
      </w:r>
      <w:r w:rsidRPr="00162524">
        <w:rPr>
          <w:noProof/>
        </w:rPr>
        <w:tab/>
        <w:t>Enders C. Applied missing data analysis: Guilford press. New York. 2010.</w:t>
      </w:r>
    </w:p>
    <w:p w14:paraId="206C4001" w14:textId="77777777" w:rsidR="00162524" w:rsidRPr="00162524" w:rsidRDefault="00162524" w:rsidP="00162524">
      <w:pPr>
        <w:pStyle w:val="EndNoteBibliography"/>
        <w:rPr>
          <w:noProof/>
        </w:rPr>
      </w:pPr>
      <w:r w:rsidRPr="00162524">
        <w:rPr>
          <w:noProof/>
        </w:rPr>
        <w:t>54.</w:t>
      </w:r>
      <w:r w:rsidRPr="00162524">
        <w:rPr>
          <w:noProof/>
        </w:rPr>
        <w:tab/>
        <w:t>Keränen A-M, Savolainen MJ, Reponen AH, Kujari M-L, Lindeman SM, Bloigu RS, et al. The effect of eating behavior on weight loss and maintenance during a lifestyle intervention. Preventive Medicine. 2009;49(1):32–8.</w:t>
      </w:r>
    </w:p>
    <w:p w14:paraId="5D6E8158" w14:textId="77777777" w:rsidR="00162524" w:rsidRPr="00162524" w:rsidRDefault="00162524" w:rsidP="00162524">
      <w:pPr>
        <w:pStyle w:val="EndNoteBibliography"/>
        <w:rPr>
          <w:noProof/>
        </w:rPr>
      </w:pPr>
      <w:r w:rsidRPr="00162524">
        <w:rPr>
          <w:noProof/>
        </w:rPr>
        <w:t>55.</w:t>
      </w:r>
      <w:r w:rsidRPr="00162524">
        <w:rPr>
          <w:noProof/>
        </w:rPr>
        <w:tab/>
        <w:t>LaRose JG, Fava JL, Steeves EA, Hecht J, Wing RR, Raynor HA. Daily self-weighing within a lifestyle intervention: impact on disordered eating symptoms. Health Psychology. 2014;33(3):297.</w:t>
      </w:r>
    </w:p>
    <w:p w14:paraId="6682CBAF" w14:textId="77777777" w:rsidR="00162524" w:rsidRPr="00162524" w:rsidRDefault="00162524" w:rsidP="00162524">
      <w:pPr>
        <w:pStyle w:val="EndNoteBibliography"/>
        <w:rPr>
          <w:noProof/>
        </w:rPr>
      </w:pPr>
      <w:r w:rsidRPr="00162524">
        <w:rPr>
          <w:noProof/>
        </w:rPr>
        <w:t>56.</w:t>
      </w:r>
      <w:r w:rsidRPr="00162524">
        <w:rPr>
          <w:noProof/>
        </w:rPr>
        <w:tab/>
        <w:t>Nurkkala M, Kaikkonen K, Vanhala ML, Karhunen L, Keränen A-M, Korpelainen R. Lifestyle intervention has a beneficial effect on eating behavior and long-term weight loss in obese adults. Eating Behaviors. 2015;18:179–85.</w:t>
      </w:r>
    </w:p>
    <w:p w14:paraId="4A5CF3E4" w14:textId="77777777" w:rsidR="00162524" w:rsidRPr="00162524" w:rsidRDefault="00162524" w:rsidP="00162524">
      <w:pPr>
        <w:pStyle w:val="EndNoteBibliography"/>
        <w:rPr>
          <w:noProof/>
        </w:rPr>
      </w:pPr>
      <w:r w:rsidRPr="00162524">
        <w:rPr>
          <w:noProof/>
        </w:rPr>
        <w:t>57.</w:t>
      </w:r>
      <w:r w:rsidRPr="00162524">
        <w:rPr>
          <w:noProof/>
        </w:rPr>
        <w:tab/>
        <w:t>Nho JH. Lifestyle Intervention for Obese Women. J Lifestyle Med. 2017;7(2):51–4.</w:t>
      </w:r>
    </w:p>
    <w:p w14:paraId="7BE7D6F8" w14:textId="77777777" w:rsidR="00162524" w:rsidRPr="00162524" w:rsidRDefault="00162524" w:rsidP="00162524">
      <w:pPr>
        <w:pStyle w:val="EndNoteBibliography"/>
        <w:rPr>
          <w:noProof/>
        </w:rPr>
      </w:pPr>
      <w:r w:rsidRPr="00162524">
        <w:rPr>
          <w:noProof/>
        </w:rPr>
        <w:t>58.</w:t>
      </w:r>
      <w:r w:rsidRPr="00162524">
        <w:rPr>
          <w:noProof/>
        </w:rPr>
        <w:tab/>
        <w:t>Ralph AF, Brennan L, Byrne S, Caldwell B, Farmer J, Hart LM, et al. Management of eating disorders for people with higher weight: clinical practice guideline. Journal of Eating Disorders. 2022;10(1):121.</w:t>
      </w:r>
    </w:p>
    <w:p w14:paraId="1D0417E7" w14:textId="77777777" w:rsidR="00162524" w:rsidRPr="00162524" w:rsidRDefault="00162524" w:rsidP="00162524">
      <w:pPr>
        <w:pStyle w:val="EndNoteBibliography"/>
        <w:rPr>
          <w:noProof/>
        </w:rPr>
      </w:pPr>
      <w:r w:rsidRPr="00162524">
        <w:rPr>
          <w:noProof/>
        </w:rPr>
        <w:t>59.</w:t>
      </w:r>
      <w:r w:rsidRPr="00162524">
        <w:rPr>
          <w:noProof/>
        </w:rPr>
        <w:tab/>
        <w:t>Palavras MA, Hay P, dos Santos Filho CA, Claudino A. The efficacy of psychological therapies in reducing weight and binge eating in people with bulimia nervosa and binge eating disorder who are overweight or obese—a critical synthesis and meta-analyses. Nutrients. 2017;9(3):299.</w:t>
      </w:r>
    </w:p>
    <w:p w14:paraId="7E3D5636" w14:textId="77777777" w:rsidR="00162524" w:rsidRPr="00162524" w:rsidRDefault="00162524" w:rsidP="00162524">
      <w:pPr>
        <w:pStyle w:val="EndNoteBibliography"/>
        <w:rPr>
          <w:noProof/>
        </w:rPr>
      </w:pPr>
      <w:r w:rsidRPr="00162524">
        <w:rPr>
          <w:noProof/>
        </w:rPr>
        <w:lastRenderedPageBreak/>
        <w:t>60.</w:t>
      </w:r>
      <w:r w:rsidRPr="00162524">
        <w:rPr>
          <w:noProof/>
        </w:rPr>
        <w:tab/>
        <w:t>Wilfley DE, Welch RR, Stein RI, Spurrell EB, Cohen LR, Saelens BE, et al. A randomized comparison of group cognitive-behavioral therapy and group interpersonal psychotherapy for the treatment of overweight individuals with binge-eating disorder. Archives of general psychiatry. 2002;59(8):713–21.</w:t>
      </w:r>
    </w:p>
    <w:p w14:paraId="2CD8E6A0" w14:textId="77777777" w:rsidR="00162524" w:rsidRPr="00162524" w:rsidRDefault="00162524" w:rsidP="00162524">
      <w:pPr>
        <w:pStyle w:val="EndNoteBibliography"/>
        <w:rPr>
          <w:noProof/>
        </w:rPr>
      </w:pPr>
      <w:r w:rsidRPr="00162524">
        <w:rPr>
          <w:noProof/>
        </w:rPr>
        <w:t>61.</w:t>
      </w:r>
      <w:r w:rsidRPr="00162524">
        <w:rPr>
          <w:noProof/>
        </w:rPr>
        <w:tab/>
        <w:t>Atwood ME, Friedman A. A systematic review of enhanced cognitive behavioral therapy (CBT‐E) for eating disorders. International Journal of Eating Disorders. 2020;53(3):311–30.</w:t>
      </w:r>
    </w:p>
    <w:p w14:paraId="1B7A03C4" w14:textId="77777777" w:rsidR="00162524" w:rsidRPr="00162524" w:rsidRDefault="00162524" w:rsidP="00162524">
      <w:pPr>
        <w:pStyle w:val="EndNoteBibliography"/>
        <w:rPr>
          <w:noProof/>
        </w:rPr>
      </w:pPr>
      <w:r w:rsidRPr="00162524">
        <w:rPr>
          <w:noProof/>
        </w:rPr>
        <w:t>62.</w:t>
      </w:r>
      <w:r w:rsidRPr="00162524">
        <w:rPr>
          <w:noProof/>
        </w:rPr>
        <w:tab/>
        <w:t>Dalle Grave R, Calugi S, Compare A, El Ghoch M, Petroni ML, Tomasi F, et al. Weight loss expectations and attrition in treatment-seeking obese women. Obesity facts. 2015;8(5):311–8.</w:t>
      </w:r>
    </w:p>
    <w:p w14:paraId="1E664FA2" w14:textId="77777777" w:rsidR="00162524" w:rsidRPr="00162524" w:rsidRDefault="00162524" w:rsidP="00162524">
      <w:pPr>
        <w:pStyle w:val="EndNoteBibliography"/>
        <w:rPr>
          <w:noProof/>
        </w:rPr>
      </w:pPr>
      <w:r w:rsidRPr="00162524">
        <w:rPr>
          <w:noProof/>
        </w:rPr>
        <w:t>63.</w:t>
      </w:r>
      <w:r w:rsidRPr="00162524">
        <w:rPr>
          <w:noProof/>
        </w:rPr>
        <w:tab/>
        <w:t>Health TLP. Tackling obesity seriously: the time has come. 2018. p. e153.</w:t>
      </w:r>
    </w:p>
    <w:p w14:paraId="0DA51FA9" w14:textId="77777777" w:rsidR="00162524" w:rsidRPr="00162524" w:rsidRDefault="00162524" w:rsidP="00162524">
      <w:pPr>
        <w:pStyle w:val="EndNoteBibliography"/>
        <w:rPr>
          <w:noProof/>
        </w:rPr>
      </w:pPr>
      <w:r w:rsidRPr="00162524">
        <w:rPr>
          <w:noProof/>
        </w:rPr>
        <w:t>64.</w:t>
      </w:r>
      <w:r w:rsidRPr="00162524">
        <w:rPr>
          <w:noProof/>
        </w:rPr>
        <w:tab/>
        <w:t>Eik-Nes TT, Vrabel K, Raman J, Clark MR, Berg KH. A Group Intervention for Individuals With Obesity and Comorbid Binge Eating Disorder: Results From a Feasibility Study. Front Endocrinol (Lausanne). 2021;12:738856.</w:t>
      </w:r>
    </w:p>
    <w:p w14:paraId="0FD96A13" w14:textId="77777777" w:rsidR="00162524" w:rsidRPr="00162524" w:rsidRDefault="00162524" w:rsidP="00162524">
      <w:pPr>
        <w:pStyle w:val="EndNoteBibliography"/>
        <w:rPr>
          <w:noProof/>
        </w:rPr>
      </w:pPr>
      <w:r w:rsidRPr="00162524">
        <w:rPr>
          <w:noProof/>
        </w:rPr>
        <w:t>65.</w:t>
      </w:r>
      <w:r w:rsidRPr="00162524">
        <w:rPr>
          <w:noProof/>
        </w:rPr>
        <w:tab/>
        <w:t>Perales M, Rodríguez YC, Terrones MV, Mulas AL, Carballo RB. Exercise and depression in overweight and obese pregnant women: a randomised controlled trial. Archivos de medicina del deporte: revista de la Federación Española de Medicina del Deporte y de la Confederación Iberoamericana de Medicina del Deporte. 2015;32(167):156–63.</w:t>
      </w:r>
    </w:p>
    <w:p w14:paraId="7C532172" w14:textId="77777777" w:rsidR="00162524" w:rsidRPr="00162524" w:rsidRDefault="00162524" w:rsidP="00162524">
      <w:pPr>
        <w:pStyle w:val="EndNoteBibliography"/>
        <w:rPr>
          <w:noProof/>
        </w:rPr>
      </w:pPr>
      <w:r w:rsidRPr="00162524">
        <w:rPr>
          <w:noProof/>
        </w:rPr>
        <w:t>66.</w:t>
      </w:r>
      <w:r w:rsidRPr="00162524">
        <w:rPr>
          <w:noProof/>
        </w:rPr>
        <w:tab/>
        <w:t>Molyneaux E, Begum S, Briley AL, Seed PT, Howard LM, Poston L. Do elevated symptoms of depression predict adherence and outcomes in the UPBEAT randomised controlled trial of a lifestyle intervention for obese pregnant women? BMC pregnancy and childbirth. 2018;18(1):1–9.</w:t>
      </w:r>
    </w:p>
    <w:p w14:paraId="44D186DE" w14:textId="6726AD63" w:rsidR="00162524" w:rsidRPr="00162524" w:rsidRDefault="00162524" w:rsidP="00162524">
      <w:pPr>
        <w:pStyle w:val="EndNoteBibliography"/>
        <w:rPr>
          <w:noProof/>
        </w:rPr>
      </w:pPr>
      <w:r w:rsidRPr="00162524">
        <w:rPr>
          <w:noProof/>
        </w:rPr>
        <w:t>67.</w:t>
      </w:r>
      <w:r w:rsidRPr="00162524">
        <w:rPr>
          <w:noProof/>
        </w:rPr>
        <w:tab/>
        <w:t xml:space="preserve">NICE. Eating disorders: Recognition and treatment. 2017 [Available from: </w:t>
      </w:r>
      <w:hyperlink r:id="rId22" w:history="1">
        <w:r w:rsidRPr="00162524">
          <w:rPr>
            <w:rStyle w:val="Hyperlink"/>
            <w:noProof/>
          </w:rPr>
          <w:t>https://www.nice.org.uk/guidance/ng69</w:t>
        </w:r>
      </w:hyperlink>
      <w:r w:rsidRPr="00162524">
        <w:rPr>
          <w:noProof/>
        </w:rPr>
        <w:t xml:space="preserve"> </w:t>
      </w:r>
    </w:p>
    <w:p w14:paraId="06DE5C69" w14:textId="77777777" w:rsidR="00162524" w:rsidRPr="00162524" w:rsidRDefault="00162524" w:rsidP="00162524">
      <w:pPr>
        <w:pStyle w:val="EndNoteBibliography"/>
        <w:rPr>
          <w:noProof/>
        </w:rPr>
      </w:pPr>
      <w:r w:rsidRPr="00162524">
        <w:rPr>
          <w:noProof/>
        </w:rPr>
        <w:t>68.</w:t>
      </w:r>
      <w:r w:rsidRPr="00162524">
        <w:rPr>
          <w:noProof/>
        </w:rPr>
        <w:tab/>
        <w:t>Chan CY, Lee AM, Koh YW, Lam SK, Lee CP, Leung KY, et al. Course, risk factors, and adverse outcomes of disordered eating in pregnancy. International Journal of Eating Disorders. 2019;52(6):652–8.</w:t>
      </w:r>
    </w:p>
    <w:p w14:paraId="5752FDE9" w14:textId="77777777" w:rsidR="00162524" w:rsidRPr="00162524" w:rsidRDefault="00162524" w:rsidP="00162524">
      <w:pPr>
        <w:pStyle w:val="EndNoteBibliography"/>
        <w:rPr>
          <w:noProof/>
        </w:rPr>
      </w:pPr>
      <w:r w:rsidRPr="00162524">
        <w:rPr>
          <w:noProof/>
        </w:rPr>
        <w:t>69.</w:t>
      </w:r>
      <w:r w:rsidRPr="00162524">
        <w:rPr>
          <w:noProof/>
        </w:rPr>
        <w:tab/>
        <w:t>Baskin R, Meyer D, Galligan R. Predicting the change in perinatal disordered eating symptoms: An examination of psychosocial factors. Body Image. 2021;37:162–71.</w:t>
      </w:r>
    </w:p>
    <w:p w14:paraId="2A861F97" w14:textId="77777777" w:rsidR="00162524" w:rsidRPr="00162524" w:rsidRDefault="00162524" w:rsidP="00162524">
      <w:pPr>
        <w:pStyle w:val="EndNoteBibliography"/>
        <w:rPr>
          <w:noProof/>
        </w:rPr>
      </w:pPr>
      <w:r w:rsidRPr="00162524">
        <w:rPr>
          <w:noProof/>
        </w:rPr>
        <w:t>70.</w:t>
      </w:r>
      <w:r w:rsidRPr="00162524">
        <w:rPr>
          <w:noProof/>
        </w:rPr>
        <w:tab/>
        <w:t>Lowes H, Kopeika J, Micali N, Ash A. Anorexia nervosa in pregnancy. The Obstetrician &amp; Gynaecologist. 2012;14(3):179–87.</w:t>
      </w:r>
    </w:p>
    <w:p w14:paraId="43A8CF3A" w14:textId="77777777" w:rsidR="00162524" w:rsidRPr="00162524" w:rsidRDefault="00162524" w:rsidP="00162524">
      <w:pPr>
        <w:pStyle w:val="EndNoteBibliography"/>
        <w:rPr>
          <w:noProof/>
        </w:rPr>
      </w:pPr>
      <w:r w:rsidRPr="00162524">
        <w:rPr>
          <w:noProof/>
        </w:rPr>
        <w:t>71.</w:t>
      </w:r>
      <w:r w:rsidRPr="00162524">
        <w:rPr>
          <w:noProof/>
        </w:rPr>
        <w:tab/>
        <w:t>Tierney S, McGlone C, Furber C. What can qualitative studies tell us about the experiences of women who are pregnant that have an eating disorder? Midwifery. 2013;29(5):542–9.</w:t>
      </w:r>
    </w:p>
    <w:p w14:paraId="36CAE367" w14:textId="77777777" w:rsidR="00162524" w:rsidRPr="00162524" w:rsidRDefault="00162524" w:rsidP="00162524">
      <w:pPr>
        <w:pStyle w:val="EndNoteBibliography"/>
        <w:rPr>
          <w:noProof/>
        </w:rPr>
      </w:pPr>
      <w:r w:rsidRPr="00162524">
        <w:rPr>
          <w:noProof/>
        </w:rPr>
        <w:t>72.</w:t>
      </w:r>
      <w:r w:rsidRPr="00162524">
        <w:rPr>
          <w:noProof/>
        </w:rPr>
        <w:tab/>
        <w:t>Chen HY, Chauhan SP. Association between Gestational Weight Gain Adequacy and Adverse Maternal and Neonatal Outcomes. Am J Perinatol. 2019;36(6):615–23.</w:t>
      </w:r>
    </w:p>
    <w:p w14:paraId="76E1B99A" w14:textId="77777777" w:rsidR="00162524" w:rsidRPr="00162524" w:rsidRDefault="00162524" w:rsidP="00162524">
      <w:pPr>
        <w:pStyle w:val="EndNoteBibliography"/>
        <w:rPr>
          <w:noProof/>
        </w:rPr>
      </w:pPr>
      <w:r w:rsidRPr="00162524">
        <w:rPr>
          <w:noProof/>
        </w:rPr>
        <w:t>73.</w:t>
      </w:r>
      <w:r w:rsidRPr="00162524">
        <w:rPr>
          <w:noProof/>
        </w:rPr>
        <w:tab/>
        <w:t>Baskin R, Galligan R. Disordered eating and the perinatal period: A systematic review and best evidence synthesis of mental health and psychosocial correlates. European Eating Disorders Review. 2019;27(5):462–80.</w:t>
      </w:r>
    </w:p>
    <w:p w14:paraId="54909896" w14:textId="77777777" w:rsidR="00162524" w:rsidRPr="00162524" w:rsidRDefault="00162524" w:rsidP="00162524">
      <w:pPr>
        <w:pStyle w:val="EndNoteBibliography"/>
        <w:rPr>
          <w:noProof/>
        </w:rPr>
      </w:pPr>
      <w:r w:rsidRPr="00162524">
        <w:rPr>
          <w:noProof/>
        </w:rPr>
        <w:t>74.</w:t>
      </w:r>
      <w:r w:rsidRPr="00162524">
        <w:rPr>
          <w:noProof/>
        </w:rPr>
        <w:tab/>
        <w:t>Goławski K, Giermaziak W, Ciebiera M, Wojtyła C. Excessive Gestational Weight Gain and Pregnancy Outcomes. J Clin Med. 2023;12(9).</w:t>
      </w:r>
    </w:p>
    <w:p w14:paraId="52DC4F2B" w14:textId="77777777" w:rsidR="00162524" w:rsidRPr="00162524" w:rsidRDefault="00162524" w:rsidP="00162524">
      <w:pPr>
        <w:pStyle w:val="EndNoteBibliography"/>
        <w:rPr>
          <w:noProof/>
        </w:rPr>
      </w:pPr>
      <w:r w:rsidRPr="00162524">
        <w:rPr>
          <w:noProof/>
        </w:rPr>
        <w:t>75.</w:t>
      </w:r>
      <w:r w:rsidRPr="00162524">
        <w:rPr>
          <w:noProof/>
        </w:rPr>
        <w:tab/>
        <w:t>Dude AM, Grobman W, Haas D, Mercer BM, Parry S, Silver RM, et al. Gestational weight gain and pregnancy outcomes among nulliparous women. American journal of perinatology. 2021;38(02):182–90.</w:t>
      </w:r>
    </w:p>
    <w:p w14:paraId="07A7E537" w14:textId="77777777" w:rsidR="00162524" w:rsidRPr="00162524" w:rsidRDefault="00162524" w:rsidP="00162524">
      <w:pPr>
        <w:pStyle w:val="EndNoteBibliography"/>
        <w:rPr>
          <w:noProof/>
        </w:rPr>
      </w:pPr>
      <w:r w:rsidRPr="00162524">
        <w:rPr>
          <w:noProof/>
        </w:rPr>
        <w:t>76.</w:t>
      </w:r>
      <w:r w:rsidRPr="00162524">
        <w:rPr>
          <w:noProof/>
        </w:rPr>
        <w:tab/>
        <w:t>Wu Y, Wan S, Gu S, Mou Z, Dong L, Luo Z, et al. Gestational weight gain and adverse pregnancy outcomes: a prospective cohort study. BMJ open. 2020;10(9):e038187.</w:t>
      </w:r>
    </w:p>
    <w:p w14:paraId="61ED56F2" w14:textId="77777777" w:rsidR="00162524" w:rsidRPr="00162524" w:rsidRDefault="00162524" w:rsidP="00162524">
      <w:pPr>
        <w:pStyle w:val="EndNoteBibliography"/>
        <w:rPr>
          <w:noProof/>
        </w:rPr>
      </w:pPr>
      <w:r w:rsidRPr="00162524">
        <w:rPr>
          <w:noProof/>
        </w:rPr>
        <w:t>77.</w:t>
      </w:r>
      <w:r w:rsidRPr="00162524">
        <w:rPr>
          <w:noProof/>
        </w:rPr>
        <w:tab/>
        <w:t>Qiu X, Zhang S, Yan J. Gestational weight gain and risk of postpartum depression: A meta-analysis of observational studies. Psychiatry Research. 2022;310:114448.</w:t>
      </w:r>
    </w:p>
    <w:p w14:paraId="6D4CA49C" w14:textId="77777777" w:rsidR="00162524" w:rsidRPr="00162524" w:rsidRDefault="00162524" w:rsidP="00162524">
      <w:pPr>
        <w:pStyle w:val="EndNoteBibliography"/>
        <w:rPr>
          <w:noProof/>
        </w:rPr>
      </w:pPr>
      <w:r w:rsidRPr="00162524">
        <w:rPr>
          <w:noProof/>
        </w:rPr>
        <w:t>78.</w:t>
      </w:r>
      <w:r w:rsidRPr="00162524">
        <w:rPr>
          <w:noProof/>
        </w:rPr>
        <w:tab/>
        <w:t>Li L, Yan Y, Sha T, Gao X, He Q, Chen C, et al. Factors associated with postpartum weight retention based on the generalized estimation equation in Kaifu Districtin Changsha. Zhong nan da xue xue bao Yi xue ban= Journal of Central South University Medical Sciences. 2019;44(1):59–66.</w:t>
      </w:r>
    </w:p>
    <w:p w14:paraId="5B50C4A0" w14:textId="77777777" w:rsidR="00162524" w:rsidRPr="00162524" w:rsidRDefault="00162524" w:rsidP="00162524">
      <w:pPr>
        <w:pStyle w:val="EndNoteBibliography"/>
        <w:rPr>
          <w:noProof/>
        </w:rPr>
      </w:pPr>
      <w:r w:rsidRPr="00162524">
        <w:rPr>
          <w:noProof/>
        </w:rPr>
        <w:t>79.</w:t>
      </w:r>
      <w:r w:rsidRPr="00162524">
        <w:rPr>
          <w:noProof/>
        </w:rPr>
        <w:tab/>
        <w:t>Baskin R, Galligan R, Meyer D. Disordered eating from pregnancy to the postpartum period: The role of psychosocial and mental health factors. Appetite. 2021;156:104862.</w:t>
      </w:r>
    </w:p>
    <w:p w14:paraId="7DC3233E" w14:textId="77777777" w:rsidR="00162524" w:rsidRPr="00162524" w:rsidRDefault="00162524" w:rsidP="00162524">
      <w:pPr>
        <w:pStyle w:val="EndNoteBibliography"/>
        <w:rPr>
          <w:noProof/>
        </w:rPr>
      </w:pPr>
      <w:r w:rsidRPr="00162524">
        <w:rPr>
          <w:noProof/>
        </w:rPr>
        <w:t>80.</w:t>
      </w:r>
      <w:r w:rsidRPr="00162524">
        <w:rPr>
          <w:noProof/>
        </w:rPr>
        <w:tab/>
        <w:t>Kelly S. Individual socioeconomic status is important but hard to measure. BMJ. 2021;372.</w:t>
      </w:r>
    </w:p>
    <w:p w14:paraId="3CF38E1A" w14:textId="77777777" w:rsidR="00162524" w:rsidRPr="00162524" w:rsidRDefault="00162524" w:rsidP="00162524">
      <w:pPr>
        <w:pStyle w:val="EndNoteBibliography"/>
        <w:rPr>
          <w:noProof/>
        </w:rPr>
      </w:pPr>
      <w:r w:rsidRPr="00162524">
        <w:rPr>
          <w:noProof/>
        </w:rPr>
        <w:lastRenderedPageBreak/>
        <w:t>81.</w:t>
      </w:r>
      <w:r w:rsidRPr="00162524">
        <w:rPr>
          <w:noProof/>
        </w:rPr>
        <w:tab/>
        <w:t>McCuen-Wurst C, Ruggieri M, Allison KC. Disordered eating and obesity: associations between binge-eating disorder, night-eating syndrome, and weight-related comorbidities. Annals of the New York Academy of Sciences. 2018;1411(1):96–105.</w:t>
      </w:r>
    </w:p>
    <w:p w14:paraId="465208BA" w14:textId="77777777" w:rsidR="00162524" w:rsidRPr="00162524" w:rsidRDefault="00162524" w:rsidP="00162524">
      <w:pPr>
        <w:pStyle w:val="EndNoteBibliography"/>
        <w:rPr>
          <w:noProof/>
        </w:rPr>
      </w:pPr>
      <w:r w:rsidRPr="00162524">
        <w:rPr>
          <w:noProof/>
        </w:rPr>
        <w:t>82.</w:t>
      </w:r>
      <w:r w:rsidRPr="00162524">
        <w:rPr>
          <w:noProof/>
        </w:rPr>
        <w:tab/>
        <w:t>Williams CB, Mackenzie KC, Gahagan S. The effect of maternal obesity on the offspring. Clin Obstet Gynecol. 2014;57(3):508–15.</w:t>
      </w:r>
    </w:p>
    <w:p w14:paraId="39380AEF" w14:textId="77777777" w:rsidR="00162524" w:rsidRPr="00162524" w:rsidRDefault="00162524" w:rsidP="00162524">
      <w:pPr>
        <w:pStyle w:val="EndNoteBibliography"/>
        <w:rPr>
          <w:noProof/>
        </w:rPr>
      </w:pPr>
      <w:r w:rsidRPr="00162524">
        <w:rPr>
          <w:noProof/>
        </w:rPr>
        <w:t>83.</w:t>
      </w:r>
      <w:r w:rsidRPr="00162524">
        <w:rPr>
          <w:noProof/>
        </w:rPr>
        <w:tab/>
        <w:t>Godfrey KM, Reynolds RM, Prescott SL, Nyirenda M, Jaddoe VW, Eriksson JG, et al. Influence of maternal obesity on the long-term health of offspring. Lancet Diabetes Endocrinol. 2017;5(1):53–64.</w:t>
      </w:r>
    </w:p>
    <w:p w14:paraId="562DC759" w14:textId="77777777" w:rsidR="00162524" w:rsidRPr="00162524" w:rsidRDefault="00162524" w:rsidP="00162524">
      <w:pPr>
        <w:pStyle w:val="EndNoteBibliography"/>
        <w:rPr>
          <w:noProof/>
        </w:rPr>
      </w:pPr>
      <w:r w:rsidRPr="00162524">
        <w:rPr>
          <w:noProof/>
        </w:rPr>
        <w:t>84.</w:t>
      </w:r>
      <w:r w:rsidRPr="00162524">
        <w:rPr>
          <w:noProof/>
        </w:rPr>
        <w:tab/>
        <w:t>Hamilton EAA, Nowell AK, Harden A, Thangaratinam S. Conduct and reporting of acceptability, attitudes, beliefs and experiences of pregnant women in randomised trials on diet and lifestyle interventions: A systematic review. European Journal of Obstetrics &amp; Gynecology and Reproductive Biology. 2018;225:243–54.</w:t>
      </w:r>
    </w:p>
    <w:p w14:paraId="15997645" w14:textId="77777777" w:rsidR="00162524" w:rsidRPr="00162524" w:rsidRDefault="00162524" w:rsidP="00162524">
      <w:pPr>
        <w:pStyle w:val="EndNoteBibliography"/>
        <w:rPr>
          <w:noProof/>
        </w:rPr>
      </w:pPr>
      <w:r w:rsidRPr="00162524">
        <w:rPr>
          <w:noProof/>
        </w:rPr>
        <w:t>85.</w:t>
      </w:r>
      <w:r w:rsidRPr="00162524">
        <w:rPr>
          <w:noProof/>
        </w:rPr>
        <w:tab/>
        <w:t>Jacka FN, Ystrom E, Brantsaeter AL, Karevold E, Roth C, Haugen M, et al. Maternal and early postnatal nutrition and mental health of offspring by age 5 years: a prospective cohort study. J Am Acad Child Adolesc Psychiatry. 2013;52(10):1038–47.</w:t>
      </w:r>
    </w:p>
    <w:p w14:paraId="51566B3D" w14:textId="460053BE" w:rsidR="0056606D" w:rsidRPr="004037C8" w:rsidRDefault="00536F0B" w:rsidP="000841EF">
      <w:pPr>
        <w:spacing w:line="480" w:lineRule="auto"/>
        <w:ind w:left="60"/>
        <w:rPr>
          <w:rFonts w:ascii="Times New Roman" w:hAnsi="Times New Roman"/>
          <w:sz w:val="24"/>
          <w:szCs w:val="24"/>
        </w:rPr>
      </w:pPr>
      <w:r w:rsidRPr="004037C8">
        <w:rPr>
          <w:rFonts w:ascii="Times New Roman" w:hAnsi="Times New Roman"/>
          <w:sz w:val="24"/>
          <w:szCs w:val="24"/>
        </w:rPr>
        <w:fldChar w:fldCharType="end"/>
      </w:r>
    </w:p>
    <w:p w14:paraId="30F43210" w14:textId="77777777" w:rsidR="00E8194D" w:rsidRPr="00E43951" w:rsidRDefault="00E8194D" w:rsidP="00E8194D">
      <w:pPr>
        <w:rPr>
          <w:rFonts w:ascii="Times New Roman" w:hAnsi="Times New Roman"/>
          <w:b/>
          <w:bCs/>
          <w:sz w:val="24"/>
          <w:szCs w:val="24"/>
        </w:rPr>
      </w:pPr>
      <w:r w:rsidRPr="004037C8">
        <w:rPr>
          <w:rFonts w:ascii="Times New Roman" w:hAnsi="Times New Roman"/>
          <w:b/>
          <w:bCs/>
          <w:sz w:val="24"/>
          <w:szCs w:val="24"/>
        </w:rPr>
        <w:t xml:space="preserve">Supplementary table 1: </w:t>
      </w:r>
      <w:r w:rsidRPr="004037C8">
        <w:rPr>
          <w:rFonts w:ascii="Times New Roman" w:hAnsi="Times New Roman"/>
          <w:b/>
          <w:bCs/>
        </w:rPr>
        <w:t>Prevalence of binge endorsement, binge loss of control, n (%) for each timepoint and each trial arm. A is lifetime binge eating behaviours, b binge eating behaviours in the previous month.</w:t>
      </w:r>
    </w:p>
    <w:p w14:paraId="7914E077" w14:textId="77777777" w:rsidR="00E8194D" w:rsidRPr="00AF3E66" w:rsidRDefault="00E8194D" w:rsidP="000841EF">
      <w:pPr>
        <w:spacing w:line="480" w:lineRule="auto"/>
        <w:ind w:left="60"/>
        <w:rPr>
          <w:rFonts w:ascii="Times New Roman" w:hAnsi="Times New Roman"/>
          <w:sz w:val="24"/>
          <w:szCs w:val="24"/>
        </w:rPr>
      </w:pPr>
    </w:p>
    <w:sectPr w:rsidR="00E8194D" w:rsidRPr="00AF3E66" w:rsidSect="00D07482">
      <w:footerReference w:type="default" r:id="rId23"/>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FECA7" w14:textId="77777777" w:rsidR="0055420B" w:rsidRDefault="0055420B" w:rsidP="00657628">
      <w:pPr>
        <w:spacing w:line="240" w:lineRule="auto"/>
      </w:pPr>
      <w:r>
        <w:separator/>
      </w:r>
    </w:p>
  </w:endnote>
  <w:endnote w:type="continuationSeparator" w:id="0">
    <w:p w14:paraId="2D305D7C" w14:textId="77777777" w:rsidR="0055420B" w:rsidRDefault="0055420B" w:rsidP="006576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31271794"/>
      <w:docPartObj>
        <w:docPartGallery w:val="Page Numbers (Bottom of Page)"/>
        <w:docPartUnique/>
      </w:docPartObj>
    </w:sdtPr>
    <w:sdtEndPr>
      <w:rPr>
        <w:rStyle w:val="PageNumber"/>
      </w:rPr>
    </w:sdtEndPr>
    <w:sdtContent>
      <w:p w14:paraId="65513E28" w14:textId="26D243D6" w:rsidR="00A77A2D" w:rsidRDefault="00A77A2D" w:rsidP="00D10C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7F226387" w14:textId="77777777" w:rsidR="00A77A2D" w:rsidRDefault="00A77A2D" w:rsidP="00BC0F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0921724"/>
      <w:docPartObj>
        <w:docPartGallery w:val="Page Numbers (Bottom of Page)"/>
        <w:docPartUnique/>
      </w:docPartObj>
    </w:sdtPr>
    <w:sdtEndPr>
      <w:rPr>
        <w:noProof/>
      </w:rPr>
    </w:sdtEndPr>
    <w:sdtContent>
      <w:p w14:paraId="2B52FB6F" w14:textId="29AA229D" w:rsidR="00B06BF8" w:rsidRDefault="00B06BF8">
        <w:pPr>
          <w:pStyle w:val="Footer"/>
        </w:pPr>
        <w:r>
          <w:fldChar w:fldCharType="begin"/>
        </w:r>
        <w:r>
          <w:instrText xml:space="preserve"> PAGE   \* MERGEFORMAT </w:instrText>
        </w:r>
        <w:r>
          <w:fldChar w:fldCharType="separate"/>
        </w:r>
        <w:r w:rsidR="00144F8D">
          <w:rPr>
            <w:noProof/>
          </w:rPr>
          <w:t>20</w:t>
        </w:r>
        <w:r>
          <w:rPr>
            <w:noProof/>
          </w:rPr>
          <w:fldChar w:fldCharType="end"/>
        </w:r>
      </w:p>
    </w:sdtContent>
  </w:sdt>
  <w:p w14:paraId="61979F40" w14:textId="77777777" w:rsidR="00A77A2D" w:rsidRDefault="00A77A2D" w:rsidP="00BC0FF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F94CA" w14:textId="77777777" w:rsidR="00A77A2D" w:rsidRPr="00590BF9" w:rsidRDefault="00A77A2D" w:rsidP="00617E26">
    <w:pPr>
      <w:pStyle w:val="Footer"/>
      <w:spacing w:line="240" w:lineRule="auto"/>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822611"/>
      <w:docPartObj>
        <w:docPartGallery w:val="Page Numbers (Bottom of Page)"/>
        <w:docPartUnique/>
      </w:docPartObj>
    </w:sdtPr>
    <w:sdtEndPr>
      <w:rPr>
        <w:noProof/>
      </w:rPr>
    </w:sdtEndPr>
    <w:sdtContent>
      <w:p w14:paraId="5B235B31" w14:textId="5FA99756" w:rsidR="00B06BF8" w:rsidRDefault="00B06BF8">
        <w:pPr>
          <w:pStyle w:val="Footer"/>
        </w:pPr>
        <w:r>
          <w:fldChar w:fldCharType="begin"/>
        </w:r>
        <w:r>
          <w:instrText xml:space="preserve"> PAGE   \* MERGEFORMAT </w:instrText>
        </w:r>
        <w:r>
          <w:fldChar w:fldCharType="separate"/>
        </w:r>
        <w:r w:rsidR="00204C40">
          <w:rPr>
            <w:noProof/>
          </w:rPr>
          <w:t>22</w:t>
        </w:r>
        <w:r>
          <w:rPr>
            <w:noProof/>
          </w:rPr>
          <w:fldChar w:fldCharType="end"/>
        </w:r>
      </w:p>
    </w:sdtContent>
  </w:sdt>
  <w:p w14:paraId="2B5571EC" w14:textId="34401FA5" w:rsidR="00A77A2D" w:rsidRPr="008B308E" w:rsidRDefault="00A77A2D" w:rsidP="00AD0450">
    <w:pPr>
      <w:pStyle w:val="MDPIfooterfirstpage"/>
      <w:tabs>
        <w:tab w:val="clear" w:pos="8845"/>
        <w:tab w:val="right" w:pos="10466"/>
      </w:tabs>
      <w:spacing w:line="240" w:lineRule="auto"/>
      <w:jc w:val="right"/>
      <w:rPr>
        <w:lang w:val="fr-CH"/>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4726300"/>
      <w:docPartObj>
        <w:docPartGallery w:val="Page Numbers (Bottom of Page)"/>
        <w:docPartUnique/>
      </w:docPartObj>
    </w:sdtPr>
    <w:sdtEndPr>
      <w:rPr>
        <w:noProof/>
      </w:rPr>
    </w:sdtEndPr>
    <w:sdtContent>
      <w:p w14:paraId="354B325E" w14:textId="2304BC23" w:rsidR="00B06BF8" w:rsidRDefault="00B06BF8">
        <w:pPr>
          <w:pStyle w:val="Footer"/>
        </w:pPr>
        <w:r>
          <w:fldChar w:fldCharType="begin"/>
        </w:r>
        <w:r>
          <w:instrText xml:space="preserve"> PAGE   \* MERGEFORMAT </w:instrText>
        </w:r>
        <w:r>
          <w:fldChar w:fldCharType="separate"/>
        </w:r>
        <w:r w:rsidR="00204C40">
          <w:rPr>
            <w:noProof/>
          </w:rPr>
          <w:t>23</w:t>
        </w:r>
        <w:r>
          <w:rPr>
            <w:noProof/>
          </w:rPr>
          <w:fldChar w:fldCharType="end"/>
        </w:r>
      </w:p>
    </w:sdtContent>
  </w:sdt>
  <w:p w14:paraId="2951C188" w14:textId="284334BE" w:rsidR="00AD0450" w:rsidRPr="008B308E" w:rsidRDefault="00AD0450" w:rsidP="00AD0450">
    <w:pPr>
      <w:pStyle w:val="MDPIfooterfirstpage"/>
      <w:tabs>
        <w:tab w:val="clear" w:pos="8845"/>
        <w:tab w:val="right" w:pos="10466"/>
      </w:tabs>
      <w:spacing w:line="240" w:lineRule="auto"/>
      <w:jc w:val="right"/>
      <w:rPr>
        <w:lang w:val="fr-CH"/>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5221047"/>
      <w:docPartObj>
        <w:docPartGallery w:val="Page Numbers (Bottom of Page)"/>
        <w:docPartUnique/>
      </w:docPartObj>
    </w:sdtPr>
    <w:sdtEndPr>
      <w:rPr>
        <w:noProof/>
      </w:rPr>
    </w:sdtEndPr>
    <w:sdtContent>
      <w:p w14:paraId="66DEC74A" w14:textId="6E0D74C1" w:rsidR="00B06BF8" w:rsidRDefault="00B06BF8">
        <w:pPr>
          <w:pStyle w:val="Footer"/>
        </w:pPr>
        <w:r>
          <w:fldChar w:fldCharType="begin"/>
        </w:r>
        <w:r>
          <w:instrText xml:space="preserve"> PAGE   \* MERGEFORMAT </w:instrText>
        </w:r>
        <w:r>
          <w:fldChar w:fldCharType="separate"/>
        </w:r>
        <w:r w:rsidR="00144F8D">
          <w:rPr>
            <w:noProof/>
          </w:rPr>
          <w:t>33</w:t>
        </w:r>
        <w:r>
          <w:rPr>
            <w:noProof/>
          </w:rPr>
          <w:fldChar w:fldCharType="end"/>
        </w:r>
      </w:p>
    </w:sdtContent>
  </w:sdt>
  <w:p w14:paraId="22BB116E" w14:textId="2A06EDD5" w:rsidR="00B06BF8" w:rsidRPr="00590BF9" w:rsidRDefault="00B06BF8" w:rsidP="00B06BF8">
    <w:pPr>
      <w:pStyle w:val="Footer"/>
      <w:spacing w:line="240" w:lineRule="auto"/>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E0F90" w14:textId="77777777" w:rsidR="0055420B" w:rsidRDefault="0055420B" w:rsidP="00657628">
      <w:pPr>
        <w:spacing w:line="240" w:lineRule="auto"/>
      </w:pPr>
      <w:r>
        <w:separator/>
      </w:r>
    </w:p>
  </w:footnote>
  <w:footnote w:type="continuationSeparator" w:id="0">
    <w:p w14:paraId="7AD5F818" w14:textId="77777777" w:rsidR="0055420B" w:rsidRDefault="0055420B" w:rsidP="006576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E36F5" w14:textId="77777777" w:rsidR="00A77A2D" w:rsidRDefault="00A77A2D" w:rsidP="00C3605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37100" w14:textId="77777777" w:rsidR="00A77A2D" w:rsidRPr="00305CED" w:rsidRDefault="00A77A2D" w:rsidP="00C3605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A77A2D" w:rsidRPr="00B200C8" w14:paraId="63DA1340" w14:textId="77777777" w:rsidTr="00C36053">
      <w:trPr>
        <w:trHeight w:val="686"/>
      </w:trPr>
      <w:tc>
        <w:tcPr>
          <w:tcW w:w="3679" w:type="dxa"/>
          <w:vAlign w:val="center"/>
        </w:tcPr>
        <w:p w14:paraId="3AB2FED5" w14:textId="77777777" w:rsidR="00A77A2D" w:rsidRPr="006331AD" w:rsidRDefault="00A77A2D" w:rsidP="00C36053">
          <w:pPr>
            <w:pStyle w:val="Header"/>
            <w:pBdr>
              <w:bottom w:val="none" w:sz="0" w:space="0" w:color="auto"/>
            </w:pBdr>
            <w:jc w:val="left"/>
            <w:rPr>
              <w:rFonts w:eastAsia="DengXian"/>
              <w:b/>
              <w:bCs/>
            </w:rPr>
          </w:pPr>
        </w:p>
      </w:tc>
      <w:tc>
        <w:tcPr>
          <w:tcW w:w="4535" w:type="dxa"/>
          <w:vAlign w:val="center"/>
        </w:tcPr>
        <w:p w14:paraId="7FE70E5D" w14:textId="77777777" w:rsidR="00A77A2D" w:rsidRPr="006331AD" w:rsidRDefault="00A77A2D" w:rsidP="00C36053">
          <w:pPr>
            <w:pStyle w:val="Header"/>
            <w:pBdr>
              <w:bottom w:val="none" w:sz="0" w:space="0" w:color="auto"/>
            </w:pBdr>
            <w:rPr>
              <w:rFonts w:eastAsia="DengXian"/>
              <w:b/>
              <w:bCs/>
            </w:rPr>
          </w:pPr>
        </w:p>
      </w:tc>
      <w:tc>
        <w:tcPr>
          <w:tcW w:w="2273" w:type="dxa"/>
          <w:vAlign w:val="center"/>
        </w:tcPr>
        <w:p w14:paraId="5E1EEF95" w14:textId="77777777" w:rsidR="00A77A2D" w:rsidRPr="006331AD" w:rsidRDefault="00A77A2D" w:rsidP="00C36053">
          <w:pPr>
            <w:pStyle w:val="Header"/>
            <w:pBdr>
              <w:bottom w:val="none" w:sz="0" w:space="0" w:color="auto"/>
            </w:pBdr>
            <w:jc w:val="right"/>
            <w:rPr>
              <w:rFonts w:eastAsia="DengXian"/>
              <w:b/>
              <w:bCs/>
            </w:rPr>
          </w:pPr>
        </w:p>
      </w:tc>
    </w:tr>
  </w:tbl>
  <w:p w14:paraId="40215C36" w14:textId="77777777" w:rsidR="00A77A2D" w:rsidRPr="00953C94" w:rsidRDefault="00A77A2D" w:rsidP="00C3605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538B8"/>
    <w:multiLevelType w:val="hybridMultilevel"/>
    <w:tmpl w:val="9746C73E"/>
    <w:lvl w:ilvl="0" w:tplc="A4106A9E">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62ED1"/>
    <w:multiLevelType w:val="hybridMultilevel"/>
    <w:tmpl w:val="4580B2A8"/>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FBE0361"/>
    <w:multiLevelType w:val="hybridMultilevel"/>
    <w:tmpl w:val="FC0E4D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BE081E"/>
    <w:multiLevelType w:val="hybridMultilevel"/>
    <w:tmpl w:val="3CDE931E"/>
    <w:lvl w:ilvl="0" w:tplc="0809000F">
      <w:start w:val="1"/>
      <w:numFmt w:val="decimal"/>
      <w:lvlText w:val="%1."/>
      <w:lvlJc w:val="left"/>
      <w:pPr>
        <w:ind w:left="1736" w:hanging="360"/>
      </w:pPr>
    </w:lvl>
    <w:lvl w:ilvl="1" w:tplc="08090019" w:tentative="1">
      <w:start w:val="1"/>
      <w:numFmt w:val="lowerLetter"/>
      <w:lvlText w:val="%2."/>
      <w:lvlJc w:val="left"/>
      <w:pPr>
        <w:ind w:left="2456" w:hanging="360"/>
      </w:pPr>
    </w:lvl>
    <w:lvl w:ilvl="2" w:tplc="0809001B" w:tentative="1">
      <w:start w:val="1"/>
      <w:numFmt w:val="lowerRoman"/>
      <w:lvlText w:val="%3."/>
      <w:lvlJc w:val="right"/>
      <w:pPr>
        <w:ind w:left="3176" w:hanging="180"/>
      </w:pPr>
    </w:lvl>
    <w:lvl w:ilvl="3" w:tplc="0809000F" w:tentative="1">
      <w:start w:val="1"/>
      <w:numFmt w:val="decimal"/>
      <w:lvlText w:val="%4."/>
      <w:lvlJc w:val="left"/>
      <w:pPr>
        <w:ind w:left="3896" w:hanging="360"/>
      </w:pPr>
    </w:lvl>
    <w:lvl w:ilvl="4" w:tplc="08090019" w:tentative="1">
      <w:start w:val="1"/>
      <w:numFmt w:val="lowerLetter"/>
      <w:lvlText w:val="%5."/>
      <w:lvlJc w:val="left"/>
      <w:pPr>
        <w:ind w:left="4616" w:hanging="360"/>
      </w:pPr>
    </w:lvl>
    <w:lvl w:ilvl="5" w:tplc="0809001B" w:tentative="1">
      <w:start w:val="1"/>
      <w:numFmt w:val="lowerRoman"/>
      <w:lvlText w:val="%6."/>
      <w:lvlJc w:val="right"/>
      <w:pPr>
        <w:ind w:left="5336" w:hanging="180"/>
      </w:pPr>
    </w:lvl>
    <w:lvl w:ilvl="6" w:tplc="0809000F" w:tentative="1">
      <w:start w:val="1"/>
      <w:numFmt w:val="decimal"/>
      <w:lvlText w:val="%7."/>
      <w:lvlJc w:val="left"/>
      <w:pPr>
        <w:ind w:left="6056" w:hanging="360"/>
      </w:pPr>
    </w:lvl>
    <w:lvl w:ilvl="7" w:tplc="08090019" w:tentative="1">
      <w:start w:val="1"/>
      <w:numFmt w:val="lowerLetter"/>
      <w:lvlText w:val="%8."/>
      <w:lvlJc w:val="left"/>
      <w:pPr>
        <w:ind w:left="6776" w:hanging="360"/>
      </w:pPr>
    </w:lvl>
    <w:lvl w:ilvl="8" w:tplc="0809001B" w:tentative="1">
      <w:start w:val="1"/>
      <w:numFmt w:val="lowerRoman"/>
      <w:lvlText w:val="%9."/>
      <w:lvlJc w:val="right"/>
      <w:pPr>
        <w:ind w:left="7496"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34683E53"/>
    <w:multiLevelType w:val="hybridMultilevel"/>
    <w:tmpl w:val="FC0E4D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44E53AF6"/>
    <w:multiLevelType w:val="hybridMultilevel"/>
    <w:tmpl w:val="8E386F4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61054903"/>
    <w:multiLevelType w:val="hybridMultilevel"/>
    <w:tmpl w:val="798C89EE"/>
    <w:lvl w:ilvl="0" w:tplc="B2F4D748">
      <w:start w:val="8"/>
      <w:numFmt w:val="bullet"/>
      <w:lvlText w:val="-"/>
      <w:lvlJc w:val="left"/>
      <w:pPr>
        <w:ind w:left="720" w:hanging="360"/>
      </w:pPr>
      <w:rPr>
        <w:rFonts w:ascii="Palatino Linotype" w:eastAsia="SimSu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753874">
    <w:abstractNumId w:val="8"/>
  </w:num>
  <w:num w:numId="2" w16cid:durableId="329254867">
    <w:abstractNumId w:val="12"/>
  </w:num>
  <w:num w:numId="3" w16cid:durableId="268199427">
    <w:abstractNumId w:val="7"/>
  </w:num>
  <w:num w:numId="4" w16cid:durableId="7521674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86421607">
    <w:abstractNumId w:val="9"/>
  </w:num>
  <w:num w:numId="6" w16cid:durableId="2031563147">
    <w:abstractNumId w:val="16"/>
  </w:num>
  <w:num w:numId="7" w16cid:durableId="1508862923">
    <w:abstractNumId w:val="4"/>
  </w:num>
  <w:num w:numId="8" w16cid:durableId="1726249336">
    <w:abstractNumId w:val="18"/>
  </w:num>
  <w:num w:numId="9" w16cid:durableId="1939829578">
    <w:abstractNumId w:val="2"/>
  </w:num>
  <w:num w:numId="10" w16cid:durableId="788159355">
    <w:abstractNumId w:val="14"/>
  </w:num>
  <w:num w:numId="11" w16cid:durableId="321853276">
    <w:abstractNumId w:val="1"/>
  </w:num>
  <w:num w:numId="12" w16cid:durableId="564880695">
    <w:abstractNumId w:val="15"/>
  </w:num>
  <w:num w:numId="13" w16cid:durableId="1912155846">
    <w:abstractNumId w:val="10"/>
  </w:num>
  <w:num w:numId="14" w16cid:durableId="2118208786">
    <w:abstractNumId w:val="11"/>
  </w:num>
  <w:num w:numId="15" w16cid:durableId="195194825">
    <w:abstractNumId w:val="6"/>
  </w:num>
  <w:num w:numId="16" w16cid:durableId="1520854733">
    <w:abstractNumId w:val="13"/>
  </w:num>
  <w:num w:numId="17" w16cid:durableId="1334069403">
    <w:abstractNumId w:val="3"/>
  </w:num>
  <w:num w:numId="18" w16cid:durableId="1740249287">
    <w:abstractNumId w:val="0"/>
  </w:num>
  <w:num w:numId="19" w16cid:durableId="552737482">
    <w:abstractNumId w:val="17"/>
  </w:num>
  <w:num w:numId="20" w16cid:durableId="156953903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urton, Sam">
    <w15:presenceInfo w15:providerId="AD" w15:userId="S::PSYSBURT@ljmu.ac.uk::6fb34bea-15f4-4264-be0e-2ffe13544915"/>
  </w15:person>
  <w15:person w15:author="Karen Drake">
    <w15:presenceInfo w15:providerId="AD" w15:userId="S::kd2y11@soton.ac.uk::65d9d816-29e3-46f8-8f12-f6c62eaf19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ocumentProtection w:edit="trackedChanges" w:enforcement="1" w:cryptProviderType="rsaAES" w:cryptAlgorithmClass="hash" w:cryptAlgorithmType="typeAny" w:cryptAlgorithmSid="14" w:cryptSpinCount="100000" w:hash="68fGR/hjaV+zny4V2U9zXDpVAlcDMZX2f8RCfAD//fJZO9Ra/kyVG8Jo/y1o2+c1LQrvPjw4jA823tSw813kTg==" w:salt="wtaaz3BNMVqwUd5OCK+Iig=="/>
  <w:defaultTabStop w:val="720"/>
  <w:drawingGridHorizontalSpacing w:val="100"/>
  <w:drawingGridVerticalSpacing w:val="163"/>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2fawx8zx598evwvkp5rvcatt5xpzzx0sp&quot;&gt;test&lt;record-ids&gt;&lt;item&gt;59&lt;/item&gt;&lt;item&gt;60&lt;/item&gt;&lt;item&gt;61&lt;/item&gt;&lt;item&gt;62&lt;/item&gt;&lt;item&gt;63&lt;/item&gt;&lt;item&gt;64&lt;/item&gt;&lt;item&gt;65&lt;/item&gt;&lt;item&gt;66&lt;/item&gt;&lt;item&gt;1551&lt;/item&gt;&lt;item&gt;4020&lt;/item&gt;&lt;/record-ids&gt;&lt;/item&gt;&lt;/Libraries&gt;"/>
  </w:docVars>
  <w:rsids>
    <w:rsidRoot w:val="003A2DBF"/>
    <w:rsid w:val="00003326"/>
    <w:rsid w:val="000051EB"/>
    <w:rsid w:val="000061BC"/>
    <w:rsid w:val="000069CC"/>
    <w:rsid w:val="00010F31"/>
    <w:rsid w:val="00012B37"/>
    <w:rsid w:val="0002203D"/>
    <w:rsid w:val="00023877"/>
    <w:rsid w:val="000266A6"/>
    <w:rsid w:val="00026D8C"/>
    <w:rsid w:val="00031D83"/>
    <w:rsid w:val="000320A6"/>
    <w:rsid w:val="0003228C"/>
    <w:rsid w:val="00041778"/>
    <w:rsid w:val="00041A05"/>
    <w:rsid w:val="000472E0"/>
    <w:rsid w:val="00052505"/>
    <w:rsid w:val="000532E9"/>
    <w:rsid w:val="00055494"/>
    <w:rsid w:val="0005673D"/>
    <w:rsid w:val="0006106F"/>
    <w:rsid w:val="00063597"/>
    <w:rsid w:val="00065EE4"/>
    <w:rsid w:val="00066F9B"/>
    <w:rsid w:val="00081AA6"/>
    <w:rsid w:val="000841EF"/>
    <w:rsid w:val="000855B6"/>
    <w:rsid w:val="000876D4"/>
    <w:rsid w:val="00087BEB"/>
    <w:rsid w:val="00091CF4"/>
    <w:rsid w:val="00092700"/>
    <w:rsid w:val="00096B10"/>
    <w:rsid w:val="00097BAC"/>
    <w:rsid w:val="000A1CF7"/>
    <w:rsid w:val="000A68AA"/>
    <w:rsid w:val="000C26B3"/>
    <w:rsid w:val="000C2A8D"/>
    <w:rsid w:val="000D2F90"/>
    <w:rsid w:val="000D65ED"/>
    <w:rsid w:val="000E455D"/>
    <w:rsid w:val="000E6160"/>
    <w:rsid w:val="000E69C5"/>
    <w:rsid w:val="000F15FD"/>
    <w:rsid w:val="000F686E"/>
    <w:rsid w:val="00103263"/>
    <w:rsid w:val="001140B5"/>
    <w:rsid w:val="00115211"/>
    <w:rsid w:val="00122E05"/>
    <w:rsid w:val="00130CB7"/>
    <w:rsid w:val="00142D13"/>
    <w:rsid w:val="001437E1"/>
    <w:rsid w:val="00144F8D"/>
    <w:rsid w:val="00145980"/>
    <w:rsid w:val="00146152"/>
    <w:rsid w:val="0014759E"/>
    <w:rsid w:val="00151044"/>
    <w:rsid w:val="0015194C"/>
    <w:rsid w:val="0015234A"/>
    <w:rsid w:val="00156C46"/>
    <w:rsid w:val="00162524"/>
    <w:rsid w:val="001628F1"/>
    <w:rsid w:val="0017441F"/>
    <w:rsid w:val="001771C2"/>
    <w:rsid w:val="00180816"/>
    <w:rsid w:val="001841DC"/>
    <w:rsid w:val="00186EF2"/>
    <w:rsid w:val="0018779E"/>
    <w:rsid w:val="001970B9"/>
    <w:rsid w:val="001A18F7"/>
    <w:rsid w:val="001B0583"/>
    <w:rsid w:val="001B0DAD"/>
    <w:rsid w:val="001B290E"/>
    <w:rsid w:val="001B3236"/>
    <w:rsid w:val="001B3EC3"/>
    <w:rsid w:val="001B521E"/>
    <w:rsid w:val="001C2B1B"/>
    <w:rsid w:val="001C37E4"/>
    <w:rsid w:val="001E221B"/>
    <w:rsid w:val="001E4AF5"/>
    <w:rsid w:val="001F2CFF"/>
    <w:rsid w:val="001F2EC9"/>
    <w:rsid w:val="001F78D5"/>
    <w:rsid w:val="001F7E86"/>
    <w:rsid w:val="00203794"/>
    <w:rsid w:val="00204B0E"/>
    <w:rsid w:val="00204C40"/>
    <w:rsid w:val="00211EAC"/>
    <w:rsid w:val="00212650"/>
    <w:rsid w:val="0021752F"/>
    <w:rsid w:val="00224975"/>
    <w:rsid w:val="00230BB4"/>
    <w:rsid w:val="002331E5"/>
    <w:rsid w:val="00233321"/>
    <w:rsid w:val="00234A54"/>
    <w:rsid w:val="0024307B"/>
    <w:rsid w:val="00244BE1"/>
    <w:rsid w:val="00251792"/>
    <w:rsid w:val="002525B6"/>
    <w:rsid w:val="002530C0"/>
    <w:rsid w:val="00264003"/>
    <w:rsid w:val="00265799"/>
    <w:rsid w:val="00273D0C"/>
    <w:rsid w:val="00280026"/>
    <w:rsid w:val="00282537"/>
    <w:rsid w:val="00293BE7"/>
    <w:rsid w:val="00294215"/>
    <w:rsid w:val="00294DCB"/>
    <w:rsid w:val="00294E13"/>
    <w:rsid w:val="002A13F8"/>
    <w:rsid w:val="002A537B"/>
    <w:rsid w:val="002A6C34"/>
    <w:rsid w:val="002B205C"/>
    <w:rsid w:val="002C2463"/>
    <w:rsid w:val="002D1F6E"/>
    <w:rsid w:val="002D35B6"/>
    <w:rsid w:val="002D37A1"/>
    <w:rsid w:val="002D3CB7"/>
    <w:rsid w:val="002D3D18"/>
    <w:rsid w:val="002D4BB8"/>
    <w:rsid w:val="002E558D"/>
    <w:rsid w:val="002E6813"/>
    <w:rsid w:val="002E75D7"/>
    <w:rsid w:val="002F23BA"/>
    <w:rsid w:val="002F4DE5"/>
    <w:rsid w:val="0030050C"/>
    <w:rsid w:val="00321374"/>
    <w:rsid w:val="00322FAC"/>
    <w:rsid w:val="0032766A"/>
    <w:rsid w:val="00330163"/>
    <w:rsid w:val="0033298B"/>
    <w:rsid w:val="00345789"/>
    <w:rsid w:val="00352200"/>
    <w:rsid w:val="00357609"/>
    <w:rsid w:val="00362063"/>
    <w:rsid w:val="003771FA"/>
    <w:rsid w:val="00382DF4"/>
    <w:rsid w:val="00382E0A"/>
    <w:rsid w:val="0038704A"/>
    <w:rsid w:val="003973FF"/>
    <w:rsid w:val="003A09EC"/>
    <w:rsid w:val="003A2DBF"/>
    <w:rsid w:val="003A3862"/>
    <w:rsid w:val="003A57A3"/>
    <w:rsid w:val="003B11BF"/>
    <w:rsid w:val="003B1EAB"/>
    <w:rsid w:val="003B1FFD"/>
    <w:rsid w:val="003B45A3"/>
    <w:rsid w:val="003B7A77"/>
    <w:rsid w:val="003D1427"/>
    <w:rsid w:val="003E0C03"/>
    <w:rsid w:val="003E2D6C"/>
    <w:rsid w:val="003F0D83"/>
    <w:rsid w:val="003F2B26"/>
    <w:rsid w:val="004001FE"/>
    <w:rsid w:val="004037C8"/>
    <w:rsid w:val="00404954"/>
    <w:rsid w:val="004069B5"/>
    <w:rsid w:val="00413B18"/>
    <w:rsid w:val="00422B2E"/>
    <w:rsid w:val="00432050"/>
    <w:rsid w:val="00434CD6"/>
    <w:rsid w:val="0044018F"/>
    <w:rsid w:val="00440CC4"/>
    <w:rsid w:val="00441686"/>
    <w:rsid w:val="00442F73"/>
    <w:rsid w:val="004529C3"/>
    <w:rsid w:val="00453C88"/>
    <w:rsid w:val="00457D23"/>
    <w:rsid w:val="0046035C"/>
    <w:rsid w:val="004639B0"/>
    <w:rsid w:val="00471837"/>
    <w:rsid w:val="00473115"/>
    <w:rsid w:val="00473920"/>
    <w:rsid w:val="00474E5F"/>
    <w:rsid w:val="004750AF"/>
    <w:rsid w:val="00475F1C"/>
    <w:rsid w:val="00482EAC"/>
    <w:rsid w:val="00486787"/>
    <w:rsid w:val="004903C1"/>
    <w:rsid w:val="0049133E"/>
    <w:rsid w:val="004A7A28"/>
    <w:rsid w:val="004B2727"/>
    <w:rsid w:val="004B2E4E"/>
    <w:rsid w:val="004B7FF4"/>
    <w:rsid w:val="004C3C9E"/>
    <w:rsid w:val="004C58E7"/>
    <w:rsid w:val="004D227C"/>
    <w:rsid w:val="004D54C5"/>
    <w:rsid w:val="004D767F"/>
    <w:rsid w:val="004F39B9"/>
    <w:rsid w:val="004F4A1E"/>
    <w:rsid w:val="004F6277"/>
    <w:rsid w:val="004F6691"/>
    <w:rsid w:val="0050126B"/>
    <w:rsid w:val="00502377"/>
    <w:rsid w:val="00504C14"/>
    <w:rsid w:val="005052A4"/>
    <w:rsid w:val="00505C0C"/>
    <w:rsid w:val="0050670D"/>
    <w:rsid w:val="00516C84"/>
    <w:rsid w:val="005258C9"/>
    <w:rsid w:val="00530F54"/>
    <w:rsid w:val="00536F0B"/>
    <w:rsid w:val="0054074C"/>
    <w:rsid w:val="00543F52"/>
    <w:rsid w:val="00547C90"/>
    <w:rsid w:val="00547EA8"/>
    <w:rsid w:val="00553D6B"/>
    <w:rsid w:val="0055420B"/>
    <w:rsid w:val="00555183"/>
    <w:rsid w:val="00555272"/>
    <w:rsid w:val="005618A5"/>
    <w:rsid w:val="00565D0D"/>
    <w:rsid w:val="0056606D"/>
    <w:rsid w:val="00567434"/>
    <w:rsid w:val="00567ED9"/>
    <w:rsid w:val="00570372"/>
    <w:rsid w:val="00570BD7"/>
    <w:rsid w:val="00573916"/>
    <w:rsid w:val="0058317F"/>
    <w:rsid w:val="00585BDB"/>
    <w:rsid w:val="00593252"/>
    <w:rsid w:val="00595B20"/>
    <w:rsid w:val="005A540A"/>
    <w:rsid w:val="005B0E01"/>
    <w:rsid w:val="005C2211"/>
    <w:rsid w:val="005C4543"/>
    <w:rsid w:val="005C4919"/>
    <w:rsid w:val="005C689D"/>
    <w:rsid w:val="005D1184"/>
    <w:rsid w:val="005D1386"/>
    <w:rsid w:val="005D1E2A"/>
    <w:rsid w:val="005D7A03"/>
    <w:rsid w:val="005E12B1"/>
    <w:rsid w:val="005E247D"/>
    <w:rsid w:val="005F0A39"/>
    <w:rsid w:val="005F0E81"/>
    <w:rsid w:val="005F5465"/>
    <w:rsid w:val="006010D6"/>
    <w:rsid w:val="00604CEA"/>
    <w:rsid w:val="0060521A"/>
    <w:rsid w:val="006100B6"/>
    <w:rsid w:val="00615136"/>
    <w:rsid w:val="00617E26"/>
    <w:rsid w:val="00625F52"/>
    <w:rsid w:val="00626ED5"/>
    <w:rsid w:val="006271E8"/>
    <w:rsid w:val="00630D3E"/>
    <w:rsid w:val="0063448D"/>
    <w:rsid w:val="00637446"/>
    <w:rsid w:val="006437D8"/>
    <w:rsid w:val="006508F0"/>
    <w:rsid w:val="00651E53"/>
    <w:rsid w:val="006533C0"/>
    <w:rsid w:val="00657628"/>
    <w:rsid w:val="00661261"/>
    <w:rsid w:val="00664D96"/>
    <w:rsid w:val="00672B23"/>
    <w:rsid w:val="00676E14"/>
    <w:rsid w:val="00691445"/>
    <w:rsid w:val="006A129F"/>
    <w:rsid w:val="006A15D7"/>
    <w:rsid w:val="006A185D"/>
    <w:rsid w:val="006A6B09"/>
    <w:rsid w:val="006B1CB9"/>
    <w:rsid w:val="006C59C5"/>
    <w:rsid w:val="006D2996"/>
    <w:rsid w:val="006D60A0"/>
    <w:rsid w:val="006E1680"/>
    <w:rsid w:val="006E2A53"/>
    <w:rsid w:val="006E3BC1"/>
    <w:rsid w:val="006E4040"/>
    <w:rsid w:val="006F455C"/>
    <w:rsid w:val="00701A3D"/>
    <w:rsid w:val="00702152"/>
    <w:rsid w:val="007021B6"/>
    <w:rsid w:val="00702C71"/>
    <w:rsid w:val="00703FCD"/>
    <w:rsid w:val="00705856"/>
    <w:rsid w:val="00707A55"/>
    <w:rsid w:val="00711215"/>
    <w:rsid w:val="007128AD"/>
    <w:rsid w:val="00713885"/>
    <w:rsid w:val="00716856"/>
    <w:rsid w:val="00716CD2"/>
    <w:rsid w:val="00750819"/>
    <w:rsid w:val="0075104B"/>
    <w:rsid w:val="00752186"/>
    <w:rsid w:val="0075451B"/>
    <w:rsid w:val="00756C11"/>
    <w:rsid w:val="00767075"/>
    <w:rsid w:val="00771B2C"/>
    <w:rsid w:val="007726AF"/>
    <w:rsid w:val="00777F76"/>
    <w:rsid w:val="00782418"/>
    <w:rsid w:val="00786C43"/>
    <w:rsid w:val="00791A4D"/>
    <w:rsid w:val="0079231E"/>
    <w:rsid w:val="00794472"/>
    <w:rsid w:val="00795366"/>
    <w:rsid w:val="007A78A2"/>
    <w:rsid w:val="007B00A9"/>
    <w:rsid w:val="007B3D82"/>
    <w:rsid w:val="007B4D59"/>
    <w:rsid w:val="007B7D7A"/>
    <w:rsid w:val="007C5968"/>
    <w:rsid w:val="007E036F"/>
    <w:rsid w:val="007F1E1B"/>
    <w:rsid w:val="007F3469"/>
    <w:rsid w:val="0080012D"/>
    <w:rsid w:val="00801496"/>
    <w:rsid w:val="00803548"/>
    <w:rsid w:val="00805FF1"/>
    <w:rsid w:val="00814C15"/>
    <w:rsid w:val="00814FB5"/>
    <w:rsid w:val="00817273"/>
    <w:rsid w:val="0082239F"/>
    <w:rsid w:val="00824F87"/>
    <w:rsid w:val="0082511F"/>
    <w:rsid w:val="008302A9"/>
    <w:rsid w:val="0083241D"/>
    <w:rsid w:val="00837448"/>
    <w:rsid w:val="008567D6"/>
    <w:rsid w:val="0086567B"/>
    <w:rsid w:val="00867836"/>
    <w:rsid w:val="00870BA2"/>
    <w:rsid w:val="008738FB"/>
    <w:rsid w:val="0087799D"/>
    <w:rsid w:val="00877EB4"/>
    <w:rsid w:val="008800C8"/>
    <w:rsid w:val="00880F9D"/>
    <w:rsid w:val="00883A2F"/>
    <w:rsid w:val="00887C2F"/>
    <w:rsid w:val="008A710F"/>
    <w:rsid w:val="008B2951"/>
    <w:rsid w:val="008B37F1"/>
    <w:rsid w:val="008C5FA4"/>
    <w:rsid w:val="008F37E3"/>
    <w:rsid w:val="009004B0"/>
    <w:rsid w:val="009079BD"/>
    <w:rsid w:val="009112B5"/>
    <w:rsid w:val="009128D0"/>
    <w:rsid w:val="00915325"/>
    <w:rsid w:val="00922513"/>
    <w:rsid w:val="009320D4"/>
    <w:rsid w:val="00933EEB"/>
    <w:rsid w:val="00937AD6"/>
    <w:rsid w:val="009404DC"/>
    <w:rsid w:val="00943B2E"/>
    <w:rsid w:val="009443A5"/>
    <w:rsid w:val="00945CA4"/>
    <w:rsid w:val="00946008"/>
    <w:rsid w:val="00955F53"/>
    <w:rsid w:val="009615F2"/>
    <w:rsid w:val="00962155"/>
    <w:rsid w:val="00966688"/>
    <w:rsid w:val="00971454"/>
    <w:rsid w:val="00986EAB"/>
    <w:rsid w:val="009915D5"/>
    <w:rsid w:val="00995915"/>
    <w:rsid w:val="0099741A"/>
    <w:rsid w:val="009A577B"/>
    <w:rsid w:val="009A6995"/>
    <w:rsid w:val="009B0AD0"/>
    <w:rsid w:val="009B70B8"/>
    <w:rsid w:val="009C1C0F"/>
    <w:rsid w:val="009C3A53"/>
    <w:rsid w:val="009D3A5F"/>
    <w:rsid w:val="009D612E"/>
    <w:rsid w:val="009D61E9"/>
    <w:rsid w:val="009E04C0"/>
    <w:rsid w:val="009E2A6C"/>
    <w:rsid w:val="009E30FE"/>
    <w:rsid w:val="009E3DFE"/>
    <w:rsid w:val="009F1B16"/>
    <w:rsid w:val="009F1DCA"/>
    <w:rsid w:val="009F5410"/>
    <w:rsid w:val="009F7B97"/>
    <w:rsid w:val="009F7E95"/>
    <w:rsid w:val="00A01254"/>
    <w:rsid w:val="00A020BA"/>
    <w:rsid w:val="00A17372"/>
    <w:rsid w:val="00A2336B"/>
    <w:rsid w:val="00A23397"/>
    <w:rsid w:val="00A33B4C"/>
    <w:rsid w:val="00A346ED"/>
    <w:rsid w:val="00A3477E"/>
    <w:rsid w:val="00A43DB5"/>
    <w:rsid w:val="00A45310"/>
    <w:rsid w:val="00A46A44"/>
    <w:rsid w:val="00A47944"/>
    <w:rsid w:val="00A510B9"/>
    <w:rsid w:val="00A55D8D"/>
    <w:rsid w:val="00A56675"/>
    <w:rsid w:val="00A608AE"/>
    <w:rsid w:val="00A62093"/>
    <w:rsid w:val="00A64793"/>
    <w:rsid w:val="00A66B06"/>
    <w:rsid w:val="00A72D11"/>
    <w:rsid w:val="00A73561"/>
    <w:rsid w:val="00A737DA"/>
    <w:rsid w:val="00A739EE"/>
    <w:rsid w:val="00A74F6E"/>
    <w:rsid w:val="00A77A2D"/>
    <w:rsid w:val="00A807AF"/>
    <w:rsid w:val="00A8089B"/>
    <w:rsid w:val="00A874E2"/>
    <w:rsid w:val="00A94EF0"/>
    <w:rsid w:val="00A9594C"/>
    <w:rsid w:val="00AA1BE7"/>
    <w:rsid w:val="00AA4698"/>
    <w:rsid w:val="00AB573E"/>
    <w:rsid w:val="00AB5B2C"/>
    <w:rsid w:val="00AC100E"/>
    <w:rsid w:val="00AC1FCE"/>
    <w:rsid w:val="00AC38E6"/>
    <w:rsid w:val="00AC3E0D"/>
    <w:rsid w:val="00AC4F8B"/>
    <w:rsid w:val="00AD0450"/>
    <w:rsid w:val="00AD268C"/>
    <w:rsid w:val="00AD48CB"/>
    <w:rsid w:val="00AD72D9"/>
    <w:rsid w:val="00AE380A"/>
    <w:rsid w:val="00AE46E5"/>
    <w:rsid w:val="00AF3E66"/>
    <w:rsid w:val="00B04C9B"/>
    <w:rsid w:val="00B06BF8"/>
    <w:rsid w:val="00B1027A"/>
    <w:rsid w:val="00B13064"/>
    <w:rsid w:val="00B14D25"/>
    <w:rsid w:val="00B16887"/>
    <w:rsid w:val="00B17683"/>
    <w:rsid w:val="00B17D71"/>
    <w:rsid w:val="00B22611"/>
    <w:rsid w:val="00B24B14"/>
    <w:rsid w:val="00B27345"/>
    <w:rsid w:val="00B31189"/>
    <w:rsid w:val="00B326F1"/>
    <w:rsid w:val="00B334B0"/>
    <w:rsid w:val="00B33CF2"/>
    <w:rsid w:val="00B430AF"/>
    <w:rsid w:val="00B432B5"/>
    <w:rsid w:val="00B50A4A"/>
    <w:rsid w:val="00B652FC"/>
    <w:rsid w:val="00B71358"/>
    <w:rsid w:val="00B7454B"/>
    <w:rsid w:val="00B76FC8"/>
    <w:rsid w:val="00B9763F"/>
    <w:rsid w:val="00BA5FFE"/>
    <w:rsid w:val="00BA638B"/>
    <w:rsid w:val="00BB2674"/>
    <w:rsid w:val="00BB4690"/>
    <w:rsid w:val="00BB4D64"/>
    <w:rsid w:val="00BB6C55"/>
    <w:rsid w:val="00BC0FFF"/>
    <w:rsid w:val="00BC1209"/>
    <w:rsid w:val="00BC168E"/>
    <w:rsid w:val="00BD65A9"/>
    <w:rsid w:val="00BD7B06"/>
    <w:rsid w:val="00BE086D"/>
    <w:rsid w:val="00BE4FB3"/>
    <w:rsid w:val="00BF712C"/>
    <w:rsid w:val="00C04ED9"/>
    <w:rsid w:val="00C07571"/>
    <w:rsid w:val="00C07DA8"/>
    <w:rsid w:val="00C23A52"/>
    <w:rsid w:val="00C36053"/>
    <w:rsid w:val="00C372A0"/>
    <w:rsid w:val="00C4188B"/>
    <w:rsid w:val="00C41F7B"/>
    <w:rsid w:val="00C43A9A"/>
    <w:rsid w:val="00C52705"/>
    <w:rsid w:val="00C62D6E"/>
    <w:rsid w:val="00C65012"/>
    <w:rsid w:val="00C72DE6"/>
    <w:rsid w:val="00C73E55"/>
    <w:rsid w:val="00C76C83"/>
    <w:rsid w:val="00C77584"/>
    <w:rsid w:val="00C77A22"/>
    <w:rsid w:val="00C77C2C"/>
    <w:rsid w:val="00C92E92"/>
    <w:rsid w:val="00C92F52"/>
    <w:rsid w:val="00C95B16"/>
    <w:rsid w:val="00C97707"/>
    <w:rsid w:val="00CA0064"/>
    <w:rsid w:val="00CB1505"/>
    <w:rsid w:val="00CB1B30"/>
    <w:rsid w:val="00CB7596"/>
    <w:rsid w:val="00CC0AF9"/>
    <w:rsid w:val="00CC0D35"/>
    <w:rsid w:val="00CD465E"/>
    <w:rsid w:val="00CD7A22"/>
    <w:rsid w:val="00CF11D1"/>
    <w:rsid w:val="00D0582D"/>
    <w:rsid w:val="00D062EA"/>
    <w:rsid w:val="00D07482"/>
    <w:rsid w:val="00D10C92"/>
    <w:rsid w:val="00D243BA"/>
    <w:rsid w:val="00D26FF9"/>
    <w:rsid w:val="00D41160"/>
    <w:rsid w:val="00D417BB"/>
    <w:rsid w:val="00D42505"/>
    <w:rsid w:val="00D47020"/>
    <w:rsid w:val="00D47FE1"/>
    <w:rsid w:val="00D532AE"/>
    <w:rsid w:val="00D53A21"/>
    <w:rsid w:val="00D57C96"/>
    <w:rsid w:val="00D604F4"/>
    <w:rsid w:val="00D61DF0"/>
    <w:rsid w:val="00D650FC"/>
    <w:rsid w:val="00D6565D"/>
    <w:rsid w:val="00D72585"/>
    <w:rsid w:val="00D72DE7"/>
    <w:rsid w:val="00D7748A"/>
    <w:rsid w:val="00D776DE"/>
    <w:rsid w:val="00D81226"/>
    <w:rsid w:val="00D81BE2"/>
    <w:rsid w:val="00D82E22"/>
    <w:rsid w:val="00D8711E"/>
    <w:rsid w:val="00D923CA"/>
    <w:rsid w:val="00D940E7"/>
    <w:rsid w:val="00D94C7D"/>
    <w:rsid w:val="00DA3618"/>
    <w:rsid w:val="00DA3B32"/>
    <w:rsid w:val="00DA7CCD"/>
    <w:rsid w:val="00DB3CEE"/>
    <w:rsid w:val="00DB5F2F"/>
    <w:rsid w:val="00DB7A3D"/>
    <w:rsid w:val="00DC64D8"/>
    <w:rsid w:val="00DC7807"/>
    <w:rsid w:val="00DD524B"/>
    <w:rsid w:val="00DF5C7D"/>
    <w:rsid w:val="00DF657F"/>
    <w:rsid w:val="00DF6628"/>
    <w:rsid w:val="00E02CFB"/>
    <w:rsid w:val="00E1773C"/>
    <w:rsid w:val="00E2301C"/>
    <w:rsid w:val="00E256C1"/>
    <w:rsid w:val="00E27A14"/>
    <w:rsid w:val="00E31C3E"/>
    <w:rsid w:val="00E33278"/>
    <w:rsid w:val="00E34FD1"/>
    <w:rsid w:val="00E43951"/>
    <w:rsid w:val="00E460FC"/>
    <w:rsid w:val="00E50552"/>
    <w:rsid w:val="00E51E71"/>
    <w:rsid w:val="00E756D4"/>
    <w:rsid w:val="00E8194D"/>
    <w:rsid w:val="00E84289"/>
    <w:rsid w:val="00E96315"/>
    <w:rsid w:val="00EA202F"/>
    <w:rsid w:val="00EA3361"/>
    <w:rsid w:val="00EA57E5"/>
    <w:rsid w:val="00EA6EE6"/>
    <w:rsid w:val="00EA77A5"/>
    <w:rsid w:val="00EB2E7C"/>
    <w:rsid w:val="00ED1A96"/>
    <w:rsid w:val="00EF1AE9"/>
    <w:rsid w:val="00EF62C1"/>
    <w:rsid w:val="00F032D3"/>
    <w:rsid w:val="00F241FD"/>
    <w:rsid w:val="00F262F2"/>
    <w:rsid w:val="00F27720"/>
    <w:rsid w:val="00F40163"/>
    <w:rsid w:val="00F44D3B"/>
    <w:rsid w:val="00F50A58"/>
    <w:rsid w:val="00F526FE"/>
    <w:rsid w:val="00F56229"/>
    <w:rsid w:val="00F6104F"/>
    <w:rsid w:val="00F6268B"/>
    <w:rsid w:val="00F64FF5"/>
    <w:rsid w:val="00F66F53"/>
    <w:rsid w:val="00F67124"/>
    <w:rsid w:val="00F71898"/>
    <w:rsid w:val="00F76CDC"/>
    <w:rsid w:val="00F76ED1"/>
    <w:rsid w:val="00F80895"/>
    <w:rsid w:val="00F8441B"/>
    <w:rsid w:val="00F91698"/>
    <w:rsid w:val="00F9409D"/>
    <w:rsid w:val="00F94445"/>
    <w:rsid w:val="00F949C6"/>
    <w:rsid w:val="00F95B86"/>
    <w:rsid w:val="00F95BAC"/>
    <w:rsid w:val="00FA1299"/>
    <w:rsid w:val="00FA5274"/>
    <w:rsid w:val="00FC00B6"/>
    <w:rsid w:val="00FC3591"/>
    <w:rsid w:val="00FC46A5"/>
    <w:rsid w:val="00FD20FF"/>
    <w:rsid w:val="00FD2278"/>
    <w:rsid w:val="00FE3388"/>
    <w:rsid w:val="00FF42B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A545829"/>
  <w15:chartTrackingRefBased/>
  <w15:docId w15:val="{2F962683-4E03-0746-8614-51AAD991B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DBF"/>
    <w:pPr>
      <w:spacing w:line="260" w:lineRule="atLeast"/>
      <w:jc w:val="both"/>
    </w:pPr>
    <w:rPr>
      <w:rFonts w:ascii="Palatino Linotype" w:eastAsia="SimSun" w:hAnsi="Palatino Linotype" w:cs="Times New Roman"/>
      <w:color w:val="000000"/>
      <w:kern w:val="0"/>
      <w:sz w:val="20"/>
      <w:szCs w:val="20"/>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2title">
    <w:name w:val="MDPI_1.2_title"/>
    <w:next w:val="Normal"/>
    <w:qFormat/>
    <w:rsid w:val="003A2DBF"/>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3A2DBF"/>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4history">
    <w:name w:val="MDPI_1.4_history"/>
    <w:basedOn w:val="Normal"/>
    <w:next w:val="Normal"/>
    <w:qFormat/>
    <w:rsid w:val="003A2DB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3A2DBF"/>
    <w:pPr>
      <w:adjustRightInd w:val="0"/>
      <w:snapToGrid w:val="0"/>
      <w:spacing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61Citation">
    <w:name w:val="MDPI_6.1_Citation"/>
    <w:qFormat/>
    <w:rsid w:val="003A2DBF"/>
    <w:pPr>
      <w:adjustRightInd w:val="0"/>
      <w:snapToGrid w:val="0"/>
      <w:spacing w:line="240" w:lineRule="atLeast"/>
      <w:ind w:right="113"/>
    </w:pPr>
    <w:rPr>
      <w:rFonts w:ascii="Palatino Linotype" w:eastAsia="SimSun" w:hAnsi="Palatino Linotype" w:cs="Cordia New"/>
      <w:kern w:val="0"/>
      <w:sz w:val="14"/>
      <w:szCs w:val="22"/>
      <w:lang w:val="en-US" w:eastAsia="zh-CN"/>
      <w14:ligatures w14:val="none"/>
    </w:rPr>
  </w:style>
  <w:style w:type="paragraph" w:customStyle="1" w:styleId="MDPI72Copyright">
    <w:name w:val="MDPI_7.2_Copyright"/>
    <w:qFormat/>
    <w:rsid w:val="003A2DBF"/>
    <w:pPr>
      <w:adjustRightInd w:val="0"/>
      <w:snapToGrid w:val="0"/>
      <w:spacing w:before="60" w:line="240" w:lineRule="atLeast"/>
      <w:ind w:right="113"/>
      <w:jc w:val="both"/>
    </w:pPr>
    <w:rPr>
      <w:rFonts w:ascii="Palatino Linotype" w:eastAsia="Times New Roman" w:hAnsi="Palatino Linotype" w:cs="Times New Roman"/>
      <w:noProof/>
      <w:snapToGrid w:val="0"/>
      <w:color w:val="000000"/>
      <w:kern w:val="0"/>
      <w:sz w:val="14"/>
      <w:szCs w:val="20"/>
      <w:lang w:eastAsia="en-GB"/>
      <w14:ligatures w14:val="none"/>
    </w:rPr>
  </w:style>
  <w:style w:type="character" w:styleId="Hyperlink">
    <w:name w:val="Hyperlink"/>
    <w:basedOn w:val="DefaultParagraphFont"/>
    <w:uiPriority w:val="99"/>
    <w:unhideWhenUsed/>
    <w:rsid w:val="00713885"/>
    <w:rPr>
      <w:color w:val="0563C1" w:themeColor="hyperlink"/>
      <w:u w:val="single"/>
    </w:rPr>
  </w:style>
  <w:style w:type="character" w:customStyle="1" w:styleId="UnresolvedMention1">
    <w:name w:val="Unresolved Mention1"/>
    <w:basedOn w:val="DefaultParagraphFont"/>
    <w:uiPriority w:val="99"/>
    <w:semiHidden/>
    <w:unhideWhenUsed/>
    <w:rsid w:val="00713885"/>
    <w:rPr>
      <w:color w:val="605E5C"/>
      <w:shd w:val="clear" w:color="auto" w:fill="E1DFDD"/>
    </w:rPr>
  </w:style>
  <w:style w:type="paragraph" w:customStyle="1" w:styleId="MDPI62BackMatter">
    <w:name w:val="MDPI_6.2_BackMatter"/>
    <w:qFormat/>
    <w:rsid w:val="00713885"/>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paragraph" w:customStyle="1" w:styleId="MDPI18keywords">
    <w:name w:val="MDPI_1.8_keywords"/>
    <w:next w:val="Normal"/>
    <w:qFormat/>
    <w:rsid w:val="00713885"/>
    <w:pPr>
      <w:adjustRightInd w:val="0"/>
      <w:snapToGrid w:val="0"/>
      <w:spacing w:before="240" w:line="260" w:lineRule="atLeast"/>
      <w:ind w:left="2608"/>
      <w:jc w:val="both"/>
    </w:pPr>
    <w:rPr>
      <w:rFonts w:ascii="Palatino Linotype" w:eastAsia="Times New Roman" w:hAnsi="Palatino Linotype" w:cs="Times New Roman"/>
      <w:snapToGrid w:val="0"/>
      <w:color w:val="000000"/>
      <w:kern w:val="0"/>
      <w:sz w:val="18"/>
      <w:szCs w:val="22"/>
      <w:lang w:val="en-US" w:eastAsia="de-DE" w:bidi="en-US"/>
      <w14:ligatures w14:val="none"/>
    </w:rPr>
  </w:style>
  <w:style w:type="paragraph" w:customStyle="1" w:styleId="MDPI17abstract">
    <w:name w:val="MDPI_1.7_abstract"/>
    <w:next w:val="Normal"/>
    <w:qFormat/>
    <w:rsid w:val="00536F0B"/>
    <w:pPr>
      <w:adjustRightInd w:val="0"/>
      <w:snapToGrid w:val="0"/>
      <w:spacing w:before="24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customStyle="1" w:styleId="MDPI11articletype">
    <w:name w:val="MDPI_1.1_article_type"/>
    <w:next w:val="Normal"/>
    <w:qFormat/>
    <w:rsid w:val="00536F0B"/>
    <w:pPr>
      <w:adjustRightInd w:val="0"/>
      <w:snapToGrid w:val="0"/>
      <w:spacing w:before="240"/>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19line">
    <w:name w:val="MDPI_1.9_line"/>
    <w:qFormat/>
    <w:rsid w:val="00536F0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kern w:val="0"/>
      <w:sz w:val="20"/>
      <w:lang w:val="en-US" w:eastAsia="de-DE" w:bidi="en-US"/>
      <w14:ligatures w14:val="none"/>
    </w:rPr>
  </w:style>
  <w:style w:type="table" w:customStyle="1" w:styleId="Mdeck5tablebodythreelines">
    <w:name w:val="M_deck_5_table_body_three_lines"/>
    <w:basedOn w:val="TableNormal"/>
    <w:uiPriority w:val="99"/>
    <w:rsid w:val="00536F0B"/>
    <w:pPr>
      <w:adjustRightInd w:val="0"/>
      <w:snapToGrid w:val="0"/>
      <w:spacing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36F0B"/>
    <w:pPr>
      <w:spacing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36F0B"/>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536F0B"/>
    <w:rPr>
      <w:rFonts w:ascii="Palatino Linotype" w:eastAsia="SimSun" w:hAnsi="Palatino Linotype" w:cs="Times New Roman"/>
      <w:noProof/>
      <w:color w:val="000000"/>
      <w:kern w:val="0"/>
      <w:sz w:val="20"/>
      <w:szCs w:val="18"/>
      <w:lang w:val="en-US" w:eastAsia="zh-CN"/>
      <w14:ligatures w14:val="none"/>
    </w:rPr>
  </w:style>
  <w:style w:type="paragraph" w:styleId="Header">
    <w:name w:val="header"/>
    <w:basedOn w:val="Normal"/>
    <w:link w:val="HeaderChar"/>
    <w:uiPriority w:val="99"/>
    <w:rsid w:val="00536F0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536F0B"/>
    <w:rPr>
      <w:rFonts w:ascii="Palatino Linotype" w:eastAsia="SimSun" w:hAnsi="Palatino Linotype" w:cs="Times New Roman"/>
      <w:noProof/>
      <w:color w:val="000000"/>
      <w:kern w:val="0"/>
      <w:sz w:val="20"/>
      <w:szCs w:val="18"/>
      <w:lang w:val="en-US" w:eastAsia="zh-CN"/>
      <w14:ligatures w14:val="none"/>
    </w:rPr>
  </w:style>
  <w:style w:type="paragraph" w:customStyle="1" w:styleId="MDPIheaderjournallogo">
    <w:name w:val="MDPI_header_journal_logo"/>
    <w:qFormat/>
    <w:rsid w:val="00536F0B"/>
    <w:pPr>
      <w:adjustRightInd w:val="0"/>
      <w:snapToGrid w:val="0"/>
      <w:spacing w:line="260" w:lineRule="atLeast"/>
      <w:jc w:val="both"/>
    </w:pPr>
    <w:rPr>
      <w:rFonts w:ascii="Palatino Linotype" w:eastAsia="Times New Roman" w:hAnsi="Palatino Linotype" w:cs="Times New Roman"/>
      <w:i/>
      <w:color w:val="000000"/>
      <w:kern w:val="0"/>
      <w:szCs w:val="22"/>
      <w:lang w:val="en-US" w:eastAsia="de-CH"/>
      <w14:ligatures w14:val="none"/>
    </w:rPr>
  </w:style>
  <w:style w:type="paragraph" w:customStyle="1" w:styleId="MDPI32textnoindent">
    <w:name w:val="MDPI_3.2_text_no_indent"/>
    <w:basedOn w:val="MDPI31text"/>
    <w:qFormat/>
    <w:rsid w:val="00536F0B"/>
    <w:pPr>
      <w:ind w:firstLine="0"/>
    </w:pPr>
  </w:style>
  <w:style w:type="paragraph" w:customStyle="1" w:styleId="MDPI31text">
    <w:name w:val="MDPI_3.1_text"/>
    <w:qFormat/>
    <w:rsid w:val="00536F0B"/>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3textspaceafter">
    <w:name w:val="MDPI_3.3_text_space_after"/>
    <w:qFormat/>
    <w:rsid w:val="00536F0B"/>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4textspacebefore">
    <w:name w:val="MDPI_3.4_text_space_before"/>
    <w:qFormat/>
    <w:rsid w:val="00536F0B"/>
    <w:pPr>
      <w:adjustRightInd w:val="0"/>
      <w:snapToGrid w:val="0"/>
      <w:spacing w:before="24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5textbeforelist">
    <w:name w:val="MDPI_3.5_text_before_list"/>
    <w:qFormat/>
    <w:rsid w:val="00536F0B"/>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6textafterlist">
    <w:name w:val="MDPI_3.6_text_after_list"/>
    <w:qFormat/>
    <w:rsid w:val="00536F0B"/>
    <w:pPr>
      <w:adjustRightInd w:val="0"/>
      <w:snapToGrid w:val="0"/>
      <w:spacing w:before="12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7itemize">
    <w:name w:val="MDPI_3.7_itemize"/>
    <w:qFormat/>
    <w:rsid w:val="00536F0B"/>
    <w:pPr>
      <w:numPr>
        <w:numId w:val="13"/>
      </w:numPr>
      <w:adjustRightInd w:val="0"/>
      <w:snapToGrid w:val="0"/>
      <w:spacing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8bullet">
    <w:name w:val="MDPI_3.8_bullet"/>
    <w:qFormat/>
    <w:rsid w:val="00536F0B"/>
    <w:pPr>
      <w:numPr>
        <w:numId w:val="9"/>
      </w:numPr>
      <w:adjustRightInd w:val="0"/>
      <w:snapToGrid w:val="0"/>
      <w:spacing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9equation">
    <w:name w:val="MDPI_3.9_equation"/>
    <w:qFormat/>
    <w:rsid w:val="00536F0B"/>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aequationnumber">
    <w:name w:val="MDPI_3.a_equation_number"/>
    <w:qFormat/>
    <w:rsid w:val="00536F0B"/>
    <w:pPr>
      <w:spacing w:before="120" w:after="120"/>
      <w:jc w:val="right"/>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41tablecaption">
    <w:name w:val="MDPI_4.1_table_caption"/>
    <w:qFormat/>
    <w:rsid w:val="00536F0B"/>
    <w:pPr>
      <w:adjustRightInd w:val="0"/>
      <w:snapToGrid w:val="0"/>
      <w:spacing w:before="240" w:after="12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42tablebody">
    <w:name w:val="MDPI_4.2_table_body"/>
    <w:qFormat/>
    <w:rsid w:val="00536F0B"/>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MDPI31text"/>
    <w:qFormat/>
    <w:rsid w:val="00536F0B"/>
    <w:pPr>
      <w:adjustRightInd w:val="0"/>
      <w:snapToGrid w:val="0"/>
      <w:spacing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51figurecaption">
    <w:name w:val="MDPI_5.1_figure_caption"/>
    <w:qFormat/>
    <w:rsid w:val="00536F0B"/>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536F0B"/>
    <w:pPr>
      <w:adjustRightInd w:val="0"/>
      <w:snapToGrid w:val="0"/>
      <w:spacing w:before="240" w:after="120"/>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81theorem">
    <w:name w:val="MDPI_8.1_theorem"/>
    <w:qFormat/>
    <w:rsid w:val="00536F0B"/>
    <w:pPr>
      <w:adjustRightInd w:val="0"/>
      <w:snapToGrid w:val="0"/>
      <w:spacing w:line="228" w:lineRule="auto"/>
      <w:ind w:left="2608"/>
      <w:jc w:val="both"/>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82proof">
    <w:name w:val="MDPI_8.2_proof"/>
    <w:qFormat/>
    <w:rsid w:val="00536F0B"/>
    <w:pPr>
      <w:adjustRightInd w:val="0"/>
      <w:snapToGrid w:val="0"/>
      <w:spacing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firstpage">
    <w:name w:val="MDPI_footer_firstpage"/>
    <w:qFormat/>
    <w:rsid w:val="00536F0B"/>
    <w:pPr>
      <w:tabs>
        <w:tab w:val="right" w:pos="8845"/>
      </w:tabs>
      <w:spacing w:line="160" w:lineRule="exact"/>
    </w:pPr>
    <w:rPr>
      <w:rFonts w:ascii="Palatino Linotype" w:eastAsia="Times New Roman" w:hAnsi="Palatino Linotype" w:cs="Times New Roman"/>
      <w:color w:val="000000"/>
      <w:kern w:val="0"/>
      <w:sz w:val="16"/>
      <w:szCs w:val="20"/>
      <w:lang w:val="en-US" w:eastAsia="de-DE"/>
      <w14:ligatures w14:val="none"/>
    </w:rPr>
  </w:style>
  <w:style w:type="paragraph" w:customStyle="1" w:styleId="MDPI23heading3">
    <w:name w:val="MDPI_2.3_heading3"/>
    <w:qFormat/>
    <w:rsid w:val="00536F0B"/>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21heading1">
    <w:name w:val="MDPI_2.1_heading1"/>
    <w:qFormat/>
    <w:rsid w:val="00536F0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szCs w:val="22"/>
      <w:lang w:val="en-US" w:eastAsia="de-DE" w:bidi="en-US"/>
      <w14:ligatures w14:val="none"/>
    </w:rPr>
  </w:style>
  <w:style w:type="paragraph" w:customStyle="1" w:styleId="MDPI22heading2">
    <w:name w:val="MDPI_2.2_heading2"/>
    <w:qFormat/>
    <w:rsid w:val="00536F0B"/>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szCs w:val="22"/>
      <w:lang w:val="en-US" w:eastAsia="de-DE" w:bidi="en-US"/>
      <w14:ligatures w14:val="none"/>
    </w:rPr>
  </w:style>
  <w:style w:type="paragraph" w:customStyle="1" w:styleId="MDPI71References">
    <w:name w:val="MDPI_7.1_References"/>
    <w:qFormat/>
    <w:rsid w:val="00536F0B"/>
    <w:pPr>
      <w:numPr>
        <w:numId w:val="11"/>
      </w:numPr>
      <w:adjustRightInd w:val="0"/>
      <w:snapToGrid w:val="0"/>
      <w:spacing w:line="228" w:lineRule="auto"/>
      <w:jc w:val="both"/>
    </w:pPr>
    <w:rPr>
      <w:rFonts w:ascii="Palatino Linotype" w:eastAsia="Times New Roman" w:hAnsi="Palatino Linotype" w:cs="Times New Roman"/>
      <w:color w:val="000000"/>
      <w:kern w:val="0"/>
      <w:sz w:val="18"/>
      <w:szCs w:val="20"/>
      <w:lang w:val="en-US" w:eastAsia="de-DE" w:bidi="en-US"/>
      <w14:ligatures w14:val="none"/>
    </w:rPr>
  </w:style>
  <w:style w:type="paragraph" w:styleId="BalloonText">
    <w:name w:val="Balloon Text"/>
    <w:basedOn w:val="Normal"/>
    <w:link w:val="BalloonTextChar"/>
    <w:uiPriority w:val="99"/>
    <w:rsid w:val="00536F0B"/>
    <w:rPr>
      <w:rFonts w:cs="Tahoma"/>
      <w:szCs w:val="18"/>
    </w:rPr>
  </w:style>
  <w:style w:type="character" w:customStyle="1" w:styleId="BalloonTextChar">
    <w:name w:val="Balloon Text Char"/>
    <w:basedOn w:val="DefaultParagraphFont"/>
    <w:link w:val="BalloonText"/>
    <w:uiPriority w:val="99"/>
    <w:rsid w:val="00536F0B"/>
    <w:rPr>
      <w:rFonts w:ascii="Palatino Linotype" w:eastAsia="SimSun" w:hAnsi="Palatino Linotype" w:cs="Tahoma"/>
      <w:noProof/>
      <w:color w:val="000000"/>
      <w:kern w:val="0"/>
      <w:sz w:val="20"/>
      <w:szCs w:val="18"/>
      <w:lang w:val="en-US" w:eastAsia="zh-CN"/>
      <w14:ligatures w14:val="none"/>
    </w:rPr>
  </w:style>
  <w:style w:type="character" w:styleId="LineNumber">
    <w:name w:val="line number"/>
    <w:uiPriority w:val="99"/>
    <w:rsid w:val="00536F0B"/>
    <w:rPr>
      <w:rFonts w:ascii="Palatino Linotype" w:hAnsi="Palatino Linotype"/>
      <w:sz w:val="16"/>
    </w:rPr>
  </w:style>
  <w:style w:type="table" w:customStyle="1" w:styleId="MDPI41threelinetable">
    <w:name w:val="MDPI_4.1_three_line_table"/>
    <w:basedOn w:val="TableNormal"/>
    <w:uiPriority w:val="99"/>
    <w:rsid w:val="00536F0B"/>
    <w:pPr>
      <w:adjustRightInd w:val="0"/>
      <w:snapToGrid w:val="0"/>
      <w:jc w:val="center"/>
    </w:pPr>
    <w:rPr>
      <w:rFonts w:ascii="Palatino Linotype" w:eastAsia="SimSun" w:hAnsi="Palatino Linotype" w:cs="Times New Roman"/>
      <w:color w:val="000000"/>
      <w:kern w:val="0"/>
      <w:sz w:val="20"/>
      <w:szCs w:val="20"/>
      <w:lang w:val="en-US"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36F0B"/>
    <w:rPr>
      <w:rFonts w:ascii="Calibri" w:eastAsia="SimSun" w:hAnsi="Calibri" w:cs="Times New Roman"/>
      <w:kern w:val="0"/>
      <w:sz w:val="20"/>
      <w:szCs w:val="20"/>
      <w:lang w:val="en-US"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3Notes">
    <w:name w:val="MDPI_6.3_Notes"/>
    <w:qFormat/>
    <w:rsid w:val="00536F0B"/>
    <w:pPr>
      <w:adjustRightInd w:val="0"/>
      <w:snapToGrid w:val="0"/>
      <w:spacing w:before="240" w:line="228" w:lineRule="auto"/>
      <w:jc w:val="both"/>
    </w:pPr>
    <w:rPr>
      <w:rFonts w:ascii="Palatino Linotype" w:eastAsia="SimSun" w:hAnsi="Palatino Linotype" w:cs="Times New Roman"/>
      <w:snapToGrid w:val="0"/>
      <w:color w:val="000000"/>
      <w:kern w:val="0"/>
      <w:sz w:val="18"/>
      <w:szCs w:val="20"/>
      <w:lang w:val="en-US" w:bidi="en-US"/>
      <w14:ligatures w14:val="none"/>
    </w:rPr>
  </w:style>
  <w:style w:type="paragraph" w:customStyle="1" w:styleId="MDPI15academiceditor">
    <w:name w:val="MDPI_1.5_academic_editor"/>
    <w:qFormat/>
    <w:rsid w:val="00536F0B"/>
    <w:pPr>
      <w:adjustRightInd w:val="0"/>
      <w:snapToGrid w:val="0"/>
      <w:spacing w:before="120" w:line="240" w:lineRule="atLeast"/>
      <w:ind w:right="113"/>
    </w:pPr>
    <w:rPr>
      <w:rFonts w:ascii="Palatino Linotype" w:eastAsia="Times New Roman" w:hAnsi="Palatino Linotype" w:cs="Times New Roman"/>
      <w:color w:val="000000"/>
      <w:kern w:val="0"/>
      <w:sz w:val="14"/>
      <w:szCs w:val="22"/>
      <w:lang w:val="en-US" w:eastAsia="de-DE" w:bidi="en-US"/>
      <w14:ligatures w14:val="none"/>
    </w:rPr>
  </w:style>
  <w:style w:type="paragraph" w:customStyle="1" w:styleId="MDPI19classification">
    <w:name w:val="MDPI_1.9_classification"/>
    <w:qFormat/>
    <w:rsid w:val="00536F0B"/>
    <w:pPr>
      <w:spacing w:before="240" w:line="260" w:lineRule="atLeast"/>
      <w:ind w:left="113"/>
      <w:jc w:val="both"/>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411onetablecaption">
    <w:name w:val="MDPI_4.1.1_one_table_caption"/>
    <w:qFormat/>
    <w:rsid w:val="00536F0B"/>
    <w:pPr>
      <w:adjustRightInd w:val="0"/>
      <w:snapToGrid w:val="0"/>
      <w:spacing w:before="240" w:after="120" w:line="260" w:lineRule="atLeast"/>
      <w:jc w:val="center"/>
    </w:pPr>
    <w:rPr>
      <w:rFonts w:ascii="Palatino Linotype" w:eastAsia="SimSun" w:hAnsi="Palatino Linotype" w:cs="Cordia New"/>
      <w:noProof/>
      <w:color w:val="000000"/>
      <w:kern w:val="0"/>
      <w:sz w:val="18"/>
      <w:szCs w:val="22"/>
      <w:lang w:val="en-US" w:eastAsia="zh-CN" w:bidi="en-US"/>
      <w14:ligatures w14:val="none"/>
    </w:rPr>
  </w:style>
  <w:style w:type="paragraph" w:customStyle="1" w:styleId="MDPI511onefigurecaption">
    <w:name w:val="MDPI_5.1.1_one_figure_caption"/>
    <w:qFormat/>
    <w:rsid w:val="00536F0B"/>
    <w:pPr>
      <w:adjustRightInd w:val="0"/>
      <w:snapToGrid w:val="0"/>
      <w:spacing w:before="240" w:after="120" w:line="260" w:lineRule="atLeast"/>
      <w:jc w:val="center"/>
    </w:pPr>
    <w:rPr>
      <w:rFonts w:ascii="Palatino Linotype" w:eastAsia="SimSun" w:hAnsi="Palatino Linotype" w:cs="Times New Roman"/>
      <w:noProof/>
      <w:color w:val="000000"/>
      <w:kern w:val="0"/>
      <w:sz w:val="18"/>
      <w:szCs w:val="20"/>
      <w:lang w:val="en-US" w:eastAsia="zh-CN" w:bidi="en-US"/>
      <w14:ligatures w14:val="none"/>
    </w:rPr>
  </w:style>
  <w:style w:type="paragraph" w:customStyle="1" w:styleId="MDPI73CopyrightImage">
    <w:name w:val="MDPI_7.3_CopyrightImage"/>
    <w:rsid w:val="00536F0B"/>
    <w:pPr>
      <w:adjustRightInd w:val="0"/>
      <w:snapToGrid w:val="0"/>
      <w:spacing w:after="100" w:line="260" w:lineRule="atLeast"/>
      <w:jc w:val="right"/>
    </w:pPr>
    <w:rPr>
      <w:rFonts w:ascii="Palatino Linotype" w:eastAsia="Times New Roman" w:hAnsi="Palatino Linotype" w:cs="Times New Roman"/>
      <w:color w:val="000000"/>
      <w:kern w:val="0"/>
      <w:sz w:val="20"/>
      <w:szCs w:val="20"/>
      <w:lang w:val="en-US" w:eastAsia="de-CH"/>
      <w14:ligatures w14:val="none"/>
    </w:rPr>
  </w:style>
  <w:style w:type="paragraph" w:customStyle="1" w:styleId="MDPIequationFram">
    <w:name w:val="MDPI_equationFram"/>
    <w:qFormat/>
    <w:rsid w:val="00536F0B"/>
    <w:pPr>
      <w:adjustRightInd w:val="0"/>
      <w:snapToGrid w:val="0"/>
      <w:spacing w:before="120" w:after="120"/>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
    <w:name w:val="MDPI_footer"/>
    <w:qFormat/>
    <w:rsid w:val="00536F0B"/>
    <w:pPr>
      <w:adjustRightInd w:val="0"/>
      <w:snapToGrid w:val="0"/>
      <w:spacing w:before="120" w:line="260" w:lineRule="atLeast"/>
      <w:jc w:val="center"/>
    </w:pPr>
    <w:rPr>
      <w:rFonts w:ascii="Palatino Linotype" w:eastAsia="Times New Roman" w:hAnsi="Palatino Linotype" w:cs="Times New Roman"/>
      <w:color w:val="000000"/>
      <w:kern w:val="0"/>
      <w:sz w:val="20"/>
      <w:szCs w:val="20"/>
      <w:lang w:val="en-US" w:eastAsia="de-DE"/>
      <w14:ligatures w14:val="none"/>
    </w:rPr>
  </w:style>
  <w:style w:type="paragraph" w:customStyle="1" w:styleId="MDPIheader">
    <w:name w:val="MDPI_header"/>
    <w:qFormat/>
    <w:rsid w:val="00536F0B"/>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val="en-US" w:eastAsia="de-DE"/>
      <w14:ligatures w14:val="none"/>
    </w:rPr>
  </w:style>
  <w:style w:type="paragraph" w:customStyle="1" w:styleId="MDPIheadercitation">
    <w:name w:val="MDPI_header_citation"/>
    <w:rsid w:val="00536F0B"/>
    <w:pPr>
      <w:spacing w:after="240"/>
    </w:pPr>
    <w:rPr>
      <w:rFonts w:ascii="Palatino Linotype" w:eastAsia="Times New Roman" w:hAnsi="Palatino Linotype" w:cs="Times New Roman"/>
      <w:snapToGrid w:val="0"/>
      <w:color w:val="000000"/>
      <w:kern w:val="0"/>
      <w:sz w:val="18"/>
      <w:szCs w:val="20"/>
      <w:lang w:val="en-US" w:eastAsia="de-DE" w:bidi="en-US"/>
      <w14:ligatures w14:val="none"/>
    </w:rPr>
  </w:style>
  <w:style w:type="paragraph" w:customStyle="1" w:styleId="MDPIheadermdpilogo">
    <w:name w:val="MDPI_header_mdpi_logo"/>
    <w:qFormat/>
    <w:rsid w:val="00536F0B"/>
    <w:pPr>
      <w:adjustRightInd w:val="0"/>
      <w:snapToGrid w:val="0"/>
      <w:spacing w:line="260" w:lineRule="atLeast"/>
      <w:jc w:val="right"/>
    </w:pPr>
    <w:rPr>
      <w:rFonts w:ascii="Palatino Linotype" w:eastAsia="Times New Roman" w:hAnsi="Palatino Linotype" w:cs="Times New Roman"/>
      <w:color w:val="000000"/>
      <w:kern w:val="0"/>
      <w:szCs w:val="22"/>
      <w:lang w:val="en-US" w:eastAsia="de-CH"/>
      <w14:ligatures w14:val="none"/>
    </w:rPr>
  </w:style>
  <w:style w:type="table" w:customStyle="1" w:styleId="MDPITable">
    <w:name w:val="MDPI_Table"/>
    <w:basedOn w:val="TableNormal"/>
    <w:uiPriority w:val="99"/>
    <w:rsid w:val="00536F0B"/>
    <w:rPr>
      <w:rFonts w:ascii="Palatino Linotype" w:eastAsia="SimSun" w:hAnsi="Palatino Linotype" w:cs="Times New Roman"/>
      <w:color w:val="000000"/>
      <w:kern w:val="0"/>
      <w:sz w:val="20"/>
      <w:szCs w:val="20"/>
      <w:lang w:val="en-CA"/>
      <w14:ligatures w14:val="none"/>
    </w:rPr>
    <w:tblPr>
      <w:tblCellMar>
        <w:left w:w="0" w:type="dxa"/>
        <w:right w:w="0" w:type="dxa"/>
      </w:tblCellMar>
    </w:tblPr>
  </w:style>
  <w:style w:type="paragraph" w:customStyle="1" w:styleId="MDPItext">
    <w:name w:val="MDPI_text"/>
    <w:qFormat/>
    <w:rsid w:val="00536F0B"/>
    <w:pPr>
      <w:spacing w:line="260" w:lineRule="atLeast"/>
      <w:ind w:left="425" w:right="425" w:firstLine="284"/>
      <w:jc w:val="both"/>
    </w:pPr>
    <w:rPr>
      <w:rFonts w:ascii="Times New Roman" w:eastAsia="Times New Roman" w:hAnsi="Times New Roman" w:cs="Times New Roman"/>
      <w:noProof/>
      <w:snapToGrid w:val="0"/>
      <w:color w:val="000000"/>
      <w:kern w:val="0"/>
      <w:sz w:val="22"/>
      <w:szCs w:val="22"/>
      <w:lang w:val="en-US" w:eastAsia="de-DE" w:bidi="en-US"/>
      <w14:ligatures w14:val="none"/>
    </w:rPr>
  </w:style>
  <w:style w:type="paragraph" w:customStyle="1" w:styleId="MDPItitle">
    <w:name w:val="MDPI_title"/>
    <w:qFormat/>
    <w:rsid w:val="00536F0B"/>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val="en-US" w:eastAsia="de-DE" w:bidi="en-US"/>
      <w14:ligatures w14:val="none"/>
    </w:rPr>
  </w:style>
  <w:style w:type="character" w:customStyle="1" w:styleId="apple-converted-space">
    <w:name w:val="apple-converted-space"/>
    <w:rsid w:val="00536F0B"/>
  </w:style>
  <w:style w:type="paragraph" w:styleId="Bibliography">
    <w:name w:val="Bibliography"/>
    <w:basedOn w:val="Normal"/>
    <w:next w:val="Normal"/>
    <w:uiPriority w:val="37"/>
    <w:semiHidden/>
    <w:unhideWhenUsed/>
    <w:rsid w:val="00536F0B"/>
  </w:style>
  <w:style w:type="paragraph" w:styleId="BodyText">
    <w:name w:val="Body Text"/>
    <w:link w:val="BodyTextChar"/>
    <w:rsid w:val="00536F0B"/>
    <w:pPr>
      <w:spacing w:after="120" w:line="340" w:lineRule="atLeast"/>
      <w:jc w:val="both"/>
    </w:pPr>
    <w:rPr>
      <w:rFonts w:ascii="Palatino Linotype" w:eastAsia="SimSun" w:hAnsi="Palatino Linotype" w:cs="Times New Roman"/>
      <w:color w:val="000000"/>
      <w:kern w:val="0"/>
      <w:szCs w:val="20"/>
      <w:lang w:val="en-US" w:eastAsia="de-DE"/>
      <w14:ligatures w14:val="none"/>
    </w:rPr>
  </w:style>
  <w:style w:type="character" w:customStyle="1" w:styleId="BodyTextChar">
    <w:name w:val="Body Text Char"/>
    <w:basedOn w:val="DefaultParagraphFont"/>
    <w:link w:val="BodyText"/>
    <w:rsid w:val="00536F0B"/>
    <w:rPr>
      <w:rFonts w:ascii="Palatino Linotype" w:eastAsia="SimSun" w:hAnsi="Palatino Linotype" w:cs="Times New Roman"/>
      <w:color w:val="000000"/>
      <w:kern w:val="0"/>
      <w:szCs w:val="20"/>
      <w:lang w:val="en-US" w:eastAsia="de-DE"/>
      <w14:ligatures w14:val="none"/>
    </w:rPr>
  </w:style>
  <w:style w:type="character" w:styleId="CommentReference">
    <w:name w:val="annotation reference"/>
    <w:uiPriority w:val="99"/>
    <w:rsid w:val="00536F0B"/>
    <w:rPr>
      <w:sz w:val="21"/>
      <w:szCs w:val="21"/>
    </w:rPr>
  </w:style>
  <w:style w:type="paragraph" w:styleId="CommentText">
    <w:name w:val="annotation text"/>
    <w:basedOn w:val="Normal"/>
    <w:link w:val="CommentTextChar"/>
    <w:uiPriority w:val="99"/>
    <w:rsid w:val="00536F0B"/>
  </w:style>
  <w:style w:type="character" w:customStyle="1" w:styleId="CommentTextChar">
    <w:name w:val="Comment Text Char"/>
    <w:basedOn w:val="DefaultParagraphFont"/>
    <w:link w:val="CommentText"/>
    <w:uiPriority w:val="99"/>
    <w:rsid w:val="00536F0B"/>
    <w:rPr>
      <w:rFonts w:ascii="Palatino Linotype" w:eastAsia="SimSun" w:hAnsi="Palatino Linotype" w:cs="Times New Roman"/>
      <w:noProof/>
      <w:color w:val="000000"/>
      <w:kern w:val="0"/>
      <w:sz w:val="20"/>
      <w:szCs w:val="20"/>
      <w:lang w:val="en-US" w:eastAsia="zh-CN"/>
      <w14:ligatures w14:val="none"/>
    </w:rPr>
  </w:style>
  <w:style w:type="paragraph" w:styleId="CommentSubject">
    <w:name w:val="annotation subject"/>
    <w:basedOn w:val="CommentText"/>
    <w:next w:val="CommentText"/>
    <w:link w:val="CommentSubjectChar"/>
    <w:rsid w:val="00536F0B"/>
    <w:rPr>
      <w:b/>
      <w:bCs/>
    </w:rPr>
  </w:style>
  <w:style w:type="character" w:customStyle="1" w:styleId="CommentSubjectChar">
    <w:name w:val="Comment Subject Char"/>
    <w:basedOn w:val="CommentTextChar"/>
    <w:link w:val="CommentSubject"/>
    <w:rsid w:val="00536F0B"/>
    <w:rPr>
      <w:rFonts w:ascii="Palatino Linotype" w:eastAsia="SimSun" w:hAnsi="Palatino Linotype" w:cs="Times New Roman"/>
      <w:b/>
      <w:bCs/>
      <w:noProof/>
      <w:color w:val="000000"/>
      <w:kern w:val="0"/>
      <w:sz w:val="20"/>
      <w:szCs w:val="20"/>
      <w:lang w:val="en-US" w:eastAsia="zh-CN"/>
      <w14:ligatures w14:val="none"/>
    </w:rPr>
  </w:style>
  <w:style w:type="character" w:styleId="EndnoteReference">
    <w:name w:val="endnote reference"/>
    <w:rsid w:val="00536F0B"/>
    <w:rPr>
      <w:vertAlign w:val="superscript"/>
    </w:rPr>
  </w:style>
  <w:style w:type="paragraph" w:styleId="EndnoteText">
    <w:name w:val="endnote text"/>
    <w:basedOn w:val="Normal"/>
    <w:link w:val="EndnoteTextChar"/>
    <w:semiHidden/>
    <w:unhideWhenUsed/>
    <w:rsid w:val="00536F0B"/>
    <w:pPr>
      <w:spacing w:line="240" w:lineRule="auto"/>
    </w:pPr>
  </w:style>
  <w:style w:type="character" w:customStyle="1" w:styleId="EndnoteTextChar">
    <w:name w:val="Endnote Text Char"/>
    <w:basedOn w:val="DefaultParagraphFont"/>
    <w:link w:val="EndnoteText"/>
    <w:semiHidden/>
    <w:rsid w:val="00536F0B"/>
    <w:rPr>
      <w:rFonts w:ascii="Palatino Linotype" w:eastAsia="SimSun" w:hAnsi="Palatino Linotype" w:cs="Times New Roman"/>
      <w:noProof/>
      <w:color w:val="000000"/>
      <w:kern w:val="0"/>
      <w:sz w:val="20"/>
      <w:szCs w:val="20"/>
      <w:lang w:val="en-US" w:eastAsia="zh-CN"/>
      <w14:ligatures w14:val="none"/>
    </w:rPr>
  </w:style>
  <w:style w:type="character" w:styleId="FollowedHyperlink">
    <w:name w:val="FollowedHyperlink"/>
    <w:rsid w:val="00536F0B"/>
    <w:rPr>
      <w:color w:val="954F72"/>
      <w:u w:val="single"/>
    </w:rPr>
  </w:style>
  <w:style w:type="paragraph" w:styleId="FootnoteText">
    <w:name w:val="footnote text"/>
    <w:basedOn w:val="Normal"/>
    <w:link w:val="FootnoteTextChar"/>
    <w:semiHidden/>
    <w:unhideWhenUsed/>
    <w:rsid w:val="00536F0B"/>
    <w:pPr>
      <w:spacing w:line="240" w:lineRule="auto"/>
    </w:pPr>
  </w:style>
  <w:style w:type="character" w:customStyle="1" w:styleId="FootnoteTextChar">
    <w:name w:val="Footnote Text Char"/>
    <w:basedOn w:val="DefaultParagraphFont"/>
    <w:link w:val="FootnoteText"/>
    <w:semiHidden/>
    <w:rsid w:val="00536F0B"/>
    <w:rPr>
      <w:rFonts w:ascii="Palatino Linotype" w:eastAsia="SimSun" w:hAnsi="Palatino Linotype" w:cs="Times New Roman"/>
      <w:noProof/>
      <w:color w:val="000000"/>
      <w:kern w:val="0"/>
      <w:sz w:val="20"/>
      <w:szCs w:val="20"/>
      <w:lang w:val="en-US" w:eastAsia="zh-CN"/>
      <w14:ligatures w14:val="none"/>
    </w:rPr>
  </w:style>
  <w:style w:type="paragraph" w:styleId="NormalWeb">
    <w:name w:val="Normal (Web)"/>
    <w:basedOn w:val="Normal"/>
    <w:uiPriority w:val="99"/>
    <w:rsid w:val="00536F0B"/>
    <w:rPr>
      <w:szCs w:val="24"/>
    </w:rPr>
  </w:style>
  <w:style w:type="paragraph" w:customStyle="1" w:styleId="MsoFootnoteText0">
    <w:name w:val="MsoFootnoteText"/>
    <w:basedOn w:val="NormalWeb"/>
    <w:qFormat/>
    <w:rsid w:val="00536F0B"/>
    <w:rPr>
      <w:rFonts w:ascii="Times New Roman" w:hAnsi="Times New Roman"/>
    </w:rPr>
  </w:style>
  <w:style w:type="character" w:styleId="PageNumber">
    <w:name w:val="page number"/>
    <w:rsid w:val="00536F0B"/>
  </w:style>
  <w:style w:type="character" w:styleId="PlaceholderText">
    <w:name w:val="Placeholder Text"/>
    <w:uiPriority w:val="99"/>
    <w:semiHidden/>
    <w:rsid w:val="00536F0B"/>
    <w:rPr>
      <w:color w:val="808080"/>
    </w:rPr>
  </w:style>
  <w:style w:type="paragraph" w:customStyle="1" w:styleId="MDPI71FootNotes">
    <w:name w:val="MDPI_7.1_FootNotes"/>
    <w:qFormat/>
    <w:rsid w:val="00536F0B"/>
    <w:pPr>
      <w:numPr>
        <w:numId w:val="12"/>
      </w:numPr>
      <w:adjustRightInd w:val="0"/>
      <w:snapToGrid w:val="0"/>
      <w:spacing w:line="228" w:lineRule="auto"/>
    </w:pPr>
    <w:rPr>
      <w:rFonts w:ascii="Palatino Linotype" w:eastAsiaTheme="minorEastAsia" w:hAnsi="Palatino Linotype" w:cs="Times New Roman"/>
      <w:noProof/>
      <w:color w:val="000000"/>
      <w:kern w:val="0"/>
      <w:sz w:val="18"/>
      <w:szCs w:val="20"/>
      <w:lang w:val="en-US" w:eastAsia="zh-CN"/>
      <w14:ligatures w14:val="none"/>
    </w:rPr>
  </w:style>
  <w:style w:type="paragraph" w:styleId="ListParagraph">
    <w:name w:val="List Paragraph"/>
    <w:basedOn w:val="Normal"/>
    <w:uiPriority w:val="34"/>
    <w:qFormat/>
    <w:rsid w:val="00536F0B"/>
    <w:pPr>
      <w:spacing w:line="240" w:lineRule="auto"/>
      <w:ind w:left="720"/>
      <w:contextualSpacing/>
      <w:jc w:val="left"/>
    </w:pPr>
    <w:rPr>
      <w:rFonts w:asciiTheme="minorHAnsi" w:eastAsiaTheme="minorHAnsi" w:hAnsiTheme="minorHAnsi" w:cstheme="minorBidi"/>
      <w:color w:val="auto"/>
      <w:sz w:val="24"/>
      <w:szCs w:val="24"/>
      <w:lang w:eastAsia="en-US"/>
    </w:rPr>
  </w:style>
  <w:style w:type="paragraph" w:styleId="Caption">
    <w:name w:val="caption"/>
    <w:basedOn w:val="Normal"/>
    <w:next w:val="Normal"/>
    <w:uiPriority w:val="35"/>
    <w:unhideWhenUsed/>
    <w:qFormat/>
    <w:rsid w:val="00536F0B"/>
    <w:pPr>
      <w:spacing w:after="200" w:line="240" w:lineRule="auto"/>
      <w:jc w:val="left"/>
    </w:pPr>
    <w:rPr>
      <w:rFonts w:asciiTheme="minorHAnsi" w:eastAsiaTheme="minorHAnsi" w:hAnsiTheme="minorHAnsi" w:cstheme="minorBidi"/>
      <w:i/>
      <w:iCs/>
      <w:color w:val="44546A" w:themeColor="text2"/>
      <w:sz w:val="18"/>
      <w:szCs w:val="18"/>
      <w:lang w:eastAsia="en-US"/>
    </w:rPr>
  </w:style>
  <w:style w:type="paragraph" w:customStyle="1" w:styleId="EndNoteBibliography">
    <w:name w:val="EndNote Bibliography"/>
    <w:basedOn w:val="Normal"/>
    <w:link w:val="EndNoteBibliographyChar"/>
    <w:rsid w:val="00536F0B"/>
    <w:pPr>
      <w:spacing w:line="240" w:lineRule="auto"/>
      <w:jc w:val="left"/>
    </w:pPr>
    <w:rPr>
      <w:rFonts w:eastAsiaTheme="minorHAnsi" w:cs="Calibri"/>
      <w:color w:val="auto"/>
      <w:szCs w:val="24"/>
      <w:lang w:eastAsia="en-US"/>
    </w:rPr>
  </w:style>
  <w:style w:type="character" w:customStyle="1" w:styleId="EndNoteBibliographyChar">
    <w:name w:val="EndNote Bibliography Char"/>
    <w:basedOn w:val="DefaultParagraphFont"/>
    <w:link w:val="EndNoteBibliography"/>
    <w:rsid w:val="00536F0B"/>
    <w:rPr>
      <w:rFonts w:ascii="Palatino Linotype" w:hAnsi="Palatino Linotype" w:cs="Calibri"/>
      <w:kern w:val="0"/>
      <w:sz w:val="20"/>
      <w14:ligatures w14:val="none"/>
    </w:rPr>
  </w:style>
  <w:style w:type="paragraph" w:styleId="Revision">
    <w:name w:val="Revision"/>
    <w:hidden/>
    <w:uiPriority w:val="99"/>
    <w:semiHidden/>
    <w:rsid w:val="00536F0B"/>
    <w:rPr>
      <w:rFonts w:ascii="Palatino Linotype" w:eastAsia="SimSun" w:hAnsi="Palatino Linotype" w:cs="Times New Roman"/>
      <w:noProof/>
      <w:color w:val="000000"/>
      <w:kern w:val="0"/>
      <w:sz w:val="20"/>
      <w:szCs w:val="20"/>
      <w:lang w:val="en-US" w:eastAsia="zh-CN"/>
      <w14:ligatures w14:val="none"/>
    </w:rPr>
  </w:style>
  <w:style w:type="paragraph" w:customStyle="1" w:styleId="EndNoteBibliographyTitle">
    <w:name w:val="EndNote Bibliography Title"/>
    <w:basedOn w:val="Normal"/>
    <w:link w:val="EndNoteBibliographyTitleChar"/>
    <w:rsid w:val="00536F0B"/>
    <w:pPr>
      <w:jc w:val="center"/>
    </w:pPr>
    <w:rPr>
      <w:rFonts w:cs="Calibri"/>
    </w:rPr>
  </w:style>
  <w:style w:type="character" w:customStyle="1" w:styleId="EndNoteBibliographyTitleChar">
    <w:name w:val="EndNote Bibliography Title Char"/>
    <w:basedOn w:val="DefaultParagraphFont"/>
    <w:link w:val="EndNoteBibliographyTitle"/>
    <w:rsid w:val="00536F0B"/>
    <w:rPr>
      <w:rFonts w:ascii="Palatino Linotype" w:eastAsia="SimSun" w:hAnsi="Palatino Linotype" w:cs="Calibri"/>
      <w:color w:val="000000"/>
      <w:kern w:val="0"/>
      <w:sz w:val="20"/>
      <w:szCs w:val="20"/>
      <w:lang w:eastAsia="zh-CN"/>
      <w14:ligatures w14:val="none"/>
    </w:rPr>
  </w:style>
  <w:style w:type="character" w:customStyle="1" w:styleId="cf01">
    <w:name w:val="cf01"/>
    <w:basedOn w:val="DefaultParagraphFont"/>
    <w:rsid w:val="009112B5"/>
    <w:rPr>
      <w:rFonts w:ascii="Segoe UI" w:hAnsi="Segoe UI" w:cs="Segoe UI" w:hint="default"/>
      <w:sz w:val="18"/>
      <w:szCs w:val="18"/>
    </w:rPr>
  </w:style>
  <w:style w:type="character" w:customStyle="1" w:styleId="author">
    <w:name w:val="author"/>
    <w:basedOn w:val="DefaultParagraphFont"/>
    <w:rsid w:val="00ED1A96"/>
  </w:style>
  <w:style w:type="character" w:customStyle="1" w:styleId="articletitle">
    <w:name w:val="articletitle"/>
    <w:basedOn w:val="DefaultParagraphFont"/>
    <w:rsid w:val="00ED1A96"/>
  </w:style>
  <w:style w:type="character" w:customStyle="1" w:styleId="pubyear">
    <w:name w:val="pubyear"/>
    <w:basedOn w:val="DefaultParagraphFont"/>
    <w:rsid w:val="00ED1A96"/>
  </w:style>
  <w:style w:type="character" w:customStyle="1" w:styleId="vol">
    <w:name w:val="vol"/>
    <w:basedOn w:val="DefaultParagraphFont"/>
    <w:rsid w:val="00ED1A96"/>
  </w:style>
  <w:style w:type="character" w:customStyle="1" w:styleId="citedissue">
    <w:name w:val="citedissue"/>
    <w:basedOn w:val="DefaultParagraphFont"/>
    <w:rsid w:val="00ED1A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5910400">
      <w:bodyDiv w:val="1"/>
      <w:marLeft w:val="0"/>
      <w:marRight w:val="0"/>
      <w:marTop w:val="0"/>
      <w:marBottom w:val="0"/>
      <w:divBdr>
        <w:top w:val="none" w:sz="0" w:space="0" w:color="auto"/>
        <w:left w:val="none" w:sz="0" w:space="0" w:color="auto"/>
        <w:bottom w:val="none" w:sz="0" w:space="0" w:color="auto"/>
        <w:right w:val="none" w:sz="0" w:space="0" w:color="auto"/>
      </w:divBdr>
    </w:div>
    <w:div w:id="194853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gov.scot/publications/scottish-index-multiple-deprivation-2009-general-report/"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www.gov.uk/government/statistics/english-indices-of-deprivation-201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edscinet.net/upbeat/contact.aspx"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nice.org.uk/guidance/ng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F4B2BC17F4F8B47A1E72FE6D42F86C0" ma:contentTypeVersion="18" ma:contentTypeDescription="Create a new document." ma:contentTypeScope="" ma:versionID="3f9a9dabdb65ebdf6fbf2b9b2ccb87f4">
  <xsd:schema xmlns:xsd="http://www.w3.org/2001/XMLSchema" xmlns:xs="http://www.w3.org/2001/XMLSchema" xmlns:p="http://schemas.microsoft.com/office/2006/metadata/properties" xmlns:ns3="d7d216f2-ca53-4485-8288-a4bb3a36d32e" xmlns:ns4="42282fad-34f6-46f5-a408-1b6e28b4a020" targetNamespace="http://schemas.microsoft.com/office/2006/metadata/properties" ma:root="true" ma:fieldsID="4602fc8633bb9b6abaa89981ab1b8054" ns3:_="" ns4:_="">
    <xsd:import namespace="d7d216f2-ca53-4485-8288-a4bb3a36d32e"/>
    <xsd:import namespace="42282fad-34f6-46f5-a408-1b6e28b4a02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LengthInSeconds" minOccurs="0"/>
                <xsd:element ref="ns4:MediaServiceAutoTags" minOccurs="0"/>
                <xsd:element ref="ns4:MediaServiceGenerationTime" minOccurs="0"/>
                <xsd:element ref="ns4:MediaServiceEventHashCode" minOccurs="0"/>
                <xsd:element ref="ns4:_activity" minOccurs="0"/>
                <xsd:element ref="ns4:MediaServiceOCR" minOccurs="0"/>
                <xsd:element ref="ns4:MediaServiceObjectDetectorVersions" minOccurs="0"/>
                <xsd:element ref="ns4:MediaServiceLocation"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216f2-ca53-4485-8288-a4bb3a36d32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282fad-34f6-46f5-a408-1b6e28b4a02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42282fad-34f6-46f5-a408-1b6e28b4a020" xsi:nil="true"/>
  </documentManagement>
</p:properties>
</file>

<file path=customXml/itemProps1.xml><?xml version="1.0" encoding="utf-8"?>
<ds:datastoreItem xmlns:ds="http://schemas.openxmlformats.org/officeDocument/2006/customXml" ds:itemID="{8FE56E7E-D06D-4C11-896E-FDFCC1743410}">
  <ds:schemaRefs>
    <ds:schemaRef ds:uri="http://schemas.microsoft.com/sharepoint/v3/contenttype/forms"/>
  </ds:schemaRefs>
</ds:datastoreItem>
</file>

<file path=customXml/itemProps2.xml><?xml version="1.0" encoding="utf-8"?>
<ds:datastoreItem xmlns:ds="http://schemas.openxmlformats.org/officeDocument/2006/customXml" ds:itemID="{F1A5E37D-F846-430C-86C3-8CA033711B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216f2-ca53-4485-8288-a4bb3a36d32e"/>
    <ds:schemaRef ds:uri="42282fad-34f6-46f5-a408-1b6e28b4a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002F3A-EE42-438C-8C67-CAD8EAF5774A}">
  <ds:schemaRefs>
    <ds:schemaRef ds:uri="http://schemas.openxmlformats.org/officeDocument/2006/bibliography"/>
  </ds:schemaRefs>
</ds:datastoreItem>
</file>

<file path=customXml/itemProps4.xml><?xml version="1.0" encoding="utf-8"?>
<ds:datastoreItem xmlns:ds="http://schemas.openxmlformats.org/officeDocument/2006/customXml" ds:itemID="{E289D78C-7075-4046-A93F-04576D2B6ED4}">
  <ds:schemaRefs>
    <ds:schemaRef ds:uri="http://schemas.microsoft.com/office/2006/metadata/properties"/>
    <ds:schemaRef ds:uri="http://schemas.microsoft.com/office/infopath/2007/PartnerControls"/>
    <ds:schemaRef ds:uri="42282fad-34f6-46f5-a408-1b6e28b4a020"/>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33</Pages>
  <Words>16238</Words>
  <Characters>92560</Characters>
  <Application>Microsoft Office Word</Application>
  <DocSecurity>4</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urton</dc:creator>
  <cp:keywords/>
  <dc:description/>
  <cp:lastModifiedBy>Karen Drake</cp:lastModifiedBy>
  <cp:revision>2</cp:revision>
  <cp:lastPrinted>2025-09-11T08:40:00Z</cp:lastPrinted>
  <dcterms:created xsi:type="dcterms:W3CDTF">2025-09-11T10:12:00Z</dcterms:created>
  <dcterms:modified xsi:type="dcterms:W3CDTF">2025-09-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4B2BC17F4F8B47A1E72FE6D42F86C0</vt:lpwstr>
  </property>
</Properties>
</file>